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F2D5C37" w14:textId="77777777" w:rsidR="00853EAA" w:rsidRPr="009339E0" w:rsidRDefault="00853EAA" w:rsidP="00853EAA">
      <w:pPr>
        <w:jc w:val="both"/>
        <w:rPr>
          <w:rFonts w:ascii="Arial" w:eastAsia="Calibri" w:hAnsi="Arial"/>
          <w:b/>
          <w:sz w:val="20"/>
          <w:szCs w:val="24"/>
        </w:rPr>
      </w:pPr>
      <w:r w:rsidRPr="009339E0">
        <w:rPr>
          <w:rFonts w:ascii="Arial" w:eastAsia="Calibri" w:hAnsi="Arial"/>
          <w:b/>
          <w:sz w:val="20"/>
          <w:szCs w:val="24"/>
        </w:rPr>
        <w:t>Table F-2. Comorbid conditions, quality of life, impairment, and ability to return to work</w:t>
      </w: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438"/>
        <w:gridCol w:w="1247"/>
        <w:gridCol w:w="3429"/>
        <w:gridCol w:w="2740"/>
        <w:gridCol w:w="1977"/>
        <w:gridCol w:w="2129"/>
      </w:tblGrid>
      <w:tr w:rsidR="003A51F2" w:rsidRPr="009339E0" w14:paraId="2A6F4066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38" w:type="dxa"/>
            <w:hideMark/>
          </w:tcPr>
          <w:p w14:paraId="669592D2" w14:textId="77777777" w:rsidR="003A51F2" w:rsidRPr="009339E0" w:rsidRDefault="003A51F2" w:rsidP="003A51F2">
            <w:pPr>
              <w:pStyle w:val="TableText"/>
            </w:pPr>
            <w:bookmarkStart w:id="0" w:name="_GoBack"/>
            <w:bookmarkEnd w:id="0"/>
            <w:r w:rsidRPr="009339E0">
              <w:t>Author, Year</w:t>
            </w:r>
          </w:p>
        </w:tc>
        <w:tc>
          <w:tcPr>
            <w:tcW w:w="1247" w:type="dxa"/>
          </w:tcPr>
          <w:p w14:paraId="132E674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429" w:type="dxa"/>
            <w:hideMark/>
          </w:tcPr>
          <w:p w14:paraId="763D7C63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2740" w:type="dxa"/>
            <w:hideMark/>
          </w:tcPr>
          <w:p w14:paraId="2FD9E17E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77" w:type="dxa"/>
            <w:hideMark/>
          </w:tcPr>
          <w:p w14:paraId="54AC7E9B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129" w:type="dxa"/>
            <w:hideMark/>
          </w:tcPr>
          <w:p w14:paraId="7881E65C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748969F" w14:textId="77777777" w:rsidTr="003A51F2">
        <w:trPr>
          <w:cantSplit/>
        </w:trPr>
        <w:tc>
          <w:tcPr>
            <w:tcW w:w="1438" w:type="dxa"/>
          </w:tcPr>
          <w:p w14:paraId="09064EF7" w14:textId="3BB543B7" w:rsidR="003A51F2" w:rsidRPr="009339E0" w:rsidRDefault="003A51F2" w:rsidP="003A51F2">
            <w:pPr>
              <w:pStyle w:val="TableText"/>
            </w:pPr>
            <w:r w:rsidRPr="009339E0">
              <w:t>Acarturk et al., 2016</w:t>
            </w:r>
            <w:hyperlink w:anchor="_ENREF_44" w:tooltip="Acarturk,  #4600" w:history="1">
              <w:r w:rsidR="00C82E3A" w:rsidRPr="009339E0">
                <w:fldChar w:fldCharType="begin">
                  <w:fldData xml:space="preserve">PEVuZE5vdGU+PENpdGUgRXhjbHVkZVllYXI9IjEiPjxBdXRob3I+QWNhcnR1cms8L0F1dGhvcj48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gRXhjbHVkZVllYXI9IjEiPjxBdXRob3I+QWNhcnR1cms8L0F1dGhvcj48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4</w:t>
              </w:r>
              <w:r w:rsidR="00C82E3A" w:rsidRPr="009339E0">
                <w:fldChar w:fldCharType="end"/>
              </w:r>
            </w:hyperlink>
          </w:p>
        </w:tc>
        <w:tc>
          <w:tcPr>
            <w:tcW w:w="1247" w:type="dxa"/>
          </w:tcPr>
          <w:p w14:paraId="52101F43" w14:textId="77777777" w:rsidR="003A51F2" w:rsidRPr="009339E0" w:rsidRDefault="003A51F2" w:rsidP="003A51F2">
            <w:pPr>
              <w:pStyle w:val="TableText"/>
              <w:rPr>
                <w:rFonts w:eastAsia="Times New Roman"/>
              </w:rPr>
            </w:pPr>
            <w:r w:rsidRPr="009339E0">
              <w:rPr>
                <w:rFonts w:eastAsia="Times New Roman"/>
              </w:rPr>
              <w:t xml:space="preserve">G1: EMDR-R-TEP </w:t>
            </w:r>
          </w:p>
          <w:p w14:paraId="4F8C3CC2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3429" w:type="dxa"/>
          </w:tcPr>
          <w:p w14:paraId="5203BC23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74556680" w14:textId="77777777" w:rsidR="003A51F2" w:rsidRPr="009339E0" w:rsidRDefault="003A51F2" w:rsidP="003A51F2">
            <w:pPr>
              <w:pStyle w:val="TableText"/>
            </w:pPr>
            <w:r w:rsidRPr="009339E0">
              <w:t>Mean (SE at pre-tx; SD at post-tx and followup)</w:t>
            </w:r>
          </w:p>
          <w:p w14:paraId="0B4A29E6" w14:textId="77777777" w:rsidR="003A51F2" w:rsidRPr="009339E0" w:rsidRDefault="003A51F2" w:rsidP="003A51F2">
            <w:pPr>
              <w:pStyle w:val="TableText"/>
            </w:pPr>
            <w:r w:rsidRPr="009339E0">
              <w:t>G1 Pre-tx:29.85 (9.27)</w:t>
            </w:r>
          </w:p>
          <w:p w14:paraId="37361786" w14:textId="77777777" w:rsidR="003A51F2" w:rsidRPr="009339E0" w:rsidRDefault="003A51F2" w:rsidP="003A51F2">
            <w:pPr>
              <w:pStyle w:val="TableText"/>
            </w:pPr>
            <w:r w:rsidRPr="009339E0">
              <w:t>G1 Post-tx: 10.45 (1.73)</w:t>
            </w:r>
          </w:p>
          <w:p w14:paraId="313147A6" w14:textId="77777777" w:rsidR="003A51F2" w:rsidRPr="009339E0" w:rsidRDefault="003A51F2" w:rsidP="003A51F2">
            <w:pPr>
              <w:pStyle w:val="TableText"/>
            </w:pPr>
            <w:r w:rsidRPr="009339E0">
              <w:t>G1 1 month followup: 12.85 (1.98)</w:t>
            </w:r>
          </w:p>
          <w:p w14:paraId="4A966839" w14:textId="77777777" w:rsidR="003A51F2" w:rsidRPr="009339E0" w:rsidRDefault="003A51F2" w:rsidP="003A51F2">
            <w:pPr>
              <w:pStyle w:val="TableText"/>
            </w:pPr>
          </w:p>
          <w:p w14:paraId="07292009" w14:textId="77777777" w:rsidR="003A51F2" w:rsidRPr="009339E0" w:rsidRDefault="003A51F2" w:rsidP="003A51F2">
            <w:pPr>
              <w:pStyle w:val="TableText"/>
            </w:pPr>
            <w:r w:rsidRPr="009339E0">
              <w:t>G2 Pre-tx: 28.53 (7.99)</w:t>
            </w:r>
          </w:p>
          <w:p w14:paraId="4FBEBE21" w14:textId="77777777" w:rsidR="003A51F2" w:rsidRPr="009339E0" w:rsidRDefault="003A51F2" w:rsidP="003A51F2">
            <w:pPr>
              <w:pStyle w:val="TableText"/>
            </w:pPr>
            <w:r w:rsidRPr="009339E0">
              <w:t>G2 Post-tx: 26.35 (1.68)</w:t>
            </w:r>
          </w:p>
          <w:p w14:paraId="6390CF0E" w14:textId="77777777" w:rsidR="003A51F2" w:rsidRPr="009339E0" w:rsidRDefault="003A51F2" w:rsidP="003A51F2">
            <w:pPr>
              <w:pStyle w:val="TableText"/>
            </w:pPr>
            <w:r w:rsidRPr="009339E0">
              <w:t>G2 1 month followup: 26.13 (1.87)</w:t>
            </w:r>
          </w:p>
          <w:p w14:paraId="45642879" w14:textId="77777777" w:rsidR="003A51F2" w:rsidRPr="009339E0" w:rsidRDefault="003A51F2" w:rsidP="003A51F2">
            <w:pPr>
              <w:pStyle w:val="TableText"/>
            </w:pPr>
          </w:p>
          <w:p w14:paraId="2E718260" w14:textId="77777777" w:rsidR="003A51F2" w:rsidRPr="009339E0" w:rsidRDefault="003A51F2" w:rsidP="003A51F2">
            <w:pPr>
              <w:pStyle w:val="TableText"/>
            </w:pPr>
            <w:r w:rsidRPr="009339E0">
              <w:t>G1 vs G2 pre to posttreatment p&lt;0.001</w:t>
            </w:r>
          </w:p>
          <w:p w14:paraId="53A35D3D" w14:textId="77777777" w:rsidR="003A51F2" w:rsidRPr="009339E0" w:rsidRDefault="003A51F2" w:rsidP="003A51F2">
            <w:pPr>
              <w:pStyle w:val="TableText"/>
            </w:pPr>
            <w:r w:rsidRPr="009339E0">
              <w:t>G1 vs G2 pretreatment to followup p&lt;0.001</w:t>
            </w:r>
          </w:p>
          <w:p w14:paraId="3D3CC820" w14:textId="77777777" w:rsidR="003A51F2" w:rsidRPr="009339E0" w:rsidRDefault="003A51F2" w:rsidP="003A51F2">
            <w:pPr>
              <w:pStyle w:val="TableText"/>
            </w:pPr>
            <w:r w:rsidRPr="009339E0">
              <w:t>Treatment X Time, F = 0.76, p = 0.368 from posttreatment to followup</w:t>
            </w:r>
          </w:p>
          <w:p w14:paraId="5FD63ABB" w14:textId="77777777" w:rsidR="003A51F2" w:rsidRPr="009339E0" w:rsidRDefault="003A51F2" w:rsidP="003A51F2">
            <w:pPr>
              <w:pStyle w:val="TableText"/>
            </w:pPr>
          </w:p>
          <w:p w14:paraId="3898003C" w14:textId="77777777" w:rsidR="003A51F2" w:rsidRPr="009339E0" w:rsidRDefault="003A51F2" w:rsidP="003A51F2">
            <w:pPr>
              <w:pStyle w:val="TableText"/>
            </w:pPr>
            <w:r w:rsidRPr="009339E0">
              <w:t>Mean estimated difference, post-tx: -15.90 (95% CI, -20.20 to -11.09), p &lt;0.001</w:t>
            </w:r>
          </w:p>
          <w:p w14:paraId="3A4DD1A4" w14:textId="77777777" w:rsidR="003A51F2" w:rsidRPr="009339E0" w:rsidRDefault="003A51F2" w:rsidP="003A51F2">
            <w:pPr>
              <w:pStyle w:val="TableText"/>
            </w:pPr>
          </w:p>
          <w:p w14:paraId="5670643B" w14:textId="732335CA" w:rsidR="003A51F2" w:rsidRPr="009339E0" w:rsidRDefault="003A51F2" w:rsidP="003A51F2">
            <w:pPr>
              <w:pStyle w:val="TableText"/>
            </w:pPr>
            <w:r w:rsidRPr="009339E0">
              <w:t xml:space="preserve">Mean estimated difference, 1 month </w:t>
            </w:r>
            <w:r w:rsidR="00FF4EF4" w:rsidRPr="00FF4EF4">
              <w:t>followup</w:t>
            </w:r>
            <w:r w:rsidRPr="009339E0">
              <w:t xml:space="preserve">: -13.28 (95% CI, -18.73 to -7.82), </w:t>
            </w:r>
          </w:p>
          <w:p w14:paraId="30C21B9A" w14:textId="77777777" w:rsidR="003A51F2" w:rsidRPr="009339E0" w:rsidRDefault="003A51F2" w:rsidP="003A51F2">
            <w:pPr>
              <w:pStyle w:val="TableText"/>
            </w:pPr>
            <w:r w:rsidRPr="009339E0">
              <w:t>p &lt;0.001</w:t>
            </w:r>
          </w:p>
          <w:p w14:paraId="21A9B991" w14:textId="77777777" w:rsidR="003A51F2" w:rsidRPr="009339E0" w:rsidRDefault="003A51F2" w:rsidP="003A51F2">
            <w:pPr>
              <w:pStyle w:val="TableText"/>
            </w:pPr>
          </w:p>
          <w:p w14:paraId="0740A242" w14:textId="77777777" w:rsidR="003A51F2" w:rsidRPr="009339E0" w:rsidRDefault="003A51F2" w:rsidP="003A51F2">
            <w:pPr>
              <w:pStyle w:val="TableText"/>
            </w:pPr>
            <w:r w:rsidRPr="009339E0">
              <w:t>HSCL</w:t>
            </w:r>
          </w:p>
          <w:p w14:paraId="559D6264" w14:textId="77777777" w:rsidR="003A51F2" w:rsidRPr="009339E0" w:rsidRDefault="003A51F2" w:rsidP="003A51F2">
            <w:pPr>
              <w:pStyle w:val="TableText"/>
            </w:pPr>
            <w:r w:rsidRPr="009339E0">
              <w:t>Mean (SE at pre-tx; SD at post-tx and followup)</w:t>
            </w:r>
          </w:p>
          <w:p w14:paraId="11D47ACF" w14:textId="77777777" w:rsidR="003A51F2" w:rsidRPr="009339E0" w:rsidRDefault="003A51F2" w:rsidP="003A51F2">
            <w:pPr>
              <w:pStyle w:val="TableText"/>
            </w:pPr>
            <w:r w:rsidRPr="009339E0">
              <w:t>G1 Pre-tx:2.65 (0.50)</w:t>
            </w:r>
          </w:p>
          <w:p w14:paraId="1F7820EE" w14:textId="77777777" w:rsidR="003A51F2" w:rsidRPr="009339E0" w:rsidRDefault="003A51F2" w:rsidP="003A51F2">
            <w:pPr>
              <w:pStyle w:val="TableText"/>
            </w:pPr>
            <w:r w:rsidRPr="009339E0">
              <w:t>G1 Post-tx: 1.54 (0.09)</w:t>
            </w:r>
          </w:p>
          <w:p w14:paraId="5E941A1C" w14:textId="77777777" w:rsidR="003A51F2" w:rsidRPr="009339E0" w:rsidRDefault="003A51F2" w:rsidP="003A51F2">
            <w:pPr>
              <w:pStyle w:val="TableText"/>
            </w:pPr>
            <w:r w:rsidRPr="009339E0">
              <w:t>G1 1 month followup: 1.73 (0.10)</w:t>
            </w:r>
          </w:p>
          <w:p w14:paraId="72BA813B" w14:textId="77777777" w:rsidR="003A51F2" w:rsidRPr="009339E0" w:rsidRDefault="003A51F2" w:rsidP="003A51F2">
            <w:pPr>
              <w:pStyle w:val="TableText"/>
            </w:pPr>
          </w:p>
          <w:p w14:paraId="77FCA533" w14:textId="77777777" w:rsidR="003A51F2" w:rsidRPr="009339E0" w:rsidRDefault="003A51F2" w:rsidP="003A51F2">
            <w:pPr>
              <w:pStyle w:val="TableText"/>
            </w:pPr>
            <w:r w:rsidRPr="009339E0">
              <w:t>G2 Pre-tx: 2.46 (0.44)</w:t>
            </w:r>
          </w:p>
          <w:p w14:paraId="325A7D9B" w14:textId="77777777" w:rsidR="003A51F2" w:rsidRPr="009339E0" w:rsidRDefault="003A51F2" w:rsidP="003A51F2">
            <w:pPr>
              <w:pStyle w:val="TableText"/>
            </w:pPr>
            <w:r w:rsidRPr="009339E0">
              <w:t>G2 Post-tx: 2.34 (0.09)</w:t>
            </w:r>
          </w:p>
          <w:p w14:paraId="54916253" w14:textId="77777777" w:rsidR="003A51F2" w:rsidRPr="009339E0" w:rsidRDefault="003A51F2" w:rsidP="003A51F2">
            <w:pPr>
              <w:pStyle w:val="TableText"/>
            </w:pPr>
            <w:r w:rsidRPr="009339E0">
              <w:t>G2 1 month followup: 2.34 (0.09)</w:t>
            </w:r>
          </w:p>
        </w:tc>
        <w:tc>
          <w:tcPr>
            <w:tcW w:w="2740" w:type="dxa"/>
          </w:tcPr>
          <w:p w14:paraId="6875DAC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77" w:type="dxa"/>
          </w:tcPr>
          <w:p w14:paraId="0C56C8D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29" w:type="dxa"/>
          </w:tcPr>
          <w:p w14:paraId="786434C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6C728C0" w14:textId="77777777" w:rsidR="003A51F2" w:rsidRPr="009339E0" w:rsidRDefault="003A51F2" w:rsidP="003A51F2"/>
    <w:p w14:paraId="51734988" w14:textId="77777777" w:rsidR="003A51F2" w:rsidRPr="009339E0" w:rsidRDefault="003A51F2" w:rsidP="003A51F2">
      <w:pPr>
        <w:spacing w:after="160" w:line="259" w:lineRule="auto"/>
      </w:pPr>
      <w:r w:rsidRPr="009339E0">
        <w:br w:type="page"/>
      </w:r>
    </w:p>
    <w:p w14:paraId="4ED8C2F1" w14:textId="446FFAA2" w:rsidR="003A51F2" w:rsidRPr="009339E0" w:rsidRDefault="003A51F2" w:rsidP="003A51F2">
      <w:pPr>
        <w:pStyle w:val="TableTitleContinued3"/>
        <w:rPr>
          <w:color w:val="auto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422"/>
        <w:gridCol w:w="55"/>
        <w:gridCol w:w="1192"/>
        <w:gridCol w:w="55"/>
        <w:gridCol w:w="3385"/>
        <w:gridCol w:w="32"/>
        <w:gridCol w:w="2704"/>
        <w:gridCol w:w="28"/>
        <w:gridCol w:w="1949"/>
        <w:gridCol w:w="19"/>
        <w:gridCol w:w="2119"/>
      </w:tblGrid>
      <w:tr w:rsidR="003A51F2" w:rsidRPr="009339E0" w14:paraId="03ACDC62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22" w:type="dxa"/>
            <w:hideMark/>
          </w:tcPr>
          <w:p w14:paraId="6CBB7DE7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247" w:type="dxa"/>
            <w:gridSpan w:val="2"/>
          </w:tcPr>
          <w:p w14:paraId="6FD9E566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440" w:type="dxa"/>
            <w:gridSpan w:val="2"/>
            <w:hideMark/>
          </w:tcPr>
          <w:p w14:paraId="15427C35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2736" w:type="dxa"/>
            <w:gridSpan w:val="2"/>
            <w:hideMark/>
          </w:tcPr>
          <w:p w14:paraId="32A3C45D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77" w:type="dxa"/>
            <w:gridSpan w:val="2"/>
            <w:hideMark/>
          </w:tcPr>
          <w:p w14:paraId="4FB0E5B9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138" w:type="dxa"/>
            <w:gridSpan w:val="2"/>
            <w:hideMark/>
          </w:tcPr>
          <w:p w14:paraId="5069BE0D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31B7049" w14:textId="77777777" w:rsidTr="003A51F2">
        <w:trPr>
          <w:cantSplit/>
        </w:trPr>
        <w:tc>
          <w:tcPr>
            <w:tcW w:w="1477" w:type="dxa"/>
            <w:gridSpan w:val="2"/>
          </w:tcPr>
          <w:p w14:paraId="198F3F0C" w14:textId="50BF1CFD" w:rsidR="003A51F2" w:rsidRPr="009339E0" w:rsidRDefault="003A51F2" w:rsidP="003A51F2">
            <w:pPr>
              <w:pStyle w:val="TableText"/>
            </w:pPr>
            <w:r w:rsidRPr="009339E0">
              <w:t>Acarturk et al., 2016</w:t>
            </w:r>
            <w:hyperlink w:anchor="_ENREF_44" w:tooltip="Acarturk,  #4600" w:history="1">
              <w:r w:rsidR="00C82E3A" w:rsidRPr="009339E0">
                <w:fldChar w:fldCharType="begin">
                  <w:fldData xml:space="preserve">PEVuZE5vdGU+PENpdGUgRXhjbHVkZVllYXI9IjEiPjxBdXRob3I+QWNhcnR1cms8L0F1dGhvcj48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gRXhjbHVkZVllYXI9IjEiPjxBdXRob3I+QWNhcnR1cms8L0F1dGhvcj48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4</w:t>
              </w:r>
              <w:r w:rsidR="00C82E3A" w:rsidRPr="009339E0">
                <w:fldChar w:fldCharType="end"/>
              </w:r>
            </w:hyperlink>
          </w:p>
          <w:p w14:paraId="27725F9D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247" w:type="dxa"/>
            <w:gridSpan w:val="2"/>
          </w:tcPr>
          <w:p w14:paraId="69CAE2F9" w14:textId="77777777" w:rsidR="003A51F2" w:rsidRPr="009339E0" w:rsidRDefault="003A51F2" w:rsidP="003A51F2">
            <w:pPr>
              <w:pStyle w:val="TableText"/>
              <w:rPr>
                <w:rFonts w:eastAsia="Times New Roman"/>
              </w:rPr>
            </w:pPr>
            <w:r w:rsidRPr="009339E0">
              <w:rPr>
                <w:rFonts w:eastAsia="Times New Roman"/>
              </w:rPr>
              <w:t> </w:t>
            </w:r>
          </w:p>
        </w:tc>
        <w:tc>
          <w:tcPr>
            <w:tcW w:w="3417" w:type="dxa"/>
            <w:gridSpan w:val="2"/>
          </w:tcPr>
          <w:p w14:paraId="27725B9A" w14:textId="77777777" w:rsidR="003A51F2" w:rsidRPr="009339E0" w:rsidRDefault="003A51F2" w:rsidP="003A51F2">
            <w:pPr>
              <w:pStyle w:val="TableText"/>
            </w:pPr>
            <w:r w:rsidRPr="009339E0">
              <w:t>G1 vs G2 pre to posttreatment p&lt;0.001</w:t>
            </w:r>
          </w:p>
          <w:p w14:paraId="6930E10F" w14:textId="77777777" w:rsidR="003A51F2" w:rsidRPr="009339E0" w:rsidRDefault="003A51F2" w:rsidP="003A51F2">
            <w:pPr>
              <w:pStyle w:val="TableText"/>
            </w:pPr>
            <w:r w:rsidRPr="009339E0">
              <w:t>G1 vs G2 pretreatment to followup p&lt;0.001</w:t>
            </w:r>
          </w:p>
          <w:p w14:paraId="1336EC8C" w14:textId="77777777" w:rsidR="003A51F2" w:rsidRPr="009339E0" w:rsidRDefault="003A51F2" w:rsidP="003A51F2">
            <w:pPr>
              <w:pStyle w:val="TableText"/>
            </w:pPr>
            <w:r w:rsidRPr="009339E0">
              <w:t>Treatment X Time, F = 1.79, p = 0.186 from posttreatment to followup</w:t>
            </w:r>
          </w:p>
          <w:p w14:paraId="3D1D6025" w14:textId="77777777" w:rsidR="003A51F2" w:rsidRPr="009339E0" w:rsidRDefault="003A51F2" w:rsidP="003A51F2">
            <w:pPr>
              <w:pStyle w:val="TableText"/>
            </w:pPr>
          </w:p>
          <w:p w14:paraId="2AFE4881" w14:textId="77777777" w:rsidR="003A51F2" w:rsidRPr="009339E0" w:rsidRDefault="003A51F2" w:rsidP="003A51F2">
            <w:pPr>
              <w:pStyle w:val="TableText"/>
            </w:pPr>
            <w:r w:rsidRPr="009339E0">
              <w:t>Mean estimated difference, post-tx: -0.89 (95% CI, -1.15 to -0.64), p &lt;0.001</w:t>
            </w:r>
          </w:p>
          <w:p w14:paraId="78304744" w14:textId="77777777" w:rsidR="003A51F2" w:rsidRPr="009339E0" w:rsidRDefault="003A51F2" w:rsidP="003A51F2">
            <w:pPr>
              <w:pStyle w:val="TableText"/>
            </w:pPr>
          </w:p>
          <w:p w14:paraId="6F2AE3B3" w14:textId="28D385D6" w:rsidR="003A51F2" w:rsidRPr="009339E0" w:rsidRDefault="003A51F2" w:rsidP="003A51F2">
            <w:pPr>
              <w:pStyle w:val="TableText"/>
            </w:pPr>
            <w:r w:rsidRPr="009339E0">
              <w:t xml:space="preserve">Mean estimated difference, 1 month </w:t>
            </w:r>
            <w:r w:rsidR="00FF4EF4" w:rsidRPr="00FF4EF4">
              <w:t>followup</w:t>
            </w:r>
            <w:r w:rsidRPr="009339E0">
              <w:t xml:space="preserve">: -0.78 (95% CI, -0.96 to -0.43), </w:t>
            </w:r>
          </w:p>
          <w:p w14:paraId="5B6E4EB9" w14:textId="77777777" w:rsidR="003A51F2" w:rsidRPr="009339E0" w:rsidRDefault="003A51F2" w:rsidP="003A51F2">
            <w:pPr>
              <w:pStyle w:val="TableText"/>
            </w:pPr>
            <w:r w:rsidRPr="009339E0">
              <w:t>p &lt;0.001</w:t>
            </w:r>
          </w:p>
        </w:tc>
        <w:tc>
          <w:tcPr>
            <w:tcW w:w="2732" w:type="dxa"/>
            <w:gridSpan w:val="2"/>
          </w:tcPr>
          <w:p w14:paraId="31CF036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68" w:type="dxa"/>
            <w:gridSpan w:val="2"/>
          </w:tcPr>
          <w:p w14:paraId="6DC3158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119" w:type="dxa"/>
          </w:tcPr>
          <w:p w14:paraId="701CFCC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62ED1A0C" w14:textId="77777777" w:rsidTr="003A51F2">
        <w:trPr>
          <w:cantSplit/>
        </w:trPr>
        <w:tc>
          <w:tcPr>
            <w:tcW w:w="1477" w:type="dxa"/>
            <w:gridSpan w:val="2"/>
          </w:tcPr>
          <w:p w14:paraId="6EAF6753" w14:textId="697EA148" w:rsidR="003A51F2" w:rsidRPr="009339E0" w:rsidRDefault="003A51F2" w:rsidP="003A51F2">
            <w:pPr>
              <w:pStyle w:val="TableText"/>
            </w:pPr>
            <w:r w:rsidRPr="009339E0">
              <w:t>Acosta et al., 2017</w:t>
            </w:r>
            <w:hyperlink w:anchor="_ENREF_149" w:tooltip="Acosta,  #4604" w:history="1">
              <w:r w:rsidR="00C82E3A" w:rsidRPr="009339E0">
                <w:fldChar w:fldCharType="begin">
                  <w:fldData xml:space="preserve">PEVuZE5vdGU+PENpdGUgRXhjbHVkZVllYXI9IjEiPjxBdXRob3I+QWNvc3RhPC9BdXRob3I+PFJl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gRXhjbHVkZVllYXI9IjEiPjxBdXRob3I+QWNvc3RhPC9BdXRob3I+PFJl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9</w:t>
              </w:r>
              <w:r w:rsidR="00C82E3A" w:rsidRPr="009339E0">
                <w:fldChar w:fldCharType="end"/>
              </w:r>
            </w:hyperlink>
          </w:p>
        </w:tc>
        <w:tc>
          <w:tcPr>
            <w:tcW w:w="1247" w:type="dxa"/>
            <w:gridSpan w:val="2"/>
          </w:tcPr>
          <w:p w14:paraId="5A1BCDF1" w14:textId="77777777" w:rsidR="003A51F2" w:rsidRPr="009339E0" w:rsidRDefault="003A51F2" w:rsidP="003A51F2">
            <w:pPr>
              <w:pStyle w:val="TableText"/>
              <w:rPr>
                <w:rFonts w:eastAsia="Times New Roman"/>
              </w:rPr>
            </w:pPr>
            <w:r w:rsidRPr="009339E0">
              <w:rPr>
                <w:rFonts w:eastAsia="Times New Roman"/>
              </w:rPr>
              <w:t>G1: Web CBT plus TAU (Thinking Forward and usual VA primary care services)</w:t>
            </w:r>
          </w:p>
          <w:p w14:paraId="77B87AE0" w14:textId="77777777" w:rsidR="003A51F2" w:rsidRPr="009339E0" w:rsidRDefault="003A51F2" w:rsidP="003A51F2">
            <w:pPr>
              <w:pStyle w:val="TableText"/>
            </w:pPr>
            <w:r w:rsidRPr="009339E0">
              <w:t>G2: TAU, usual VA primary care services</w:t>
            </w:r>
          </w:p>
        </w:tc>
        <w:tc>
          <w:tcPr>
            <w:tcW w:w="3417" w:type="dxa"/>
            <w:gridSpan w:val="2"/>
          </w:tcPr>
          <w:p w14:paraId="7B4EEBE4" w14:textId="77777777" w:rsidR="003A51F2" w:rsidRPr="009339E0" w:rsidRDefault="003A51F2" w:rsidP="003A51F2">
            <w:pPr>
              <w:pStyle w:val="TableText"/>
            </w:pPr>
            <w:r w:rsidRPr="009339E0">
              <w:t>Percent of drinking days</w:t>
            </w:r>
          </w:p>
          <w:p w14:paraId="1DBC883C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during treatment period, Estimate: -0.93 (1.12)</w:t>
            </w:r>
          </w:p>
          <w:p w14:paraId="64C329C1" w14:textId="77777777" w:rsidR="003A51F2" w:rsidRPr="009339E0" w:rsidRDefault="003A51F2" w:rsidP="003A51F2">
            <w:pPr>
              <w:pStyle w:val="TableText"/>
            </w:pPr>
          </w:p>
          <w:p w14:paraId="2E25C7A7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contrasting between in and post-treatment, Estimate: 1.67 (1.84)</w:t>
            </w:r>
          </w:p>
          <w:p w14:paraId="7A6912C7" w14:textId="77777777" w:rsidR="003A51F2" w:rsidRPr="009339E0" w:rsidRDefault="003A51F2" w:rsidP="003A51F2">
            <w:pPr>
              <w:pStyle w:val="TableText"/>
            </w:pPr>
          </w:p>
          <w:p w14:paraId="2C025694" w14:textId="77777777" w:rsidR="003A51F2" w:rsidRPr="009339E0" w:rsidRDefault="003A51F2" w:rsidP="003A51F2">
            <w:pPr>
              <w:pStyle w:val="TableText"/>
            </w:pPr>
            <w:r w:rsidRPr="009339E0">
              <w:t>Percent of heavy drinking days</w:t>
            </w:r>
          </w:p>
          <w:p w14:paraId="70C03006" w14:textId="77777777" w:rsidR="003A51F2" w:rsidRPr="009339E0" w:rsidRDefault="003A51F2" w:rsidP="003A51F2">
            <w:pPr>
              <w:pStyle w:val="TableText"/>
            </w:pPr>
            <w:r w:rsidRPr="009339E0">
              <w:t>Treatment by time effect, during treatment period, Estimate: -1.80 (0.79), p&lt;0.05</w:t>
            </w:r>
          </w:p>
          <w:p w14:paraId="17FF423B" w14:textId="77777777" w:rsidR="003A51F2" w:rsidRPr="009339E0" w:rsidRDefault="003A51F2" w:rsidP="003A51F2">
            <w:pPr>
              <w:pStyle w:val="TableText"/>
            </w:pPr>
          </w:p>
          <w:p w14:paraId="369C8236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contrasting between in and post-treatment, Estimate: 1.89 (1.33)</w:t>
            </w:r>
          </w:p>
          <w:p w14:paraId="2D3C34F9" w14:textId="77777777" w:rsidR="003A51F2" w:rsidRPr="009339E0" w:rsidRDefault="003A51F2" w:rsidP="003A51F2">
            <w:pPr>
              <w:pStyle w:val="TableText"/>
            </w:pPr>
          </w:p>
          <w:p w14:paraId="79C908C0" w14:textId="77777777" w:rsidR="003A51F2" w:rsidRPr="009339E0" w:rsidRDefault="003A51F2" w:rsidP="003A51F2">
            <w:pPr>
              <w:pStyle w:val="TableText"/>
            </w:pPr>
            <w:r w:rsidRPr="009339E0">
              <w:t>Percent of drug use days</w:t>
            </w:r>
          </w:p>
          <w:p w14:paraId="306194DA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during treatment period, Estimate: -0.27 (0.25)</w:t>
            </w:r>
          </w:p>
          <w:p w14:paraId="2A9846A3" w14:textId="77777777" w:rsidR="003A51F2" w:rsidRPr="009339E0" w:rsidRDefault="003A51F2" w:rsidP="003A51F2">
            <w:pPr>
              <w:pStyle w:val="TableText"/>
            </w:pPr>
          </w:p>
          <w:p w14:paraId="2EDAB415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contrasting between in and post-treatment, Estimate: -0.06 (0.49)</w:t>
            </w:r>
          </w:p>
        </w:tc>
        <w:tc>
          <w:tcPr>
            <w:tcW w:w="2732" w:type="dxa"/>
            <w:gridSpan w:val="2"/>
          </w:tcPr>
          <w:p w14:paraId="173B4D71" w14:textId="77777777" w:rsidR="003A51F2" w:rsidRPr="009339E0" w:rsidRDefault="003A51F2" w:rsidP="003A51F2">
            <w:pPr>
              <w:pStyle w:val="TableText"/>
            </w:pPr>
            <w:r w:rsidRPr="009339E0">
              <w:t>QOL – Physical domain</w:t>
            </w:r>
          </w:p>
          <w:p w14:paraId="5916AA49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during treatment period, Estimate: 0.75 (0.52)</w:t>
            </w:r>
          </w:p>
          <w:p w14:paraId="558FA23D" w14:textId="77777777" w:rsidR="003A51F2" w:rsidRPr="009339E0" w:rsidRDefault="003A51F2" w:rsidP="003A51F2">
            <w:pPr>
              <w:pStyle w:val="TableText"/>
            </w:pPr>
          </w:p>
          <w:p w14:paraId="024FD156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contrasting between in and post-treatment, Estimate: -0.51 (0.91)</w:t>
            </w:r>
          </w:p>
          <w:p w14:paraId="4B1E752E" w14:textId="77777777" w:rsidR="003A51F2" w:rsidRPr="009339E0" w:rsidRDefault="003A51F2" w:rsidP="003A51F2">
            <w:pPr>
              <w:pStyle w:val="TableText"/>
            </w:pPr>
          </w:p>
          <w:p w14:paraId="6A82549B" w14:textId="77777777" w:rsidR="003A51F2" w:rsidRPr="009339E0" w:rsidRDefault="003A51F2" w:rsidP="003A51F2">
            <w:pPr>
              <w:pStyle w:val="TableText"/>
            </w:pPr>
            <w:r w:rsidRPr="009339E0">
              <w:t>QOL – psychological domain</w:t>
            </w:r>
          </w:p>
          <w:p w14:paraId="24F4A88F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during treatment period, Estimate: 0.77 (0.58)</w:t>
            </w:r>
          </w:p>
          <w:p w14:paraId="58F33F27" w14:textId="77777777" w:rsidR="003A51F2" w:rsidRPr="009339E0" w:rsidRDefault="003A51F2" w:rsidP="003A51F2">
            <w:pPr>
              <w:pStyle w:val="TableText"/>
            </w:pPr>
          </w:p>
          <w:p w14:paraId="06CAA6C5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contrasting between in and post-treatment, Estimate: -0.88 (0.94)</w:t>
            </w:r>
          </w:p>
          <w:p w14:paraId="276C80C0" w14:textId="77777777" w:rsidR="003A51F2" w:rsidRPr="009339E0" w:rsidRDefault="003A51F2" w:rsidP="003A51F2">
            <w:pPr>
              <w:pStyle w:val="TableText"/>
            </w:pPr>
          </w:p>
          <w:p w14:paraId="08940D89" w14:textId="77777777" w:rsidR="003A51F2" w:rsidRPr="009339E0" w:rsidRDefault="003A51F2" w:rsidP="003A51F2">
            <w:pPr>
              <w:pStyle w:val="TableText"/>
            </w:pPr>
            <w:r w:rsidRPr="009339E0">
              <w:t>QOL – social domain</w:t>
            </w:r>
          </w:p>
          <w:p w14:paraId="32D7F4B2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during treatment period, Estimate: 1.27 (1.02)</w:t>
            </w:r>
          </w:p>
        </w:tc>
        <w:tc>
          <w:tcPr>
            <w:tcW w:w="1968" w:type="dxa"/>
            <w:gridSpan w:val="2"/>
          </w:tcPr>
          <w:p w14:paraId="21D325C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19" w:type="dxa"/>
          </w:tcPr>
          <w:p w14:paraId="3C5D50A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3D0D1B59" w14:textId="77777777" w:rsidR="003A51F2" w:rsidRPr="009339E0" w:rsidRDefault="003A51F2" w:rsidP="003A51F2">
      <w:pPr>
        <w:spacing w:after="160" w:line="259" w:lineRule="auto"/>
      </w:pPr>
      <w:r w:rsidRPr="009339E0">
        <w:br w:type="page"/>
      </w:r>
    </w:p>
    <w:p w14:paraId="3ADEE8C5" w14:textId="16EEF2B2" w:rsidR="003A51F2" w:rsidRPr="009339E0" w:rsidRDefault="003A51F2" w:rsidP="003A51F2">
      <w:pPr>
        <w:pStyle w:val="TableTitleContinued3"/>
        <w:rPr>
          <w:color w:val="auto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422"/>
        <w:gridCol w:w="55"/>
        <w:gridCol w:w="1192"/>
        <w:gridCol w:w="55"/>
        <w:gridCol w:w="3385"/>
        <w:gridCol w:w="32"/>
        <w:gridCol w:w="2704"/>
        <w:gridCol w:w="28"/>
        <w:gridCol w:w="1949"/>
        <w:gridCol w:w="19"/>
        <w:gridCol w:w="2119"/>
      </w:tblGrid>
      <w:tr w:rsidR="003A51F2" w:rsidRPr="009339E0" w14:paraId="75AAB801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22" w:type="dxa"/>
            <w:hideMark/>
          </w:tcPr>
          <w:p w14:paraId="14949354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247" w:type="dxa"/>
            <w:gridSpan w:val="2"/>
          </w:tcPr>
          <w:p w14:paraId="22E4B51D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440" w:type="dxa"/>
            <w:gridSpan w:val="2"/>
            <w:hideMark/>
          </w:tcPr>
          <w:p w14:paraId="3B04EAD5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2736" w:type="dxa"/>
            <w:gridSpan w:val="2"/>
            <w:hideMark/>
          </w:tcPr>
          <w:p w14:paraId="46B1CA4A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77" w:type="dxa"/>
            <w:gridSpan w:val="2"/>
            <w:hideMark/>
          </w:tcPr>
          <w:p w14:paraId="2DAA5BB7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138" w:type="dxa"/>
            <w:gridSpan w:val="2"/>
            <w:hideMark/>
          </w:tcPr>
          <w:p w14:paraId="7B8D455B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F11727C" w14:textId="77777777" w:rsidTr="003A51F2">
        <w:trPr>
          <w:cantSplit/>
        </w:trPr>
        <w:tc>
          <w:tcPr>
            <w:tcW w:w="1477" w:type="dxa"/>
            <w:gridSpan w:val="2"/>
          </w:tcPr>
          <w:p w14:paraId="3161F99F" w14:textId="3C5FE3B5" w:rsidR="003A51F2" w:rsidRPr="009339E0" w:rsidRDefault="003A51F2" w:rsidP="003A51F2">
            <w:pPr>
              <w:pStyle w:val="TableText"/>
            </w:pPr>
            <w:r w:rsidRPr="009339E0">
              <w:t>Acosta et al., 2017</w:t>
            </w:r>
            <w:hyperlink w:anchor="_ENREF_149" w:tooltip="Acosta,  #4604" w:history="1">
              <w:r w:rsidR="00C82E3A" w:rsidRPr="009339E0">
                <w:fldChar w:fldCharType="begin">
                  <w:fldData xml:space="preserve">PEVuZE5vdGU+PENpdGUgRXhjbHVkZVllYXI9IjEiPjxBdXRob3I+QWNvc3RhPC9BdXRob3I+PFJl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gRXhjbHVkZVllYXI9IjEiPjxBdXRob3I+QWNvc3RhPC9BdXRob3I+PFJl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9</w:t>
              </w:r>
              <w:r w:rsidR="00C82E3A" w:rsidRPr="009339E0">
                <w:fldChar w:fldCharType="end"/>
              </w:r>
            </w:hyperlink>
          </w:p>
          <w:p w14:paraId="16B21AF6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247" w:type="dxa"/>
            <w:gridSpan w:val="2"/>
          </w:tcPr>
          <w:p w14:paraId="49C10CCF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417" w:type="dxa"/>
            <w:gridSpan w:val="2"/>
          </w:tcPr>
          <w:p w14:paraId="0E1538F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32" w:type="dxa"/>
            <w:gridSpan w:val="2"/>
          </w:tcPr>
          <w:p w14:paraId="5F3643ED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contrasting between in and post-treatment, Estimate: -2.00 (1.72)</w:t>
            </w:r>
          </w:p>
          <w:p w14:paraId="3FD8B4CA" w14:textId="77777777" w:rsidR="003A51F2" w:rsidRPr="009339E0" w:rsidRDefault="003A51F2" w:rsidP="003A51F2">
            <w:pPr>
              <w:pStyle w:val="TableText"/>
            </w:pPr>
          </w:p>
          <w:p w14:paraId="779C6D1D" w14:textId="77777777" w:rsidR="003A51F2" w:rsidRPr="009339E0" w:rsidRDefault="003A51F2" w:rsidP="003A51F2">
            <w:pPr>
              <w:pStyle w:val="TableText"/>
            </w:pPr>
            <w:r w:rsidRPr="009339E0">
              <w:t>QOL – environment domain</w:t>
            </w:r>
          </w:p>
          <w:p w14:paraId="4712F988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during treatment period, Estimate: 0.13 (0.61)</w:t>
            </w:r>
          </w:p>
          <w:p w14:paraId="3DFBA3F5" w14:textId="77777777" w:rsidR="003A51F2" w:rsidRPr="009339E0" w:rsidRDefault="003A51F2" w:rsidP="003A51F2">
            <w:pPr>
              <w:pStyle w:val="TableText"/>
            </w:pPr>
          </w:p>
          <w:p w14:paraId="79CDC7C4" w14:textId="77777777" w:rsidR="003A51F2" w:rsidRPr="009339E0" w:rsidRDefault="003A51F2" w:rsidP="003A51F2">
            <w:pPr>
              <w:pStyle w:val="TableText"/>
            </w:pPr>
            <w:r w:rsidRPr="009339E0">
              <w:t>Treatment by time effect, NS contrasting between in and post-treatment, Estimate: 0.15 (1.02)</w:t>
            </w:r>
          </w:p>
        </w:tc>
        <w:tc>
          <w:tcPr>
            <w:tcW w:w="1968" w:type="dxa"/>
            <w:gridSpan w:val="2"/>
          </w:tcPr>
          <w:p w14:paraId="66759B4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119" w:type="dxa"/>
          </w:tcPr>
          <w:p w14:paraId="48D283A7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7253DB9B" w14:textId="77777777" w:rsidTr="003A51F2">
        <w:trPr>
          <w:cantSplit/>
        </w:trPr>
        <w:tc>
          <w:tcPr>
            <w:tcW w:w="1477" w:type="dxa"/>
            <w:gridSpan w:val="2"/>
            <w:hideMark/>
          </w:tcPr>
          <w:p w14:paraId="6B61F090" w14:textId="5A31E8BA" w:rsidR="003A51F2" w:rsidRPr="009339E0" w:rsidRDefault="003A51F2" w:rsidP="003A51F2">
            <w:pPr>
              <w:pStyle w:val="TableText"/>
            </w:pPr>
            <w:r w:rsidRPr="009339E0">
              <w:t>Akuchekian et al., 2004</w:t>
            </w:r>
            <w:hyperlink w:anchor="_ENREF_77" w:tooltip="Akuchekian, 2004 #3348" w:history="1">
              <w:r w:rsidR="00C82E3A" w:rsidRPr="009339E0">
                <w:fldChar w:fldCharType="begin"/>
              </w:r>
              <w:r w:rsidR="00C82E3A">
                <w:instrText xml:space="preserve"> ADDIN EN.CITE &lt;EndNote&gt;&lt;Cite&gt;&lt;Author&gt;Akuchekian&lt;/Author&gt;&lt;Year&gt;2004&lt;/Year&gt;&lt;RecNum&gt;3348&lt;/RecNum&gt;&lt;DisplayText&gt;&lt;style face="superscript" font="Times New Roman"&gt;77&lt;/style&gt;&lt;/DisplayText&gt;&lt;record&gt;&lt;rec-number&gt;3348&lt;/rec-number&gt;&lt;foreign-keys&gt;&lt;key app="EN" db-id="9e5w2zdemdx5vne5ps25ax2udz2a0vwxfvfr" timestamp="0"&gt;3348&lt;/key&gt;&lt;/foreign-keys&gt;&lt;ref-type name="Journal Article"&gt;17&lt;/ref-type&gt;&lt;contributors&gt;&lt;authors&gt;&lt;author&gt;Akuchekian, S&lt;/author&gt;&lt;author&gt;Amanat, S&lt;/author&gt;&lt;/authors&gt;&lt;/contributors&gt;&lt;titles&gt;&lt;title&gt;The comparison of topiramate and placebo in the treatment of posttraumatic stress disorder: a randomized, double-blind study&lt;/title&gt;&lt;secondary-title&gt;Journal of Research in Medical Sciences&lt;/secondary-title&gt;&lt;/titles&gt;&lt;periodical&gt;&lt;full-title&gt;Journal of Research in Medical Sciences&lt;/full-title&gt;&lt;abbr-1&gt;J. Res. Med. Sci.&lt;/abbr-1&gt;&lt;abbr-2&gt;J Res Med Sci&lt;/abbr-2&gt;&lt;/periodical&gt;&lt;pages&gt;240-244&lt;/pages&gt;&lt;volume&gt;9&lt;/volume&gt;&lt;number&gt;5&lt;/number&gt;&lt;keywords&gt;&lt;keyword&gt;Keywords: PTSD, Topiramate, Anticonvulsant.&lt;/keyword&gt;&lt;/keywords&gt;&lt;dates&gt;&lt;year&gt;2004&lt;/year&gt;&lt;/dates&gt;&lt;label&gt;Scientific Information Packet Review&lt;/label&gt;&lt;urls&gt;&lt;/urls&gt;&lt;custom1&gt;I (Previous Report)&lt;/custom1&gt;&lt;custom2&gt;I (Previous Report)&lt;/custom2&gt;&lt;/record&gt;&lt;/Cite&gt;&lt;/EndNote&gt;</w:instrText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7</w:t>
              </w:r>
              <w:r w:rsidR="00C82E3A" w:rsidRPr="009339E0">
                <w:fldChar w:fldCharType="end"/>
              </w:r>
            </w:hyperlink>
          </w:p>
        </w:tc>
        <w:tc>
          <w:tcPr>
            <w:tcW w:w="1247" w:type="dxa"/>
            <w:gridSpan w:val="2"/>
          </w:tcPr>
          <w:p w14:paraId="2756A546" w14:textId="77777777" w:rsidR="003A51F2" w:rsidRPr="009339E0" w:rsidRDefault="003A51F2" w:rsidP="003A51F2">
            <w:pPr>
              <w:pStyle w:val="TableText"/>
            </w:pPr>
            <w:r w:rsidRPr="009339E0">
              <w:t>G1: Topiramate</w:t>
            </w:r>
          </w:p>
          <w:p w14:paraId="420F23B4" w14:textId="77777777" w:rsidR="003A51F2" w:rsidRPr="009339E0" w:rsidRDefault="003A51F2" w:rsidP="003A51F2">
            <w:pPr>
              <w:pStyle w:val="TableText"/>
            </w:pPr>
            <w:r w:rsidRPr="009339E0">
              <w:t>25 to 500 mg/day (sensitive patients started at 12.5mg/day)</w:t>
            </w:r>
          </w:p>
          <w:p w14:paraId="59D98FD9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3417" w:type="dxa"/>
            <w:gridSpan w:val="2"/>
            <w:hideMark/>
          </w:tcPr>
          <w:p w14:paraId="0A70616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732" w:type="dxa"/>
            <w:gridSpan w:val="2"/>
            <w:hideMark/>
          </w:tcPr>
          <w:p w14:paraId="1455AA0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68" w:type="dxa"/>
            <w:gridSpan w:val="2"/>
            <w:hideMark/>
          </w:tcPr>
          <w:p w14:paraId="356785F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19" w:type="dxa"/>
            <w:hideMark/>
          </w:tcPr>
          <w:p w14:paraId="5F8AFE8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2A7F1F05" w14:textId="77777777" w:rsidTr="003A51F2">
        <w:trPr>
          <w:cantSplit/>
        </w:trPr>
        <w:tc>
          <w:tcPr>
            <w:tcW w:w="1477" w:type="dxa"/>
            <w:gridSpan w:val="2"/>
            <w:noWrap/>
            <w:hideMark/>
          </w:tcPr>
          <w:p w14:paraId="161CC398" w14:textId="433166C1" w:rsidR="003A51F2" w:rsidRPr="009339E0" w:rsidRDefault="003A51F2" w:rsidP="003A51F2">
            <w:pPr>
              <w:pStyle w:val="TableText"/>
            </w:pPr>
            <w:r w:rsidRPr="009339E0">
              <w:t>Asukai et al., 2010</w:t>
            </w:r>
            <w:hyperlink w:anchor="_ENREF_10" w:tooltip="Asukai, 2010 #43" w:history="1">
              <w:r w:rsidR="00C82E3A" w:rsidRPr="009339E0">
                <w:fldChar w:fldCharType="begin">
                  <w:fldData xml:space="preserve">PEVuZE5vdGU+PENpdGU+PEF1dGhvcj5Bc3VrYTwvQXV0aG9yPjxZZWFyPjIwMTA8L1llYXI+PFJl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Bc3VrYTwvQXV0aG9yPjxZZWFyPjIwMTA8L1llYXI+PFJl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0</w:t>
              </w:r>
              <w:r w:rsidR="00C82E3A" w:rsidRPr="009339E0">
                <w:fldChar w:fldCharType="end"/>
              </w:r>
            </w:hyperlink>
          </w:p>
        </w:tc>
        <w:tc>
          <w:tcPr>
            <w:tcW w:w="1247" w:type="dxa"/>
            <w:gridSpan w:val="2"/>
          </w:tcPr>
          <w:p w14:paraId="6888627A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</w:t>
            </w:r>
          </w:p>
          <w:p w14:paraId="5336CE5E" w14:textId="77777777" w:rsidR="003A51F2" w:rsidRPr="009339E0" w:rsidRDefault="003A51F2" w:rsidP="003A51F2">
            <w:pPr>
              <w:pStyle w:val="TableText"/>
            </w:pPr>
            <w:r w:rsidRPr="009339E0">
              <w:t>G2: UC</w:t>
            </w:r>
          </w:p>
        </w:tc>
        <w:tc>
          <w:tcPr>
            <w:tcW w:w="3417" w:type="dxa"/>
            <w:gridSpan w:val="2"/>
            <w:hideMark/>
          </w:tcPr>
          <w:p w14:paraId="7897C323" w14:textId="77777777" w:rsidR="003A51F2" w:rsidRPr="009339E0" w:rsidRDefault="003A51F2" w:rsidP="003A51F2">
            <w:pPr>
              <w:pStyle w:val="TableText"/>
            </w:pPr>
            <w:r w:rsidRPr="009339E0">
              <w:t>CES-D</w:t>
            </w:r>
          </w:p>
          <w:p w14:paraId="7126117E" w14:textId="77777777" w:rsidR="003A51F2" w:rsidRPr="009339E0" w:rsidRDefault="003A51F2" w:rsidP="003A51F2">
            <w:pPr>
              <w:pStyle w:val="TableText"/>
            </w:pPr>
            <w:r w:rsidRPr="009339E0">
              <w:t>Adjusted Means (SE)</w:t>
            </w:r>
          </w:p>
          <w:p w14:paraId="5C7A11AC" w14:textId="77777777" w:rsidR="003A51F2" w:rsidRPr="009339E0" w:rsidRDefault="003A51F2" w:rsidP="003A51F2">
            <w:pPr>
              <w:pStyle w:val="TableText"/>
            </w:pPr>
            <w:r w:rsidRPr="009339E0">
              <w:t>G1 Pre-tx:39.58 (3.53)</w:t>
            </w:r>
          </w:p>
          <w:p w14:paraId="5204D9E9" w14:textId="77777777" w:rsidR="003A51F2" w:rsidRPr="009339E0" w:rsidRDefault="003A51F2" w:rsidP="003A51F2">
            <w:pPr>
              <w:pStyle w:val="TableText"/>
            </w:pPr>
            <w:r w:rsidRPr="009339E0">
              <w:t>G1 Post-tx: 20.30 (3.97)</w:t>
            </w:r>
          </w:p>
          <w:p w14:paraId="1F28A51A" w14:textId="77777777" w:rsidR="003A51F2" w:rsidRPr="009339E0" w:rsidRDefault="003A51F2" w:rsidP="003A51F2">
            <w:pPr>
              <w:pStyle w:val="TableText"/>
            </w:pPr>
          </w:p>
          <w:p w14:paraId="755287AC" w14:textId="77777777" w:rsidR="003A51F2" w:rsidRPr="009339E0" w:rsidRDefault="003A51F2" w:rsidP="003A51F2">
            <w:pPr>
              <w:pStyle w:val="TableText"/>
            </w:pPr>
            <w:r w:rsidRPr="009339E0">
              <w:t>G2 Pre-tx:39.50 (3.52)</w:t>
            </w:r>
          </w:p>
          <w:p w14:paraId="7A2BB848" w14:textId="77777777" w:rsidR="003A51F2" w:rsidRPr="009339E0" w:rsidRDefault="003A51F2" w:rsidP="003A51F2">
            <w:pPr>
              <w:pStyle w:val="TableText"/>
            </w:pPr>
            <w:r w:rsidRPr="009339E0">
              <w:t>G2 Pre-tx: 34.81 (3.65)</w:t>
            </w:r>
          </w:p>
          <w:p w14:paraId="7A49AA73" w14:textId="77777777" w:rsidR="003A51F2" w:rsidRPr="009339E0" w:rsidRDefault="003A51F2" w:rsidP="003A51F2">
            <w:pPr>
              <w:pStyle w:val="TableText"/>
            </w:pPr>
          </w:p>
          <w:p w14:paraId="771CE733" w14:textId="77777777" w:rsidR="003A51F2" w:rsidRPr="009339E0" w:rsidRDefault="003A51F2" w:rsidP="003A51F2">
            <w:pPr>
              <w:pStyle w:val="TableText"/>
            </w:pPr>
            <w:r w:rsidRPr="009339E0">
              <w:t xml:space="preserve">At post: G1 vs. G2= </w:t>
            </w:r>
          </w:p>
          <w:p w14:paraId="2ADE7F3F" w14:textId="77777777" w:rsidR="003A51F2" w:rsidRPr="009339E0" w:rsidRDefault="003A51F2" w:rsidP="003A51F2">
            <w:pPr>
              <w:pStyle w:val="TableText"/>
            </w:pPr>
            <w:r w:rsidRPr="009339E0">
              <w:t>p&lt;0.05(based on t-test)</w:t>
            </w:r>
          </w:p>
        </w:tc>
        <w:tc>
          <w:tcPr>
            <w:tcW w:w="2732" w:type="dxa"/>
            <w:gridSpan w:val="2"/>
          </w:tcPr>
          <w:p w14:paraId="34C46722" w14:textId="77777777" w:rsidR="003A51F2" w:rsidRPr="009339E0" w:rsidRDefault="003A51F2" w:rsidP="003A51F2">
            <w:pPr>
              <w:pStyle w:val="TableText"/>
            </w:pPr>
            <w:r w:rsidRPr="009339E0">
              <w:t>GHQ-28</w:t>
            </w:r>
            <w:r w:rsidRPr="009339E0">
              <w:br/>
              <w:t>Adjusted Means (SE)</w:t>
            </w:r>
          </w:p>
          <w:p w14:paraId="6DB5559F" w14:textId="77777777" w:rsidR="003A51F2" w:rsidRPr="009339E0" w:rsidRDefault="003A51F2" w:rsidP="003A51F2">
            <w:pPr>
              <w:pStyle w:val="TableText"/>
            </w:pPr>
            <w:r w:rsidRPr="009339E0">
              <w:t>G1 Pre-tx:21.58 (1.89)</w:t>
            </w:r>
          </w:p>
          <w:p w14:paraId="60A29F88" w14:textId="77777777" w:rsidR="003A51F2" w:rsidRPr="009339E0" w:rsidRDefault="003A51F2" w:rsidP="003A51F2">
            <w:pPr>
              <w:pStyle w:val="TableText"/>
            </w:pPr>
            <w:r w:rsidRPr="009339E0">
              <w:t>G1 Post-tx: 10.04 (2.15)</w:t>
            </w:r>
          </w:p>
          <w:p w14:paraId="59CF1E77" w14:textId="77777777" w:rsidR="003A51F2" w:rsidRPr="009339E0" w:rsidRDefault="003A51F2" w:rsidP="003A51F2">
            <w:pPr>
              <w:pStyle w:val="TableText"/>
            </w:pPr>
          </w:p>
          <w:p w14:paraId="79D090F2" w14:textId="77777777" w:rsidR="003A51F2" w:rsidRPr="009339E0" w:rsidRDefault="003A51F2" w:rsidP="003A51F2">
            <w:pPr>
              <w:pStyle w:val="TableText"/>
            </w:pPr>
            <w:r w:rsidRPr="009339E0">
              <w:t>G2 Pre-tx:20.50 (1.89)</w:t>
            </w:r>
            <w:r w:rsidRPr="009339E0">
              <w:br/>
              <w:t>G2 Post-tx: 17.65 (1.97)</w:t>
            </w:r>
          </w:p>
          <w:p w14:paraId="51558C53" w14:textId="77777777" w:rsidR="003A51F2" w:rsidRPr="009339E0" w:rsidRDefault="003A51F2" w:rsidP="003A51F2">
            <w:pPr>
              <w:pStyle w:val="TableText"/>
            </w:pPr>
          </w:p>
          <w:p w14:paraId="59F52218" w14:textId="77777777" w:rsidR="003A51F2" w:rsidRPr="009339E0" w:rsidRDefault="003A51F2" w:rsidP="003A51F2">
            <w:pPr>
              <w:pStyle w:val="TableText"/>
            </w:pPr>
            <w:r w:rsidRPr="009339E0">
              <w:br/>
              <w:t xml:space="preserve">At post: G1 vs. G2= </w:t>
            </w:r>
            <w:r w:rsidRPr="009339E0">
              <w:br/>
              <w:t>p&lt;0.05(based on t-test)</w:t>
            </w:r>
          </w:p>
        </w:tc>
        <w:tc>
          <w:tcPr>
            <w:tcW w:w="1968" w:type="dxa"/>
            <w:gridSpan w:val="2"/>
            <w:hideMark/>
          </w:tcPr>
          <w:p w14:paraId="2C29D9A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19" w:type="dxa"/>
            <w:hideMark/>
          </w:tcPr>
          <w:p w14:paraId="5C9064F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69D5C5E0" w14:textId="77777777" w:rsidR="003A51F2" w:rsidRPr="009339E0" w:rsidRDefault="003A51F2" w:rsidP="003A51F2">
      <w:pPr>
        <w:spacing w:after="160" w:line="259" w:lineRule="auto"/>
      </w:pPr>
      <w:r w:rsidRPr="009339E0">
        <w:br w:type="page"/>
      </w:r>
    </w:p>
    <w:p w14:paraId="49151205" w14:textId="67E141F8" w:rsidR="003A51F2" w:rsidRPr="009339E0" w:rsidRDefault="003A51F2" w:rsidP="003A51F2">
      <w:pPr>
        <w:pStyle w:val="TableTitleContinued3"/>
        <w:rPr>
          <w:color w:val="auto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98"/>
        <w:gridCol w:w="1382"/>
        <w:gridCol w:w="3240"/>
        <w:gridCol w:w="2700"/>
        <w:gridCol w:w="2084"/>
        <w:gridCol w:w="2056"/>
      </w:tblGrid>
      <w:tr w:rsidR="003A51F2" w:rsidRPr="009339E0" w14:paraId="0FCF678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98" w:type="dxa"/>
            <w:hideMark/>
          </w:tcPr>
          <w:p w14:paraId="4861160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82" w:type="dxa"/>
          </w:tcPr>
          <w:p w14:paraId="4F968D3D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240" w:type="dxa"/>
            <w:hideMark/>
          </w:tcPr>
          <w:p w14:paraId="5DB54BAE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2700" w:type="dxa"/>
            <w:hideMark/>
          </w:tcPr>
          <w:p w14:paraId="0F2528FB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084" w:type="dxa"/>
            <w:hideMark/>
          </w:tcPr>
          <w:p w14:paraId="1FA1E5B3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56" w:type="dxa"/>
            <w:hideMark/>
          </w:tcPr>
          <w:p w14:paraId="20F5C691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21BC08C" w14:textId="77777777" w:rsidTr="003A51F2">
        <w:trPr>
          <w:cantSplit/>
        </w:trPr>
        <w:tc>
          <w:tcPr>
            <w:tcW w:w="1498" w:type="dxa"/>
            <w:noWrap/>
            <w:hideMark/>
          </w:tcPr>
          <w:p w14:paraId="22C4022F" w14:textId="2053D8C3" w:rsidR="003A51F2" w:rsidRPr="009339E0" w:rsidRDefault="003A51F2" w:rsidP="003A51F2">
            <w:pPr>
              <w:pStyle w:val="TableText"/>
            </w:pPr>
            <w:r w:rsidRPr="009339E0">
              <w:t>Bartzokis et al., 2005</w:t>
            </w:r>
            <w:hyperlink w:anchor="_ENREF_86" w:tooltip="Bartzokis, 2005 #713" w:history="1">
              <w:r w:rsidR="00C82E3A" w:rsidRPr="009339E0">
                <w:fldChar w:fldCharType="begin">
                  <w:fldData xml:space="preserve">PEVuZE5vdGU+PENpdGU+PEF1dGhvcj5CYXJ0em9raXM8L0F1dGhvcj48WWVhcj4yMDA1PC9ZZWFy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YXJ0em9raXM8L0F1dGhvcj48WWVhcj4yMDA1PC9ZZWFy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86</w:t>
              </w:r>
              <w:r w:rsidR="00C82E3A" w:rsidRPr="009339E0">
                <w:fldChar w:fldCharType="end"/>
              </w:r>
            </w:hyperlink>
          </w:p>
        </w:tc>
        <w:tc>
          <w:tcPr>
            <w:tcW w:w="1382" w:type="dxa"/>
          </w:tcPr>
          <w:p w14:paraId="549491E0" w14:textId="77777777" w:rsidR="003A51F2" w:rsidRPr="009339E0" w:rsidRDefault="003A51F2" w:rsidP="003A51F2">
            <w:pPr>
              <w:pStyle w:val="TableText"/>
            </w:pPr>
            <w:r w:rsidRPr="009339E0">
              <w:t>G1: Risperidone</w:t>
            </w:r>
          </w:p>
          <w:p w14:paraId="62AD1F2E" w14:textId="77777777" w:rsidR="003A51F2" w:rsidRPr="009339E0" w:rsidRDefault="003A51F2" w:rsidP="003A51F2">
            <w:pPr>
              <w:pStyle w:val="TableText"/>
            </w:pPr>
            <w:r w:rsidRPr="009339E0">
              <w:t xml:space="preserve">1 to 3 mg/day </w:t>
            </w:r>
          </w:p>
          <w:p w14:paraId="26921BA0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3240" w:type="dxa"/>
            <w:hideMark/>
          </w:tcPr>
          <w:p w14:paraId="4E3AA2E3" w14:textId="77777777" w:rsidR="003A51F2" w:rsidRPr="009339E0" w:rsidRDefault="003A51F2" w:rsidP="003A51F2">
            <w:pPr>
              <w:pStyle w:val="TableText"/>
            </w:pPr>
            <w:r w:rsidRPr="009339E0">
              <w:t>HAM-A</w:t>
            </w:r>
          </w:p>
          <w:p w14:paraId="3A87CF88" w14:textId="77777777" w:rsidR="003A51F2" w:rsidRPr="009339E0" w:rsidRDefault="003A51F2" w:rsidP="003A51F2">
            <w:pPr>
              <w:pStyle w:val="TableText"/>
            </w:pPr>
            <w:r w:rsidRPr="009339E0">
              <w:t>Unadjusted Change from baseline (SD)</w:t>
            </w:r>
          </w:p>
          <w:p w14:paraId="073171EC" w14:textId="77777777" w:rsidR="003A51F2" w:rsidRPr="009339E0" w:rsidRDefault="003A51F2" w:rsidP="003A51F2">
            <w:pPr>
              <w:pStyle w:val="TableText"/>
            </w:pPr>
            <w:r w:rsidRPr="009339E0">
              <w:t>G1: -7.4 (5.7)</w:t>
            </w:r>
          </w:p>
          <w:p w14:paraId="0EEC123A" w14:textId="77777777" w:rsidR="003A51F2" w:rsidRPr="009339E0" w:rsidRDefault="003A51F2" w:rsidP="003A51F2">
            <w:pPr>
              <w:pStyle w:val="TableText"/>
            </w:pPr>
            <w:r w:rsidRPr="009339E0">
              <w:t>G2:-2.0 (7.0)</w:t>
            </w:r>
          </w:p>
          <w:p w14:paraId="1183E3FC" w14:textId="77777777" w:rsidR="003A51F2" w:rsidRPr="009339E0" w:rsidRDefault="003A51F2" w:rsidP="003A51F2">
            <w:pPr>
              <w:pStyle w:val="TableText"/>
            </w:pPr>
            <w:r w:rsidRPr="009339E0">
              <w:t>G1 vs. G2, p&lt;0.001</w:t>
            </w:r>
          </w:p>
          <w:p w14:paraId="0BCDF4C5" w14:textId="77777777" w:rsidR="003A51F2" w:rsidRPr="009339E0" w:rsidRDefault="003A51F2" w:rsidP="003A51F2">
            <w:pPr>
              <w:pStyle w:val="TableText"/>
            </w:pPr>
          </w:p>
          <w:p w14:paraId="7733E236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</w:p>
          <w:p w14:paraId="1C7A17BF" w14:textId="77777777" w:rsidR="003A51F2" w:rsidRPr="009339E0" w:rsidRDefault="003A51F2" w:rsidP="003A51F2">
            <w:pPr>
              <w:pStyle w:val="TableText"/>
            </w:pPr>
            <w:r w:rsidRPr="009339E0">
              <w:t>Unadjusted Change from baseline (SD)</w:t>
            </w:r>
          </w:p>
          <w:p w14:paraId="12EDC40B" w14:textId="77777777" w:rsidR="003A51F2" w:rsidRPr="009339E0" w:rsidRDefault="003A51F2" w:rsidP="003A51F2">
            <w:pPr>
              <w:pStyle w:val="TableText"/>
            </w:pPr>
            <w:r w:rsidRPr="009339E0">
              <w:t>G1: -3.7 (8.0)</w:t>
            </w:r>
          </w:p>
          <w:p w14:paraId="4686A2AD" w14:textId="77777777" w:rsidR="003A51F2" w:rsidRPr="009339E0" w:rsidRDefault="003A51F2" w:rsidP="003A51F2">
            <w:pPr>
              <w:pStyle w:val="TableText"/>
            </w:pPr>
            <w:r w:rsidRPr="009339E0">
              <w:t>G2: -1.4 (8.7)</w:t>
            </w:r>
          </w:p>
          <w:p w14:paraId="361BA808" w14:textId="77777777" w:rsidR="003A51F2" w:rsidRPr="009339E0" w:rsidRDefault="003A51F2" w:rsidP="003A51F2">
            <w:pPr>
              <w:pStyle w:val="TableText"/>
            </w:pPr>
            <w:r w:rsidRPr="009339E0">
              <w:t>G1 vs. G2, p&gt;0.05</w:t>
            </w:r>
          </w:p>
        </w:tc>
        <w:tc>
          <w:tcPr>
            <w:tcW w:w="2700" w:type="dxa"/>
            <w:hideMark/>
          </w:tcPr>
          <w:p w14:paraId="5E0A04E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4" w:type="dxa"/>
            <w:hideMark/>
          </w:tcPr>
          <w:p w14:paraId="416C305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56" w:type="dxa"/>
            <w:hideMark/>
          </w:tcPr>
          <w:p w14:paraId="6E8792E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3ADDF35F" w14:textId="77777777" w:rsidTr="003A51F2">
        <w:trPr>
          <w:cantSplit/>
        </w:trPr>
        <w:tc>
          <w:tcPr>
            <w:tcW w:w="1498" w:type="dxa"/>
            <w:hideMark/>
          </w:tcPr>
          <w:p w14:paraId="5DB694D9" w14:textId="044586A2" w:rsidR="003A51F2" w:rsidRPr="009339E0" w:rsidRDefault="003A51F2" w:rsidP="003A51F2">
            <w:pPr>
              <w:pStyle w:val="TableText"/>
            </w:pPr>
            <w:r w:rsidRPr="009339E0">
              <w:t>Basoglu et al., 2007</w:t>
            </w:r>
            <w:hyperlink w:anchor="_ENREF_11" w:tooltip="Basoglu, 2007 #538" w:history="1">
              <w:r w:rsidR="00C82E3A" w:rsidRPr="009339E0">
                <w:fldChar w:fldCharType="begin">
                  <w:fldData xml:space="preserve">PEVuZE5vdGU+PENpdGU+PEF1dGhvcj5CYXNvZ2x1PC9BdXRob3I+PFllYXI+MjAwNzwvWWVhcj48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YXNvZ2x1PC9BdXRob3I+PFllYXI+MjAwNzwvWWVhcj48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1</w:t>
              </w:r>
              <w:r w:rsidR="00C82E3A" w:rsidRPr="009339E0">
                <w:fldChar w:fldCharType="end"/>
              </w:r>
            </w:hyperlink>
          </w:p>
        </w:tc>
        <w:tc>
          <w:tcPr>
            <w:tcW w:w="1382" w:type="dxa"/>
          </w:tcPr>
          <w:p w14:paraId="40792871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</w:t>
            </w:r>
          </w:p>
          <w:p w14:paraId="03114834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3240" w:type="dxa"/>
            <w:hideMark/>
          </w:tcPr>
          <w:p w14:paraId="490B9B80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  <w:r w:rsidRPr="009339E0">
              <w:br/>
              <w:t>Mean (SD)</w:t>
            </w:r>
            <w:r w:rsidRPr="009339E0">
              <w:br/>
              <w:t>G1 Pre-tx:23.4 (5.9)</w:t>
            </w:r>
            <w:r w:rsidRPr="009339E0">
              <w:br/>
              <w:t>G1 4 weeks:13.1 (6.2)</w:t>
            </w:r>
            <w:r w:rsidRPr="009339E0">
              <w:br/>
              <w:t>G1 8 weeks: 13.3 (9.2)</w:t>
            </w:r>
            <w:r w:rsidRPr="009339E0">
              <w:br/>
            </w:r>
            <w:r w:rsidRPr="009339E0">
              <w:br/>
              <w:t>G2 Pre-tx:21.9 (3.5)</w:t>
            </w:r>
            <w:r w:rsidRPr="009339E0">
              <w:br/>
              <w:t>G2 4 weeks: 20.5 (7.4)</w:t>
            </w:r>
            <w:r w:rsidRPr="009339E0">
              <w:br/>
              <w:t>G2 8 weeks:18.4 (11.0)</w:t>
            </w:r>
            <w:r w:rsidRPr="009339E0">
              <w:br/>
            </w:r>
            <w:r w:rsidRPr="009339E0">
              <w:br/>
              <w:t xml:space="preserve">G1 vs. G2 at Week 4, p&lt;0.01 </w:t>
            </w:r>
            <w:r w:rsidRPr="009339E0">
              <w:br/>
              <w:t xml:space="preserve">G1 vs. G2 at Week 8, p&lt;0.007 </w:t>
            </w:r>
          </w:p>
        </w:tc>
        <w:tc>
          <w:tcPr>
            <w:tcW w:w="2700" w:type="dxa"/>
            <w:hideMark/>
          </w:tcPr>
          <w:p w14:paraId="5D59689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4" w:type="dxa"/>
            <w:hideMark/>
          </w:tcPr>
          <w:p w14:paraId="4A0DAF89" w14:textId="77777777" w:rsidR="003A51F2" w:rsidRPr="009339E0" w:rsidRDefault="003A51F2" w:rsidP="003A51F2">
            <w:pPr>
              <w:pStyle w:val="TableText"/>
            </w:pPr>
            <w:r w:rsidRPr="009339E0">
              <w:t>Work and Social Adjustment</w:t>
            </w:r>
            <w:r w:rsidRPr="009339E0">
              <w:br/>
              <w:t>Mean (SD)</w:t>
            </w:r>
            <w:r w:rsidRPr="009339E0">
              <w:br/>
              <w:t>G1 Pre-tx: 4.1 (0.8)</w:t>
            </w:r>
            <w:r w:rsidRPr="009339E0">
              <w:br/>
              <w:t>G1 4 weeks: 2.2 (1.4)</w:t>
            </w:r>
            <w:r w:rsidRPr="009339E0">
              <w:br/>
              <w:t>G1 8 weeks: 1.7 (1.9)</w:t>
            </w:r>
            <w:r w:rsidRPr="009339E0">
              <w:br/>
            </w:r>
            <w:r w:rsidRPr="009339E0">
              <w:br/>
              <w:t>G2 Pre-tx: 4.1 (0.9)</w:t>
            </w:r>
            <w:r w:rsidRPr="009339E0">
              <w:br/>
              <w:t>G2 4 weeks:3.3 (1.4)</w:t>
            </w:r>
            <w:r w:rsidRPr="009339E0">
              <w:br/>
              <w:t>G2 8 weeks:2.7 (1.6)</w:t>
            </w:r>
            <w:r w:rsidRPr="009339E0">
              <w:br/>
            </w:r>
            <w:r w:rsidRPr="009339E0">
              <w:br/>
              <w:t xml:space="preserve">G1 vs. G2 at Week 4, p&lt;0.01 </w:t>
            </w:r>
            <w:r w:rsidRPr="009339E0">
              <w:br/>
              <w:t xml:space="preserve">G1 vs. G2 at Week 8, p&lt;0.007 </w:t>
            </w:r>
          </w:p>
        </w:tc>
        <w:tc>
          <w:tcPr>
            <w:tcW w:w="2056" w:type="dxa"/>
            <w:hideMark/>
          </w:tcPr>
          <w:p w14:paraId="0A13F65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5165B6AA" w14:textId="77777777" w:rsidTr="003A51F2">
        <w:trPr>
          <w:cantSplit/>
        </w:trPr>
        <w:tc>
          <w:tcPr>
            <w:tcW w:w="1498" w:type="dxa"/>
            <w:noWrap/>
          </w:tcPr>
          <w:p w14:paraId="6FCE4AD7" w14:textId="5D6BDAFC" w:rsidR="003A51F2" w:rsidRPr="009339E0" w:rsidRDefault="003A51F2" w:rsidP="003A51F2">
            <w:pPr>
              <w:pStyle w:val="TableText"/>
            </w:pPr>
            <w:r w:rsidRPr="009339E0">
              <w:t>Batki et al., 2014</w:t>
            </w:r>
            <w:hyperlink w:anchor="_ENREF_165" w:tooltip="Batki, 2014 #5152" w:history="1">
              <w:r w:rsidR="00C82E3A" w:rsidRPr="009339E0">
                <w:fldChar w:fldCharType="begin">
                  <w:fldData xml:space="preserve">PEVuZE5vdGU+PENpdGU+PEF1dGhvcj5CYXRraTwvQXV0aG9yPjxZZWFyPjIwMTQ8L1llYXI+PFJl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YXRraTwvQXV0aG9yPjxZZWFyPjIwMTQ8L1llYXI+PFJl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65</w:t>
              </w:r>
              <w:r w:rsidR="00C82E3A" w:rsidRPr="009339E0">
                <w:fldChar w:fldCharType="end"/>
              </w:r>
            </w:hyperlink>
          </w:p>
          <w:p w14:paraId="581A174F" w14:textId="77777777" w:rsidR="003A51F2" w:rsidRPr="009339E0" w:rsidRDefault="003A51F2" w:rsidP="003A51F2">
            <w:pPr>
              <w:pStyle w:val="TableText"/>
            </w:pPr>
          </w:p>
          <w:p w14:paraId="7BFD1F9E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382" w:type="dxa"/>
          </w:tcPr>
          <w:p w14:paraId="38B2DC25" w14:textId="77777777" w:rsidR="003A51F2" w:rsidRPr="009339E0" w:rsidRDefault="003A51F2" w:rsidP="003A51F2">
            <w:pPr>
              <w:pStyle w:val="TableText"/>
            </w:pPr>
            <w:r w:rsidRPr="009339E0">
              <w:t xml:space="preserve">G1: Topiramate </w:t>
            </w:r>
          </w:p>
          <w:p w14:paraId="40B45913" w14:textId="77777777" w:rsidR="003A51F2" w:rsidRPr="009339E0" w:rsidRDefault="003A51F2" w:rsidP="003A51F2">
            <w:pPr>
              <w:pStyle w:val="TableText"/>
            </w:pPr>
            <w:r w:rsidRPr="009339E0">
              <w:t>25 to 300mg</w:t>
            </w:r>
          </w:p>
          <w:p w14:paraId="61C9FB60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3240" w:type="dxa"/>
          </w:tcPr>
          <w:p w14:paraId="1CBD8B09" w14:textId="77777777" w:rsidR="003A51F2" w:rsidRPr="009339E0" w:rsidRDefault="003A51F2" w:rsidP="003A51F2">
            <w:pPr>
              <w:pStyle w:val="TableText"/>
            </w:pPr>
            <w:r w:rsidRPr="009339E0">
              <w:t>Alcohol consumption</w:t>
            </w:r>
          </w:p>
          <w:p w14:paraId="2E8BA718" w14:textId="77777777" w:rsidR="003A51F2" w:rsidRPr="009339E0" w:rsidRDefault="003A51F2" w:rsidP="003A51F2">
            <w:pPr>
              <w:pStyle w:val="TableText"/>
            </w:pPr>
            <w:r w:rsidRPr="009339E0">
              <w:t>% Drinking Days</w:t>
            </w:r>
          </w:p>
          <w:p w14:paraId="3E9620DB" w14:textId="77777777" w:rsidR="003A51F2" w:rsidRPr="009339E0" w:rsidRDefault="003A51F2" w:rsidP="003A51F2">
            <w:pPr>
              <w:pStyle w:val="TableText"/>
            </w:pPr>
            <w:r w:rsidRPr="009339E0">
              <w:t>Between-group analysis</w:t>
            </w:r>
          </w:p>
          <w:p w14:paraId="207742EF" w14:textId="77777777" w:rsidR="003A51F2" w:rsidRPr="009339E0" w:rsidRDefault="003A51F2" w:rsidP="003A51F2">
            <w:pPr>
              <w:pStyle w:val="TableText"/>
            </w:pPr>
            <w:r w:rsidRPr="009339E0">
              <w:t>Weeks 1 to 12 Avg.</w:t>
            </w:r>
          </w:p>
          <w:p w14:paraId="1A4F8858" w14:textId="77777777" w:rsidR="003A51F2" w:rsidRPr="009339E0" w:rsidRDefault="003A51F2" w:rsidP="003A51F2">
            <w:pPr>
              <w:pStyle w:val="TableText"/>
            </w:pPr>
            <w:r w:rsidRPr="009339E0">
              <w:t>G1: 19.5 (34.2)</w:t>
            </w:r>
          </w:p>
          <w:p w14:paraId="782E5050" w14:textId="77777777" w:rsidR="003A51F2" w:rsidRPr="009339E0" w:rsidRDefault="003A51F2" w:rsidP="003A51F2">
            <w:pPr>
              <w:pStyle w:val="TableText"/>
            </w:pPr>
            <w:r w:rsidRPr="009339E0">
              <w:t>G2: 39.7 (36.5)</w:t>
            </w:r>
          </w:p>
          <w:p w14:paraId="23CBFDAF" w14:textId="77777777" w:rsidR="003A51F2" w:rsidRPr="009339E0" w:rsidRDefault="003A51F2" w:rsidP="003A51F2">
            <w:pPr>
              <w:pStyle w:val="TableText"/>
            </w:pPr>
            <w:r w:rsidRPr="009339E0" w:rsidDel="005D500F">
              <w:t xml:space="preserve">P </w:t>
            </w:r>
            <w:r w:rsidRPr="009339E0">
              <w:t>p = 0.036, IRR = 0.38, 95% CI 0.15 to</w:t>
            </w:r>
            <w:r w:rsidRPr="009339E0" w:rsidDel="005D500F">
              <w:t>-</w:t>
            </w:r>
            <w:r w:rsidRPr="009339E0">
              <w:t>0.94, % diff. = 51</w:t>
            </w:r>
          </w:p>
          <w:p w14:paraId="63CFD659" w14:textId="77777777" w:rsidR="003A51F2" w:rsidRPr="009339E0" w:rsidRDefault="003A51F2" w:rsidP="003A51F2">
            <w:pPr>
              <w:pStyle w:val="TableText"/>
            </w:pPr>
          </w:p>
          <w:p w14:paraId="375F01E1" w14:textId="77777777" w:rsidR="003A51F2" w:rsidRPr="009339E0" w:rsidRDefault="003A51F2" w:rsidP="003A51F2">
            <w:pPr>
              <w:pStyle w:val="TableText"/>
            </w:pPr>
            <w:r w:rsidRPr="009339E0">
              <w:t>Main Effects of treatment, p = 0.063, IRR = 0.430; 95% CI = 0.18 to</w:t>
            </w:r>
            <w:r w:rsidRPr="009339E0" w:rsidDel="005D500F">
              <w:t>-</w:t>
            </w:r>
            <w:r w:rsidRPr="009339E0">
              <w:t>1.05</w:t>
            </w:r>
          </w:p>
        </w:tc>
        <w:tc>
          <w:tcPr>
            <w:tcW w:w="2700" w:type="dxa"/>
          </w:tcPr>
          <w:p w14:paraId="52D7DDA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4" w:type="dxa"/>
          </w:tcPr>
          <w:p w14:paraId="3E5ED2A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56" w:type="dxa"/>
          </w:tcPr>
          <w:p w14:paraId="56C4A7C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461D8022" w14:textId="77777777" w:rsidR="003A51F2" w:rsidRPr="009339E0" w:rsidRDefault="003A51F2" w:rsidP="003A51F2">
      <w:pPr>
        <w:spacing w:after="160" w:line="259" w:lineRule="auto"/>
      </w:pPr>
      <w:r w:rsidRPr="009339E0">
        <w:br w:type="page"/>
      </w:r>
    </w:p>
    <w:p w14:paraId="74C97329" w14:textId="47ACC6D9" w:rsidR="003A51F2" w:rsidRPr="009339E0" w:rsidRDefault="003A51F2" w:rsidP="003A51F2">
      <w:pPr>
        <w:pStyle w:val="TableTitleContinued3"/>
        <w:rPr>
          <w:color w:val="auto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98"/>
        <w:gridCol w:w="1382"/>
        <w:gridCol w:w="3240"/>
        <w:gridCol w:w="2700"/>
        <w:gridCol w:w="2084"/>
        <w:gridCol w:w="2056"/>
      </w:tblGrid>
      <w:tr w:rsidR="003A51F2" w:rsidRPr="009339E0" w14:paraId="67778922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98" w:type="dxa"/>
            <w:hideMark/>
          </w:tcPr>
          <w:p w14:paraId="6F53F1CA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82" w:type="dxa"/>
          </w:tcPr>
          <w:p w14:paraId="026FC301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240" w:type="dxa"/>
            <w:hideMark/>
          </w:tcPr>
          <w:p w14:paraId="1498B124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2700" w:type="dxa"/>
            <w:hideMark/>
          </w:tcPr>
          <w:p w14:paraId="40D0794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084" w:type="dxa"/>
            <w:hideMark/>
          </w:tcPr>
          <w:p w14:paraId="18C8DF40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56" w:type="dxa"/>
            <w:hideMark/>
          </w:tcPr>
          <w:p w14:paraId="6D2960E8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5576D02" w14:textId="77777777" w:rsidTr="003A51F2">
        <w:trPr>
          <w:cantSplit/>
        </w:trPr>
        <w:tc>
          <w:tcPr>
            <w:tcW w:w="1498" w:type="dxa"/>
            <w:noWrap/>
          </w:tcPr>
          <w:p w14:paraId="6FD4CA12" w14:textId="637FCA35" w:rsidR="003A51F2" w:rsidRPr="009339E0" w:rsidRDefault="003A51F2" w:rsidP="003A51F2">
            <w:pPr>
              <w:pStyle w:val="TableText"/>
            </w:pPr>
            <w:r w:rsidRPr="009339E0">
              <w:t>Batki et al., 2014</w:t>
            </w:r>
            <w:hyperlink w:anchor="_ENREF_165" w:tooltip="Batki, 2014 #5152" w:history="1">
              <w:r w:rsidR="00C82E3A" w:rsidRPr="009339E0">
                <w:fldChar w:fldCharType="begin">
                  <w:fldData xml:space="preserve">PEVuZE5vdGU+PENpdGU+PEF1dGhvcj5CYXRraTwvQXV0aG9yPjxZZWFyPjIwMTQ8L1llYXI+PFJl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YXRraTwvQXV0aG9yPjxZZWFyPjIwMTQ8L1llYXI+PFJl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65</w:t>
              </w:r>
              <w:r w:rsidR="00C82E3A" w:rsidRPr="009339E0">
                <w:fldChar w:fldCharType="end"/>
              </w:r>
            </w:hyperlink>
          </w:p>
          <w:p w14:paraId="515903E2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382" w:type="dxa"/>
          </w:tcPr>
          <w:p w14:paraId="5EF6CBF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240" w:type="dxa"/>
          </w:tcPr>
          <w:p w14:paraId="3CFACA65" w14:textId="77777777" w:rsidR="003A51F2" w:rsidRPr="009339E0" w:rsidRDefault="003A51F2" w:rsidP="003A51F2">
            <w:pPr>
              <w:pStyle w:val="TableText"/>
            </w:pPr>
            <w:r w:rsidRPr="009339E0">
              <w:t>%Heavy Drinking Days</w:t>
            </w:r>
          </w:p>
          <w:p w14:paraId="7C336977" w14:textId="77777777" w:rsidR="003A51F2" w:rsidRPr="009339E0" w:rsidRDefault="003A51F2" w:rsidP="003A51F2">
            <w:pPr>
              <w:pStyle w:val="TableText"/>
            </w:pPr>
            <w:r w:rsidRPr="009339E0">
              <w:t>Between-group analysis</w:t>
            </w:r>
          </w:p>
          <w:p w14:paraId="5B620632" w14:textId="77777777" w:rsidR="003A51F2" w:rsidRPr="009339E0" w:rsidRDefault="003A51F2" w:rsidP="003A51F2">
            <w:pPr>
              <w:pStyle w:val="TableText"/>
            </w:pPr>
            <w:r w:rsidRPr="009339E0">
              <w:t>Weeks 1 to 12 Avg.</w:t>
            </w:r>
          </w:p>
          <w:p w14:paraId="5A9491B1" w14:textId="77777777" w:rsidR="003A51F2" w:rsidRPr="009339E0" w:rsidRDefault="003A51F2" w:rsidP="003A51F2">
            <w:pPr>
              <w:pStyle w:val="TableText"/>
            </w:pPr>
            <w:r w:rsidRPr="009339E0">
              <w:t>G1: 11.1 (27.1)</w:t>
            </w:r>
          </w:p>
          <w:p w14:paraId="10A611DD" w14:textId="77777777" w:rsidR="003A51F2" w:rsidRPr="009339E0" w:rsidRDefault="003A51F2" w:rsidP="003A51F2">
            <w:pPr>
              <w:pStyle w:val="TableText"/>
            </w:pPr>
            <w:r w:rsidRPr="009339E0">
              <w:t>G2: 16.8 (26.3)</w:t>
            </w:r>
          </w:p>
          <w:p w14:paraId="4E08079A" w14:textId="77777777" w:rsidR="003A51F2" w:rsidRPr="009339E0" w:rsidRDefault="003A51F2" w:rsidP="003A51F2">
            <w:pPr>
              <w:pStyle w:val="TableText"/>
            </w:pPr>
            <w:r w:rsidRPr="009339E0" w:rsidDel="005D500F">
              <w:t xml:space="preserve">P </w:t>
            </w:r>
            <w:r w:rsidRPr="009339E0">
              <w:t xml:space="preserve">p = 0.342, IRR = 0.56, 95% CI 0.17 </w:t>
            </w:r>
            <w:r w:rsidRPr="009339E0" w:rsidDel="005D500F">
              <w:t>-</w:t>
            </w:r>
            <w:r w:rsidRPr="009339E0">
              <w:t>to 1.87, % diff. = 34</w:t>
            </w:r>
          </w:p>
          <w:p w14:paraId="25188141" w14:textId="77777777" w:rsidR="003A51F2" w:rsidRPr="009339E0" w:rsidRDefault="003A51F2" w:rsidP="003A51F2">
            <w:pPr>
              <w:pStyle w:val="TableText"/>
            </w:pPr>
          </w:p>
          <w:p w14:paraId="38235A14" w14:textId="77777777" w:rsidR="003A51F2" w:rsidRPr="009339E0" w:rsidRDefault="003A51F2" w:rsidP="003A51F2">
            <w:pPr>
              <w:pStyle w:val="TableText"/>
            </w:pPr>
            <w:r w:rsidRPr="009339E0">
              <w:t>Standard Drinks per week</w:t>
            </w:r>
          </w:p>
          <w:p w14:paraId="3F438556" w14:textId="77777777" w:rsidR="003A51F2" w:rsidRPr="009339E0" w:rsidRDefault="003A51F2" w:rsidP="003A51F2">
            <w:pPr>
              <w:pStyle w:val="TableText"/>
            </w:pPr>
            <w:r w:rsidRPr="009339E0">
              <w:t>Between-group analysis</w:t>
            </w:r>
          </w:p>
          <w:p w14:paraId="1C5F0671" w14:textId="77777777" w:rsidR="003A51F2" w:rsidRPr="009339E0" w:rsidRDefault="003A51F2" w:rsidP="003A51F2">
            <w:pPr>
              <w:pStyle w:val="TableText"/>
            </w:pPr>
            <w:r w:rsidRPr="009339E0">
              <w:t>Weeks 1 to 12 Avg.</w:t>
            </w:r>
          </w:p>
          <w:p w14:paraId="0486DA7F" w14:textId="77777777" w:rsidR="003A51F2" w:rsidRPr="009339E0" w:rsidRDefault="003A51F2" w:rsidP="003A51F2">
            <w:pPr>
              <w:pStyle w:val="TableText"/>
            </w:pPr>
            <w:r w:rsidRPr="009339E0">
              <w:t>G1: 8.7 (19.0)</w:t>
            </w:r>
          </w:p>
          <w:p w14:paraId="4478EB84" w14:textId="77777777" w:rsidR="003A51F2" w:rsidRPr="009339E0" w:rsidRDefault="003A51F2" w:rsidP="003A51F2">
            <w:pPr>
              <w:pStyle w:val="TableText"/>
            </w:pPr>
            <w:r w:rsidRPr="009339E0">
              <w:t>G2: 19.3 (30.5)</w:t>
            </w:r>
          </w:p>
          <w:p w14:paraId="6DEFF553" w14:textId="77777777" w:rsidR="003A51F2" w:rsidRPr="009339E0" w:rsidRDefault="003A51F2" w:rsidP="003A51F2">
            <w:pPr>
              <w:pStyle w:val="TableText"/>
            </w:pPr>
            <w:r w:rsidRPr="009339E0" w:rsidDel="005D500F">
              <w:t xml:space="preserve">P </w:t>
            </w:r>
            <w:r w:rsidRPr="009339E0">
              <w:t>p = 0.099, IRR = 0.43, 95% CI 0.16 to</w:t>
            </w:r>
            <w:r w:rsidRPr="009339E0" w:rsidDel="005D500F">
              <w:t>-</w:t>
            </w:r>
            <w:r w:rsidRPr="009339E0">
              <w:t>1.17, % diff. = 55</w:t>
            </w:r>
          </w:p>
          <w:p w14:paraId="29A37135" w14:textId="77777777" w:rsidR="003A51F2" w:rsidRPr="009339E0" w:rsidRDefault="003A51F2" w:rsidP="003A51F2">
            <w:pPr>
              <w:pStyle w:val="TableText"/>
            </w:pPr>
          </w:p>
          <w:p w14:paraId="7E3AC20F" w14:textId="77777777" w:rsidR="003A51F2" w:rsidRPr="009339E0" w:rsidRDefault="003A51F2" w:rsidP="003A51F2">
            <w:pPr>
              <w:pStyle w:val="TableText"/>
            </w:pPr>
            <w:r w:rsidRPr="009339E0">
              <w:t>Drinks per Drinking Day</w:t>
            </w:r>
          </w:p>
          <w:p w14:paraId="2F33C86A" w14:textId="77777777" w:rsidR="003A51F2" w:rsidRPr="009339E0" w:rsidRDefault="003A51F2" w:rsidP="003A51F2">
            <w:pPr>
              <w:pStyle w:val="TableText"/>
            </w:pPr>
            <w:r w:rsidRPr="009339E0">
              <w:t>Between-group analysis</w:t>
            </w:r>
          </w:p>
          <w:p w14:paraId="709C53DC" w14:textId="77777777" w:rsidR="003A51F2" w:rsidRPr="009339E0" w:rsidRDefault="003A51F2" w:rsidP="003A51F2">
            <w:pPr>
              <w:pStyle w:val="TableText"/>
            </w:pPr>
            <w:r w:rsidRPr="009339E0">
              <w:t>Weeks 1 to 12 Avg.</w:t>
            </w:r>
          </w:p>
          <w:p w14:paraId="384A1875" w14:textId="77777777" w:rsidR="003A51F2" w:rsidRPr="009339E0" w:rsidRDefault="003A51F2" w:rsidP="003A51F2">
            <w:pPr>
              <w:pStyle w:val="TableText"/>
            </w:pPr>
            <w:r w:rsidRPr="009339E0">
              <w:t>G1: 1.9 (3.3)</w:t>
            </w:r>
          </w:p>
          <w:p w14:paraId="0D990BF6" w14:textId="77777777" w:rsidR="003A51F2" w:rsidRPr="009339E0" w:rsidRDefault="003A51F2" w:rsidP="003A51F2">
            <w:pPr>
              <w:pStyle w:val="TableText"/>
            </w:pPr>
            <w:r w:rsidRPr="009339E0">
              <w:t>G2: 4.8 (6.5)</w:t>
            </w:r>
          </w:p>
          <w:p w14:paraId="436C8C79" w14:textId="77777777" w:rsidR="003A51F2" w:rsidRPr="009339E0" w:rsidRDefault="003A51F2" w:rsidP="003A51F2">
            <w:pPr>
              <w:pStyle w:val="TableText"/>
            </w:pPr>
            <w:r w:rsidRPr="009339E0" w:rsidDel="005D500F">
              <w:t xml:space="preserve">P </w:t>
            </w:r>
            <w:r w:rsidRPr="009339E0">
              <w:t>p = 0.057, IRR = 0.45, 95% CI 0.20 to</w:t>
            </w:r>
            <w:r w:rsidRPr="009339E0" w:rsidDel="005D500F">
              <w:t>-</w:t>
            </w:r>
            <w:r w:rsidRPr="009339E0">
              <w:t>1.02, % diff. = 60</w:t>
            </w:r>
          </w:p>
          <w:p w14:paraId="3655C8F6" w14:textId="77777777" w:rsidR="003A51F2" w:rsidRPr="009339E0" w:rsidRDefault="003A51F2" w:rsidP="003A51F2">
            <w:pPr>
              <w:pStyle w:val="TableText"/>
            </w:pPr>
          </w:p>
          <w:p w14:paraId="140B5864" w14:textId="77777777" w:rsidR="003A51F2" w:rsidRPr="009339E0" w:rsidRDefault="003A51F2" w:rsidP="003A51F2">
            <w:pPr>
              <w:pStyle w:val="TableText"/>
            </w:pPr>
            <w:r w:rsidRPr="009339E0">
              <w:t>OCDS (Alcohol cravings)</w:t>
            </w:r>
          </w:p>
          <w:p w14:paraId="124AB1B3" w14:textId="77777777" w:rsidR="003A51F2" w:rsidRPr="009339E0" w:rsidRDefault="003A51F2" w:rsidP="003A51F2">
            <w:pPr>
              <w:pStyle w:val="TableText"/>
            </w:pPr>
            <w:r w:rsidRPr="009339E0">
              <w:t>Between-group analysis</w:t>
            </w:r>
          </w:p>
          <w:p w14:paraId="568FCA70" w14:textId="77777777" w:rsidR="003A51F2" w:rsidRPr="009339E0" w:rsidRDefault="003A51F2" w:rsidP="003A51F2">
            <w:pPr>
              <w:pStyle w:val="TableText"/>
            </w:pPr>
            <w:r w:rsidRPr="009339E0">
              <w:t>Weeks 1 to 12 Avg.</w:t>
            </w:r>
          </w:p>
          <w:p w14:paraId="6555FD2E" w14:textId="77777777" w:rsidR="003A51F2" w:rsidRPr="009339E0" w:rsidRDefault="003A51F2" w:rsidP="003A51F2">
            <w:pPr>
              <w:pStyle w:val="TableText"/>
            </w:pPr>
            <w:r w:rsidRPr="009339E0">
              <w:t>G1: 5.53 (6.55)</w:t>
            </w:r>
          </w:p>
          <w:p w14:paraId="2EDECD64" w14:textId="77777777" w:rsidR="003A51F2" w:rsidRPr="009339E0" w:rsidRDefault="003A51F2" w:rsidP="003A51F2">
            <w:pPr>
              <w:pStyle w:val="TableText"/>
            </w:pPr>
            <w:r w:rsidRPr="009339E0">
              <w:t>G2: 11.08 (8.12)</w:t>
            </w:r>
          </w:p>
          <w:p w14:paraId="347A3C96" w14:textId="77777777" w:rsidR="003A51F2" w:rsidRPr="009339E0" w:rsidRDefault="003A51F2" w:rsidP="003A51F2">
            <w:pPr>
              <w:pStyle w:val="TableText"/>
            </w:pPr>
            <w:r w:rsidRPr="009339E0" w:rsidDel="005D500F">
              <w:t xml:space="preserve">P </w:t>
            </w:r>
            <w:r w:rsidRPr="009339E0">
              <w:t>p = 0.025, IRR = -7.02, 95% CI= -13.1 to 0.91, % diff. = 50</w:t>
            </w:r>
          </w:p>
          <w:p w14:paraId="5073165D" w14:textId="77777777" w:rsidR="003A51F2" w:rsidRPr="009339E0" w:rsidRDefault="003A51F2" w:rsidP="003A51F2">
            <w:pPr>
              <w:pStyle w:val="TableText"/>
            </w:pPr>
          </w:p>
          <w:p w14:paraId="6A2DDFC0" w14:textId="77777777" w:rsidR="003A51F2" w:rsidRPr="009339E0" w:rsidRDefault="003A51F2" w:rsidP="003A51F2">
            <w:pPr>
              <w:pStyle w:val="TableText"/>
            </w:pPr>
            <w:r w:rsidRPr="009339E0">
              <w:t>Main Effects of treatment, F (1,48) = 2.81, p = 0.100</w:t>
            </w:r>
          </w:p>
        </w:tc>
        <w:tc>
          <w:tcPr>
            <w:tcW w:w="2700" w:type="dxa"/>
          </w:tcPr>
          <w:p w14:paraId="7CEDAD27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84" w:type="dxa"/>
          </w:tcPr>
          <w:p w14:paraId="45189A4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56" w:type="dxa"/>
          </w:tcPr>
          <w:p w14:paraId="5BE40317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15FDD5E6" w14:textId="77777777" w:rsidR="003A51F2" w:rsidRPr="009339E0" w:rsidRDefault="003A51F2" w:rsidP="003A51F2">
      <w:pPr>
        <w:spacing w:after="160" w:line="259" w:lineRule="auto"/>
      </w:pPr>
      <w:r w:rsidRPr="009339E0">
        <w:br w:type="page"/>
      </w:r>
    </w:p>
    <w:p w14:paraId="460388CF" w14:textId="4A55410F" w:rsidR="003A51F2" w:rsidRPr="009339E0" w:rsidRDefault="003A51F2" w:rsidP="003A51F2">
      <w:pPr>
        <w:pStyle w:val="TableTitleContinued3"/>
        <w:rPr>
          <w:color w:val="auto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98"/>
        <w:gridCol w:w="1382"/>
        <w:gridCol w:w="3240"/>
        <w:gridCol w:w="2700"/>
        <w:gridCol w:w="2084"/>
        <w:gridCol w:w="2056"/>
      </w:tblGrid>
      <w:tr w:rsidR="003A51F2" w:rsidRPr="009339E0" w14:paraId="60CF165E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98" w:type="dxa"/>
            <w:hideMark/>
          </w:tcPr>
          <w:p w14:paraId="10A44624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82" w:type="dxa"/>
          </w:tcPr>
          <w:p w14:paraId="09239DD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240" w:type="dxa"/>
            <w:hideMark/>
          </w:tcPr>
          <w:p w14:paraId="366BBF0A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2700" w:type="dxa"/>
            <w:hideMark/>
          </w:tcPr>
          <w:p w14:paraId="5E8CAC5C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084" w:type="dxa"/>
            <w:hideMark/>
          </w:tcPr>
          <w:p w14:paraId="55BD3B6F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56" w:type="dxa"/>
            <w:hideMark/>
          </w:tcPr>
          <w:p w14:paraId="579DEE62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133F470" w14:textId="77777777" w:rsidTr="003A51F2">
        <w:trPr>
          <w:cantSplit/>
        </w:trPr>
        <w:tc>
          <w:tcPr>
            <w:tcW w:w="1498" w:type="dxa"/>
            <w:noWrap/>
          </w:tcPr>
          <w:p w14:paraId="0399FC27" w14:textId="2B71DDED" w:rsidR="003A51F2" w:rsidRPr="009339E0" w:rsidRDefault="003A51F2" w:rsidP="003A51F2">
            <w:pPr>
              <w:pStyle w:val="TableText"/>
            </w:pPr>
            <w:r w:rsidRPr="009339E0">
              <w:t>Becker et al., 2007</w:t>
            </w:r>
            <w:hyperlink w:anchor="_ENREF_183" w:tooltip="Becker, 2007 #513" w:history="1">
              <w:r w:rsidR="00C82E3A" w:rsidRPr="009339E0">
                <w:fldChar w:fldCharType="begin">
                  <w:fldData xml:space="preserve">PEVuZE5vdGU+PENpdGU+PEF1dGhvcj5CZWNrZXI8L0F1dGhvcj48WWVhcj4yMDA3PC9ZZWFyPjxS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ZWNrZXI8L0F1dGhvcj48WWVhcj4yMDA3PC9ZZWFyPjxS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83</w:t>
              </w:r>
              <w:r w:rsidR="00C82E3A" w:rsidRPr="009339E0">
                <w:fldChar w:fldCharType="end"/>
              </w:r>
            </w:hyperlink>
          </w:p>
          <w:p w14:paraId="456B1C24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382" w:type="dxa"/>
          </w:tcPr>
          <w:p w14:paraId="39235EDB" w14:textId="77777777" w:rsidR="003A51F2" w:rsidRPr="009339E0" w:rsidRDefault="003A51F2" w:rsidP="003A51F2">
            <w:pPr>
              <w:pStyle w:val="TableText"/>
            </w:pPr>
            <w:r w:rsidRPr="009339E0">
              <w:t>G1: Bupropion</w:t>
            </w:r>
          </w:p>
          <w:p w14:paraId="1CFABFDE" w14:textId="77777777" w:rsidR="003A51F2" w:rsidRPr="009339E0" w:rsidRDefault="003A51F2" w:rsidP="003A51F2">
            <w:pPr>
              <w:pStyle w:val="TableText"/>
            </w:pPr>
            <w:r w:rsidRPr="009339E0">
              <w:t>100 to 300 mg/day</w:t>
            </w:r>
          </w:p>
          <w:p w14:paraId="5A9F65FD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3240" w:type="dxa"/>
            <w:hideMark/>
          </w:tcPr>
          <w:p w14:paraId="3018798C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35FBB325" w14:textId="55C23B88" w:rsidR="003A51F2" w:rsidRPr="009339E0" w:rsidRDefault="003A51F2" w:rsidP="003A51F2">
            <w:pPr>
              <w:pStyle w:val="TableText"/>
            </w:pPr>
            <w:r w:rsidRPr="009339E0">
              <w:t>Wi</w:t>
            </w:r>
            <w:r w:rsidR="00FF4EF4" w:rsidRPr="00FF4EF4">
              <w:t>thin-Gr</w:t>
            </w:r>
            <w:r w:rsidRPr="009339E0">
              <w:t>oup Mean Change (SD) (Baseline-Endpoint)</w:t>
            </w:r>
          </w:p>
          <w:p w14:paraId="141470A1" w14:textId="77777777" w:rsidR="003A51F2" w:rsidRPr="009339E0" w:rsidRDefault="003A51F2" w:rsidP="003A51F2">
            <w:pPr>
              <w:pStyle w:val="TableText"/>
            </w:pPr>
            <w:r w:rsidRPr="009339E0">
              <w:t>G1: 3.22 (4.77)</w:t>
            </w:r>
            <w:r w:rsidRPr="009339E0">
              <w:br/>
              <w:t>G2: 3.61 (10.44)</w:t>
            </w:r>
          </w:p>
          <w:p w14:paraId="6F319053" w14:textId="77777777" w:rsidR="003A51F2" w:rsidRPr="009339E0" w:rsidRDefault="003A51F2" w:rsidP="003A51F2">
            <w:pPr>
              <w:pStyle w:val="TableText"/>
            </w:pPr>
          </w:p>
          <w:p w14:paraId="5B7AB710" w14:textId="77777777" w:rsidR="003A51F2" w:rsidRPr="009339E0" w:rsidRDefault="003A51F2" w:rsidP="003A51F2">
            <w:pPr>
              <w:pStyle w:val="TableText"/>
            </w:pPr>
            <w:r w:rsidRPr="009339E0">
              <w:t>Group effect, p&lt;0.05</w:t>
            </w:r>
          </w:p>
        </w:tc>
        <w:tc>
          <w:tcPr>
            <w:tcW w:w="2700" w:type="dxa"/>
            <w:hideMark/>
          </w:tcPr>
          <w:p w14:paraId="0DCDC4D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4" w:type="dxa"/>
            <w:hideMark/>
          </w:tcPr>
          <w:p w14:paraId="2A0558C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56" w:type="dxa"/>
            <w:hideMark/>
          </w:tcPr>
          <w:p w14:paraId="2A2AA62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54B4DC20" w14:textId="77777777" w:rsidTr="003A51F2">
        <w:trPr>
          <w:cantSplit/>
        </w:trPr>
        <w:tc>
          <w:tcPr>
            <w:tcW w:w="1498" w:type="dxa"/>
            <w:noWrap/>
            <w:hideMark/>
          </w:tcPr>
          <w:p w14:paraId="01354C3A" w14:textId="5EDD62B2" w:rsidR="003A51F2" w:rsidRPr="009339E0" w:rsidRDefault="003A51F2" w:rsidP="003A51F2">
            <w:pPr>
              <w:pStyle w:val="TableText"/>
            </w:pPr>
            <w:r w:rsidRPr="009339E0">
              <w:t>Blanchard et al., 2003</w:t>
            </w:r>
            <w:hyperlink w:anchor="_ENREF_36" w:tooltip="Blanchard, 2003 #898" w:history="1">
              <w:r w:rsidR="00C82E3A" w:rsidRPr="009339E0">
                <w:fldChar w:fldCharType="begin">
                  <w:fldData xml:space="preserve">PEVuZE5vdGU+PENpdGU+PEF1dGhvcj5CbGFuY2hhcmQ8L0F1dGhvcj48WWVhcj4yMDAzPC9ZZWFy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bGFuY2hhcmQ8L0F1dGhvcj48WWVhcj4yMDAzPC9ZZWFy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6</w:t>
              </w:r>
              <w:r w:rsidR="00C82E3A" w:rsidRPr="009339E0">
                <w:fldChar w:fldCharType="end"/>
              </w:r>
            </w:hyperlink>
          </w:p>
        </w:tc>
        <w:tc>
          <w:tcPr>
            <w:tcW w:w="1382" w:type="dxa"/>
          </w:tcPr>
          <w:p w14:paraId="74B9F0E2" w14:textId="77777777" w:rsidR="003A51F2" w:rsidRPr="009339E0" w:rsidRDefault="003A51F2" w:rsidP="003A51F2">
            <w:pPr>
              <w:pStyle w:val="TableText"/>
            </w:pPr>
            <w:r w:rsidRPr="009339E0">
              <w:t xml:space="preserve">G1: CBT-mixed </w:t>
            </w:r>
          </w:p>
          <w:p w14:paraId="1C5B0790" w14:textId="77777777" w:rsidR="003A51F2" w:rsidRPr="009339E0" w:rsidRDefault="003A51F2" w:rsidP="003A51F2">
            <w:pPr>
              <w:pStyle w:val="TableText"/>
            </w:pPr>
            <w:r w:rsidRPr="009339E0">
              <w:t>G2: Supportive psychotherapy</w:t>
            </w:r>
          </w:p>
          <w:p w14:paraId="6B3DEF42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3240" w:type="dxa"/>
            <w:hideMark/>
          </w:tcPr>
          <w:p w14:paraId="4210AFE9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15395E15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54DAF656" w14:textId="77777777" w:rsidR="003A51F2" w:rsidRPr="009339E0" w:rsidRDefault="003A51F2" w:rsidP="003A51F2">
            <w:pPr>
              <w:pStyle w:val="TableText"/>
            </w:pPr>
            <w:r w:rsidRPr="009339E0">
              <w:t>G1 Pre-tx: 24.3 (10.8)</w:t>
            </w:r>
          </w:p>
          <w:p w14:paraId="6F292F9C" w14:textId="77777777" w:rsidR="003A51F2" w:rsidRPr="009339E0" w:rsidRDefault="003A51F2" w:rsidP="003A51F2">
            <w:pPr>
              <w:pStyle w:val="TableText"/>
            </w:pPr>
            <w:r w:rsidRPr="009339E0">
              <w:t>G1 Post-tx: 11.6 (12.3)</w:t>
            </w:r>
          </w:p>
          <w:p w14:paraId="1A1462DE" w14:textId="77777777" w:rsidR="003A51F2" w:rsidRPr="009339E0" w:rsidRDefault="003A51F2" w:rsidP="003A51F2">
            <w:pPr>
              <w:pStyle w:val="TableText"/>
            </w:pPr>
            <w:r w:rsidRPr="009339E0">
              <w:t>G1 FU: 12.6 (13.5)</w:t>
            </w:r>
          </w:p>
          <w:p w14:paraId="1B21A768" w14:textId="77777777" w:rsidR="003A51F2" w:rsidRPr="009339E0" w:rsidRDefault="003A51F2" w:rsidP="003A51F2">
            <w:pPr>
              <w:pStyle w:val="TableText"/>
            </w:pPr>
          </w:p>
          <w:p w14:paraId="75200291" w14:textId="77777777" w:rsidR="003A51F2" w:rsidRPr="009339E0" w:rsidRDefault="003A51F2" w:rsidP="003A51F2">
            <w:pPr>
              <w:pStyle w:val="TableText"/>
            </w:pPr>
            <w:r w:rsidRPr="009339E0">
              <w:t>G2 Pre-tx: 17.8 (13.0)</w:t>
            </w:r>
          </w:p>
          <w:p w14:paraId="680F60F2" w14:textId="77777777" w:rsidR="003A51F2" w:rsidRPr="009339E0" w:rsidRDefault="003A51F2" w:rsidP="003A51F2">
            <w:pPr>
              <w:pStyle w:val="TableText"/>
            </w:pPr>
            <w:r w:rsidRPr="009339E0">
              <w:t>G2 Post-tx: 56.3 (12.2)</w:t>
            </w:r>
          </w:p>
          <w:p w14:paraId="31070FE3" w14:textId="77777777" w:rsidR="003A51F2" w:rsidRPr="009339E0" w:rsidRDefault="003A51F2" w:rsidP="003A51F2">
            <w:pPr>
              <w:pStyle w:val="TableText"/>
            </w:pPr>
            <w:r w:rsidRPr="009339E0">
              <w:t>G2 FU: 17.8 (13.0)</w:t>
            </w:r>
          </w:p>
          <w:p w14:paraId="76F9477C" w14:textId="77777777" w:rsidR="003A51F2" w:rsidRPr="009339E0" w:rsidRDefault="003A51F2" w:rsidP="003A51F2">
            <w:pPr>
              <w:pStyle w:val="TableText"/>
            </w:pPr>
          </w:p>
          <w:p w14:paraId="54385FF3" w14:textId="77777777" w:rsidR="003A51F2" w:rsidRPr="009339E0" w:rsidRDefault="003A51F2" w:rsidP="003A51F2">
            <w:pPr>
              <w:pStyle w:val="TableText"/>
            </w:pPr>
            <w:r w:rsidRPr="009339E0">
              <w:t>G3 Pre-tx: 25.2 (11.9)</w:t>
            </w:r>
          </w:p>
          <w:p w14:paraId="11C5C984" w14:textId="77777777" w:rsidR="003A51F2" w:rsidRPr="009339E0" w:rsidRDefault="003A51F2" w:rsidP="003A51F2">
            <w:pPr>
              <w:pStyle w:val="TableText"/>
            </w:pPr>
            <w:r w:rsidRPr="009339E0">
              <w:t>G3 Post-tx: 24.0 (12.1)</w:t>
            </w:r>
          </w:p>
          <w:p w14:paraId="6BD0976E" w14:textId="77777777" w:rsidR="003A51F2" w:rsidRPr="009339E0" w:rsidRDefault="003A51F2" w:rsidP="003A51F2">
            <w:pPr>
              <w:pStyle w:val="TableText"/>
            </w:pPr>
          </w:p>
          <w:p w14:paraId="3C4E45EE" w14:textId="77777777" w:rsidR="003A51F2" w:rsidRPr="009339E0" w:rsidRDefault="003A51F2" w:rsidP="003A51F2">
            <w:pPr>
              <w:pStyle w:val="TableText"/>
            </w:pPr>
            <w:r w:rsidRPr="009339E0">
              <w:t>Group X Time, Post-Tx</w:t>
            </w:r>
          </w:p>
          <w:p w14:paraId="21DD95C0" w14:textId="77777777" w:rsidR="003A51F2" w:rsidRPr="009339E0" w:rsidRDefault="003A51F2" w:rsidP="003A51F2">
            <w:pPr>
              <w:pStyle w:val="TableText"/>
            </w:pPr>
            <w:r w:rsidRPr="009339E0">
              <w:t>G1 vs. G2 &amp; G3 (Post-tx) (Group X Time), p&lt;0.001</w:t>
            </w:r>
          </w:p>
          <w:p w14:paraId="4CC6BBDE" w14:textId="77777777" w:rsidR="003A51F2" w:rsidRPr="009339E0" w:rsidRDefault="003A51F2" w:rsidP="003A51F2">
            <w:pPr>
              <w:pStyle w:val="TableText"/>
            </w:pPr>
            <w:r w:rsidRPr="009339E0">
              <w:t>G2 vs G3 (Post-tx) (Group X Time), NS</w:t>
            </w:r>
            <w:r w:rsidRPr="009339E0">
              <w:br/>
              <w:t>No changes at 3 mths</w:t>
            </w:r>
          </w:p>
        </w:tc>
        <w:tc>
          <w:tcPr>
            <w:tcW w:w="2700" w:type="dxa"/>
            <w:hideMark/>
          </w:tcPr>
          <w:p w14:paraId="7F221AA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4" w:type="dxa"/>
          </w:tcPr>
          <w:p w14:paraId="5A662F52" w14:textId="77777777" w:rsidR="003A51F2" w:rsidRPr="009339E0" w:rsidRDefault="003A51F2" w:rsidP="003A51F2">
            <w:pPr>
              <w:pStyle w:val="TableText"/>
            </w:pPr>
            <w:r w:rsidRPr="009339E0">
              <w:t>GAF</w:t>
            </w:r>
          </w:p>
          <w:p w14:paraId="1D3239ED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AE50A79" w14:textId="77777777" w:rsidR="003A51F2" w:rsidRPr="009339E0" w:rsidRDefault="003A51F2" w:rsidP="003A51F2">
            <w:pPr>
              <w:pStyle w:val="TableText"/>
            </w:pPr>
            <w:r w:rsidRPr="009339E0">
              <w:t>G1 Pre-tx: 53.9 (11.4)</w:t>
            </w:r>
          </w:p>
          <w:p w14:paraId="2FCF8179" w14:textId="77777777" w:rsidR="003A51F2" w:rsidRPr="009339E0" w:rsidRDefault="003A51F2" w:rsidP="003A51F2">
            <w:pPr>
              <w:pStyle w:val="TableText"/>
            </w:pPr>
            <w:r w:rsidRPr="009339E0">
              <w:t>G1 Post-tx: 75.8 (12.2)</w:t>
            </w:r>
          </w:p>
          <w:p w14:paraId="46A6DDAB" w14:textId="77777777" w:rsidR="003A51F2" w:rsidRPr="009339E0" w:rsidRDefault="003A51F2" w:rsidP="003A51F2">
            <w:pPr>
              <w:pStyle w:val="TableText"/>
            </w:pPr>
            <w:r w:rsidRPr="009339E0">
              <w:t>G1 FU: 74.7 (12.8)</w:t>
            </w:r>
          </w:p>
          <w:p w14:paraId="0A92B361" w14:textId="77777777" w:rsidR="003A51F2" w:rsidRPr="009339E0" w:rsidRDefault="003A51F2" w:rsidP="003A51F2">
            <w:pPr>
              <w:pStyle w:val="TableText"/>
            </w:pPr>
          </w:p>
          <w:p w14:paraId="38F843F1" w14:textId="77777777" w:rsidR="003A51F2" w:rsidRPr="009339E0" w:rsidRDefault="003A51F2" w:rsidP="003A51F2">
            <w:pPr>
              <w:pStyle w:val="TableText"/>
            </w:pPr>
            <w:r w:rsidRPr="009339E0">
              <w:t>G2 Pre-tx: 56.0 (9.7)</w:t>
            </w:r>
          </w:p>
          <w:p w14:paraId="275334C4" w14:textId="77777777" w:rsidR="003A51F2" w:rsidRPr="009339E0" w:rsidRDefault="003A51F2" w:rsidP="003A51F2">
            <w:pPr>
              <w:pStyle w:val="TableText"/>
            </w:pPr>
            <w:r w:rsidRPr="009339E0">
              <w:t>G2 Post-tx: 64.3 (13.4)</w:t>
            </w:r>
          </w:p>
          <w:p w14:paraId="3E1C103B" w14:textId="77777777" w:rsidR="003A51F2" w:rsidRPr="009339E0" w:rsidRDefault="003A51F2" w:rsidP="003A51F2">
            <w:pPr>
              <w:pStyle w:val="TableText"/>
            </w:pPr>
            <w:r w:rsidRPr="009339E0">
              <w:t>G2 FU: 66.3 (15.1)</w:t>
            </w:r>
          </w:p>
          <w:p w14:paraId="55A776C8" w14:textId="77777777" w:rsidR="003A51F2" w:rsidRPr="009339E0" w:rsidRDefault="003A51F2" w:rsidP="003A51F2">
            <w:pPr>
              <w:pStyle w:val="TableText"/>
            </w:pPr>
          </w:p>
          <w:p w14:paraId="1484BE36" w14:textId="77777777" w:rsidR="003A51F2" w:rsidRPr="009339E0" w:rsidRDefault="003A51F2" w:rsidP="003A51F2">
            <w:pPr>
              <w:pStyle w:val="TableText"/>
            </w:pPr>
            <w:r w:rsidRPr="009339E0">
              <w:t>G3 Pre-tx: 56.0 (13.1)</w:t>
            </w:r>
          </w:p>
          <w:p w14:paraId="4381D224" w14:textId="77777777" w:rsidR="003A51F2" w:rsidRPr="009339E0" w:rsidRDefault="003A51F2" w:rsidP="003A51F2">
            <w:pPr>
              <w:pStyle w:val="TableText"/>
            </w:pPr>
            <w:r w:rsidRPr="009339E0">
              <w:t>G3 Post-tx: 60.4 (9.6)</w:t>
            </w:r>
          </w:p>
          <w:p w14:paraId="66679594" w14:textId="77777777" w:rsidR="003A51F2" w:rsidRPr="009339E0" w:rsidRDefault="003A51F2" w:rsidP="003A51F2">
            <w:pPr>
              <w:pStyle w:val="TableText"/>
            </w:pPr>
          </w:p>
          <w:p w14:paraId="2EE23B30" w14:textId="77777777" w:rsidR="003A51F2" w:rsidRPr="009339E0" w:rsidRDefault="003A51F2" w:rsidP="003A51F2">
            <w:pPr>
              <w:pStyle w:val="TableText"/>
            </w:pPr>
            <w:r w:rsidRPr="009339E0">
              <w:t>Group X Time, Post-Tx</w:t>
            </w:r>
          </w:p>
          <w:p w14:paraId="380573E9" w14:textId="77777777" w:rsidR="003A51F2" w:rsidRPr="009339E0" w:rsidRDefault="003A51F2" w:rsidP="003A51F2">
            <w:pPr>
              <w:pStyle w:val="TableText"/>
            </w:pPr>
            <w:r w:rsidRPr="009339E0">
              <w:t>G1 vs. G2, p=0.001</w:t>
            </w:r>
          </w:p>
          <w:p w14:paraId="443C7275" w14:textId="77777777" w:rsidR="003A51F2" w:rsidRPr="009339E0" w:rsidRDefault="003A51F2" w:rsidP="003A51F2">
            <w:pPr>
              <w:pStyle w:val="TableText"/>
            </w:pPr>
            <w:r w:rsidRPr="009339E0">
              <w:t>G1 vs G3, p=0.001</w:t>
            </w:r>
          </w:p>
          <w:p w14:paraId="5DFFD0E9" w14:textId="77777777" w:rsidR="003A51F2" w:rsidRPr="009339E0" w:rsidRDefault="003A51F2" w:rsidP="003A51F2">
            <w:pPr>
              <w:pStyle w:val="TableText"/>
            </w:pPr>
            <w:r w:rsidRPr="009339E0">
              <w:t>G2 vs &amp; G3, NS</w:t>
            </w:r>
          </w:p>
          <w:p w14:paraId="39FE75C1" w14:textId="77777777" w:rsidR="003A51F2" w:rsidRPr="009339E0" w:rsidRDefault="003A51F2" w:rsidP="003A51F2">
            <w:pPr>
              <w:pStyle w:val="TableText"/>
            </w:pPr>
          </w:p>
          <w:p w14:paraId="71F8314C" w14:textId="77777777" w:rsidR="003A51F2" w:rsidRPr="009339E0" w:rsidRDefault="003A51F2" w:rsidP="003A51F2">
            <w:pPr>
              <w:pStyle w:val="TableText"/>
            </w:pPr>
            <w:r w:rsidRPr="009339E0">
              <w:t>No changes at 3 months</w:t>
            </w:r>
          </w:p>
        </w:tc>
        <w:tc>
          <w:tcPr>
            <w:tcW w:w="2056" w:type="dxa"/>
            <w:hideMark/>
          </w:tcPr>
          <w:p w14:paraId="598815B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396D93A3" w14:textId="77777777" w:rsidR="003A51F2" w:rsidRPr="009339E0" w:rsidRDefault="003A51F2" w:rsidP="003A51F2">
      <w:pPr>
        <w:spacing w:after="200" w:line="276" w:lineRule="auto"/>
      </w:pPr>
    </w:p>
    <w:p w14:paraId="3BC5B027" w14:textId="77777777" w:rsidR="003A51F2" w:rsidRPr="009339E0" w:rsidRDefault="003A51F2" w:rsidP="003A51F2">
      <w:pPr>
        <w:spacing w:after="160" w:line="259" w:lineRule="auto"/>
        <w:rPr>
          <w:rFonts w:ascii="Arial" w:eastAsia="Calibri" w:hAnsi="Arial"/>
          <w:b/>
          <w:sz w:val="20"/>
          <w:szCs w:val="24"/>
        </w:rPr>
      </w:pPr>
      <w:r w:rsidRPr="009339E0">
        <w:rPr>
          <w:rFonts w:ascii="Arial" w:eastAsia="Calibri" w:hAnsi="Arial"/>
          <w:b/>
          <w:sz w:val="20"/>
          <w:szCs w:val="24"/>
        </w:rPr>
        <w:br w:type="page"/>
      </w:r>
    </w:p>
    <w:p w14:paraId="2A039D23" w14:textId="43ADA834" w:rsidR="003A51F2" w:rsidRPr="009339E0" w:rsidRDefault="003A51F2" w:rsidP="003A51F2">
      <w:pPr>
        <w:pStyle w:val="TableTitlecontinued1"/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530"/>
        <w:gridCol w:w="1440"/>
        <w:gridCol w:w="3150"/>
        <w:gridCol w:w="2700"/>
        <w:gridCol w:w="2070"/>
        <w:gridCol w:w="2070"/>
      </w:tblGrid>
      <w:tr w:rsidR="003A51F2" w:rsidRPr="009339E0" w14:paraId="328C7DC6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hideMark/>
          </w:tcPr>
          <w:p w14:paraId="67B020C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440" w:type="dxa"/>
          </w:tcPr>
          <w:p w14:paraId="6AE7578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150" w:type="dxa"/>
            <w:hideMark/>
          </w:tcPr>
          <w:p w14:paraId="48169876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700" w:type="dxa"/>
            <w:hideMark/>
          </w:tcPr>
          <w:p w14:paraId="25E3B16C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070" w:type="dxa"/>
            <w:hideMark/>
          </w:tcPr>
          <w:p w14:paraId="2B1A4BCF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70" w:type="dxa"/>
            <w:hideMark/>
          </w:tcPr>
          <w:p w14:paraId="2ADB1A4B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7436A9E" w14:textId="77777777" w:rsidTr="003A51F2">
        <w:trPr>
          <w:cantSplit/>
        </w:trPr>
        <w:tc>
          <w:tcPr>
            <w:tcW w:w="1530" w:type="dxa"/>
            <w:noWrap/>
            <w:hideMark/>
          </w:tcPr>
          <w:p w14:paraId="52C1D631" w14:textId="204E31FE" w:rsidR="003A51F2" w:rsidRPr="009339E0" w:rsidRDefault="003A51F2" w:rsidP="003A51F2">
            <w:pPr>
              <w:pStyle w:val="TableText"/>
            </w:pPr>
            <w:r w:rsidRPr="009339E0">
              <w:t>Blanchard et al., 2003</w:t>
            </w:r>
            <w:hyperlink w:anchor="_ENREF_36" w:tooltip="Blanchard, 2003 #898" w:history="1">
              <w:r w:rsidR="00C82E3A" w:rsidRPr="009339E0">
                <w:fldChar w:fldCharType="begin">
                  <w:fldData xml:space="preserve">PEVuZE5vdGU+PENpdGU+PEF1dGhvcj5CbGFuY2hhcmQ8L0F1dGhvcj48WWVhcj4yMDAzPC9ZZWFy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bGFuY2hhcmQ8L0F1dGhvcj48WWVhcj4yMDAzPC9ZZWFy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6</w:t>
              </w:r>
              <w:r w:rsidR="00C82E3A" w:rsidRPr="009339E0">
                <w:fldChar w:fldCharType="end"/>
              </w:r>
            </w:hyperlink>
            <w:r w:rsidRPr="009339E0">
              <w:t xml:space="preserve"> </w:t>
            </w:r>
          </w:p>
          <w:p w14:paraId="7142F7A8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440" w:type="dxa"/>
          </w:tcPr>
          <w:p w14:paraId="3123CA6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150" w:type="dxa"/>
          </w:tcPr>
          <w:p w14:paraId="45190B04" w14:textId="77777777" w:rsidR="003A51F2" w:rsidRPr="009339E0" w:rsidRDefault="003A51F2" w:rsidP="003A51F2">
            <w:pPr>
              <w:pStyle w:val="TableText"/>
            </w:pPr>
            <w:r w:rsidRPr="009339E0">
              <w:t>State-Anxiety</w:t>
            </w:r>
          </w:p>
          <w:p w14:paraId="6CC86F5E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0655DF6" w14:textId="77777777" w:rsidR="003A51F2" w:rsidRPr="009339E0" w:rsidRDefault="003A51F2" w:rsidP="003A51F2">
            <w:pPr>
              <w:pStyle w:val="TableText"/>
            </w:pPr>
            <w:r w:rsidRPr="009339E0">
              <w:t>G1 Pre-tx: 55.3 (14.1)</w:t>
            </w:r>
          </w:p>
          <w:p w14:paraId="2BD2871A" w14:textId="77777777" w:rsidR="003A51F2" w:rsidRPr="009339E0" w:rsidRDefault="003A51F2" w:rsidP="003A51F2">
            <w:pPr>
              <w:pStyle w:val="TableText"/>
            </w:pPr>
            <w:r w:rsidRPr="009339E0">
              <w:t>G1 Post-tx: 38.9 (14.0)</w:t>
            </w:r>
          </w:p>
          <w:p w14:paraId="4695B707" w14:textId="77777777" w:rsidR="003A51F2" w:rsidRPr="009339E0" w:rsidRDefault="003A51F2" w:rsidP="003A51F2">
            <w:pPr>
              <w:pStyle w:val="TableText"/>
            </w:pPr>
            <w:r w:rsidRPr="009339E0">
              <w:t>G1 FU: 42.6 (15.4)</w:t>
            </w:r>
          </w:p>
          <w:p w14:paraId="789B656D" w14:textId="77777777" w:rsidR="003A51F2" w:rsidRPr="009339E0" w:rsidRDefault="003A51F2" w:rsidP="003A51F2">
            <w:pPr>
              <w:pStyle w:val="TableText"/>
            </w:pPr>
          </w:p>
          <w:p w14:paraId="7C8EF749" w14:textId="77777777" w:rsidR="003A51F2" w:rsidRPr="009339E0" w:rsidRDefault="003A51F2" w:rsidP="003A51F2">
            <w:pPr>
              <w:pStyle w:val="TableText"/>
            </w:pPr>
            <w:r w:rsidRPr="009339E0">
              <w:t>G2 Pre-tx: 56.3 (12.2)</w:t>
            </w:r>
          </w:p>
          <w:p w14:paraId="13B1B2EB" w14:textId="77777777" w:rsidR="003A51F2" w:rsidRPr="009339E0" w:rsidRDefault="003A51F2" w:rsidP="003A51F2">
            <w:pPr>
              <w:pStyle w:val="TableText"/>
            </w:pPr>
            <w:r w:rsidRPr="009339E0">
              <w:t>G2 Post-tx: 50.7 (12.6)</w:t>
            </w:r>
          </w:p>
          <w:p w14:paraId="23299D8A" w14:textId="77777777" w:rsidR="003A51F2" w:rsidRPr="009339E0" w:rsidRDefault="003A51F2" w:rsidP="003A51F2">
            <w:pPr>
              <w:pStyle w:val="TableText"/>
            </w:pPr>
            <w:r w:rsidRPr="009339E0">
              <w:t>G2 FU: 49.1 (14.5)</w:t>
            </w:r>
          </w:p>
          <w:p w14:paraId="0E8D8B81" w14:textId="77777777" w:rsidR="003A51F2" w:rsidRPr="009339E0" w:rsidRDefault="003A51F2" w:rsidP="003A51F2">
            <w:pPr>
              <w:pStyle w:val="TableText"/>
            </w:pPr>
          </w:p>
          <w:p w14:paraId="672D9B91" w14:textId="77777777" w:rsidR="003A51F2" w:rsidRPr="009339E0" w:rsidRDefault="003A51F2" w:rsidP="003A51F2">
            <w:pPr>
              <w:pStyle w:val="TableText"/>
            </w:pPr>
            <w:r w:rsidRPr="009339E0">
              <w:t>G3 Pre-tx: 58.5 (10.9)</w:t>
            </w:r>
          </w:p>
          <w:p w14:paraId="5BB6035C" w14:textId="77777777" w:rsidR="003A51F2" w:rsidRPr="009339E0" w:rsidRDefault="003A51F2" w:rsidP="003A51F2">
            <w:pPr>
              <w:pStyle w:val="TableText"/>
            </w:pPr>
            <w:r w:rsidRPr="009339E0">
              <w:t>G3 Post-tx: 58.8 (12.3)</w:t>
            </w:r>
          </w:p>
          <w:p w14:paraId="70ABB9A9" w14:textId="77777777" w:rsidR="003A51F2" w:rsidRPr="009339E0" w:rsidRDefault="003A51F2" w:rsidP="003A51F2">
            <w:pPr>
              <w:pStyle w:val="TableText"/>
            </w:pPr>
          </w:p>
          <w:p w14:paraId="06FE6F0D" w14:textId="77777777" w:rsidR="003A51F2" w:rsidRPr="009339E0" w:rsidRDefault="003A51F2" w:rsidP="003A51F2">
            <w:pPr>
              <w:pStyle w:val="TableText"/>
            </w:pPr>
            <w:r w:rsidRPr="009339E0">
              <w:t>Group X Time, Post-tx</w:t>
            </w:r>
          </w:p>
          <w:p w14:paraId="69F6F380" w14:textId="77777777" w:rsidR="003A51F2" w:rsidRPr="009339E0" w:rsidRDefault="003A51F2" w:rsidP="003A51F2">
            <w:pPr>
              <w:pStyle w:val="TableText"/>
            </w:pPr>
            <w:r w:rsidRPr="009339E0">
              <w:t>G1 vs. G2 &amp; G3, p&lt;0.001</w:t>
            </w:r>
          </w:p>
          <w:p w14:paraId="41E87507" w14:textId="77777777" w:rsidR="003A51F2" w:rsidRPr="009339E0" w:rsidRDefault="003A51F2" w:rsidP="003A51F2">
            <w:pPr>
              <w:pStyle w:val="TableText"/>
            </w:pPr>
            <w:r w:rsidRPr="009339E0">
              <w:t>G2 vs. G3, significantly greater change for G2</w:t>
            </w:r>
          </w:p>
          <w:p w14:paraId="0DDE6D3B" w14:textId="77777777" w:rsidR="003A51F2" w:rsidRPr="009339E0" w:rsidRDefault="003A51F2" w:rsidP="003A51F2">
            <w:pPr>
              <w:pStyle w:val="TableText"/>
            </w:pPr>
            <w:r w:rsidRPr="009339E0">
              <w:t>Changes at 3 mths, NS</w:t>
            </w:r>
          </w:p>
          <w:p w14:paraId="29112230" w14:textId="77777777" w:rsidR="003A51F2" w:rsidRPr="009339E0" w:rsidRDefault="003A51F2" w:rsidP="003A51F2">
            <w:pPr>
              <w:pStyle w:val="TableText"/>
            </w:pPr>
          </w:p>
          <w:p w14:paraId="1159564B" w14:textId="77777777" w:rsidR="003A51F2" w:rsidRPr="009339E0" w:rsidRDefault="003A51F2" w:rsidP="003A51F2">
            <w:pPr>
              <w:pStyle w:val="TableText"/>
            </w:pPr>
            <w:r w:rsidRPr="009339E0">
              <w:t>Trait-Anxiety</w:t>
            </w:r>
          </w:p>
          <w:p w14:paraId="2B504055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0C0C27D" w14:textId="77777777" w:rsidR="003A51F2" w:rsidRPr="009339E0" w:rsidRDefault="003A51F2" w:rsidP="003A51F2">
            <w:pPr>
              <w:pStyle w:val="TableText"/>
            </w:pPr>
            <w:r w:rsidRPr="009339E0">
              <w:t>G1 Pre-tx: 55.7 (14.0)</w:t>
            </w:r>
          </w:p>
          <w:p w14:paraId="3DF2056F" w14:textId="77777777" w:rsidR="003A51F2" w:rsidRPr="009339E0" w:rsidRDefault="003A51F2" w:rsidP="003A51F2">
            <w:pPr>
              <w:pStyle w:val="TableText"/>
            </w:pPr>
            <w:r w:rsidRPr="009339E0">
              <w:t>G1 Post-tx: 41.0 (16.5)</w:t>
            </w:r>
          </w:p>
          <w:p w14:paraId="08C74CDE" w14:textId="77777777" w:rsidR="003A51F2" w:rsidRPr="009339E0" w:rsidRDefault="003A51F2" w:rsidP="003A51F2">
            <w:pPr>
              <w:pStyle w:val="TableText"/>
            </w:pPr>
            <w:r w:rsidRPr="009339E0">
              <w:t>G1 FU: 40.6 (15.3)</w:t>
            </w:r>
          </w:p>
          <w:p w14:paraId="60DC9672" w14:textId="77777777" w:rsidR="003A51F2" w:rsidRPr="009339E0" w:rsidRDefault="003A51F2" w:rsidP="003A51F2">
            <w:pPr>
              <w:pStyle w:val="TableText"/>
            </w:pPr>
          </w:p>
          <w:p w14:paraId="09847D4B" w14:textId="77777777" w:rsidR="003A51F2" w:rsidRPr="009339E0" w:rsidRDefault="003A51F2" w:rsidP="003A51F2">
            <w:pPr>
              <w:pStyle w:val="TableText"/>
            </w:pPr>
            <w:r w:rsidRPr="009339E0">
              <w:t>G2 Pre-tx: 56.7 (10.4)</w:t>
            </w:r>
          </w:p>
          <w:p w14:paraId="3AC74C9C" w14:textId="77777777" w:rsidR="003A51F2" w:rsidRPr="009339E0" w:rsidRDefault="003A51F2" w:rsidP="003A51F2">
            <w:pPr>
              <w:pStyle w:val="TableText"/>
            </w:pPr>
            <w:r w:rsidRPr="009339E0">
              <w:t>G2 Post-tx: 52.4 (12.3)</w:t>
            </w:r>
          </w:p>
          <w:p w14:paraId="0AD2D684" w14:textId="77777777" w:rsidR="003A51F2" w:rsidRPr="009339E0" w:rsidRDefault="003A51F2" w:rsidP="003A51F2">
            <w:pPr>
              <w:pStyle w:val="TableText"/>
            </w:pPr>
            <w:r w:rsidRPr="009339E0">
              <w:t>G2 FU: 52.3 (12.6)</w:t>
            </w:r>
          </w:p>
          <w:p w14:paraId="557C3143" w14:textId="77777777" w:rsidR="003A51F2" w:rsidRPr="009339E0" w:rsidRDefault="003A51F2" w:rsidP="003A51F2">
            <w:pPr>
              <w:pStyle w:val="TableText"/>
            </w:pPr>
          </w:p>
          <w:p w14:paraId="187AB0BB" w14:textId="77777777" w:rsidR="003A51F2" w:rsidRPr="009339E0" w:rsidRDefault="003A51F2" w:rsidP="003A51F2">
            <w:pPr>
              <w:pStyle w:val="TableText"/>
            </w:pPr>
            <w:r w:rsidRPr="009339E0">
              <w:t>G3 Pre-tx: 58.9 (10.1)</w:t>
            </w:r>
          </w:p>
          <w:p w14:paraId="35DAC429" w14:textId="77777777" w:rsidR="003A51F2" w:rsidRPr="009339E0" w:rsidRDefault="003A51F2" w:rsidP="003A51F2">
            <w:pPr>
              <w:pStyle w:val="TableText"/>
            </w:pPr>
            <w:r w:rsidRPr="009339E0">
              <w:t>G3 Post-tx: 57.7 (9.9)</w:t>
            </w:r>
          </w:p>
          <w:p w14:paraId="24A424A6" w14:textId="77777777" w:rsidR="003A51F2" w:rsidRPr="009339E0" w:rsidRDefault="003A51F2" w:rsidP="003A51F2">
            <w:pPr>
              <w:pStyle w:val="TableText"/>
            </w:pPr>
          </w:p>
          <w:p w14:paraId="481EC048" w14:textId="77777777" w:rsidR="003A51F2" w:rsidRPr="009339E0" w:rsidRDefault="003A51F2" w:rsidP="003A51F2">
            <w:pPr>
              <w:pStyle w:val="TableText"/>
            </w:pPr>
            <w:r w:rsidRPr="009339E0">
              <w:t>Group X Time, Post-Tx</w:t>
            </w:r>
          </w:p>
          <w:p w14:paraId="5EC36B09" w14:textId="77777777" w:rsidR="003A51F2" w:rsidRPr="009339E0" w:rsidRDefault="003A51F2" w:rsidP="003A51F2">
            <w:pPr>
              <w:pStyle w:val="TableText"/>
            </w:pPr>
            <w:r w:rsidRPr="009339E0">
              <w:t>G1 vs. G2 &amp; G3, p&lt;0.001</w:t>
            </w:r>
          </w:p>
          <w:p w14:paraId="09EE3328" w14:textId="77777777" w:rsidR="003A51F2" w:rsidRPr="009339E0" w:rsidRDefault="003A51F2" w:rsidP="003A51F2">
            <w:pPr>
              <w:pStyle w:val="TableText"/>
            </w:pPr>
            <w:r w:rsidRPr="009339E0">
              <w:t>G2 vs. G3, NS</w:t>
            </w:r>
          </w:p>
          <w:p w14:paraId="122D34D0" w14:textId="77777777" w:rsidR="003A51F2" w:rsidRPr="009339E0" w:rsidRDefault="003A51F2" w:rsidP="003A51F2">
            <w:pPr>
              <w:pStyle w:val="TableText"/>
            </w:pPr>
            <w:r w:rsidRPr="009339E0">
              <w:t>Changes at 3 mths</w:t>
            </w:r>
          </w:p>
        </w:tc>
        <w:tc>
          <w:tcPr>
            <w:tcW w:w="2700" w:type="dxa"/>
          </w:tcPr>
          <w:p w14:paraId="6B4FDAA3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70" w:type="dxa"/>
          </w:tcPr>
          <w:p w14:paraId="71839F9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70" w:type="dxa"/>
          </w:tcPr>
          <w:p w14:paraId="618D5D5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405DDADB" w14:textId="77777777" w:rsidR="003A51F2" w:rsidRPr="009339E0" w:rsidRDefault="003A51F2" w:rsidP="003A51F2"/>
    <w:p w14:paraId="6BA1EAE2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DBCCC73" w14:textId="781A9EDD" w:rsidR="003A51F2" w:rsidRPr="009339E0" w:rsidRDefault="003A51F2" w:rsidP="003A51F2">
      <w:pPr>
        <w:pStyle w:val="TableTitlecontinued1"/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440"/>
        <w:gridCol w:w="1570"/>
        <w:gridCol w:w="3110"/>
        <w:gridCol w:w="2700"/>
        <w:gridCol w:w="2070"/>
        <w:gridCol w:w="2070"/>
      </w:tblGrid>
      <w:tr w:rsidR="003A51F2" w:rsidRPr="009339E0" w14:paraId="1EE275B2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EFC246F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5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7A0E62D4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1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4F25B2D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7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0A0801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0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85E319F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0A256A2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F62EEF5" w14:textId="77777777" w:rsidTr="003A51F2">
        <w:tc>
          <w:tcPr>
            <w:tcW w:w="14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70C9F66B" w14:textId="3E026FC4" w:rsidR="003A51F2" w:rsidRPr="009339E0" w:rsidRDefault="003A51F2" w:rsidP="003A51F2">
            <w:pPr>
              <w:pStyle w:val="TableText"/>
            </w:pPr>
            <w:r w:rsidRPr="009339E0">
              <w:t>Blanchard et al., 2003</w:t>
            </w:r>
            <w:hyperlink w:anchor="_ENREF_36" w:tooltip="Blanchard, 2003 #898" w:history="1">
              <w:r w:rsidR="00C82E3A" w:rsidRPr="009339E0">
                <w:fldChar w:fldCharType="begin">
                  <w:fldData xml:space="preserve">PEVuZE5vdGU+PENpdGU+PEF1dGhvcj5CbGFuY2hhcmQ8L0F1dGhvcj48WWVhcj4yMDAzPC9ZZWFy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bGFuY2hhcmQ8L0F1dGhvcj48WWVhcj4yMDAzPC9ZZWFy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6</w:t>
              </w:r>
              <w:r w:rsidR="00C82E3A" w:rsidRPr="009339E0">
                <w:fldChar w:fldCharType="end"/>
              </w:r>
            </w:hyperlink>
            <w:r w:rsidRPr="009339E0">
              <w:t xml:space="preserve"> </w:t>
            </w:r>
          </w:p>
          <w:p w14:paraId="0EFF4F06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5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3875F3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1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B5D7AA2" w14:textId="77777777" w:rsidR="003A51F2" w:rsidRPr="009339E0" w:rsidRDefault="003A51F2" w:rsidP="003A51F2">
            <w:pPr>
              <w:pStyle w:val="TableText"/>
            </w:pPr>
            <w:r w:rsidRPr="009339E0">
              <w:t xml:space="preserve">Global Severity Index </w:t>
            </w:r>
          </w:p>
          <w:p w14:paraId="3C3659D1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0C206CEA" w14:textId="77777777" w:rsidR="003A51F2" w:rsidRPr="009339E0" w:rsidRDefault="003A51F2" w:rsidP="003A51F2">
            <w:pPr>
              <w:pStyle w:val="TableText"/>
            </w:pPr>
            <w:r w:rsidRPr="009339E0">
              <w:t>G1 Pre-tx: 70.1 (9.3)</w:t>
            </w:r>
          </w:p>
          <w:p w14:paraId="52FEF325" w14:textId="77777777" w:rsidR="003A51F2" w:rsidRPr="009339E0" w:rsidRDefault="003A51F2" w:rsidP="003A51F2">
            <w:pPr>
              <w:pStyle w:val="TableText"/>
            </w:pPr>
            <w:r w:rsidRPr="009339E0">
              <w:t>G1 Post-tx: 57.3 (12.6)</w:t>
            </w:r>
          </w:p>
          <w:p w14:paraId="19C2BDBE" w14:textId="77777777" w:rsidR="003A51F2" w:rsidRPr="009339E0" w:rsidRDefault="003A51F2" w:rsidP="003A51F2">
            <w:pPr>
              <w:pStyle w:val="TableText"/>
            </w:pPr>
            <w:r w:rsidRPr="009339E0">
              <w:t>G1 FU: 58.4 (14.3)</w:t>
            </w:r>
          </w:p>
          <w:p w14:paraId="5EF5D9B2" w14:textId="77777777" w:rsidR="003A51F2" w:rsidRPr="009339E0" w:rsidRDefault="003A51F2" w:rsidP="003A51F2">
            <w:pPr>
              <w:pStyle w:val="TableText"/>
            </w:pPr>
          </w:p>
          <w:p w14:paraId="18AD59EF" w14:textId="77777777" w:rsidR="003A51F2" w:rsidRPr="009339E0" w:rsidRDefault="003A51F2" w:rsidP="003A51F2">
            <w:pPr>
              <w:pStyle w:val="TableText"/>
            </w:pPr>
            <w:r w:rsidRPr="009339E0">
              <w:t>G2 Pre-tx: 73.2 (6.4)</w:t>
            </w:r>
          </w:p>
          <w:p w14:paraId="4D5FD840" w14:textId="77777777" w:rsidR="003A51F2" w:rsidRPr="009339E0" w:rsidRDefault="003A51F2" w:rsidP="003A51F2">
            <w:pPr>
              <w:pStyle w:val="TableText"/>
            </w:pPr>
            <w:r w:rsidRPr="009339E0">
              <w:t>G2 Post-tx: 67.6 (9.0)</w:t>
            </w:r>
          </w:p>
          <w:p w14:paraId="70F7F274" w14:textId="77777777" w:rsidR="003A51F2" w:rsidRPr="009339E0" w:rsidRDefault="003A51F2" w:rsidP="003A51F2">
            <w:pPr>
              <w:pStyle w:val="TableText"/>
            </w:pPr>
            <w:r w:rsidRPr="009339E0">
              <w:t>G2 FU: 65.3 (13.1)</w:t>
            </w:r>
          </w:p>
          <w:p w14:paraId="731D38DC" w14:textId="77777777" w:rsidR="003A51F2" w:rsidRPr="009339E0" w:rsidRDefault="003A51F2" w:rsidP="003A51F2">
            <w:pPr>
              <w:pStyle w:val="TableText"/>
            </w:pPr>
            <w:r w:rsidRPr="009339E0">
              <w:br/>
              <w:t>Group X Time, Post-tx</w:t>
            </w:r>
          </w:p>
          <w:p w14:paraId="431B3F57" w14:textId="77777777" w:rsidR="003A51F2" w:rsidRPr="009339E0" w:rsidRDefault="003A51F2" w:rsidP="003A51F2">
            <w:pPr>
              <w:pStyle w:val="TableText"/>
            </w:pPr>
            <w:r w:rsidRPr="009339E0">
              <w:t>G1 vs. G2 &amp; G3, p&lt;0.001</w:t>
            </w:r>
          </w:p>
          <w:p w14:paraId="0759CA58" w14:textId="77777777" w:rsidR="003A51F2" w:rsidRPr="009339E0" w:rsidRDefault="003A51F2" w:rsidP="003A51F2">
            <w:pPr>
              <w:pStyle w:val="TableText"/>
            </w:pPr>
            <w:r w:rsidRPr="009339E0">
              <w:t>G2 vs. G3, significantly greater change for G2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AB44E5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22F08B3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16D765F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7F1DF4A0" w14:textId="77777777" w:rsidTr="003A51F2">
        <w:tc>
          <w:tcPr>
            <w:tcW w:w="14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2175FBAE" w14:textId="6151B12F" w:rsidR="003A51F2" w:rsidRPr="009339E0" w:rsidRDefault="003A51F2" w:rsidP="003A51F2">
            <w:pPr>
              <w:pStyle w:val="TableText"/>
            </w:pPr>
            <w:r w:rsidRPr="009339E0">
              <w:t>Boden et al., 2012</w:t>
            </w:r>
            <w:hyperlink w:anchor="_ENREF_58" w:tooltip="Boden, 2012 #3423" w:history="1">
              <w:r w:rsidR="00C82E3A" w:rsidRPr="009339E0">
                <w:fldChar w:fldCharType="begin">
                  <w:fldData xml:space="preserve">PEVuZE5vdGU+PENpdGU+PEF1dGhvcj5Cb2RlbjwvQXV0aG9yPjxZZWFyPjIwMTI8L1llYXI+PFJl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b2RlbjwvQXV0aG9yPjxZZWFyPjIwMTI8L1llYXI+PFJl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8</w:t>
              </w:r>
              <w:r w:rsidR="00C82E3A" w:rsidRPr="009339E0">
                <w:fldChar w:fldCharType="end"/>
              </w:r>
            </w:hyperlink>
          </w:p>
        </w:tc>
        <w:tc>
          <w:tcPr>
            <w:tcW w:w="157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6451169" w14:textId="77777777" w:rsidR="003A51F2" w:rsidRPr="009339E0" w:rsidRDefault="003A51F2" w:rsidP="003A51F2">
            <w:pPr>
              <w:pStyle w:val="TableText"/>
            </w:pPr>
            <w:r w:rsidRPr="009339E0">
              <w:t>G1: Seeking Safety and TAU</w:t>
            </w:r>
          </w:p>
          <w:p w14:paraId="62B9C2C2" w14:textId="77777777" w:rsidR="003A51F2" w:rsidRPr="009339E0" w:rsidRDefault="003A51F2" w:rsidP="003A51F2">
            <w:pPr>
              <w:pStyle w:val="TableText"/>
            </w:pPr>
            <w:r w:rsidRPr="009339E0">
              <w:t>G2: TAU</w:t>
            </w:r>
          </w:p>
        </w:tc>
        <w:tc>
          <w:tcPr>
            <w:tcW w:w="31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B716F9C" w14:textId="77777777" w:rsidR="003A51F2" w:rsidRPr="009339E0" w:rsidRDefault="003A51F2" w:rsidP="003A51F2">
            <w:pPr>
              <w:pStyle w:val="TableText"/>
            </w:pPr>
            <w:r w:rsidRPr="009339E0">
              <w:t>ASI</w:t>
            </w:r>
          </w:p>
          <w:p w14:paraId="19D37310" w14:textId="77777777" w:rsidR="003A51F2" w:rsidRPr="009339E0" w:rsidRDefault="003A51F2" w:rsidP="003A51F2">
            <w:pPr>
              <w:pStyle w:val="TableText"/>
            </w:pPr>
            <w:r w:rsidRPr="009339E0">
              <w:t>Drug Use</w:t>
            </w:r>
          </w:p>
          <w:p w14:paraId="5FF1F9E9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10D5C53" w14:textId="77777777" w:rsidR="003A51F2" w:rsidRPr="009339E0" w:rsidRDefault="003A51F2" w:rsidP="003A51F2">
            <w:pPr>
              <w:pStyle w:val="TableText"/>
            </w:pPr>
            <w:r w:rsidRPr="009339E0">
              <w:t>G1 Pre-tx: 0.09 (0.08)</w:t>
            </w:r>
          </w:p>
          <w:p w14:paraId="589BBF95" w14:textId="77777777" w:rsidR="003A51F2" w:rsidRPr="009339E0" w:rsidRDefault="003A51F2" w:rsidP="003A51F2">
            <w:pPr>
              <w:pStyle w:val="TableText"/>
            </w:pPr>
            <w:r w:rsidRPr="009339E0">
              <w:t>G1 Post-tx: 0.06 (0.06)</w:t>
            </w:r>
          </w:p>
          <w:p w14:paraId="6A119264" w14:textId="77777777" w:rsidR="003A51F2" w:rsidRPr="009339E0" w:rsidRDefault="003A51F2" w:rsidP="003A51F2">
            <w:pPr>
              <w:pStyle w:val="TableText"/>
            </w:pPr>
            <w:r w:rsidRPr="009339E0">
              <w:t>G1 6 mth FU: 0.05 (0.06)</w:t>
            </w:r>
          </w:p>
          <w:p w14:paraId="3F29E94F" w14:textId="77777777" w:rsidR="003A51F2" w:rsidRPr="009339E0" w:rsidRDefault="003A51F2" w:rsidP="003A51F2">
            <w:pPr>
              <w:pStyle w:val="TableText"/>
            </w:pPr>
          </w:p>
          <w:p w14:paraId="45E85384" w14:textId="77777777" w:rsidR="003A51F2" w:rsidRPr="009339E0" w:rsidRDefault="003A51F2" w:rsidP="003A51F2">
            <w:pPr>
              <w:pStyle w:val="TableText"/>
            </w:pPr>
            <w:r w:rsidRPr="009339E0">
              <w:t>G2 Pre-tx: 0.11 (0.08)</w:t>
            </w:r>
          </w:p>
          <w:p w14:paraId="7CD8C44B" w14:textId="77777777" w:rsidR="003A51F2" w:rsidRPr="009339E0" w:rsidRDefault="003A51F2" w:rsidP="003A51F2">
            <w:pPr>
              <w:pStyle w:val="TableText"/>
            </w:pPr>
            <w:r w:rsidRPr="009339E0">
              <w:t>G2 Post-tx: 0.10 (0.09)</w:t>
            </w:r>
          </w:p>
          <w:p w14:paraId="22EF6D2E" w14:textId="77777777" w:rsidR="003A51F2" w:rsidRPr="009339E0" w:rsidRDefault="003A51F2" w:rsidP="003A51F2">
            <w:pPr>
              <w:pStyle w:val="TableText"/>
            </w:pPr>
            <w:r w:rsidRPr="009339E0">
              <w:t>G2 6 mth FU: 0.09 (0.09)</w:t>
            </w:r>
          </w:p>
          <w:p w14:paraId="563C41F8" w14:textId="77777777" w:rsidR="003A51F2" w:rsidRPr="009339E0" w:rsidRDefault="003A51F2" w:rsidP="003A51F2">
            <w:pPr>
              <w:pStyle w:val="TableText"/>
            </w:pPr>
          </w:p>
          <w:p w14:paraId="60BBB324" w14:textId="77777777" w:rsidR="003A51F2" w:rsidRPr="009339E0" w:rsidRDefault="003A51F2" w:rsidP="003A51F2">
            <w:pPr>
              <w:pStyle w:val="TableText"/>
            </w:pPr>
            <w:r w:rsidRPr="009339E0">
              <w:t>Between Group Differences at Post-tx, p&lt;0.05</w:t>
            </w:r>
          </w:p>
          <w:p w14:paraId="1BD44313" w14:textId="77777777" w:rsidR="003A51F2" w:rsidRPr="009339E0" w:rsidRDefault="003A51F2" w:rsidP="003A51F2">
            <w:pPr>
              <w:pStyle w:val="TableText"/>
            </w:pPr>
          </w:p>
          <w:p w14:paraId="391DDEF5" w14:textId="77777777" w:rsidR="003A51F2" w:rsidRPr="009339E0" w:rsidRDefault="003A51F2" w:rsidP="003A51F2">
            <w:pPr>
              <w:pStyle w:val="TableText"/>
            </w:pPr>
            <w:r w:rsidRPr="009339E0">
              <w:t>Between Group Differences at 6 month FU, p&lt;0.05</w:t>
            </w:r>
          </w:p>
          <w:p w14:paraId="49FF398A" w14:textId="77777777" w:rsidR="003A51F2" w:rsidRPr="009339E0" w:rsidRDefault="003A51F2" w:rsidP="003A51F2">
            <w:pPr>
              <w:pStyle w:val="TableText"/>
            </w:pPr>
          </w:p>
          <w:p w14:paraId="5F4F497C" w14:textId="1772B39D" w:rsidR="003A51F2" w:rsidRPr="009339E0" w:rsidRDefault="003A51F2" w:rsidP="003A51F2">
            <w:pPr>
              <w:pStyle w:val="TableText"/>
            </w:pPr>
            <w:r w:rsidRPr="009339E0">
              <w:t>G1 Wi</w:t>
            </w:r>
            <w:r w:rsidR="00FF4EF4" w:rsidRPr="00FF4EF4">
              <w:t>thin-Gr</w:t>
            </w:r>
            <w:r w:rsidRPr="009339E0">
              <w:t>oup Differences</w:t>
            </w:r>
          </w:p>
          <w:p w14:paraId="7FC2F887" w14:textId="77777777" w:rsidR="003A51F2" w:rsidRPr="009339E0" w:rsidRDefault="003A51F2" w:rsidP="003A51F2">
            <w:pPr>
              <w:pStyle w:val="TableText"/>
            </w:pPr>
            <w:r w:rsidRPr="009339E0">
              <w:t>Pre-tx vs. Post-tx, p&lt;0.05</w:t>
            </w:r>
          </w:p>
          <w:p w14:paraId="75C5551E" w14:textId="77777777" w:rsidR="003A51F2" w:rsidRPr="009339E0" w:rsidRDefault="003A51F2" w:rsidP="003A51F2">
            <w:pPr>
              <w:pStyle w:val="TableText"/>
            </w:pPr>
          </w:p>
          <w:p w14:paraId="2E5F4654" w14:textId="26615465" w:rsidR="003A51F2" w:rsidRPr="009339E0" w:rsidRDefault="003A51F2" w:rsidP="003A51F2">
            <w:pPr>
              <w:pStyle w:val="TableText"/>
            </w:pPr>
            <w:r w:rsidRPr="009339E0">
              <w:t>G1 Wi</w:t>
            </w:r>
            <w:r w:rsidR="00FF4EF4" w:rsidRPr="00FF4EF4">
              <w:t>thin-Gr</w:t>
            </w:r>
            <w:r w:rsidRPr="009339E0">
              <w:t>oup Differences</w:t>
            </w:r>
          </w:p>
          <w:p w14:paraId="1819C3AF" w14:textId="77777777" w:rsidR="003A51F2" w:rsidRPr="009339E0" w:rsidRDefault="003A51F2" w:rsidP="003A51F2">
            <w:pPr>
              <w:pStyle w:val="TableText"/>
            </w:pPr>
            <w:r w:rsidRPr="009339E0">
              <w:t>Pre-tx vs. 6mth FU, p&lt;0.05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F74C8C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7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E47104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7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747233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3B3E98A2" w14:textId="77777777" w:rsidR="003A51F2" w:rsidRPr="009339E0" w:rsidRDefault="003A51F2" w:rsidP="003A51F2">
      <w:pPr>
        <w:spacing w:after="200" w:line="276" w:lineRule="auto"/>
        <w:rPr>
          <w:rFonts w:ascii="Arial" w:hAnsi="Arial" w:cs="Arial"/>
          <w:b/>
          <w:sz w:val="20"/>
        </w:rPr>
      </w:pPr>
    </w:p>
    <w:p w14:paraId="6B725817" w14:textId="77777777" w:rsidR="003A51F2" w:rsidRPr="009339E0" w:rsidRDefault="003A51F2" w:rsidP="003A51F2">
      <w:pPr>
        <w:spacing w:after="200" w:line="276" w:lineRule="auto"/>
        <w:rPr>
          <w:rFonts w:ascii="Arial" w:hAnsi="Arial" w:cs="Arial"/>
          <w:b/>
          <w:sz w:val="20"/>
        </w:rPr>
      </w:pPr>
      <w:r w:rsidRPr="009339E0">
        <w:rPr>
          <w:rFonts w:ascii="Arial" w:hAnsi="Arial" w:cs="Arial"/>
          <w:b/>
          <w:sz w:val="20"/>
        </w:rPr>
        <w:br w:type="page"/>
      </w:r>
    </w:p>
    <w:p w14:paraId="1CAA5102" w14:textId="304D8B88" w:rsidR="003A51F2" w:rsidRPr="009339E0" w:rsidRDefault="003A51F2" w:rsidP="003A51F2">
      <w:pPr>
        <w:pStyle w:val="TableTitlecontinued1"/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961"/>
        <w:gridCol w:w="1247"/>
        <w:gridCol w:w="2912"/>
        <w:gridCol w:w="2700"/>
        <w:gridCol w:w="1978"/>
        <w:gridCol w:w="2162"/>
      </w:tblGrid>
      <w:tr w:rsidR="003A51F2" w:rsidRPr="009339E0" w14:paraId="739535AA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96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CF28DDF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24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10397D2E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91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884070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7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C0E9606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7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69E2F08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16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D7F315A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27EDA21" w14:textId="77777777" w:rsidTr="003A51F2">
        <w:tc>
          <w:tcPr>
            <w:tcW w:w="196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3E38B125" w14:textId="0335A9AF" w:rsidR="003A51F2" w:rsidRPr="009339E0" w:rsidRDefault="003A51F2" w:rsidP="003A51F2">
            <w:pPr>
              <w:pStyle w:val="TableText"/>
            </w:pPr>
            <w:r w:rsidRPr="009339E0">
              <w:t>Boden et al., 2012</w:t>
            </w:r>
            <w:hyperlink w:anchor="_ENREF_58" w:tooltip="Boden, 2012 #3423" w:history="1">
              <w:r w:rsidR="00C82E3A" w:rsidRPr="009339E0">
                <w:rPr>
                  <w:rFonts w:asciiTheme="minorHAnsi" w:hAnsiTheme="minorHAnsi"/>
                  <w:sz w:val="22"/>
                </w:rPr>
                <w:fldChar w:fldCharType="begin">
                  <w:fldData xml:space="preserve">PEVuZE5vdGU+PENpdGU+PEF1dGhvcj5Cb2RlbjwvQXV0aG9yPjxZZWFyPjIwMTI8L1llYXI+PFJl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</w:fldData>
                </w:fldChar>
              </w:r>
              <w:r w:rsidR="00C82E3A">
                <w:rPr>
                  <w:rFonts w:asciiTheme="minorHAnsi" w:hAnsiTheme="minorHAnsi"/>
                  <w:sz w:val="22"/>
                </w:rPr>
                <w:instrText xml:space="preserve"> ADDIN EN.CITE </w:instrText>
              </w:r>
              <w:r w:rsidR="00C82E3A">
                <w:rPr>
                  <w:rFonts w:asciiTheme="minorHAnsi" w:hAnsiTheme="minorHAnsi"/>
                  <w:sz w:val="22"/>
                </w:rPr>
                <w:fldChar w:fldCharType="begin">
                  <w:fldData xml:space="preserve">PEVuZE5vdGU+PENpdGU+PEF1dGhvcj5Cb2RlbjwvQXV0aG9yPjxZZWFyPjIwMTI8L1llYXI+PFJl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</w:fldData>
                </w:fldChar>
              </w:r>
              <w:r w:rsidR="00C82E3A">
                <w:rPr>
                  <w:rFonts w:asciiTheme="minorHAnsi" w:hAnsiTheme="minorHAnsi"/>
                  <w:sz w:val="22"/>
                </w:rPr>
                <w:instrText xml:space="preserve"> ADDIN EN.CITE.DATA </w:instrText>
              </w:r>
              <w:r w:rsidR="00C82E3A">
                <w:rPr>
                  <w:rFonts w:asciiTheme="minorHAnsi" w:hAnsiTheme="minorHAnsi"/>
                  <w:sz w:val="22"/>
                </w:rPr>
              </w:r>
              <w:r w:rsidR="00C82E3A">
                <w:rPr>
                  <w:rFonts w:asciiTheme="minorHAnsi" w:hAnsiTheme="minorHAnsi"/>
                  <w:sz w:val="22"/>
                </w:rPr>
                <w:fldChar w:fldCharType="end"/>
              </w:r>
              <w:r w:rsidR="00C82E3A" w:rsidRPr="009339E0">
                <w:rPr>
                  <w:rFonts w:asciiTheme="minorHAnsi" w:hAnsiTheme="minorHAnsi"/>
                  <w:sz w:val="22"/>
                </w:rPr>
              </w:r>
              <w:r w:rsidR="00C82E3A" w:rsidRPr="009339E0">
                <w:rPr>
                  <w:rFonts w:asciiTheme="minorHAnsi" w:hAnsiTheme="minorHAnsi"/>
                  <w:sz w:val="22"/>
                </w:rPr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sz w:val="22"/>
                  <w:vertAlign w:val="superscript"/>
                </w:rPr>
                <w:t>58</w:t>
              </w:r>
              <w:r w:rsidR="00C82E3A" w:rsidRPr="009339E0">
                <w:rPr>
                  <w:rFonts w:asciiTheme="minorHAnsi" w:hAnsiTheme="minorHAnsi"/>
                  <w:sz w:val="22"/>
                </w:rPr>
                <w:fldChar w:fldCharType="end"/>
              </w:r>
            </w:hyperlink>
            <w:r w:rsidRPr="009339E0">
              <w:t xml:space="preserve"> (continued)</w:t>
            </w:r>
          </w:p>
        </w:tc>
        <w:tc>
          <w:tcPr>
            <w:tcW w:w="124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FF0B1F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91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FE8C658" w14:textId="77777777" w:rsidR="003A51F2" w:rsidRPr="009339E0" w:rsidRDefault="003A51F2" w:rsidP="003A51F2">
            <w:pPr>
              <w:pStyle w:val="TableText"/>
            </w:pPr>
            <w:r w:rsidRPr="009339E0">
              <w:t>Alcohol Use</w:t>
            </w:r>
          </w:p>
          <w:p w14:paraId="500E07D7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54FB645" w14:textId="77777777" w:rsidR="003A51F2" w:rsidRPr="009339E0" w:rsidRDefault="003A51F2" w:rsidP="003A51F2">
            <w:pPr>
              <w:pStyle w:val="TableText"/>
            </w:pPr>
            <w:r w:rsidRPr="009339E0">
              <w:t>G1 Pre-tx: 0.29 (0.26)</w:t>
            </w:r>
          </w:p>
          <w:p w14:paraId="1E1055E0" w14:textId="77777777" w:rsidR="003A51F2" w:rsidRPr="009339E0" w:rsidRDefault="003A51F2" w:rsidP="003A51F2">
            <w:pPr>
              <w:pStyle w:val="TableText"/>
            </w:pPr>
            <w:r w:rsidRPr="009339E0">
              <w:t>G1 Post-tx: 0.17 (0.19)</w:t>
            </w:r>
          </w:p>
          <w:p w14:paraId="73BB3FEC" w14:textId="77777777" w:rsidR="003A51F2" w:rsidRPr="009339E0" w:rsidRDefault="003A51F2" w:rsidP="003A51F2">
            <w:pPr>
              <w:pStyle w:val="TableText"/>
            </w:pPr>
            <w:r w:rsidRPr="009339E0">
              <w:t>G1 6 mth FU: 0.14 (0.17)</w:t>
            </w:r>
          </w:p>
          <w:p w14:paraId="719040DC" w14:textId="77777777" w:rsidR="003A51F2" w:rsidRPr="009339E0" w:rsidRDefault="003A51F2" w:rsidP="003A51F2">
            <w:pPr>
              <w:pStyle w:val="TableText"/>
            </w:pPr>
          </w:p>
          <w:p w14:paraId="46152923" w14:textId="77777777" w:rsidR="003A51F2" w:rsidRPr="009339E0" w:rsidRDefault="003A51F2" w:rsidP="003A51F2">
            <w:pPr>
              <w:pStyle w:val="TableText"/>
            </w:pPr>
            <w:r w:rsidRPr="009339E0">
              <w:t>G2 Pre-tx: 0.23 (0.24)</w:t>
            </w:r>
          </w:p>
          <w:p w14:paraId="34D80F3D" w14:textId="77777777" w:rsidR="003A51F2" w:rsidRPr="009339E0" w:rsidRDefault="003A51F2" w:rsidP="003A51F2">
            <w:pPr>
              <w:pStyle w:val="TableText"/>
            </w:pPr>
            <w:r w:rsidRPr="009339E0">
              <w:t>G2 Post-tx: 0.15 (0.13)</w:t>
            </w:r>
          </w:p>
          <w:p w14:paraId="5FCD63BC" w14:textId="77777777" w:rsidR="003A51F2" w:rsidRPr="009339E0" w:rsidRDefault="003A51F2" w:rsidP="003A51F2">
            <w:pPr>
              <w:pStyle w:val="TableText"/>
            </w:pPr>
            <w:r w:rsidRPr="009339E0">
              <w:t>G2 6 mth FU: 0.14 (0.15)</w:t>
            </w:r>
          </w:p>
          <w:p w14:paraId="65781590" w14:textId="77777777" w:rsidR="003A51F2" w:rsidRPr="009339E0" w:rsidRDefault="003A51F2" w:rsidP="003A51F2">
            <w:pPr>
              <w:pStyle w:val="TableText"/>
            </w:pPr>
          </w:p>
          <w:p w14:paraId="4AE00F3A" w14:textId="77777777" w:rsidR="003A51F2" w:rsidRPr="009339E0" w:rsidRDefault="003A51F2" w:rsidP="003A51F2">
            <w:pPr>
              <w:pStyle w:val="TableText"/>
            </w:pPr>
            <w:r w:rsidRPr="009339E0">
              <w:t>Between Group Differences, NS</w:t>
            </w:r>
          </w:p>
          <w:p w14:paraId="10B4FCB7" w14:textId="77777777" w:rsidR="003A51F2" w:rsidRPr="009339E0" w:rsidRDefault="003A51F2" w:rsidP="003A51F2">
            <w:pPr>
              <w:pStyle w:val="TableText"/>
            </w:pPr>
          </w:p>
          <w:p w14:paraId="0A4FA764" w14:textId="7EEF6FAB" w:rsidR="003A51F2" w:rsidRPr="009339E0" w:rsidRDefault="003A51F2" w:rsidP="003A51F2">
            <w:pPr>
              <w:pStyle w:val="TableText"/>
            </w:pPr>
            <w:r w:rsidRPr="009339E0">
              <w:t>G1 Wi</w:t>
            </w:r>
            <w:r w:rsidR="00FF4EF4" w:rsidRPr="00FF4EF4">
              <w:t>thin-Gr</w:t>
            </w:r>
            <w:r w:rsidRPr="009339E0">
              <w:t>oup Differences</w:t>
            </w:r>
          </w:p>
          <w:p w14:paraId="2CD54F91" w14:textId="77777777" w:rsidR="003A51F2" w:rsidRPr="009339E0" w:rsidRDefault="003A51F2" w:rsidP="003A51F2">
            <w:pPr>
              <w:pStyle w:val="TableText"/>
            </w:pPr>
            <w:r w:rsidRPr="009339E0">
              <w:t>Pre-tx vs. Post-tx, p&lt;0.05</w:t>
            </w:r>
          </w:p>
          <w:p w14:paraId="0E5A35E9" w14:textId="77777777" w:rsidR="003A51F2" w:rsidRPr="009339E0" w:rsidRDefault="003A51F2" w:rsidP="003A51F2">
            <w:pPr>
              <w:pStyle w:val="TableText"/>
            </w:pPr>
          </w:p>
          <w:p w14:paraId="35D2E304" w14:textId="429BF02D" w:rsidR="003A51F2" w:rsidRPr="009339E0" w:rsidRDefault="003A51F2" w:rsidP="003A51F2">
            <w:pPr>
              <w:pStyle w:val="TableText"/>
            </w:pPr>
            <w:r w:rsidRPr="009339E0">
              <w:t>G1 Wi</w:t>
            </w:r>
            <w:r w:rsidR="00FF4EF4" w:rsidRPr="00FF4EF4">
              <w:t>thin-Gr</w:t>
            </w:r>
            <w:r w:rsidRPr="009339E0">
              <w:t>oup Differences</w:t>
            </w:r>
          </w:p>
          <w:p w14:paraId="765BF335" w14:textId="77777777" w:rsidR="003A51F2" w:rsidRPr="009339E0" w:rsidRDefault="003A51F2" w:rsidP="003A51F2">
            <w:pPr>
              <w:pStyle w:val="TableText"/>
            </w:pPr>
            <w:r w:rsidRPr="009339E0">
              <w:t>Pre-tx vs. 6 month FU, p&lt;0.05</w:t>
            </w:r>
          </w:p>
          <w:p w14:paraId="408E2187" w14:textId="77777777" w:rsidR="003A51F2" w:rsidRPr="009339E0" w:rsidRDefault="003A51F2" w:rsidP="003A51F2">
            <w:pPr>
              <w:pStyle w:val="TableText"/>
            </w:pPr>
          </w:p>
          <w:p w14:paraId="27A919D4" w14:textId="7359CE54" w:rsidR="003A51F2" w:rsidRPr="009339E0" w:rsidRDefault="003A51F2" w:rsidP="003A51F2">
            <w:pPr>
              <w:pStyle w:val="TableText"/>
            </w:pPr>
            <w:r w:rsidRPr="009339E0">
              <w:t>G2 Wi</w:t>
            </w:r>
            <w:r w:rsidR="00FF4EF4" w:rsidRPr="00FF4EF4">
              <w:t>thin-Gr</w:t>
            </w:r>
            <w:r w:rsidRPr="009339E0">
              <w:t>oup Differences</w:t>
            </w:r>
          </w:p>
          <w:p w14:paraId="1D508F11" w14:textId="77777777" w:rsidR="003A51F2" w:rsidRPr="009339E0" w:rsidRDefault="003A51F2" w:rsidP="003A51F2">
            <w:pPr>
              <w:pStyle w:val="TableText"/>
            </w:pPr>
            <w:r w:rsidRPr="009339E0">
              <w:t>Pre-tx vs. Post-tx, p&lt;0.05</w:t>
            </w:r>
          </w:p>
          <w:p w14:paraId="368D49BB" w14:textId="77777777" w:rsidR="003A51F2" w:rsidRPr="009339E0" w:rsidRDefault="003A51F2" w:rsidP="003A51F2">
            <w:pPr>
              <w:pStyle w:val="TableText"/>
            </w:pPr>
          </w:p>
          <w:p w14:paraId="65525A81" w14:textId="574D6081" w:rsidR="003A51F2" w:rsidRPr="009339E0" w:rsidRDefault="003A51F2" w:rsidP="003A51F2">
            <w:pPr>
              <w:pStyle w:val="TableText"/>
            </w:pPr>
            <w:r w:rsidRPr="009339E0">
              <w:t>G2 Wi</w:t>
            </w:r>
            <w:r w:rsidR="00FF4EF4" w:rsidRPr="00FF4EF4">
              <w:t>thin-Gr</w:t>
            </w:r>
            <w:r w:rsidRPr="009339E0">
              <w:t>oup Differences</w:t>
            </w:r>
          </w:p>
          <w:p w14:paraId="23670352" w14:textId="77777777" w:rsidR="003A51F2" w:rsidRPr="009339E0" w:rsidRDefault="003A51F2" w:rsidP="003A51F2">
            <w:pPr>
              <w:pStyle w:val="TableText"/>
            </w:pPr>
            <w:r w:rsidRPr="009339E0">
              <w:t>Post-tx vs. 6 month FU, p&lt;0.05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1F72F5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7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2DEF7B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16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ED0FCC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4782EA7F" w14:textId="77777777" w:rsidR="003A51F2" w:rsidRPr="009339E0" w:rsidRDefault="003A51F2" w:rsidP="003A51F2"/>
    <w:p w14:paraId="046AE10F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348A48A" w14:textId="29EEB50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980"/>
        <w:gridCol w:w="1260"/>
        <w:gridCol w:w="2970"/>
        <w:gridCol w:w="2568"/>
        <w:gridCol w:w="1977"/>
        <w:gridCol w:w="2205"/>
      </w:tblGrid>
      <w:tr w:rsidR="003A51F2" w:rsidRPr="009339E0" w14:paraId="37621289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980" w:type="dxa"/>
            <w:hideMark/>
          </w:tcPr>
          <w:p w14:paraId="64DCFC6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260" w:type="dxa"/>
          </w:tcPr>
          <w:p w14:paraId="0CCCC794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970" w:type="dxa"/>
            <w:hideMark/>
          </w:tcPr>
          <w:p w14:paraId="27113469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2568" w:type="dxa"/>
            <w:hideMark/>
          </w:tcPr>
          <w:p w14:paraId="5A146A19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77" w:type="dxa"/>
            <w:hideMark/>
          </w:tcPr>
          <w:p w14:paraId="5C3725A2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05" w:type="dxa"/>
            <w:hideMark/>
          </w:tcPr>
          <w:p w14:paraId="4AABAEEA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4A0B4C3" w14:textId="77777777" w:rsidTr="003A51F2">
        <w:trPr>
          <w:cantSplit/>
        </w:trPr>
        <w:tc>
          <w:tcPr>
            <w:tcW w:w="1980" w:type="dxa"/>
            <w:noWrap/>
          </w:tcPr>
          <w:p w14:paraId="486DEF34" w14:textId="589522A6" w:rsidR="003A51F2" w:rsidRPr="009339E0" w:rsidRDefault="003A51F2" w:rsidP="003A51F2">
            <w:pPr>
              <w:pStyle w:val="TableText"/>
            </w:pPr>
            <w:r w:rsidRPr="009339E0">
              <w:t>Bohus et al., 2013</w:t>
            </w:r>
            <w:hyperlink w:anchor="_ENREF_23" w:tooltip="Bohus, 2013 #5171" w:history="1">
              <w:r w:rsidR="00C82E3A" w:rsidRPr="009339E0">
                <w:fldChar w:fldCharType="begin">
                  <w:fldData xml:space="preserve">PEVuZE5vdGU+PENpdGU+PEF1dGhvcj5Cb2h1czwvQXV0aG9yPjxZZWFyPjIwMTM8L1llYXI+PFJl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b2h1czwvQXV0aG9yPjxZZWFyPjIwMTM8L1llYXI+PFJl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3</w:t>
              </w:r>
              <w:r w:rsidR="00C82E3A" w:rsidRPr="009339E0">
                <w:fldChar w:fldCharType="end"/>
              </w:r>
            </w:hyperlink>
          </w:p>
        </w:tc>
        <w:tc>
          <w:tcPr>
            <w:tcW w:w="1260" w:type="dxa"/>
          </w:tcPr>
          <w:p w14:paraId="3C7E8B23" w14:textId="77777777" w:rsidR="003A51F2" w:rsidRPr="009339E0" w:rsidRDefault="003A51F2" w:rsidP="003A51F2">
            <w:pPr>
              <w:pStyle w:val="TableText"/>
            </w:pPr>
            <w:r w:rsidRPr="009339E0">
              <w:t>G1: DBT-PTSD</w:t>
            </w:r>
          </w:p>
          <w:p w14:paraId="5DAC911C" w14:textId="77777777" w:rsidR="003A51F2" w:rsidRPr="009339E0" w:rsidRDefault="003A51F2" w:rsidP="003A51F2">
            <w:pPr>
              <w:pStyle w:val="TableText"/>
            </w:pPr>
            <w:r w:rsidRPr="009339E0">
              <w:t>G2: TAU-WL</w:t>
            </w:r>
          </w:p>
        </w:tc>
        <w:tc>
          <w:tcPr>
            <w:tcW w:w="2970" w:type="dxa"/>
          </w:tcPr>
          <w:p w14:paraId="4047BF61" w14:textId="77777777" w:rsidR="003A51F2" w:rsidRPr="009339E0" w:rsidRDefault="003A51F2" w:rsidP="003A51F2">
            <w:pPr>
              <w:pStyle w:val="TableText"/>
            </w:pPr>
            <w:r w:rsidRPr="009339E0">
              <w:t>BDI-II (ITT)</w:t>
            </w:r>
          </w:p>
          <w:p w14:paraId="1B85CEC6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775A2FEF" w14:textId="77777777" w:rsidR="003A51F2" w:rsidRPr="009339E0" w:rsidRDefault="003A51F2" w:rsidP="003A51F2">
            <w:pPr>
              <w:pStyle w:val="TableText"/>
            </w:pPr>
            <w:r w:rsidRPr="009339E0">
              <w:t>G1 Pre-tx: 38.00 (9.75)</w:t>
            </w:r>
          </w:p>
          <w:p w14:paraId="59EDD1E5" w14:textId="77777777" w:rsidR="003A51F2" w:rsidRPr="009339E0" w:rsidRDefault="003A51F2" w:rsidP="003A51F2">
            <w:pPr>
              <w:pStyle w:val="TableText"/>
            </w:pPr>
            <w:r w:rsidRPr="009339E0">
              <w:t xml:space="preserve">G1 Post-tx: 26.81(11.45) </w:t>
            </w:r>
          </w:p>
          <w:p w14:paraId="139A1197" w14:textId="4E7C1598" w:rsidR="003A51F2" w:rsidRPr="009339E0" w:rsidRDefault="003A51F2" w:rsidP="003A51F2">
            <w:pPr>
              <w:pStyle w:val="TableText"/>
            </w:pPr>
            <w:r w:rsidRPr="009339E0">
              <w:t xml:space="preserve">G1 18 week </w:t>
            </w:r>
            <w:r w:rsidR="00FF4EF4" w:rsidRPr="00FF4EF4">
              <w:t>followup</w:t>
            </w:r>
            <w:r w:rsidRPr="009339E0">
              <w:t>: 28.56 (10.62)</w:t>
            </w:r>
          </w:p>
          <w:p w14:paraId="18A187B4" w14:textId="0955552B" w:rsidR="003A51F2" w:rsidRPr="009339E0" w:rsidRDefault="003A51F2" w:rsidP="003A51F2">
            <w:pPr>
              <w:pStyle w:val="TableText"/>
            </w:pPr>
            <w:r w:rsidRPr="009339E0">
              <w:t xml:space="preserve">G1 24 week </w:t>
            </w:r>
            <w:r w:rsidR="00FF4EF4" w:rsidRPr="00FF4EF4">
              <w:t>followup</w:t>
            </w:r>
            <w:r w:rsidRPr="009339E0">
              <w:t>: 29.47 (12.61)</w:t>
            </w:r>
          </w:p>
          <w:p w14:paraId="07DFC090" w14:textId="77777777" w:rsidR="003A51F2" w:rsidRPr="009339E0" w:rsidRDefault="003A51F2" w:rsidP="003A51F2">
            <w:pPr>
              <w:pStyle w:val="TableText"/>
            </w:pPr>
          </w:p>
          <w:p w14:paraId="2DEB0252" w14:textId="77777777" w:rsidR="003A51F2" w:rsidRPr="009339E0" w:rsidRDefault="003A51F2" w:rsidP="003A51F2">
            <w:pPr>
              <w:pStyle w:val="TableText"/>
            </w:pPr>
            <w:r w:rsidRPr="009339E0">
              <w:t>G2 Pre-tx: 39.53(9.13)</w:t>
            </w:r>
          </w:p>
          <w:p w14:paraId="2BC4CB7F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40.55 (10.59) </w:t>
            </w:r>
          </w:p>
          <w:p w14:paraId="37BF9A75" w14:textId="29B10A25" w:rsidR="003A51F2" w:rsidRPr="009339E0" w:rsidRDefault="003A51F2" w:rsidP="003A51F2">
            <w:pPr>
              <w:pStyle w:val="TableText"/>
            </w:pPr>
            <w:r w:rsidRPr="009339E0">
              <w:t xml:space="preserve">G2 18 week </w:t>
            </w:r>
            <w:r w:rsidR="00FF4EF4" w:rsidRPr="00FF4EF4">
              <w:t>followup</w:t>
            </w:r>
            <w:r w:rsidRPr="009339E0">
              <w:t>: 40.18 (11.10)</w:t>
            </w:r>
          </w:p>
          <w:p w14:paraId="4C9553BE" w14:textId="07DEF7C6" w:rsidR="003A51F2" w:rsidRPr="009339E0" w:rsidRDefault="003A51F2" w:rsidP="003A51F2">
            <w:pPr>
              <w:pStyle w:val="TableText"/>
            </w:pPr>
            <w:r w:rsidRPr="009339E0">
              <w:t xml:space="preserve">G2 24 week </w:t>
            </w:r>
            <w:r w:rsidR="00FF4EF4" w:rsidRPr="00FF4EF4">
              <w:t>followup</w:t>
            </w:r>
            <w:r w:rsidRPr="009339E0">
              <w:t>: 37.87 (12.62)</w:t>
            </w:r>
          </w:p>
          <w:p w14:paraId="17BA86AE" w14:textId="77777777" w:rsidR="003A51F2" w:rsidRPr="009339E0" w:rsidRDefault="003A51F2" w:rsidP="003A51F2">
            <w:pPr>
              <w:pStyle w:val="TableText"/>
            </w:pPr>
            <w:r w:rsidRPr="009339E0">
              <w:t>Hedges’ g between group: 0.70</w:t>
            </w:r>
          </w:p>
          <w:p w14:paraId="69CD6ED7" w14:textId="77777777" w:rsidR="003A51F2" w:rsidRPr="009339E0" w:rsidRDefault="003A51F2" w:rsidP="003A51F2">
            <w:pPr>
              <w:pStyle w:val="TableText"/>
            </w:pPr>
          </w:p>
          <w:p w14:paraId="09221FB3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: -0.223 (0.089), p&lt;0.0135</w:t>
            </w:r>
          </w:p>
          <w:p w14:paraId="7D26D796" w14:textId="77777777" w:rsidR="003A51F2" w:rsidRPr="009339E0" w:rsidRDefault="003A51F2" w:rsidP="003A51F2">
            <w:pPr>
              <w:pStyle w:val="TableText"/>
            </w:pPr>
          </w:p>
          <w:p w14:paraId="56299339" w14:textId="77777777" w:rsidR="003A51F2" w:rsidRPr="009339E0" w:rsidRDefault="003A51F2" w:rsidP="003A51F2">
            <w:pPr>
              <w:pStyle w:val="TableText"/>
            </w:pPr>
            <w:r w:rsidRPr="009339E0">
              <w:t>SCL-90-Revised (ITT)</w:t>
            </w:r>
          </w:p>
          <w:p w14:paraId="1401C3C2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2BF98FC" w14:textId="77777777" w:rsidR="003A51F2" w:rsidRPr="009339E0" w:rsidRDefault="003A51F2" w:rsidP="003A51F2">
            <w:pPr>
              <w:pStyle w:val="TableText"/>
            </w:pPr>
            <w:r w:rsidRPr="009339E0">
              <w:t>G1 Pre-tx: 1.90 (0.66)</w:t>
            </w:r>
          </w:p>
          <w:p w14:paraId="2B5CB52B" w14:textId="77777777" w:rsidR="003A51F2" w:rsidRPr="009339E0" w:rsidRDefault="003A51F2" w:rsidP="003A51F2">
            <w:pPr>
              <w:pStyle w:val="TableText"/>
            </w:pPr>
            <w:r w:rsidRPr="009339E0">
              <w:t xml:space="preserve">G1 Post-tx: 1.39(0.63) </w:t>
            </w:r>
          </w:p>
          <w:p w14:paraId="1E9F0040" w14:textId="0FD4219A" w:rsidR="003A51F2" w:rsidRPr="009339E0" w:rsidRDefault="003A51F2" w:rsidP="003A51F2">
            <w:pPr>
              <w:pStyle w:val="TableText"/>
            </w:pPr>
            <w:r w:rsidRPr="009339E0">
              <w:t xml:space="preserve">G1 18 week </w:t>
            </w:r>
            <w:r w:rsidR="00FF4EF4" w:rsidRPr="00FF4EF4">
              <w:t>followup</w:t>
            </w:r>
            <w:r w:rsidRPr="009339E0">
              <w:t>: 1.38 (0.63)</w:t>
            </w:r>
          </w:p>
          <w:p w14:paraId="54D9519E" w14:textId="5819CD09" w:rsidR="003A51F2" w:rsidRPr="009339E0" w:rsidRDefault="003A51F2" w:rsidP="003A51F2">
            <w:pPr>
              <w:pStyle w:val="TableText"/>
            </w:pPr>
            <w:r w:rsidRPr="009339E0">
              <w:t xml:space="preserve">G1 24 week </w:t>
            </w:r>
            <w:r w:rsidR="00FF4EF4" w:rsidRPr="00FF4EF4">
              <w:t>followup</w:t>
            </w:r>
            <w:r w:rsidRPr="009339E0">
              <w:t>: 1.41 (0.63)</w:t>
            </w:r>
          </w:p>
          <w:p w14:paraId="301D0758" w14:textId="77777777" w:rsidR="003A51F2" w:rsidRPr="009339E0" w:rsidRDefault="003A51F2" w:rsidP="003A51F2">
            <w:pPr>
              <w:pStyle w:val="TableText"/>
            </w:pPr>
          </w:p>
          <w:p w14:paraId="64AF98DA" w14:textId="77777777" w:rsidR="003A51F2" w:rsidRPr="009339E0" w:rsidRDefault="003A51F2" w:rsidP="003A51F2">
            <w:pPr>
              <w:pStyle w:val="TableText"/>
            </w:pPr>
            <w:r w:rsidRPr="009339E0">
              <w:t>G2 Pre-tx: 2.01(0.58)</w:t>
            </w:r>
          </w:p>
          <w:p w14:paraId="3F87D3E3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1.94 (0.64) </w:t>
            </w:r>
          </w:p>
          <w:p w14:paraId="58D88C7F" w14:textId="70DBC608" w:rsidR="003A51F2" w:rsidRPr="009339E0" w:rsidRDefault="003A51F2" w:rsidP="003A51F2">
            <w:pPr>
              <w:pStyle w:val="TableText"/>
            </w:pPr>
            <w:r w:rsidRPr="009339E0">
              <w:t xml:space="preserve">G2 18 week </w:t>
            </w:r>
            <w:r w:rsidR="00FF4EF4" w:rsidRPr="00FF4EF4">
              <w:t>followup</w:t>
            </w:r>
            <w:r w:rsidRPr="009339E0">
              <w:t>: 1.81 (0.70)</w:t>
            </w:r>
          </w:p>
          <w:p w14:paraId="0692C699" w14:textId="3A491319" w:rsidR="003A51F2" w:rsidRPr="009339E0" w:rsidRDefault="003A51F2" w:rsidP="003A51F2">
            <w:pPr>
              <w:pStyle w:val="TableText"/>
            </w:pPr>
            <w:r w:rsidRPr="009339E0">
              <w:t xml:space="preserve">G2 24 week </w:t>
            </w:r>
            <w:r w:rsidR="00FF4EF4" w:rsidRPr="00FF4EF4">
              <w:t>followup</w:t>
            </w:r>
            <w:r w:rsidRPr="009339E0">
              <w:t>: 1.73 (0.69)</w:t>
            </w:r>
          </w:p>
          <w:p w14:paraId="47D9829F" w14:textId="77777777" w:rsidR="003A51F2" w:rsidRPr="009339E0" w:rsidRDefault="003A51F2" w:rsidP="003A51F2">
            <w:pPr>
              <w:pStyle w:val="TableText"/>
            </w:pPr>
            <w:r w:rsidRPr="009339E0">
              <w:t>Hedges’ g between group: 0.36</w:t>
            </w:r>
          </w:p>
          <w:p w14:paraId="7E74D996" w14:textId="77777777" w:rsidR="003A51F2" w:rsidRPr="009339E0" w:rsidRDefault="003A51F2" w:rsidP="003A51F2">
            <w:pPr>
              <w:pStyle w:val="TableText"/>
            </w:pPr>
          </w:p>
          <w:p w14:paraId="63CC48CD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: -0.002 (0.006), p=0.672</w:t>
            </w:r>
          </w:p>
        </w:tc>
        <w:tc>
          <w:tcPr>
            <w:tcW w:w="2568" w:type="dxa"/>
          </w:tcPr>
          <w:p w14:paraId="2F11BD4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77" w:type="dxa"/>
          </w:tcPr>
          <w:p w14:paraId="56985B8F" w14:textId="77777777" w:rsidR="003A51F2" w:rsidRPr="009339E0" w:rsidRDefault="003A51F2" w:rsidP="003A51F2">
            <w:pPr>
              <w:pStyle w:val="TableText"/>
            </w:pPr>
            <w:r w:rsidRPr="009339E0">
              <w:t>GAF (ITT)</w:t>
            </w:r>
          </w:p>
          <w:p w14:paraId="2DFD715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EF0E745" w14:textId="77777777" w:rsidR="003A51F2" w:rsidRPr="009339E0" w:rsidRDefault="003A51F2" w:rsidP="003A51F2">
            <w:pPr>
              <w:pStyle w:val="TableText"/>
            </w:pPr>
            <w:r w:rsidRPr="009339E0">
              <w:t>G1 Pre-tx: 41.50 (4.50)</w:t>
            </w:r>
          </w:p>
          <w:p w14:paraId="2AE540C6" w14:textId="77777777" w:rsidR="003A51F2" w:rsidRPr="009339E0" w:rsidRDefault="003A51F2" w:rsidP="003A51F2">
            <w:pPr>
              <w:pStyle w:val="TableText"/>
            </w:pPr>
            <w:r w:rsidRPr="009339E0">
              <w:t xml:space="preserve">G1 Post-tx: 49.44(8.40) </w:t>
            </w:r>
          </w:p>
          <w:p w14:paraId="37F2A567" w14:textId="206E7908" w:rsidR="003A51F2" w:rsidRPr="009339E0" w:rsidRDefault="003A51F2" w:rsidP="003A51F2">
            <w:pPr>
              <w:pStyle w:val="TableText"/>
            </w:pPr>
            <w:r w:rsidRPr="009339E0">
              <w:t xml:space="preserve">G1 18 week </w:t>
            </w:r>
            <w:r w:rsidR="00FF4EF4" w:rsidRPr="00FF4EF4">
              <w:t>followup</w:t>
            </w:r>
            <w:r w:rsidRPr="009339E0">
              <w:t>: 51.33 (7.88)</w:t>
            </w:r>
          </w:p>
          <w:p w14:paraId="72C0201B" w14:textId="4925DE4E" w:rsidR="003A51F2" w:rsidRPr="009339E0" w:rsidRDefault="003A51F2" w:rsidP="003A51F2">
            <w:pPr>
              <w:pStyle w:val="TableText"/>
            </w:pPr>
            <w:r w:rsidRPr="009339E0">
              <w:t xml:space="preserve">G1 24 week </w:t>
            </w:r>
            <w:r w:rsidR="00FF4EF4" w:rsidRPr="00FF4EF4">
              <w:t>followup</w:t>
            </w:r>
            <w:r w:rsidRPr="009339E0">
              <w:t>: 51.08 (9.89)</w:t>
            </w:r>
          </w:p>
          <w:p w14:paraId="4F9C94C8" w14:textId="77777777" w:rsidR="003A51F2" w:rsidRPr="009339E0" w:rsidRDefault="003A51F2" w:rsidP="003A51F2">
            <w:pPr>
              <w:pStyle w:val="TableText"/>
            </w:pPr>
          </w:p>
          <w:p w14:paraId="4504A8ED" w14:textId="77777777" w:rsidR="003A51F2" w:rsidRPr="009339E0" w:rsidRDefault="003A51F2" w:rsidP="003A51F2">
            <w:pPr>
              <w:pStyle w:val="TableText"/>
            </w:pPr>
            <w:r w:rsidRPr="009339E0">
              <w:t>G2 Pre-tx: 42.79(7.19)</w:t>
            </w:r>
          </w:p>
          <w:p w14:paraId="5ED177FE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43.79 (7.51) </w:t>
            </w:r>
          </w:p>
          <w:p w14:paraId="24F53AB2" w14:textId="4CCE2B3B" w:rsidR="003A51F2" w:rsidRPr="009339E0" w:rsidRDefault="003A51F2" w:rsidP="003A51F2">
            <w:pPr>
              <w:pStyle w:val="TableText"/>
            </w:pPr>
            <w:r w:rsidRPr="009339E0">
              <w:t xml:space="preserve">G2 18 week </w:t>
            </w:r>
            <w:r w:rsidR="00FF4EF4" w:rsidRPr="00FF4EF4">
              <w:t>followup</w:t>
            </w:r>
            <w:r w:rsidRPr="009339E0">
              <w:t>: 42.92 (8.00)</w:t>
            </w:r>
          </w:p>
          <w:p w14:paraId="6ED975F5" w14:textId="1C5D488F" w:rsidR="003A51F2" w:rsidRPr="009339E0" w:rsidRDefault="003A51F2" w:rsidP="003A51F2">
            <w:pPr>
              <w:pStyle w:val="TableText"/>
            </w:pPr>
            <w:r w:rsidRPr="009339E0">
              <w:t xml:space="preserve">G2 24 week </w:t>
            </w:r>
            <w:r w:rsidR="00FF4EF4" w:rsidRPr="00FF4EF4">
              <w:t>followup</w:t>
            </w:r>
            <w:r w:rsidRPr="009339E0">
              <w:t>: 42.92 (8.00)</w:t>
            </w:r>
          </w:p>
          <w:p w14:paraId="278F3A28" w14:textId="77777777" w:rsidR="003A51F2" w:rsidRPr="009339E0" w:rsidRDefault="003A51F2" w:rsidP="003A51F2">
            <w:pPr>
              <w:pStyle w:val="TableText"/>
            </w:pPr>
            <w:r w:rsidRPr="009339E0">
              <w:t>Hedges’ g between group: 1.02</w:t>
            </w:r>
          </w:p>
          <w:p w14:paraId="3CB6D7A4" w14:textId="77777777" w:rsidR="003A51F2" w:rsidRPr="009339E0" w:rsidRDefault="003A51F2" w:rsidP="003A51F2">
            <w:pPr>
              <w:pStyle w:val="TableText"/>
            </w:pPr>
          </w:p>
          <w:p w14:paraId="4D7B7084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: 0.503 (0.094), p&lt;0.001</w:t>
            </w:r>
          </w:p>
        </w:tc>
        <w:tc>
          <w:tcPr>
            <w:tcW w:w="2205" w:type="dxa"/>
          </w:tcPr>
          <w:p w14:paraId="13984BC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34438D02" w14:textId="77777777" w:rsidR="003A51F2" w:rsidRPr="009339E0" w:rsidRDefault="003A51F2" w:rsidP="003A51F2"/>
    <w:p w14:paraId="1E855C59" w14:textId="77777777" w:rsidR="003A51F2" w:rsidRPr="009339E0" w:rsidRDefault="003A51F2" w:rsidP="003A51F2">
      <w:pPr>
        <w:spacing w:after="160" w:line="259" w:lineRule="auto"/>
      </w:pPr>
      <w:r w:rsidRPr="009339E0">
        <w:br w:type="page"/>
      </w:r>
    </w:p>
    <w:p w14:paraId="7D3474E8" w14:textId="45A29D9D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980"/>
        <w:gridCol w:w="1260"/>
        <w:gridCol w:w="2970"/>
        <w:gridCol w:w="2568"/>
        <w:gridCol w:w="1977"/>
        <w:gridCol w:w="2205"/>
      </w:tblGrid>
      <w:tr w:rsidR="003A51F2" w:rsidRPr="009339E0" w14:paraId="6A29231F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980" w:type="dxa"/>
            <w:hideMark/>
          </w:tcPr>
          <w:p w14:paraId="6075D96C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260" w:type="dxa"/>
          </w:tcPr>
          <w:p w14:paraId="2422E8DD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970" w:type="dxa"/>
            <w:hideMark/>
          </w:tcPr>
          <w:p w14:paraId="6A4C3DF3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2568" w:type="dxa"/>
            <w:hideMark/>
          </w:tcPr>
          <w:p w14:paraId="09F1810D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77" w:type="dxa"/>
            <w:hideMark/>
          </w:tcPr>
          <w:p w14:paraId="10F0872C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05" w:type="dxa"/>
            <w:hideMark/>
          </w:tcPr>
          <w:p w14:paraId="767E6658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4D186B9" w14:textId="77777777" w:rsidTr="003A51F2">
        <w:trPr>
          <w:cantSplit/>
        </w:trPr>
        <w:tc>
          <w:tcPr>
            <w:tcW w:w="1980" w:type="dxa"/>
            <w:noWrap/>
          </w:tcPr>
          <w:p w14:paraId="47353E7E" w14:textId="1812ADAF" w:rsidR="003A51F2" w:rsidRPr="009339E0" w:rsidRDefault="003A51F2" w:rsidP="003A51F2">
            <w:pPr>
              <w:pStyle w:val="TableText"/>
            </w:pPr>
            <w:r w:rsidRPr="009339E0">
              <w:t>Brady et al., 2000</w:t>
            </w:r>
            <w:hyperlink w:anchor="_ENREF_66" w:tooltip="Brady, 2000 #1052" w:history="1">
              <w:r w:rsidR="00C82E3A" w:rsidRPr="009339E0">
                <w:fldChar w:fldCharType="begin">
                  <w:fldData xml:space="preserve">PEVuZE5vdGU+PENpdGU+PEF1dGhvcj5CcmFkeTwvQXV0aG9yPjxZZWFyPjIwMDA8L1llYXI+PFJl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cmFkeTwvQXV0aG9yPjxZZWFyPjIwMDA8L1llYXI+PFJl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6</w:t>
              </w:r>
              <w:r w:rsidR="00C82E3A" w:rsidRPr="009339E0">
                <w:fldChar w:fldCharType="end"/>
              </w:r>
            </w:hyperlink>
          </w:p>
          <w:p w14:paraId="60AB46A2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260" w:type="dxa"/>
          </w:tcPr>
          <w:p w14:paraId="25C18D0B" w14:textId="77777777" w:rsidR="003A51F2" w:rsidRPr="009339E0" w:rsidRDefault="003A51F2" w:rsidP="003A51F2">
            <w:pPr>
              <w:pStyle w:val="TableText"/>
            </w:pPr>
            <w:r w:rsidRPr="009339E0">
              <w:t>G1: Sertraline</w:t>
            </w:r>
          </w:p>
          <w:p w14:paraId="0D4CB0D2" w14:textId="77777777" w:rsidR="003A51F2" w:rsidRPr="009339E0" w:rsidRDefault="003A51F2" w:rsidP="003A51F2">
            <w:pPr>
              <w:pStyle w:val="TableText"/>
            </w:pPr>
            <w:r w:rsidRPr="009339E0">
              <w:t>25 to 200 mg/day</w:t>
            </w:r>
          </w:p>
          <w:p w14:paraId="52282940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970" w:type="dxa"/>
            <w:hideMark/>
          </w:tcPr>
          <w:p w14:paraId="69C36898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  <w:r w:rsidRPr="009339E0">
              <w:br/>
              <w:t>Mean Change (SEM)</w:t>
            </w:r>
            <w:r w:rsidRPr="009339E0">
              <w:br/>
              <w:t>G1: -8.6 (1.3)</w:t>
            </w:r>
            <w:r w:rsidRPr="009339E0">
              <w:br/>
              <w:t>G2: -5.0 (1.2)</w:t>
            </w:r>
            <w:r w:rsidRPr="009339E0">
              <w:br/>
              <w:t>G1 vs. G2, p=0.04</w:t>
            </w:r>
          </w:p>
        </w:tc>
        <w:tc>
          <w:tcPr>
            <w:tcW w:w="2568" w:type="dxa"/>
            <w:hideMark/>
          </w:tcPr>
          <w:p w14:paraId="08908216" w14:textId="77777777" w:rsidR="003A51F2" w:rsidRPr="009339E0" w:rsidRDefault="003A51F2" w:rsidP="003A51F2">
            <w:pPr>
              <w:pStyle w:val="TableText"/>
            </w:pPr>
            <w:r w:rsidRPr="009339E0">
              <w:t xml:space="preserve">Q-LES-Q </w:t>
            </w:r>
            <w:r w:rsidRPr="009339E0">
              <w:br/>
              <w:t>Mean Change (SEM)</w:t>
            </w:r>
            <w:r w:rsidRPr="009339E0">
              <w:br/>
              <w:t>G1: 11.7 (2.1)</w:t>
            </w:r>
            <w:r w:rsidRPr="009339E0">
              <w:br/>
              <w:t>G2: 3.3 (16.7)</w:t>
            </w:r>
            <w:r w:rsidRPr="009339E0">
              <w:br/>
              <w:t>G1 vs. G2, p=0.004</w:t>
            </w:r>
          </w:p>
        </w:tc>
        <w:tc>
          <w:tcPr>
            <w:tcW w:w="1977" w:type="dxa"/>
            <w:hideMark/>
          </w:tcPr>
          <w:p w14:paraId="2ADB4AEE" w14:textId="77777777" w:rsidR="003A51F2" w:rsidRPr="009339E0" w:rsidRDefault="003A51F2" w:rsidP="003A51F2">
            <w:pPr>
              <w:pStyle w:val="TableText"/>
            </w:pPr>
            <w:r w:rsidRPr="009339E0">
              <w:t>CAPS social functioning subscale</w:t>
            </w:r>
          </w:p>
          <w:p w14:paraId="39D64422" w14:textId="77777777" w:rsidR="003A51F2" w:rsidRPr="009339E0" w:rsidRDefault="003A51F2" w:rsidP="003A51F2">
            <w:pPr>
              <w:pStyle w:val="TableText"/>
            </w:pPr>
            <w:r w:rsidRPr="009339E0">
              <w:t>Mean Change (SEM)</w:t>
            </w:r>
            <w:r w:rsidRPr="009339E0">
              <w:br/>
              <w:t>G1:-1.2 (0.11)</w:t>
            </w:r>
            <w:r w:rsidRPr="009339E0">
              <w:br/>
              <w:t>G2: -0.7 (0.11)</w:t>
            </w:r>
            <w:r w:rsidRPr="009339E0">
              <w:br/>
              <w:t>G1 vs. G2, p=0.001</w:t>
            </w:r>
            <w:r w:rsidRPr="009339E0">
              <w:br/>
            </w:r>
            <w:r w:rsidRPr="009339E0">
              <w:br/>
              <w:t>CAPS occupational functioning subscale</w:t>
            </w:r>
          </w:p>
          <w:p w14:paraId="6C00A49D" w14:textId="77777777" w:rsidR="003A51F2" w:rsidRPr="009339E0" w:rsidRDefault="003A51F2" w:rsidP="003A51F2">
            <w:pPr>
              <w:pStyle w:val="TableText"/>
            </w:pPr>
            <w:r w:rsidRPr="009339E0">
              <w:t>Mean change(Endpoint – Baseline) (SEM)</w:t>
            </w:r>
            <w:r w:rsidRPr="009339E0">
              <w:br/>
              <w:t>G1:-0.7 (0.10)</w:t>
            </w:r>
            <w:r w:rsidRPr="009339E0">
              <w:br/>
              <w:t>G2: -0.4 (0.10)</w:t>
            </w:r>
            <w:r w:rsidRPr="009339E0">
              <w:br/>
              <w:t>G1 vs. G2, p=0.001</w:t>
            </w:r>
          </w:p>
        </w:tc>
        <w:tc>
          <w:tcPr>
            <w:tcW w:w="2205" w:type="dxa"/>
            <w:hideMark/>
          </w:tcPr>
          <w:p w14:paraId="6FB81A3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515AFE41" w14:textId="77777777" w:rsidTr="003A51F2">
        <w:trPr>
          <w:cantSplit/>
        </w:trPr>
        <w:tc>
          <w:tcPr>
            <w:tcW w:w="1980" w:type="dxa"/>
            <w:noWrap/>
            <w:hideMark/>
          </w:tcPr>
          <w:p w14:paraId="752A0E3E" w14:textId="735ABBEA" w:rsidR="003A51F2" w:rsidRPr="009339E0" w:rsidRDefault="003A51F2" w:rsidP="003A51F2">
            <w:pPr>
              <w:pStyle w:val="TableText"/>
            </w:pPr>
            <w:r w:rsidRPr="009339E0">
              <w:t>Brady et al., 2005</w:t>
            </w:r>
            <w:hyperlink w:anchor="_ENREF_67" w:tooltip="Brady, 2005 #709" w:history="1">
              <w:r w:rsidR="00C82E3A" w:rsidRPr="009339E0">
                <w:fldChar w:fldCharType="begin">
                  <w:fldData xml:space="preserve">PEVuZE5vdGU+PENpdGU+PEF1dGhvcj5CcmFkeTwvQXV0aG9yPjxZZWFyPjIwMDU8L1llYXI+PFJl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cmFkeTwvQXV0aG9yPjxZZWFyPjIwMDU8L1llYXI+PFJl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7</w:t>
              </w:r>
              <w:r w:rsidR="00C82E3A" w:rsidRPr="009339E0">
                <w:fldChar w:fldCharType="end"/>
              </w:r>
            </w:hyperlink>
          </w:p>
        </w:tc>
        <w:tc>
          <w:tcPr>
            <w:tcW w:w="1260" w:type="dxa"/>
          </w:tcPr>
          <w:p w14:paraId="697152B6" w14:textId="77777777" w:rsidR="003A51F2" w:rsidRPr="009339E0" w:rsidRDefault="003A51F2" w:rsidP="003A51F2">
            <w:pPr>
              <w:pStyle w:val="TableText"/>
            </w:pPr>
            <w:r w:rsidRPr="009339E0">
              <w:t>G1: Sertraline</w:t>
            </w:r>
          </w:p>
          <w:p w14:paraId="3B7F096D" w14:textId="77777777" w:rsidR="003A51F2" w:rsidRPr="009339E0" w:rsidRDefault="003A51F2" w:rsidP="003A51F2">
            <w:pPr>
              <w:pStyle w:val="TableText"/>
            </w:pPr>
            <w:r w:rsidRPr="009339E0">
              <w:t>150 mg/day</w:t>
            </w:r>
          </w:p>
          <w:p w14:paraId="1399775D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970" w:type="dxa"/>
            <w:hideMark/>
          </w:tcPr>
          <w:p w14:paraId="0184D952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  <w:r w:rsidRPr="009339E0">
              <w:br/>
              <w:t>ANOVA</w:t>
            </w:r>
            <w:r w:rsidRPr="009339E0">
              <w:br/>
              <w:t>No significant between-group differences (p&gt;0.05)</w:t>
            </w:r>
          </w:p>
        </w:tc>
        <w:tc>
          <w:tcPr>
            <w:tcW w:w="2568" w:type="dxa"/>
            <w:hideMark/>
          </w:tcPr>
          <w:p w14:paraId="6091CA8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77" w:type="dxa"/>
            <w:hideMark/>
          </w:tcPr>
          <w:p w14:paraId="541439B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05" w:type="dxa"/>
            <w:hideMark/>
          </w:tcPr>
          <w:p w14:paraId="26F648F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2AD8F67B" w14:textId="77777777" w:rsidR="003A51F2" w:rsidRPr="009339E0" w:rsidRDefault="003A51F2" w:rsidP="003A51F2"/>
    <w:p w14:paraId="6074919E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303386E" w14:textId="0A8556FF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980"/>
        <w:gridCol w:w="1260"/>
        <w:gridCol w:w="2970"/>
        <w:gridCol w:w="2430"/>
        <w:gridCol w:w="1996"/>
        <w:gridCol w:w="2324"/>
      </w:tblGrid>
      <w:tr w:rsidR="003A51F2" w:rsidRPr="009339E0" w14:paraId="260CA2E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980" w:type="dxa"/>
            <w:hideMark/>
          </w:tcPr>
          <w:p w14:paraId="5D98D297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260" w:type="dxa"/>
          </w:tcPr>
          <w:p w14:paraId="4AD3C3C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970" w:type="dxa"/>
            <w:hideMark/>
          </w:tcPr>
          <w:p w14:paraId="390B33E3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2430" w:type="dxa"/>
            <w:hideMark/>
          </w:tcPr>
          <w:p w14:paraId="7DD26FF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96" w:type="dxa"/>
            <w:hideMark/>
          </w:tcPr>
          <w:p w14:paraId="0D1D60A6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24" w:type="dxa"/>
            <w:hideMark/>
          </w:tcPr>
          <w:p w14:paraId="3B11699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DDB4C1F" w14:textId="77777777" w:rsidTr="003A51F2">
        <w:trPr>
          <w:cantSplit/>
        </w:trPr>
        <w:tc>
          <w:tcPr>
            <w:tcW w:w="1980" w:type="dxa"/>
            <w:noWrap/>
          </w:tcPr>
          <w:p w14:paraId="4DD2DBC6" w14:textId="7252E69A" w:rsidR="003A51F2" w:rsidRPr="009339E0" w:rsidRDefault="003A51F2" w:rsidP="003A51F2">
            <w:pPr>
              <w:pStyle w:val="TableText"/>
            </w:pPr>
            <w:r w:rsidRPr="009339E0">
              <w:t>Bryant et al., 2003</w:t>
            </w:r>
            <w:hyperlink w:anchor="_ENREF_41" w:tooltip="Bryant, 2003 #841" w:history="1">
              <w:r w:rsidR="00C82E3A" w:rsidRPr="009339E0">
                <w:fldChar w:fldCharType="begin">
                  <w:fldData xml:space="preserve">PEVuZE5vdGU+PENpdGU+PEF1dGhvcj5CcnlhbnQ8L0F1dGhvcj48WWVhcj4yMDAzPC9ZZWFyPjxS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cnlhbnQ8L0F1dGhvcj48WWVhcj4yMDAzPC9ZZWFyPjxS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1</w:t>
              </w:r>
              <w:r w:rsidR="00C82E3A" w:rsidRPr="009339E0">
                <w:fldChar w:fldCharType="end"/>
              </w:r>
            </w:hyperlink>
          </w:p>
          <w:p w14:paraId="2D4622EE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260" w:type="dxa"/>
          </w:tcPr>
          <w:p w14:paraId="76B6E2CB" w14:textId="77777777" w:rsidR="003A51F2" w:rsidRPr="009339E0" w:rsidRDefault="003A51F2" w:rsidP="003A51F2">
            <w:pPr>
              <w:pStyle w:val="TableText"/>
            </w:pPr>
            <w:r w:rsidRPr="009339E0">
              <w:t>G1: CBT, exposure based therapy(PE)</w:t>
            </w:r>
          </w:p>
          <w:p w14:paraId="612779E2" w14:textId="77777777" w:rsidR="003A51F2" w:rsidRPr="009339E0" w:rsidRDefault="003A51F2" w:rsidP="003A51F2">
            <w:pPr>
              <w:pStyle w:val="TableText"/>
            </w:pPr>
            <w:r w:rsidRPr="009339E0">
              <w:t xml:space="preserve">G2: CBT-Mixed </w:t>
            </w:r>
          </w:p>
          <w:p w14:paraId="427BC1EC" w14:textId="77777777" w:rsidR="003A51F2" w:rsidRPr="009339E0" w:rsidRDefault="003A51F2" w:rsidP="003A51F2">
            <w:pPr>
              <w:pStyle w:val="TableText"/>
            </w:pPr>
            <w:r w:rsidRPr="009339E0">
              <w:t>Prolonged Imaginal Exposure plus CR</w:t>
            </w:r>
          </w:p>
          <w:p w14:paraId="20CB4703" w14:textId="77777777" w:rsidR="003A51F2" w:rsidRPr="009339E0" w:rsidRDefault="003A51F2" w:rsidP="003A51F2">
            <w:pPr>
              <w:pStyle w:val="TableText"/>
            </w:pPr>
            <w:r w:rsidRPr="009339E0">
              <w:t>G3: Supportive Control</w:t>
            </w:r>
          </w:p>
        </w:tc>
        <w:tc>
          <w:tcPr>
            <w:tcW w:w="2970" w:type="dxa"/>
            <w:hideMark/>
          </w:tcPr>
          <w:p w14:paraId="3170147C" w14:textId="77777777" w:rsidR="003A51F2" w:rsidRPr="009339E0" w:rsidRDefault="003A51F2" w:rsidP="003A51F2">
            <w:pPr>
              <w:pStyle w:val="TableText"/>
            </w:pPr>
            <w:r w:rsidRPr="009339E0">
              <w:t>STAI-State</w:t>
            </w:r>
          </w:p>
          <w:p w14:paraId="33CE9D15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186D05C6" w14:textId="77777777" w:rsidR="003A51F2" w:rsidRPr="009339E0" w:rsidRDefault="003A51F2" w:rsidP="003A51F2">
            <w:pPr>
              <w:pStyle w:val="TableText"/>
            </w:pPr>
            <w:r w:rsidRPr="009339E0">
              <w:t>G1 Pre-tx: 56.80 (11.22)</w:t>
            </w:r>
          </w:p>
          <w:p w14:paraId="298339EC" w14:textId="77777777" w:rsidR="003A51F2" w:rsidRPr="009339E0" w:rsidRDefault="003A51F2" w:rsidP="003A51F2">
            <w:pPr>
              <w:pStyle w:val="TableText"/>
            </w:pPr>
            <w:r w:rsidRPr="009339E0">
              <w:t>G1 Post-tx: 43.10 (13.52)</w:t>
            </w:r>
          </w:p>
          <w:p w14:paraId="2A51E708" w14:textId="77777777" w:rsidR="003A51F2" w:rsidRPr="009339E0" w:rsidRDefault="003A51F2" w:rsidP="003A51F2">
            <w:pPr>
              <w:pStyle w:val="TableText"/>
            </w:pPr>
            <w:r w:rsidRPr="009339E0">
              <w:t>G1 6 mth FU: 42.85 (14.90)</w:t>
            </w:r>
          </w:p>
          <w:p w14:paraId="2318DEA5" w14:textId="77777777" w:rsidR="003A51F2" w:rsidRPr="009339E0" w:rsidRDefault="003A51F2" w:rsidP="003A51F2">
            <w:pPr>
              <w:pStyle w:val="TableText"/>
            </w:pPr>
          </w:p>
          <w:p w14:paraId="0C223763" w14:textId="77777777" w:rsidR="003A51F2" w:rsidRPr="009339E0" w:rsidRDefault="003A51F2" w:rsidP="003A51F2">
            <w:pPr>
              <w:pStyle w:val="TableText"/>
            </w:pPr>
            <w:r w:rsidRPr="009339E0">
              <w:t>G2 Pre-tx: 54.60 (8.20)</w:t>
            </w:r>
          </w:p>
          <w:p w14:paraId="17B38378" w14:textId="77777777" w:rsidR="003A51F2" w:rsidRPr="009339E0" w:rsidRDefault="003A51F2" w:rsidP="003A51F2">
            <w:pPr>
              <w:pStyle w:val="TableText"/>
            </w:pPr>
            <w:r w:rsidRPr="009339E0">
              <w:t>G2 Post-tx: 41.45 (14.77)</w:t>
            </w:r>
          </w:p>
          <w:p w14:paraId="5CC75667" w14:textId="77777777" w:rsidR="003A51F2" w:rsidRPr="009339E0" w:rsidRDefault="003A51F2" w:rsidP="003A51F2">
            <w:pPr>
              <w:pStyle w:val="TableText"/>
            </w:pPr>
            <w:r w:rsidRPr="009339E0">
              <w:t>G2 6 mth FU: 43.45 (11.85)</w:t>
            </w:r>
          </w:p>
          <w:p w14:paraId="664A9604" w14:textId="77777777" w:rsidR="003A51F2" w:rsidRPr="009339E0" w:rsidRDefault="003A51F2" w:rsidP="003A51F2">
            <w:pPr>
              <w:pStyle w:val="TableText"/>
            </w:pPr>
          </w:p>
          <w:p w14:paraId="566A072C" w14:textId="77777777" w:rsidR="003A51F2" w:rsidRPr="009339E0" w:rsidRDefault="003A51F2" w:rsidP="003A51F2">
            <w:pPr>
              <w:pStyle w:val="TableText"/>
            </w:pPr>
            <w:r w:rsidRPr="009339E0">
              <w:t>G3 Pre-tx: 56.28 (11.12)</w:t>
            </w:r>
          </w:p>
          <w:p w14:paraId="3CA1F628" w14:textId="77777777" w:rsidR="003A51F2" w:rsidRPr="009339E0" w:rsidRDefault="003A51F2" w:rsidP="003A51F2">
            <w:pPr>
              <w:pStyle w:val="TableText"/>
            </w:pPr>
            <w:r w:rsidRPr="009339E0">
              <w:t>G3 Post-tx: 51.50 (12.00)</w:t>
            </w:r>
          </w:p>
          <w:p w14:paraId="2C6D27D6" w14:textId="77777777" w:rsidR="003A51F2" w:rsidRPr="009339E0" w:rsidRDefault="003A51F2" w:rsidP="003A51F2">
            <w:pPr>
              <w:pStyle w:val="TableText"/>
            </w:pPr>
            <w:r w:rsidRPr="009339E0">
              <w:t>G3 6 mth FU: 53.33 (9.70)</w:t>
            </w:r>
          </w:p>
          <w:p w14:paraId="729E0545" w14:textId="77777777" w:rsidR="003A51F2" w:rsidRPr="009339E0" w:rsidRDefault="003A51F2" w:rsidP="003A51F2">
            <w:pPr>
              <w:pStyle w:val="TableText"/>
            </w:pPr>
          </w:p>
          <w:p w14:paraId="333D21AD" w14:textId="77777777" w:rsidR="003A51F2" w:rsidRPr="009339E0" w:rsidRDefault="003A51F2" w:rsidP="003A51F2">
            <w:pPr>
              <w:pStyle w:val="TableText"/>
            </w:pPr>
            <w:r w:rsidRPr="009339E0">
              <w:t>Post-tx, p&lt;0.01 (main effects)</w:t>
            </w:r>
          </w:p>
          <w:p w14:paraId="4B41BC32" w14:textId="77777777" w:rsidR="003A51F2" w:rsidRPr="009339E0" w:rsidRDefault="003A51F2" w:rsidP="003A51F2">
            <w:pPr>
              <w:pStyle w:val="TableText"/>
            </w:pPr>
            <w:r w:rsidRPr="009339E0">
              <w:t>FU, p&lt;0.05 (main effect)</w:t>
            </w:r>
          </w:p>
          <w:p w14:paraId="33DD958B" w14:textId="77777777" w:rsidR="003A51F2" w:rsidRPr="009339E0" w:rsidRDefault="003A51F2" w:rsidP="003A51F2">
            <w:pPr>
              <w:pStyle w:val="TableText"/>
            </w:pPr>
          </w:p>
          <w:p w14:paraId="56BEC4FE" w14:textId="77777777" w:rsidR="003A51F2" w:rsidRPr="009339E0" w:rsidRDefault="003A51F2" w:rsidP="003A51F2">
            <w:pPr>
              <w:pStyle w:val="TableText"/>
            </w:pPr>
            <w:r w:rsidRPr="009339E0">
              <w:t xml:space="preserve">BDI </w:t>
            </w:r>
          </w:p>
          <w:p w14:paraId="6F9839C2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3DECC07C" w14:textId="77777777" w:rsidR="003A51F2" w:rsidRPr="009339E0" w:rsidRDefault="003A51F2" w:rsidP="003A51F2">
            <w:pPr>
              <w:pStyle w:val="TableText"/>
            </w:pPr>
            <w:r w:rsidRPr="009339E0">
              <w:t>G1 Pre-tx: 21.65 (11.18)</w:t>
            </w:r>
          </w:p>
          <w:p w14:paraId="3EA13C60" w14:textId="77777777" w:rsidR="003A51F2" w:rsidRPr="009339E0" w:rsidRDefault="003A51F2" w:rsidP="003A51F2">
            <w:pPr>
              <w:pStyle w:val="TableText"/>
            </w:pPr>
            <w:r w:rsidRPr="009339E0">
              <w:t>G1 Post-tx: 17.45 (12.82)</w:t>
            </w:r>
          </w:p>
          <w:p w14:paraId="4A95F4DC" w14:textId="77777777" w:rsidR="003A51F2" w:rsidRPr="009339E0" w:rsidRDefault="003A51F2" w:rsidP="003A51F2">
            <w:pPr>
              <w:pStyle w:val="TableText"/>
            </w:pPr>
            <w:r w:rsidRPr="009339E0">
              <w:t>G1 6 mth FU: 16.15 (12.19)</w:t>
            </w:r>
          </w:p>
          <w:p w14:paraId="75DF686C" w14:textId="77777777" w:rsidR="003A51F2" w:rsidRPr="009339E0" w:rsidRDefault="003A51F2" w:rsidP="003A51F2">
            <w:pPr>
              <w:pStyle w:val="TableText"/>
            </w:pPr>
          </w:p>
          <w:p w14:paraId="16B5E289" w14:textId="77777777" w:rsidR="003A51F2" w:rsidRPr="009339E0" w:rsidRDefault="003A51F2" w:rsidP="003A51F2">
            <w:pPr>
              <w:pStyle w:val="TableText"/>
            </w:pPr>
            <w:r w:rsidRPr="009339E0">
              <w:t>G2 Pre-tx: 23.15 (10.05)</w:t>
            </w:r>
          </w:p>
          <w:p w14:paraId="5AC05971" w14:textId="77777777" w:rsidR="003A51F2" w:rsidRPr="009339E0" w:rsidRDefault="003A51F2" w:rsidP="003A51F2">
            <w:pPr>
              <w:pStyle w:val="TableText"/>
            </w:pPr>
            <w:r w:rsidRPr="009339E0">
              <w:t>G2 Post-tx: 13.85 (14.31)</w:t>
            </w:r>
          </w:p>
          <w:p w14:paraId="20341C52" w14:textId="77777777" w:rsidR="003A51F2" w:rsidRPr="009339E0" w:rsidRDefault="003A51F2" w:rsidP="003A51F2">
            <w:pPr>
              <w:pStyle w:val="TableText"/>
            </w:pPr>
            <w:r w:rsidRPr="009339E0">
              <w:t>G2 6 mth FU: 14.95 (13.99)</w:t>
            </w:r>
          </w:p>
          <w:p w14:paraId="0A2F2838" w14:textId="77777777" w:rsidR="003A51F2" w:rsidRPr="009339E0" w:rsidRDefault="003A51F2" w:rsidP="003A51F2">
            <w:pPr>
              <w:pStyle w:val="TableText"/>
            </w:pPr>
          </w:p>
          <w:p w14:paraId="4E26A92F" w14:textId="77777777" w:rsidR="003A51F2" w:rsidRPr="009339E0" w:rsidRDefault="003A51F2" w:rsidP="003A51F2">
            <w:pPr>
              <w:pStyle w:val="TableText"/>
            </w:pPr>
            <w:r w:rsidRPr="009339E0">
              <w:t>G3 Pre-tx: 26.56 (11.15)</w:t>
            </w:r>
          </w:p>
          <w:p w14:paraId="3C355CCC" w14:textId="77777777" w:rsidR="003A51F2" w:rsidRPr="009339E0" w:rsidRDefault="003A51F2" w:rsidP="003A51F2">
            <w:pPr>
              <w:pStyle w:val="TableText"/>
            </w:pPr>
            <w:r w:rsidRPr="009339E0">
              <w:t>G3 Post-tx: 23.78 (12.10)</w:t>
            </w:r>
          </w:p>
          <w:p w14:paraId="6635C716" w14:textId="77777777" w:rsidR="003A51F2" w:rsidRPr="009339E0" w:rsidRDefault="003A51F2" w:rsidP="003A51F2">
            <w:pPr>
              <w:pStyle w:val="TableText"/>
            </w:pPr>
            <w:r w:rsidRPr="009339E0">
              <w:t>G3 6 mth FU: 25.33 (12.05)</w:t>
            </w:r>
          </w:p>
          <w:p w14:paraId="3823940C" w14:textId="77777777" w:rsidR="003A51F2" w:rsidRPr="009339E0" w:rsidRDefault="003A51F2" w:rsidP="003A51F2">
            <w:pPr>
              <w:pStyle w:val="TableText"/>
            </w:pPr>
          </w:p>
          <w:p w14:paraId="47F37044" w14:textId="77777777" w:rsidR="003A51F2" w:rsidRPr="009339E0" w:rsidRDefault="003A51F2" w:rsidP="003A51F2">
            <w:pPr>
              <w:pStyle w:val="TableText"/>
            </w:pPr>
            <w:r w:rsidRPr="009339E0">
              <w:t>Post-tx, p&lt;0.01 (main effect)</w:t>
            </w:r>
          </w:p>
          <w:p w14:paraId="6126CDB9" w14:textId="77777777" w:rsidR="003A51F2" w:rsidRPr="009339E0" w:rsidRDefault="003A51F2" w:rsidP="003A51F2">
            <w:pPr>
              <w:pStyle w:val="TableText"/>
            </w:pPr>
            <w:r w:rsidRPr="009339E0">
              <w:t>FU, p&lt;0.05 (main effect)</w:t>
            </w:r>
          </w:p>
        </w:tc>
        <w:tc>
          <w:tcPr>
            <w:tcW w:w="2430" w:type="dxa"/>
            <w:hideMark/>
          </w:tcPr>
          <w:p w14:paraId="28AF171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96" w:type="dxa"/>
          </w:tcPr>
          <w:p w14:paraId="60148705" w14:textId="41B54C6C" w:rsidR="003A51F2" w:rsidRPr="009339E0" w:rsidRDefault="003A51F2" w:rsidP="003A51F2">
            <w:pPr>
              <w:pStyle w:val="TableText"/>
            </w:pPr>
            <w:r w:rsidRPr="009339E0">
              <w:t xml:space="preserve">Good End State Functioning at </w:t>
            </w:r>
            <w:r w:rsidR="00FF4EF4" w:rsidRPr="00FF4EF4">
              <w:t>Followup</w:t>
            </w:r>
            <w:r w:rsidRPr="009339E0">
              <w:t xml:space="preserve"> (Being below specific cut-off scores for both PTSD and depression)</w:t>
            </w:r>
            <w:r w:rsidRPr="009339E0">
              <w:br/>
              <w:t>G1: 15.0%</w:t>
            </w:r>
            <w:r w:rsidRPr="009339E0">
              <w:br/>
              <w:t>G2: 40.0%</w:t>
            </w:r>
            <w:r w:rsidRPr="009339E0">
              <w:br/>
              <w:t>G3: 0.0%</w:t>
            </w:r>
          </w:p>
          <w:p w14:paraId="0E8CAC3A" w14:textId="77777777" w:rsidR="003A51F2" w:rsidRPr="009339E0" w:rsidRDefault="003A51F2" w:rsidP="003A51F2">
            <w:pPr>
              <w:pStyle w:val="TableText"/>
            </w:pPr>
          </w:p>
          <w:p w14:paraId="45B7E5A4" w14:textId="77777777" w:rsidR="003A51F2" w:rsidRPr="009339E0" w:rsidRDefault="003A51F2" w:rsidP="003A51F2">
            <w:pPr>
              <w:pStyle w:val="TableText"/>
            </w:pPr>
            <w:r w:rsidRPr="009339E0">
              <w:t>G1 vs. G3, p&lt;0.01</w:t>
            </w:r>
          </w:p>
          <w:p w14:paraId="3AF1A3BD" w14:textId="77777777" w:rsidR="003A51F2" w:rsidRPr="009339E0" w:rsidRDefault="003A51F2" w:rsidP="003A51F2">
            <w:pPr>
              <w:pStyle w:val="TableText"/>
            </w:pPr>
            <w:r w:rsidRPr="009339E0">
              <w:t>G1 vs. G2, p&lt;0.07</w:t>
            </w:r>
          </w:p>
        </w:tc>
        <w:tc>
          <w:tcPr>
            <w:tcW w:w="2324" w:type="dxa"/>
            <w:hideMark/>
          </w:tcPr>
          <w:p w14:paraId="6323575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41042A16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57CF6C40" w14:textId="386728A3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980"/>
        <w:gridCol w:w="1260"/>
        <w:gridCol w:w="2880"/>
        <w:gridCol w:w="2505"/>
        <w:gridCol w:w="1977"/>
        <w:gridCol w:w="2358"/>
      </w:tblGrid>
      <w:tr w:rsidR="003A51F2" w:rsidRPr="009339E0" w14:paraId="6667978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980" w:type="dxa"/>
            <w:hideMark/>
          </w:tcPr>
          <w:p w14:paraId="4B78C06C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260" w:type="dxa"/>
          </w:tcPr>
          <w:p w14:paraId="727ABBA9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880" w:type="dxa"/>
            <w:hideMark/>
          </w:tcPr>
          <w:p w14:paraId="697E26B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505" w:type="dxa"/>
            <w:hideMark/>
          </w:tcPr>
          <w:p w14:paraId="27A0697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77" w:type="dxa"/>
            <w:hideMark/>
          </w:tcPr>
          <w:p w14:paraId="4FF9CC8C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58" w:type="dxa"/>
            <w:hideMark/>
          </w:tcPr>
          <w:p w14:paraId="3D28EF0D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AF0729C" w14:textId="77777777" w:rsidTr="003A51F2">
        <w:trPr>
          <w:cantSplit/>
        </w:trPr>
        <w:tc>
          <w:tcPr>
            <w:tcW w:w="1980" w:type="dxa"/>
            <w:noWrap/>
            <w:hideMark/>
          </w:tcPr>
          <w:p w14:paraId="2F2D96D3" w14:textId="02BB687D" w:rsidR="003A51F2" w:rsidRPr="009339E0" w:rsidRDefault="003A51F2" w:rsidP="003A51F2">
            <w:pPr>
              <w:pStyle w:val="TableText"/>
            </w:pPr>
            <w:r w:rsidRPr="009339E0">
              <w:t>Bryant et al., 2008</w:t>
            </w:r>
            <w:hyperlink w:anchor="_ENREF_42" w:tooltip="Bryant, 2008 #352" w:history="1">
              <w:r w:rsidR="00C82E3A" w:rsidRPr="009339E0">
                <w:fldChar w:fldCharType="begin">
                  <w:fldData xml:space="preserve">PEVuZE5vdGU+PENpdGU+PEF1dGhvcj5CcnlhbnQ8L0F1dGhvcj48WWVhcj4yMDA4PC9ZZWFyPjxS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cnlhbnQ8L0F1dGhvcj48WWVhcj4yMDA4PC9ZZWFyPjxS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2</w:t>
              </w:r>
              <w:r w:rsidR="00C82E3A" w:rsidRPr="009339E0">
                <w:fldChar w:fldCharType="end"/>
              </w:r>
            </w:hyperlink>
          </w:p>
        </w:tc>
        <w:tc>
          <w:tcPr>
            <w:tcW w:w="1260" w:type="dxa"/>
          </w:tcPr>
          <w:p w14:paraId="02FFE2A4" w14:textId="77777777" w:rsidR="003A51F2" w:rsidRPr="009339E0" w:rsidRDefault="003A51F2" w:rsidP="003A51F2">
            <w:pPr>
              <w:pStyle w:val="TableText"/>
            </w:pPr>
            <w:r w:rsidRPr="009339E0">
              <w:t>G1: CBT, exposure based (Imaginal Exposure)</w:t>
            </w:r>
          </w:p>
          <w:p w14:paraId="2DA653B8" w14:textId="77777777" w:rsidR="003A51F2" w:rsidRPr="009339E0" w:rsidRDefault="003A51F2" w:rsidP="003A51F2">
            <w:pPr>
              <w:pStyle w:val="TableText"/>
            </w:pPr>
            <w:r w:rsidRPr="009339E0">
              <w:t>G2: CBT, exposure-based therapy (In vivo exposure)</w:t>
            </w:r>
          </w:p>
          <w:p w14:paraId="60E67EC7" w14:textId="77777777" w:rsidR="003A51F2" w:rsidRPr="009339E0" w:rsidRDefault="003A51F2" w:rsidP="003A51F2">
            <w:pPr>
              <w:pStyle w:val="TableText"/>
            </w:pPr>
            <w:r w:rsidRPr="009339E0">
              <w:t>G3: CBT, exposure-based therapy (Imaginal Exposure/In vivo Exposure)</w:t>
            </w:r>
          </w:p>
          <w:p w14:paraId="059A8D56" w14:textId="77777777" w:rsidR="003A51F2" w:rsidRPr="009339E0" w:rsidRDefault="003A51F2" w:rsidP="003A51F2">
            <w:pPr>
              <w:pStyle w:val="TableText"/>
            </w:pPr>
            <w:r w:rsidRPr="009339E0">
              <w:t xml:space="preserve">G4: CBT-mixed </w:t>
            </w:r>
          </w:p>
          <w:p w14:paraId="152CC515" w14:textId="77777777" w:rsidR="003A51F2" w:rsidRPr="009339E0" w:rsidRDefault="003A51F2" w:rsidP="003A51F2">
            <w:pPr>
              <w:pStyle w:val="TableText"/>
            </w:pPr>
            <w:r w:rsidRPr="009339E0">
              <w:t>Imaginal Exposure/In vivo Exposure/ cognitive restructuring</w:t>
            </w:r>
          </w:p>
        </w:tc>
        <w:tc>
          <w:tcPr>
            <w:tcW w:w="2880" w:type="dxa"/>
            <w:hideMark/>
          </w:tcPr>
          <w:p w14:paraId="719169E1" w14:textId="77777777" w:rsidR="003A51F2" w:rsidRPr="009339E0" w:rsidRDefault="003A51F2" w:rsidP="003A51F2">
            <w:pPr>
              <w:pStyle w:val="TableText"/>
            </w:pPr>
            <w:r w:rsidRPr="009339E0">
              <w:t>STAI</w:t>
            </w:r>
          </w:p>
          <w:p w14:paraId="7297BFDE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2A88D7A" w14:textId="77777777" w:rsidR="003A51F2" w:rsidRPr="009339E0" w:rsidRDefault="003A51F2" w:rsidP="003A51F2">
            <w:pPr>
              <w:pStyle w:val="TableText"/>
            </w:pPr>
            <w:r w:rsidRPr="009339E0">
              <w:t>G1 Pre-tx: 59.10 (15.08)</w:t>
            </w:r>
          </w:p>
          <w:p w14:paraId="57485577" w14:textId="77777777" w:rsidR="003A51F2" w:rsidRPr="009339E0" w:rsidRDefault="003A51F2" w:rsidP="003A51F2">
            <w:pPr>
              <w:pStyle w:val="TableText"/>
            </w:pPr>
            <w:r w:rsidRPr="009339E0">
              <w:t>G1 Post-tx: 50.71 (16.36)</w:t>
            </w:r>
          </w:p>
          <w:p w14:paraId="0D038F66" w14:textId="77777777" w:rsidR="003A51F2" w:rsidRPr="009339E0" w:rsidRDefault="003A51F2" w:rsidP="003A51F2">
            <w:pPr>
              <w:pStyle w:val="TableText"/>
            </w:pPr>
            <w:r w:rsidRPr="009339E0">
              <w:t>G1 6 mth FU: 56.19 (16.03)</w:t>
            </w:r>
          </w:p>
          <w:p w14:paraId="5CA0F560" w14:textId="77777777" w:rsidR="003A51F2" w:rsidRPr="009339E0" w:rsidRDefault="003A51F2" w:rsidP="003A51F2">
            <w:pPr>
              <w:pStyle w:val="TableText"/>
            </w:pPr>
          </w:p>
          <w:p w14:paraId="25F23BFE" w14:textId="77777777" w:rsidR="003A51F2" w:rsidRPr="009339E0" w:rsidRDefault="003A51F2" w:rsidP="003A51F2">
            <w:pPr>
              <w:pStyle w:val="TableText"/>
            </w:pPr>
            <w:r w:rsidRPr="009339E0">
              <w:t>G2 Pre-tx: 58.25 (15.62)</w:t>
            </w:r>
          </w:p>
          <w:p w14:paraId="58F44A20" w14:textId="77777777" w:rsidR="003A51F2" w:rsidRPr="009339E0" w:rsidRDefault="003A51F2" w:rsidP="003A51F2">
            <w:pPr>
              <w:pStyle w:val="TableText"/>
            </w:pPr>
            <w:r w:rsidRPr="009339E0">
              <w:t>G2 Post-tx:50.36 (18.68)</w:t>
            </w:r>
          </w:p>
          <w:p w14:paraId="2ECC9913" w14:textId="77777777" w:rsidR="003A51F2" w:rsidRPr="009339E0" w:rsidRDefault="003A51F2" w:rsidP="003A51F2">
            <w:pPr>
              <w:pStyle w:val="TableText"/>
            </w:pPr>
            <w:r w:rsidRPr="009339E0">
              <w:t>G2 6 mth FU: 51.14 (17.88)</w:t>
            </w:r>
          </w:p>
          <w:p w14:paraId="7A193382" w14:textId="77777777" w:rsidR="003A51F2" w:rsidRPr="009339E0" w:rsidRDefault="003A51F2" w:rsidP="003A51F2">
            <w:pPr>
              <w:pStyle w:val="TableText"/>
            </w:pPr>
          </w:p>
          <w:p w14:paraId="33D9F89D" w14:textId="77777777" w:rsidR="003A51F2" w:rsidRPr="009339E0" w:rsidRDefault="003A51F2" w:rsidP="003A51F2">
            <w:pPr>
              <w:pStyle w:val="TableText"/>
            </w:pPr>
            <w:r w:rsidRPr="009339E0">
              <w:t>G3 Pre-tx: 59.32 (12.75)</w:t>
            </w:r>
          </w:p>
          <w:p w14:paraId="4C237893" w14:textId="77777777" w:rsidR="003A51F2" w:rsidRPr="009339E0" w:rsidRDefault="003A51F2" w:rsidP="003A51F2">
            <w:pPr>
              <w:pStyle w:val="TableText"/>
            </w:pPr>
            <w:r w:rsidRPr="009339E0">
              <w:t>G3 Post-tx:48.87 (16.74)</w:t>
            </w:r>
          </w:p>
          <w:p w14:paraId="07D57B91" w14:textId="77777777" w:rsidR="003A51F2" w:rsidRPr="009339E0" w:rsidRDefault="003A51F2" w:rsidP="003A51F2">
            <w:pPr>
              <w:pStyle w:val="TableText"/>
            </w:pPr>
            <w:r w:rsidRPr="009339E0">
              <w:t>G3 6 mth FU: 54.84 (15.44)</w:t>
            </w:r>
          </w:p>
          <w:p w14:paraId="23F22D30" w14:textId="77777777" w:rsidR="003A51F2" w:rsidRPr="009339E0" w:rsidRDefault="003A51F2" w:rsidP="003A51F2">
            <w:pPr>
              <w:pStyle w:val="TableText"/>
            </w:pPr>
          </w:p>
          <w:p w14:paraId="1CBC572B" w14:textId="77777777" w:rsidR="003A51F2" w:rsidRPr="009339E0" w:rsidRDefault="003A51F2" w:rsidP="003A51F2">
            <w:pPr>
              <w:pStyle w:val="TableText"/>
            </w:pPr>
            <w:r w:rsidRPr="009339E0">
              <w:t>G4 Pre-tx: 56.93 (12.75)</w:t>
            </w:r>
          </w:p>
          <w:p w14:paraId="0068C01A" w14:textId="77777777" w:rsidR="003A51F2" w:rsidRPr="009339E0" w:rsidRDefault="003A51F2" w:rsidP="003A51F2">
            <w:pPr>
              <w:pStyle w:val="TableText"/>
            </w:pPr>
            <w:r w:rsidRPr="009339E0">
              <w:t>G4 Post-tx: 46.46 (17.21)</w:t>
            </w:r>
          </w:p>
          <w:p w14:paraId="4D9E50C1" w14:textId="77777777" w:rsidR="003A51F2" w:rsidRPr="009339E0" w:rsidRDefault="003A51F2" w:rsidP="003A51F2">
            <w:pPr>
              <w:pStyle w:val="TableText"/>
            </w:pPr>
            <w:r w:rsidRPr="009339E0">
              <w:t>G4 6 mth FU: 46.89 (24.54)</w:t>
            </w:r>
          </w:p>
          <w:p w14:paraId="4D8CD581" w14:textId="77777777" w:rsidR="003A51F2" w:rsidRPr="009339E0" w:rsidRDefault="003A51F2" w:rsidP="003A51F2">
            <w:pPr>
              <w:pStyle w:val="TableText"/>
            </w:pPr>
          </w:p>
          <w:p w14:paraId="2EE7927A" w14:textId="77777777" w:rsidR="003A51F2" w:rsidRPr="009339E0" w:rsidRDefault="003A51F2" w:rsidP="003A51F2">
            <w:pPr>
              <w:pStyle w:val="TableText"/>
            </w:pPr>
            <w:r w:rsidRPr="009339E0">
              <w:t>Post-tx, NS (main effect)</w:t>
            </w:r>
          </w:p>
          <w:p w14:paraId="04EB1948" w14:textId="77777777" w:rsidR="003A51F2" w:rsidRPr="009339E0" w:rsidRDefault="003A51F2" w:rsidP="003A51F2">
            <w:pPr>
              <w:pStyle w:val="TableText"/>
            </w:pPr>
            <w:r w:rsidRPr="009339E0">
              <w:t>6 month FU, NS (main effect)</w:t>
            </w:r>
          </w:p>
          <w:p w14:paraId="4A359328" w14:textId="77777777" w:rsidR="003A51F2" w:rsidRPr="009339E0" w:rsidRDefault="003A51F2" w:rsidP="003A51F2">
            <w:pPr>
              <w:pStyle w:val="TableText"/>
            </w:pPr>
          </w:p>
          <w:p w14:paraId="045B419F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3BF12D4E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E63DA2F" w14:textId="77777777" w:rsidR="003A51F2" w:rsidRPr="009339E0" w:rsidRDefault="003A51F2" w:rsidP="003A51F2">
            <w:pPr>
              <w:pStyle w:val="TableText"/>
            </w:pPr>
            <w:r w:rsidRPr="009339E0">
              <w:t>G1 Pre-tx: 24.03 (10.81)</w:t>
            </w:r>
          </w:p>
          <w:p w14:paraId="47B6168A" w14:textId="77777777" w:rsidR="003A51F2" w:rsidRPr="009339E0" w:rsidRDefault="003A51F2" w:rsidP="003A51F2">
            <w:pPr>
              <w:pStyle w:val="TableText"/>
            </w:pPr>
            <w:r w:rsidRPr="009339E0">
              <w:t>G1 Post-tx: 21.31 (13.23)</w:t>
            </w:r>
          </w:p>
          <w:p w14:paraId="2F8B8154" w14:textId="77777777" w:rsidR="003A51F2" w:rsidRPr="009339E0" w:rsidRDefault="003A51F2" w:rsidP="003A51F2">
            <w:pPr>
              <w:pStyle w:val="TableText"/>
            </w:pPr>
            <w:r w:rsidRPr="009339E0">
              <w:t>G1 6 mth FU: 20.58 (12.83)</w:t>
            </w:r>
          </w:p>
          <w:p w14:paraId="15ED3B26" w14:textId="77777777" w:rsidR="003A51F2" w:rsidRPr="009339E0" w:rsidRDefault="003A51F2" w:rsidP="003A51F2">
            <w:pPr>
              <w:pStyle w:val="TableText"/>
            </w:pPr>
          </w:p>
          <w:p w14:paraId="4902ED28" w14:textId="77777777" w:rsidR="003A51F2" w:rsidRPr="009339E0" w:rsidRDefault="003A51F2" w:rsidP="003A51F2">
            <w:pPr>
              <w:pStyle w:val="TableText"/>
            </w:pPr>
            <w:r w:rsidRPr="009339E0">
              <w:t>G2 Pre-tx: 25.38 (12.82)</w:t>
            </w:r>
          </w:p>
          <w:p w14:paraId="1050F4E5" w14:textId="77777777" w:rsidR="003A51F2" w:rsidRPr="009339E0" w:rsidRDefault="003A51F2" w:rsidP="003A51F2">
            <w:pPr>
              <w:pStyle w:val="TableText"/>
            </w:pPr>
            <w:r w:rsidRPr="009339E0">
              <w:t>G2 Post-tx:19.36 (11.28)</w:t>
            </w:r>
          </w:p>
          <w:p w14:paraId="0CCFB51C" w14:textId="77777777" w:rsidR="003A51F2" w:rsidRPr="009339E0" w:rsidRDefault="003A51F2" w:rsidP="003A51F2">
            <w:pPr>
              <w:pStyle w:val="TableText"/>
            </w:pPr>
            <w:r w:rsidRPr="009339E0">
              <w:t>G2 6 mth FU: 19.79 (12.43)</w:t>
            </w:r>
          </w:p>
          <w:p w14:paraId="1763A454" w14:textId="77777777" w:rsidR="003A51F2" w:rsidRPr="009339E0" w:rsidRDefault="003A51F2" w:rsidP="003A51F2">
            <w:pPr>
              <w:pStyle w:val="TableText"/>
            </w:pPr>
          </w:p>
          <w:p w14:paraId="64A3E3FC" w14:textId="77777777" w:rsidR="003A51F2" w:rsidRPr="009339E0" w:rsidRDefault="003A51F2" w:rsidP="003A51F2">
            <w:pPr>
              <w:pStyle w:val="TableText"/>
            </w:pPr>
            <w:r w:rsidRPr="009339E0">
              <w:t>G3 Pre-tx: 24.23 (11.38)</w:t>
            </w:r>
          </w:p>
          <w:p w14:paraId="7E6E2099" w14:textId="77777777" w:rsidR="003A51F2" w:rsidRPr="009339E0" w:rsidRDefault="003A51F2" w:rsidP="003A51F2">
            <w:pPr>
              <w:pStyle w:val="TableText"/>
            </w:pPr>
            <w:r w:rsidRPr="009339E0">
              <w:t>G3 Post-tx: 22.16 (15.44)</w:t>
            </w:r>
          </w:p>
          <w:p w14:paraId="61E5768E" w14:textId="77777777" w:rsidR="003A51F2" w:rsidRPr="009339E0" w:rsidRDefault="003A51F2" w:rsidP="003A51F2">
            <w:pPr>
              <w:pStyle w:val="TableText"/>
            </w:pPr>
            <w:r w:rsidRPr="009339E0">
              <w:t>G3 6 mth FU: 24.81 (14.90)</w:t>
            </w:r>
          </w:p>
        </w:tc>
        <w:tc>
          <w:tcPr>
            <w:tcW w:w="2505" w:type="dxa"/>
            <w:hideMark/>
          </w:tcPr>
          <w:p w14:paraId="3B0211D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77" w:type="dxa"/>
            <w:hideMark/>
          </w:tcPr>
          <w:p w14:paraId="5973EA7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58" w:type="dxa"/>
            <w:hideMark/>
          </w:tcPr>
          <w:p w14:paraId="4EF6538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569A675" w14:textId="77777777" w:rsidR="003A51F2" w:rsidRPr="009339E0" w:rsidRDefault="003A51F2" w:rsidP="003A51F2"/>
    <w:p w14:paraId="5123C3E6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41F2FE2" w14:textId="688ED14D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890"/>
        <w:gridCol w:w="1345"/>
        <w:gridCol w:w="2799"/>
        <w:gridCol w:w="2569"/>
        <w:gridCol w:w="1975"/>
        <w:gridCol w:w="2382"/>
      </w:tblGrid>
      <w:tr w:rsidR="003A51F2" w:rsidRPr="009339E0" w14:paraId="4DDB9EE4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90" w:type="dxa"/>
            <w:hideMark/>
          </w:tcPr>
          <w:p w14:paraId="1B7CEF6F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45" w:type="dxa"/>
          </w:tcPr>
          <w:p w14:paraId="22FA323E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9" w:type="dxa"/>
            <w:hideMark/>
          </w:tcPr>
          <w:p w14:paraId="736641D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569" w:type="dxa"/>
            <w:hideMark/>
          </w:tcPr>
          <w:p w14:paraId="34F90D0E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75" w:type="dxa"/>
            <w:hideMark/>
          </w:tcPr>
          <w:p w14:paraId="5176A93A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82" w:type="dxa"/>
            <w:hideMark/>
          </w:tcPr>
          <w:p w14:paraId="5046F96D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AE975FC" w14:textId="77777777" w:rsidTr="003A51F2">
        <w:trPr>
          <w:cantSplit/>
        </w:trPr>
        <w:tc>
          <w:tcPr>
            <w:tcW w:w="1890" w:type="dxa"/>
            <w:noWrap/>
            <w:hideMark/>
          </w:tcPr>
          <w:p w14:paraId="7D6B77ED" w14:textId="77741887" w:rsidR="003A51F2" w:rsidRPr="009339E0" w:rsidRDefault="003A51F2" w:rsidP="003A51F2">
            <w:pPr>
              <w:pStyle w:val="TableText"/>
            </w:pPr>
            <w:r w:rsidRPr="009339E0">
              <w:t>Bryant et al., 2008</w:t>
            </w:r>
            <w:hyperlink w:anchor="_ENREF_42" w:tooltip="Bryant, 2008 #352" w:history="1">
              <w:r w:rsidR="00C82E3A" w:rsidRPr="009339E0">
                <w:fldChar w:fldCharType="begin">
                  <w:fldData xml:space="preserve">PEVuZE5vdGU+PENpdGU+PEF1dGhvcj5CcnlhbnQ8L0F1dGhvcj48WWVhcj4yMDA4PC9ZZWFyPjxS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cnlhbnQ8L0F1dGhvcj48WWVhcj4yMDA4PC9ZZWFyPjxS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2</w:t>
              </w:r>
              <w:r w:rsidR="00C82E3A" w:rsidRPr="009339E0">
                <w:fldChar w:fldCharType="end"/>
              </w:r>
            </w:hyperlink>
            <w:r w:rsidRPr="009339E0">
              <w:t xml:space="preserve"> (continued)</w:t>
            </w:r>
          </w:p>
        </w:tc>
        <w:tc>
          <w:tcPr>
            <w:tcW w:w="1345" w:type="dxa"/>
          </w:tcPr>
          <w:p w14:paraId="1EE4BCE8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99" w:type="dxa"/>
          </w:tcPr>
          <w:p w14:paraId="482FC2DC" w14:textId="77777777" w:rsidR="003A51F2" w:rsidRPr="009339E0" w:rsidRDefault="003A51F2" w:rsidP="003A51F2">
            <w:pPr>
              <w:pStyle w:val="TableText"/>
            </w:pPr>
            <w:r w:rsidRPr="009339E0">
              <w:t>G4 Pre-tx: 21.79 (10.25)</w:t>
            </w:r>
          </w:p>
          <w:p w14:paraId="6B533CB3" w14:textId="77777777" w:rsidR="003A51F2" w:rsidRPr="009339E0" w:rsidRDefault="003A51F2" w:rsidP="003A51F2">
            <w:pPr>
              <w:pStyle w:val="TableText"/>
            </w:pPr>
            <w:r w:rsidRPr="009339E0">
              <w:t>G4 Post-tx:13.96 (12.05)</w:t>
            </w:r>
          </w:p>
          <w:p w14:paraId="734C8381" w14:textId="77777777" w:rsidR="003A51F2" w:rsidRPr="009339E0" w:rsidRDefault="003A51F2" w:rsidP="003A51F2">
            <w:pPr>
              <w:pStyle w:val="TableText"/>
            </w:pPr>
            <w:r w:rsidRPr="009339E0">
              <w:t>G4 6 mth FU: 13.54 (11.85)</w:t>
            </w:r>
          </w:p>
          <w:p w14:paraId="595DDC08" w14:textId="77777777" w:rsidR="003A51F2" w:rsidRPr="009339E0" w:rsidRDefault="003A51F2" w:rsidP="003A51F2">
            <w:pPr>
              <w:pStyle w:val="TableText"/>
            </w:pPr>
          </w:p>
          <w:p w14:paraId="00CEF59A" w14:textId="77777777" w:rsidR="003A51F2" w:rsidRPr="009339E0" w:rsidRDefault="003A51F2" w:rsidP="003A51F2">
            <w:pPr>
              <w:pStyle w:val="TableText"/>
            </w:pPr>
            <w:r w:rsidRPr="009339E0">
              <w:t>Post-tx, NS (main effect)</w:t>
            </w:r>
          </w:p>
          <w:p w14:paraId="1EB0CE7E" w14:textId="77777777" w:rsidR="003A51F2" w:rsidRPr="009339E0" w:rsidRDefault="003A51F2" w:rsidP="003A51F2">
            <w:pPr>
              <w:pStyle w:val="TableText"/>
            </w:pPr>
            <w:r w:rsidRPr="009339E0">
              <w:t>6 month FU, p&lt;0.05 (main effect)</w:t>
            </w:r>
          </w:p>
        </w:tc>
        <w:tc>
          <w:tcPr>
            <w:tcW w:w="2569" w:type="dxa"/>
          </w:tcPr>
          <w:p w14:paraId="7FEE7E6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75" w:type="dxa"/>
          </w:tcPr>
          <w:p w14:paraId="7B75325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82" w:type="dxa"/>
          </w:tcPr>
          <w:p w14:paraId="5A18225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482E2852" w14:textId="77777777" w:rsidTr="003A51F2">
        <w:trPr>
          <w:cantSplit/>
        </w:trPr>
        <w:tc>
          <w:tcPr>
            <w:tcW w:w="1890" w:type="dxa"/>
          </w:tcPr>
          <w:p w14:paraId="1960285B" w14:textId="08587A52" w:rsidR="003A51F2" w:rsidRPr="009339E0" w:rsidRDefault="003A51F2" w:rsidP="003A51F2">
            <w:pPr>
              <w:pStyle w:val="TableText"/>
            </w:pPr>
            <w:r w:rsidRPr="009339E0">
              <w:t>Butterfield et al., 2001</w:t>
            </w:r>
            <w:hyperlink w:anchor="_ENREF_82" w:tooltip="Butterfield, 2001 #991" w:history="1">
              <w:r w:rsidR="00C82E3A" w:rsidRPr="009339E0">
                <w:fldChar w:fldCharType="begin">
                  <w:fldData xml:space="preserve">PEVuZE5vdGU+PENpdGU+PEF1dGhvcj5CdXR0ZXJmaWVsZDwvQXV0aG9yPjxZZWFyPjIwMDE8L1ll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CdXR0ZXJmaWVsZDwvQXV0aG9yPjxZZWFyPjIwMDE8L1ll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82</w:t>
              </w:r>
              <w:r w:rsidR="00C82E3A" w:rsidRPr="009339E0">
                <w:fldChar w:fldCharType="end"/>
              </w:r>
            </w:hyperlink>
          </w:p>
          <w:p w14:paraId="18F8DC70" w14:textId="77777777" w:rsidR="003A51F2" w:rsidRPr="009339E0" w:rsidRDefault="003A51F2" w:rsidP="003A51F2">
            <w:pPr>
              <w:pStyle w:val="TableText"/>
            </w:pPr>
          </w:p>
          <w:p w14:paraId="1E2D8311" w14:textId="77777777" w:rsidR="003A51F2" w:rsidRPr="009339E0" w:rsidRDefault="003A51F2" w:rsidP="003A51F2">
            <w:pPr>
              <w:pStyle w:val="TableText"/>
            </w:pPr>
            <w:r w:rsidRPr="009339E0">
              <w:t xml:space="preserve"> </w:t>
            </w:r>
          </w:p>
        </w:tc>
        <w:tc>
          <w:tcPr>
            <w:tcW w:w="1345" w:type="dxa"/>
          </w:tcPr>
          <w:p w14:paraId="5309D680" w14:textId="77777777" w:rsidR="003A51F2" w:rsidRPr="009339E0" w:rsidRDefault="003A51F2" w:rsidP="003A51F2">
            <w:pPr>
              <w:pStyle w:val="TableText"/>
            </w:pPr>
            <w:r w:rsidRPr="009339E0">
              <w:t>G1: Olanzapine</w:t>
            </w:r>
          </w:p>
          <w:p w14:paraId="3B76D699" w14:textId="77777777" w:rsidR="003A51F2" w:rsidRPr="009339E0" w:rsidRDefault="003A51F2" w:rsidP="003A51F2">
            <w:pPr>
              <w:pStyle w:val="TableText"/>
            </w:pPr>
            <w:r w:rsidRPr="009339E0">
              <w:t>5 to 20mg/day</w:t>
            </w:r>
          </w:p>
          <w:p w14:paraId="59138D36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799" w:type="dxa"/>
            <w:hideMark/>
          </w:tcPr>
          <w:p w14:paraId="5E1D447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569" w:type="dxa"/>
            <w:hideMark/>
          </w:tcPr>
          <w:p w14:paraId="23D80F4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75" w:type="dxa"/>
          </w:tcPr>
          <w:p w14:paraId="32CFCBCC" w14:textId="77777777" w:rsidR="003A51F2" w:rsidRPr="009339E0" w:rsidRDefault="003A51F2" w:rsidP="003A51F2">
            <w:pPr>
              <w:pStyle w:val="TableText"/>
            </w:pPr>
            <w:r w:rsidRPr="009339E0">
              <w:t>SDS</w:t>
            </w:r>
          </w:p>
          <w:p w14:paraId="68CA2E3E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19.8 (7.9)</w:t>
            </w:r>
            <w:r w:rsidRPr="009339E0">
              <w:br/>
              <w:t>G2 Post-tx: 12.1 (7.8)</w:t>
            </w:r>
            <w:r w:rsidRPr="009339E0">
              <w:br/>
              <w:t>Change: -7.7</w:t>
            </w:r>
            <w:r w:rsidRPr="009339E0">
              <w:br/>
            </w:r>
            <w:r w:rsidRPr="009339E0">
              <w:br/>
              <w:t>G2 Pre-tx: 21.6 (7.2)</w:t>
            </w:r>
            <w:r w:rsidRPr="009339E0">
              <w:br/>
              <w:t>G2 Post-tx: 13.6 (8.7)</w:t>
            </w:r>
            <w:r w:rsidRPr="009339E0">
              <w:br/>
              <w:t>Change: -8.0</w:t>
            </w:r>
          </w:p>
          <w:p w14:paraId="2F5CF843" w14:textId="77777777" w:rsidR="003A51F2" w:rsidRPr="009339E0" w:rsidRDefault="003A51F2" w:rsidP="003A51F2">
            <w:pPr>
              <w:pStyle w:val="TableText"/>
            </w:pPr>
          </w:p>
          <w:p w14:paraId="1CACDFDC" w14:textId="77777777" w:rsidR="003A51F2" w:rsidRPr="009339E0" w:rsidRDefault="003A51F2" w:rsidP="003A51F2">
            <w:pPr>
              <w:pStyle w:val="TableText"/>
            </w:pPr>
            <w:r w:rsidRPr="009339E0">
              <w:t>G1 vs. G2, no group X time differences found</w:t>
            </w:r>
          </w:p>
        </w:tc>
        <w:tc>
          <w:tcPr>
            <w:tcW w:w="2382" w:type="dxa"/>
            <w:hideMark/>
          </w:tcPr>
          <w:p w14:paraId="2F14B34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4D86CCAD" w14:textId="77777777" w:rsidTr="003A51F2">
        <w:trPr>
          <w:cantSplit/>
        </w:trPr>
        <w:tc>
          <w:tcPr>
            <w:tcW w:w="1890" w:type="dxa"/>
          </w:tcPr>
          <w:p w14:paraId="2DCDABDB" w14:textId="0D455977" w:rsidR="003A51F2" w:rsidRPr="009339E0" w:rsidRDefault="003A51F2" w:rsidP="003A51F2">
            <w:pPr>
              <w:pStyle w:val="TableText"/>
            </w:pPr>
            <w:r w:rsidRPr="009339E0">
              <w:t>Carey et al., 2012</w:t>
            </w:r>
            <w:hyperlink w:anchor="_ENREF_81" w:tooltip="Carey, 2012 #4953" w:history="1">
              <w:r w:rsidR="00C82E3A" w:rsidRPr="009339E0">
                <w:fldChar w:fldCharType="begin">
                  <w:fldData xml:space="preserve">PEVuZE5vdGU+PENpdGU+PEF1dGhvcj5DYXJleTwvQXV0aG9yPjxZZWFyPjIwMTI8L1llYXI+PFJl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YXJleTwvQXV0aG9yPjxZZWFyPjIwMTI8L1llYXI+PFJl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81</w:t>
              </w:r>
              <w:r w:rsidR="00C82E3A" w:rsidRPr="009339E0">
                <w:fldChar w:fldCharType="end"/>
              </w:r>
            </w:hyperlink>
          </w:p>
          <w:p w14:paraId="4646B0C6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345" w:type="dxa"/>
          </w:tcPr>
          <w:p w14:paraId="20F868F5" w14:textId="77777777" w:rsidR="003A51F2" w:rsidRPr="009339E0" w:rsidRDefault="003A51F2" w:rsidP="003A51F2">
            <w:pPr>
              <w:pStyle w:val="TableText"/>
            </w:pPr>
            <w:r w:rsidRPr="009339E0">
              <w:t xml:space="preserve">G1: Olanzapine </w:t>
            </w:r>
          </w:p>
          <w:p w14:paraId="74DF4E5A" w14:textId="77777777" w:rsidR="003A51F2" w:rsidRPr="009339E0" w:rsidRDefault="003A51F2" w:rsidP="003A51F2">
            <w:pPr>
              <w:pStyle w:val="TableText"/>
            </w:pPr>
            <w:r w:rsidRPr="009339E0">
              <w:t>5 to 10mg</w:t>
            </w:r>
          </w:p>
          <w:p w14:paraId="35CDBA3F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799" w:type="dxa"/>
          </w:tcPr>
          <w:p w14:paraId="306EDDED" w14:textId="77777777" w:rsidR="003A51F2" w:rsidRPr="009339E0" w:rsidRDefault="003A51F2" w:rsidP="003A51F2">
            <w:pPr>
              <w:pStyle w:val="TableText"/>
            </w:pPr>
            <w:r w:rsidRPr="009339E0">
              <w:t>MADRS</w:t>
            </w:r>
          </w:p>
          <w:p w14:paraId="28449B2D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B01CB29" w14:textId="77777777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Pr="009339E0" w:rsidDel="00807EB0">
              <w:t>Pre-tx</w:t>
            </w:r>
            <w:r w:rsidRPr="009339E0">
              <w:t>: 15.9 (4)</w:t>
            </w:r>
          </w:p>
          <w:p w14:paraId="3EDBDE7A" w14:textId="77777777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Pr="009339E0" w:rsidDel="00807EB0">
              <w:t>Post-tx 8 week</w:t>
            </w:r>
            <w:r w:rsidRPr="009339E0">
              <w:t>: 10.3 (6.8)</w:t>
            </w:r>
          </w:p>
          <w:p w14:paraId="13F2CE75" w14:textId="77777777" w:rsidR="003A51F2" w:rsidRPr="009339E0" w:rsidRDefault="003A51F2" w:rsidP="003A51F2">
            <w:pPr>
              <w:pStyle w:val="TableText"/>
            </w:pPr>
          </w:p>
          <w:p w14:paraId="64E713B3" w14:textId="77777777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Pr="009339E0" w:rsidDel="00807EB0">
              <w:t>Pre-tx</w:t>
            </w:r>
            <w:r w:rsidRPr="009339E0">
              <w:t>: 15.3 (2.9)</w:t>
            </w:r>
          </w:p>
          <w:p w14:paraId="0FEBB8E2" w14:textId="77777777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Pr="009339E0" w:rsidDel="00807EB0">
              <w:t>Post-tx 8 week</w:t>
            </w:r>
            <w:r w:rsidRPr="009339E0">
              <w:t>: 15.3 (9.8)</w:t>
            </w:r>
          </w:p>
          <w:p w14:paraId="61207D6E" w14:textId="77777777" w:rsidR="003A51F2" w:rsidRPr="009339E0" w:rsidRDefault="003A51F2" w:rsidP="003A51F2">
            <w:pPr>
              <w:pStyle w:val="TableText"/>
            </w:pPr>
          </w:p>
          <w:p w14:paraId="3678E22B" w14:textId="77777777" w:rsidR="003A51F2" w:rsidRPr="009339E0" w:rsidRDefault="003A51F2" w:rsidP="003A51F2">
            <w:pPr>
              <w:pStyle w:val="TableText"/>
            </w:pPr>
            <w:r w:rsidRPr="009339E0">
              <w:t>Week 8 G1 vs. G2, p = 0.137, Effect size, r = 0.29</w:t>
            </w:r>
          </w:p>
        </w:tc>
        <w:tc>
          <w:tcPr>
            <w:tcW w:w="2569" w:type="dxa"/>
          </w:tcPr>
          <w:p w14:paraId="5689531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75" w:type="dxa"/>
          </w:tcPr>
          <w:p w14:paraId="6D45F139" w14:textId="77777777" w:rsidR="003A51F2" w:rsidRPr="009339E0" w:rsidRDefault="003A51F2" w:rsidP="003A51F2">
            <w:pPr>
              <w:pStyle w:val="TableText"/>
            </w:pPr>
            <w:r w:rsidRPr="009339E0">
              <w:t>SDS</w:t>
            </w:r>
          </w:p>
          <w:p w14:paraId="2F43FD5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5E59A53A" w14:textId="77777777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Pr="009339E0" w:rsidDel="00807EB0">
              <w:t>Pre-tx</w:t>
            </w:r>
            <w:r w:rsidRPr="009339E0">
              <w:t>: 18.3 (7.1)</w:t>
            </w:r>
          </w:p>
          <w:p w14:paraId="302480A2" w14:textId="77777777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Pr="009339E0" w:rsidDel="00807EB0">
              <w:t>Post-tx 8 week</w:t>
            </w:r>
            <w:r w:rsidRPr="009339E0">
              <w:t>: 10.6 (6.9)</w:t>
            </w:r>
          </w:p>
          <w:p w14:paraId="0367832C" w14:textId="77777777" w:rsidR="003A51F2" w:rsidRPr="009339E0" w:rsidRDefault="003A51F2" w:rsidP="003A51F2">
            <w:pPr>
              <w:pStyle w:val="TableText"/>
            </w:pPr>
          </w:p>
          <w:p w14:paraId="351FEAEE" w14:textId="77777777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Pr="009339E0" w:rsidDel="00807EB0">
              <w:t>Pre-tx</w:t>
            </w:r>
            <w:r w:rsidRPr="009339E0">
              <w:t>: 24.1 (4.2)</w:t>
            </w:r>
          </w:p>
          <w:p w14:paraId="24846BED" w14:textId="77777777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Pr="009339E0" w:rsidDel="00807EB0">
              <w:t>Post-tx 8 week</w:t>
            </w:r>
            <w:r w:rsidRPr="009339E0">
              <w:t>: 20.6 (7.4)</w:t>
            </w:r>
          </w:p>
          <w:p w14:paraId="072D372C" w14:textId="77777777" w:rsidR="003A51F2" w:rsidRPr="009339E0" w:rsidRDefault="003A51F2" w:rsidP="003A51F2">
            <w:pPr>
              <w:pStyle w:val="TableText"/>
            </w:pPr>
          </w:p>
          <w:p w14:paraId="6CAA3ED1" w14:textId="77777777" w:rsidR="003A51F2" w:rsidRPr="009339E0" w:rsidRDefault="003A51F2" w:rsidP="003A51F2">
            <w:pPr>
              <w:pStyle w:val="TableText"/>
            </w:pPr>
            <w:r w:rsidRPr="009339E0">
              <w:t>Week 8 G1 vs. G2, p = 0.004, Effect size, r = 0.57</w:t>
            </w:r>
          </w:p>
        </w:tc>
        <w:tc>
          <w:tcPr>
            <w:tcW w:w="2382" w:type="dxa"/>
          </w:tcPr>
          <w:p w14:paraId="5A38BBB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4766D739" w14:textId="77777777" w:rsidR="003A51F2" w:rsidRPr="009339E0" w:rsidRDefault="003A51F2" w:rsidP="003A51F2"/>
    <w:p w14:paraId="4F5B7F65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04332FCB" w14:textId="4A0059E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90"/>
        <w:gridCol w:w="1350"/>
        <w:gridCol w:w="2790"/>
        <w:gridCol w:w="2610"/>
        <w:gridCol w:w="1980"/>
        <w:gridCol w:w="2340"/>
      </w:tblGrid>
      <w:tr w:rsidR="003A51F2" w:rsidRPr="009339E0" w14:paraId="25264FE1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90" w:type="dxa"/>
            <w:hideMark/>
          </w:tcPr>
          <w:p w14:paraId="3ABD3A04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50" w:type="dxa"/>
          </w:tcPr>
          <w:p w14:paraId="086778EF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0" w:type="dxa"/>
            <w:hideMark/>
          </w:tcPr>
          <w:p w14:paraId="04971543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2610" w:type="dxa"/>
            <w:hideMark/>
          </w:tcPr>
          <w:p w14:paraId="331753CD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80" w:type="dxa"/>
            <w:hideMark/>
          </w:tcPr>
          <w:p w14:paraId="20F6BC9C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40" w:type="dxa"/>
            <w:hideMark/>
          </w:tcPr>
          <w:p w14:paraId="34AE7E0C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6D67F38" w14:textId="77777777" w:rsidTr="003A51F2">
        <w:trPr>
          <w:cantSplit/>
        </w:trPr>
        <w:tc>
          <w:tcPr>
            <w:tcW w:w="1890" w:type="dxa"/>
          </w:tcPr>
          <w:p w14:paraId="49D32316" w14:textId="77D34E5B" w:rsidR="003A51F2" w:rsidRPr="009339E0" w:rsidRDefault="003A51F2" w:rsidP="003A51F2">
            <w:pPr>
              <w:pStyle w:val="TableText"/>
            </w:pPr>
            <w:r w:rsidRPr="009339E0">
              <w:t>Carlson et al., 1998</w:t>
            </w:r>
            <w:hyperlink w:anchor="_ENREF_46" w:tooltip="Carlson, 1998 #1149" w:history="1">
              <w:r w:rsidR="00C82E3A" w:rsidRPr="009339E0">
                <w:fldChar w:fldCharType="begin">
                  <w:fldData xml:space="preserve">PEVuZE5vdGU+PENpdGU+PEF1dGhvcj5DYXJsc29uPC9BdXRob3I+PFllYXI+MTk5ODwvWWVhcj48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YXJsc29uPC9BdXRob3I+PFllYXI+MTk5ODwvWWVhcj48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6</w:t>
              </w:r>
              <w:r w:rsidR="00C82E3A" w:rsidRPr="009339E0">
                <w:fldChar w:fldCharType="end"/>
              </w:r>
            </w:hyperlink>
          </w:p>
          <w:p w14:paraId="43F5CD3F" w14:textId="77777777" w:rsidR="003A51F2" w:rsidRPr="009339E0" w:rsidRDefault="003A51F2" w:rsidP="003A51F2">
            <w:pPr>
              <w:pStyle w:val="TableText"/>
            </w:pPr>
          </w:p>
          <w:p w14:paraId="47CFC3F3" w14:textId="77777777" w:rsidR="003A51F2" w:rsidRPr="009339E0" w:rsidRDefault="003A51F2" w:rsidP="003A51F2">
            <w:pPr>
              <w:pStyle w:val="TableText"/>
            </w:pPr>
            <w:r w:rsidRPr="009339E0">
              <w:t xml:space="preserve"> </w:t>
            </w:r>
          </w:p>
        </w:tc>
        <w:tc>
          <w:tcPr>
            <w:tcW w:w="1350" w:type="dxa"/>
          </w:tcPr>
          <w:p w14:paraId="089D27DC" w14:textId="77777777" w:rsidR="003A51F2" w:rsidRPr="009339E0" w:rsidRDefault="003A51F2" w:rsidP="003A51F2">
            <w:pPr>
              <w:pStyle w:val="TableText"/>
            </w:pPr>
            <w:r w:rsidRPr="009339E0">
              <w:t>G1: EMDR</w:t>
            </w:r>
          </w:p>
          <w:p w14:paraId="100EC997" w14:textId="77777777" w:rsidR="003A51F2" w:rsidRPr="009339E0" w:rsidRDefault="003A51F2" w:rsidP="003A51F2">
            <w:pPr>
              <w:pStyle w:val="TableText"/>
            </w:pPr>
            <w:r w:rsidRPr="009339E0">
              <w:t>G2: CBT, coping skills therapy (Biofeedback and general relaxation)</w:t>
            </w:r>
          </w:p>
          <w:p w14:paraId="22584ED8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2790" w:type="dxa"/>
            <w:hideMark/>
          </w:tcPr>
          <w:p w14:paraId="30D575A8" w14:textId="77777777" w:rsidR="003A51F2" w:rsidRPr="009339E0" w:rsidRDefault="003A51F2" w:rsidP="003A51F2">
            <w:pPr>
              <w:pStyle w:val="TableText"/>
            </w:pPr>
            <w:r w:rsidRPr="009339E0">
              <w:t xml:space="preserve">BDI </w:t>
            </w:r>
            <w:r w:rsidRPr="009339E0">
              <w:br/>
              <w:t>Mean (SD)</w:t>
            </w:r>
            <w:r w:rsidRPr="009339E0">
              <w:br/>
              <w:t>G1 Pre-tx: 20.1 (7.5)</w:t>
            </w:r>
          </w:p>
          <w:p w14:paraId="080F88EC" w14:textId="77777777" w:rsidR="003A51F2" w:rsidRPr="009339E0" w:rsidRDefault="003A51F2" w:rsidP="003A51F2">
            <w:pPr>
              <w:pStyle w:val="TableText"/>
            </w:pPr>
            <w:r w:rsidRPr="009339E0">
              <w:t>G1 Post-tx: 6.9 (5.9)</w:t>
            </w:r>
          </w:p>
          <w:p w14:paraId="570485DF" w14:textId="77777777" w:rsidR="003A51F2" w:rsidRPr="009339E0" w:rsidRDefault="003A51F2" w:rsidP="003A51F2">
            <w:pPr>
              <w:pStyle w:val="TableText"/>
            </w:pPr>
            <w:r w:rsidRPr="009339E0">
              <w:t xml:space="preserve">G1 3 mth FU: 8.6 (9.4) </w:t>
            </w:r>
          </w:p>
          <w:p w14:paraId="6390A86E" w14:textId="77777777" w:rsidR="003A51F2" w:rsidRPr="009339E0" w:rsidRDefault="003A51F2" w:rsidP="003A51F2">
            <w:pPr>
              <w:pStyle w:val="TableText"/>
            </w:pPr>
            <w:r w:rsidRPr="009339E0">
              <w:t>G1 9 mth FU:6.6 (5.9)</w:t>
            </w:r>
          </w:p>
          <w:p w14:paraId="3F9A7DCB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23.6 (10.8)</w:t>
            </w:r>
          </w:p>
          <w:p w14:paraId="24D8BBED" w14:textId="77777777" w:rsidR="003A51F2" w:rsidRPr="009339E0" w:rsidRDefault="003A51F2" w:rsidP="003A51F2">
            <w:pPr>
              <w:pStyle w:val="TableText"/>
            </w:pPr>
            <w:r w:rsidRPr="009339E0">
              <w:t>G2 Post-tx: 15.8 (12.5)</w:t>
            </w:r>
            <w:r w:rsidRPr="009339E0">
              <w:br/>
              <w:t>G2 3 mth FU: 18.3 (11.7)</w:t>
            </w:r>
          </w:p>
          <w:p w14:paraId="29AE2B25" w14:textId="77777777" w:rsidR="003A51F2" w:rsidRPr="009339E0" w:rsidRDefault="003A51F2" w:rsidP="003A51F2">
            <w:pPr>
              <w:pStyle w:val="TableText"/>
            </w:pPr>
            <w:r w:rsidRPr="009339E0">
              <w:t>G2 9 mth FU:22.5 (12.1)</w:t>
            </w:r>
          </w:p>
          <w:p w14:paraId="19B9FF30" w14:textId="77777777" w:rsidR="003A51F2" w:rsidRPr="009339E0" w:rsidRDefault="003A51F2" w:rsidP="003A51F2">
            <w:pPr>
              <w:pStyle w:val="TableText"/>
            </w:pPr>
          </w:p>
          <w:p w14:paraId="0F7F98A0" w14:textId="77777777" w:rsidR="003A51F2" w:rsidRPr="009339E0" w:rsidRDefault="003A51F2" w:rsidP="003A51F2">
            <w:pPr>
              <w:pStyle w:val="TableText"/>
            </w:pPr>
            <w:r w:rsidRPr="009339E0">
              <w:t>G3 Pre-tx: 24.0 (9.9)</w:t>
            </w:r>
          </w:p>
          <w:p w14:paraId="2D0EF0D7" w14:textId="77777777" w:rsidR="003A51F2" w:rsidRPr="009339E0" w:rsidRDefault="003A51F2" w:rsidP="003A51F2">
            <w:pPr>
              <w:pStyle w:val="TableText"/>
            </w:pPr>
            <w:r w:rsidRPr="009339E0">
              <w:t>G3 Post-tx: 23.5 (12.8)</w:t>
            </w:r>
          </w:p>
          <w:p w14:paraId="313A4338" w14:textId="77777777" w:rsidR="003A51F2" w:rsidRPr="009339E0" w:rsidRDefault="003A51F2" w:rsidP="003A51F2">
            <w:pPr>
              <w:pStyle w:val="TableText"/>
            </w:pPr>
          </w:p>
          <w:p w14:paraId="23319064" w14:textId="77777777" w:rsidR="003A51F2" w:rsidRPr="009339E0" w:rsidRDefault="003A51F2" w:rsidP="003A51F2">
            <w:pPr>
              <w:pStyle w:val="TableText"/>
            </w:pPr>
            <w:r w:rsidRPr="009339E0">
              <w:t>Post &amp; 3 mths</w:t>
            </w:r>
          </w:p>
          <w:p w14:paraId="3F7D0606" w14:textId="77777777" w:rsidR="003A51F2" w:rsidRPr="009339E0" w:rsidRDefault="003A51F2" w:rsidP="003A51F2">
            <w:pPr>
              <w:pStyle w:val="TableText"/>
            </w:pPr>
            <w:r w:rsidRPr="009339E0">
              <w:t>Group X Time, p&lt;0.004</w:t>
            </w:r>
          </w:p>
          <w:p w14:paraId="3A5CE8C6" w14:textId="77777777" w:rsidR="003A51F2" w:rsidRPr="009339E0" w:rsidRDefault="003A51F2" w:rsidP="003A51F2">
            <w:pPr>
              <w:pStyle w:val="TableText"/>
            </w:pPr>
          </w:p>
          <w:p w14:paraId="195AD08B" w14:textId="77777777" w:rsidR="003A51F2" w:rsidRPr="009339E0" w:rsidRDefault="003A51F2" w:rsidP="003A51F2">
            <w:pPr>
              <w:pStyle w:val="TableText"/>
            </w:pPr>
            <w:r w:rsidRPr="009339E0">
              <w:t>G1 vs. G3, p&lt;0.01 (post)</w:t>
            </w:r>
          </w:p>
          <w:p w14:paraId="4BFF2B74" w14:textId="77777777" w:rsidR="003A51F2" w:rsidRPr="009339E0" w:rsidRDefault="003A51F2" w:rsidP="003A51F2">
            <w:pPr>
              <w:pStyle w:val="TableText"/>
            </w:pPr>
            <w:r w:rsidRPr="009339E0">
              <w:t>G1 vs. G2, NS (3 months)</w:t>
            </w:r>
          </w:p>
          <w:p w14:paraId="1732DB82" w14:textId="77777777" w:rsidR="003A51F2" w:rsidRPr="009339E0" w:rsidRDefault="003A51F2" w:rsidP="003A51F2">
            <w:pPr>
              <w:pStyle w:val="TableText"/>
            </w:pPr>
          </w:p>
          <w:p w14:paraId="151BBFF4" w14:textId="77777777" w:rsidR="003A51F2" w:rsidRPr="009339E0" w:rsidRDefault="003A51F2" w:rsidP="003A51F2">
            <w:pPr>
              <w:pStyle w:val="TableText"/>
            </w:pPr>
            <w:r w:rsidRPr="009339E0">
              <w:t>9 month FU</w:t>
            </w:r>
            <w:r w:rsidRPr="009339E0">
              <w:br/>
              <w:t>p&lt;0.00 (t-test)</w:t>
            </w:r>
            <w:r w:rsidRPr="009339E0">
              <w:br/>
            </w:r>
          </w:p>
          <w:p w14:paraId="649FB02E" w14:textId="77777777" w:rsidR="003A51F2" w:rsidRPr="009339E0" w:rsidRDefault="003A51F2" w:rsidP="003A51F2">
            <w:pPr>
              <w:pStyle w:val="TableText"/>
            </w:pPr>
            <w:r w:rsidRPr="009339E0">
              <w:t xml:space="preserve">STAI-State </w:t>
            </w:r>
            <w:r w:rsidRPr="009339E0">
              <w:br/>
              <w:t>G1 Pre-tx: 47.2 (9.4)</w:t>
            </w:r>
          </w:p>
          <w:p w14:paraId="5D36CBEC" w14:textId="77777777" w:rsidR="003A51F2" w:rsidRPr="009339E0" w:rsidRDefault="003A51F2" w:rsidP="003A51F2">
            <w:pPr>
              <w:pStyle w:val="TableText"/>
            </w:pPr>
            <w:r w:rsidRPr="009339E0">
              <w:t>G1 Post-tx: 34.9 (9.0)</w:t>
            </w:r>
          </w:p>
          <w:p w14:paraId="1A39F634" w14:textId="77777777" w:rsidR="003A51F2" w:rsidRPr="009339E0" w:rsidRDefault="003A51F2" w:rsidP="003A51F2">
            <w:pPr>
              <w:pStyle w:val="TableText"/>
            </w:pPr>
            <w:r w:rsidRPr="009339E0">
              <w:t>G1 3 mth FU:40.6 (4.9)</w:t>
            </w:r>
          </w:p>
          <w:p w14:paraId="3CA6D7B9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58.2 (12.2)</w:t>
            </w:r>
          </w:p>
          <w:p w14:paraId="67AE9BD6" w14:textId="77777777" w:rsidR="003A51F2" w:rsidRPr="009339E0" w:rsidRDefault="003A51F2" w:rsidP="003A51F2">
            <w:pPr>
              <w:pStyle w:val="TableText"/>
            </w:pPr>
            <w:r w:rsidRPr="009339E0">
              <w:t>G2 Post-tx: 46.3 (13.3)</w:t>
            </w:r>
          </w:p>
          <w:p w14:paraId="309D5375" w14:textId="77777777" w:rsidR="003A51F2" w:rsidRPr="009339E0" w:rsidRDefault="003A51F2" w:rsidP="003A51F2">
            <w:pPr>
              <w:pStyle w:val="TableText"/>
            </w:pPr>
            <w:r w:rsidRPr="009339E0">
              <w:t>G2 3 mth FU:47.7</w:t>
            </w:r>
          </w:p>
          <w:p w14:paraId="1E978CDE" w14:textId="77777777" w:rsidR="003A51F2" w:rsidRPr="009339E0" w:rsidRDefault="003A51F2" w:rsidP="003A51F2">
            <w:pPr>
              <w:pStyle w:val="TableText"/>
            </w:pPr>
          </w:p>
          <w:p w14:paraId="3703E090" w14:textId="77777777" w:rsidR="003A51F2" w:rsidRPr="009339E0" w:rsidRDefault="003A51F2" w:rsidP="003A51F2">
            <w:pPr>
              <w:pStyle w:val="TableText"/>
            </w:pPr>
            <w:r w:rsidRPr="009339E0">
              <w:t>G3 Pre-tx: 58.2 (10.5)</w:t>
            </w:r>
          </w:p>
          <w:p w14:paraId="2ACACBD5" w14:textId="77777777" w:rsidR="003A51F2" w:rsidRPr="009339E0" w:rsidRDefault="003A51F2" w:rsidP="003A51F2">
            <w:pPr>
              <w:pStyle w:val="TableText"/>
            </w:pPr>
            <w:r w:rsidRPr="009339E0">
              <w:t>G3 Post-tx: 51.4 (17.8)</w:t>
            </w:r>
          </w:p>
          <w:p w14:paraId="40FA63D9" w14:textId="77777777" w:rsidR="003A51F2" w:rsidRPr="009339E0" w:rsidRDefault="003A51F2" w:rsidP="003A51F2">
            <w:pPr>
              <w:pStyle w:val="TableText"/>
            </w:pPr>
          </w:p>
          <w:p w14:paraId="60D561E2" w14:textId="77777777" w:rsidR="003A51F2" w:rsidRPr="009339E0" w:rsidRDefault="003A51F2" w:rsidP="003A51F2">
            <w:pPr>
              <w:pStyle w:val="TableText"/>
            </w:pPr>
            <w:r w:rsidRPr="009339E0">
              <w:t>Post-tx &amp; 3 mths</w:t>
            </w:r>
          </w:p>
          <w:p w14:paraId="75190413" w14:textId="77777777" w:rsidR="003A51F2" w:rsidRPr="009339E0" w:rsidRDefault="003A51F2" w:rsidP="003A51F2">
            <w:pPr>
              <w:pStyle w:val="TableText"/>
            </w:pPr>
            <w:r w:rsidRPr="009339E0">
              <w:t>Group X Time, NS</w:t>
            </w:r>
          </w:p>
          <w:p w14:paraId="5BBE3919" w14:textId="77777777" w:rsidR="003A51F2" w:rsidRPr="009339E0" w:rsidRDefault="003A51F2" w:rsidP="003A51F2">
            <w:pPr>
              <w:pStyle w:val="TableText"/>
            </w:pPr>
            <w:r w:rsidRPr="009339E0">
              <w:t>9 mo FU: DataNR</w:t>
            </w:r>
          </w:p>
        </w:tc>
        <w:tc>
          <w:tcPr>
            <w:tcW w:w="2610" w:type="dxa"/>
            <w:hideMark/>
          </w:tcPr>
          <w:p w14:paraId="2BA1590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80" w:type="dxa"/>
            <w:hideMark/>
          </w:tcPr>
          <w:p w14:paraId="67E0954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  <w:hideMark/>
          </w:tcPr>
          <w:p w14:paraId="2DCB2EF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4DDB62FB" w14:textId="77777777" w:rsidR="003A51F2" w:rsidRPr="009339E0" w:rsidRDefault="003A51F2" w:rsidP="003A51F2"/>
    <w:p w14:paraId="747116A4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17E7B27" w14:textId="0A84DD9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90"/>
        <w:gridCol w:w="1350"/>
        <w:gridCol w:w="2790"/>
        <w:gridCol w:w="2610"/>
        <w:gridCol w:w="1980"/>
        <w:gridCol w:w="2340"/>
      </w:tblGrid>
      <w:tr w:rsidR="003A51F2" w:rsidRPr="009339E0" w14:paraId="52E59C30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90" w:type="dxa"/>
            <w:hideMark/>
          </w:tcPr>
          <w:p w14:paraId="5C475E7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50" w:type="dxa"/>
          </w:tcPr>
          <w:p w14:paraId="38FF9FC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0" w:type="dxa"/>
            <w:hideMark/>
          </w:tcPr>
          <w:p w14:paraId="41A22129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2610" w:type="dxa"/>
            <w:hideMark/>
          </w:tcPr>
          <w:p w14:paraId="03DF09C0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80" w:type="dxa"/>
            <w:hideMark/>
          </w:tcPr>
          <w:p w14:paraId="1E85B4CA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40" w:type="dxa"/>
            <w:hideMark/>
          </w:tcPr>
          <w:p w14:paraId="0A75590A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D61C1BA" w14:textId="77777777" w:rsidTr="003A51F2">
        <w:trPr>
          <w:cantSplit/>
        </w:trPr>
        <w:tc>
          <w:tcPr>
            <w:tcW w:w="1890" w:type="dxa"/>
          </w:tcPr>
          <w:p w14:paraId="4DA5C92F" w14:textId="0EF63B0D" w:rsidR="003A51F2" w:rsidRPr="009339E0" w:rsidRDefault="003A51F2" w:rsidP="003A51F2">
            <w:pPr>
              <w:pStyle w:val="TableText"/>
            </w:pPr>
            <w:r w:rsidRPr="009339E0">
              <w:t>Carlson et al., 1998</w:t>
            </w:r>
            <w:hyperlink w:anchor="_ENREF_46" w:tooltip="Carlson, 1998 #1149" w:history="1">
              <w:r w:rsidR="00C82E3A" w:rsidRPr="009339E0">
                <w:fldChar w:fldCharType="begin">
                  <w:fldData xml:space="preserve">PEVuZE5vdGU+PENpdGU+PEF1dGhvcj5DYXJsc29uPC9BdXRob3I+PFllYXI+MTk5ODwvWWVhcj48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YXJsc29uPC9BdXRob3I+PFllYXI+MTk5ODwvWWVhcj48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6</w:t>
              </w:r>
              <w:r w:rsidR="00C82E3A" w:rsidRPr="009339E0">
                <w:fldChar w:fldCharType="end"/>
              </w:r>
            </w:hyperlink>
          </w:p>
          <w:p w14:paraId="6C23F18E" w14:textId="77777777" w:rsidR="003A51F2" w:rsidRPr="009339E0" w:rsidRDefault="003A51F2" w:rsidP="003A51F2">
            <w:pPr>
              <w:pStyle w:val="TableText"/>
            </w:pPr>
          </w:p>
          <w:p w14:paraId="39F6BA7D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350" w:type="dxa"/>
          </w:tcPr>
          <w:p w14:paraId="495D2873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90" w:type="dxa"/>
          </w:tcPr>
          <w:p w14:paraId="15E591DB" w14:textId="77777777" w:rsidR="003A51F2" w:rsidRPr="009339E0" w:rsidRDefault="003A51F2" w:rsidP="003A51F2">
            <w:pPr>
              <w:pStyle w:val="TableText"/>
            </w:pPr>
            <w:r w:rsidRPr="009339E0">
              <w:t xml:space="preserve">STAI-Trait </w:t>
            </w:r>
          </w:p>
          <w:p w14:paraId="23193C6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1A2E0319" w14:textId="77777777" w:rsidR="003A51F2" w:rsidRPr="009339E0" w:rsidRDefault="003A51F2" w:rsidP="003A51F2">
            <w:pPr>
              <w:pStyle w:val="TableText"/>
            </w:pPr>
            <w:r w:rsidRPr="009339E0">
              <w:t>G1 Pre-tx: 54.0 (9.9)</w:t>
            </w:r>
          </w:p>
          <w:p w14:paraId="72398FD9" w14:textId="77777777" w:rsidR="003A51F2" w:rsidRPr="009339E0" w:rsidRDefault="003A51F2" w:rsidP="003A51F2">
            <w:pPr>
              <w:pStyle w:val="TableText"/>
            </w:pPr>
            <w:r w:rsidRPr="009339E0">
              <w:t>G1 Post-tx: 38.6 (9.7)</w:t>
            </w:r>
          </w:p>
          <w:p w14:paraId="255079C2" w14:textId="77777777" w:rsidR="003A51F2" w:rsidRPr="009339E0" w:rsidRDefault="003A51F2" w:rsidP="003A51F2">
            <w:pPr>
              <w:pStyle w:val="TableText"/>
            </w:pPr>
            <w:r w:rsidRPr="009339E0">
              <w:t>G1 3 mth FU: 41.9 (6.9)</w:t>
            </w:r>
          </w:p>
          <w:p w14:paraId="1B5BE01F" w14:textId="77777777" w:rsidR="003A51F2" w:rsidRPr="009339E0" w:rsidRDefault="003A51F2" w:rsidP="003A51F2">
            <w:pPr>
              <w:pStyle w:val="TableText"/>
            </w:pPr>
          </w:p>
          <w:p w14:paraId="2EB1B42B" w14:textId="77777777" w:rsidR="003A51F2" w:rsidRPr="009339E0" w:rsidRDefault="003A51F2" w:rsidP="003A51F2">
            <w:pPr>
              <w:pStyle w:val="TableText"/>
            </w:pPr>
            <w:r w:rsidRPr="009339E0">
              <w:t>G2 Pre-tx: 58.0 (9.1)</w:t>
            </w:r>
          </w:p>
          <w:p w14:paraId="7259A438" w14:textId="77777777" w:rsidR="003A51F2" w:rsidRPr="009339E0" w:rsidRDefault="003A51F2" w:rsidP="003A51F2">
            <w:pPr>
              <w:pStyle w:val="TableText"/>
            </w:pPr>
            <w:r w:rsidRPr="009339E0">
              <w:t>G2 Post-tx: 50.8 (10.7)</w:t>
            </w:r>
          </w:p>
          <w:p w14:paraId="73FDE6EF" w14:textId="77777777" w:rsidR="003A51F2" w:rsidRPr="009339E0" w:rsidRDefault="003A51F2" w:rsidP="003A51F2">
            <w:pPr>
              <w:pStyle w:val="TableText"/>
            </w:pPr>
            <w:r w:rsidRPr="009339E0">
              <w:t>G2 3 mth FU: 51.8 (7.4)</w:t>
            </w:r>
          </w:p>
          <w:p w14:paraId="6E9162EC" w14:textId="77777777" w:rsidR="003A51F2" w:rsidRPr="009339E0" w:rsidRDefault="003A51F2" w:rsidP="003A51F2">
            <w:pPr>
              <w:pStyle w:val="TableText"/>
            </w:pPr>
          </w:p>
          <w:p w14:paraId="5A8CDA90" w14:textId="77777777" w:rsidR="003A51F2" w:rsidRPr="009339E0" w:rsidRDefault="003A51F2" w:rsidP="003A51F2">
            <w:pPr>
              <w:pStyle w:val="TableText"/>
            </w:pPr>
            <w:r w:rsidRPr="009339E0">
              <w:t>G3 Pre-tx: 61.7 (10.6)</w:t>
            </w:r>
          </w:p>
          <w:p w14:paraId="68A9B6A1" w14:textId="77777777" w:rsidR="003A51F2" w:rsidRPr="009339E0" w:rsidRDefault="003A51F2" w:rsidP="003A51F2">
            <w:pPr>
              <w:pStyle w:val="TableText"/>
            </w:pPr>
            <w:r w:rsidRPr="009339E0">
              <w:t>G3 Post-tx: 55.8 (11.2)</w:t>
            </w:r>
          </w:p>
          <w:p w14:paraId="51D0230B" w14:textId="77777777" w:rsidR="003A51F2" w:rsidRPr="009339E0" w:rsidRDefault="003A51F2" w:rsidP="003A51F2">
            <w:pPr>
              <w:pStyle w:val="TableText"/>
            </w:pPr>
          </w:p>
          <w:p w14:paraId="38DD2DB2" w14:textId="77777777" w:rsidR="003A51F2" w:rsidRPr="009339E0" w:rsidRDefault="003A51F2" w:rsidP="003A51F2">
            <w:pPr>
              <w:pStyle w:val="TableText"/>
            </w:pPr>
            <w:r w:rsidRPr="009339E0">
              <w:t>Group X Time, p&lt;0.06</w:t>
            </w:r>
          </w:p>
          <w:p w14:paraId="182ED132" w14:textId="77777777" w:rsidR="003A51F2" w:rsidRPr="009339E0" w:rsidRDefault="003A51F2" w:rsidP="003A51F2">
            <w:pPr>
              <w:pStyle w:val="TableText"/>
            </w:pPr>
          </w:p>
          <w:p w14:paraId="571C223C" w14:textId="77777777" w:rsidR="003A51F2" w:rsidRPr="009339E0" w:rsidRDefault="003A51F2" w:rsidP="003A51F2">
            <w:pPr>
              <w:pStyle w:val="TableText"/>
            </w:pPr>
            <w:r w:rsidRPr="009339E0">
              <w:t>Post-tx</w:t>
            </w:r>
          </w:p>
          <w:p w14:paraId="6D5A450A" w14:textId="77777777" w:rsidR="003A51F2" w:rsidRPr="009339E0" w:rsidRDefault="003A51F2" w:rsidP="003A51F2">
            <w:pPr>
              <w:pStyle w:val="TableText"/>
            </w:pPr>
            <w:r w:rsidRPr="009339E0">
              <w:t>G1 vs. G3, p&lt;0.001</w:t>
            </w:r>
          </w:p>
          <w:p w14:paraId="3B178A64" w14:textId="77777777" w:rsidR="003A51F2" w:rsidRPr="009339E0" w:rsidRDefault="003A51F2" w:rsidP="003A51F2">
            <w:pPr>
              <w:pStyle w:val="TableText"/>
            </w:pPr>
            <w:r w:rsidRPr="009339E0">
              <w:t>G1 vs G2, p&lt;0.01</w:t>
            </w:r>
          </w:p>
          <w:p w14:paraId="1124FE9D" w14:textId="77777777" w:rsidR="003A51F2" w:rsidRPr="009339E0" w:rsidRDefault="003A51F2" w:rsidP="003A51F2">
            <w:pPr>
              <w:pStyle w:val="TableText"/>
            </w:pPr>
          </w:p>
          <w:p w14:paraId="5348902C" w14:textId="77777777" w:rsidR="003A51F2" w:rsidRPr="009339E0" w:rsidRDefault="003A51F2" w:rsidP="003A51F2">
            <w:pPr>
              <w:pStyle w:val="TableText"/>
            </w:pPr>
            <w:r w:rsidRPr="009339E0">
              <w:t>3 month FU</w:t>
            </w:r>
          </w:p>
          <w:p w14:paraId="21CFB83C" w14:textId="77777777" w:rsidR="003A51F2" w:rsidRPr="009339E0" w:rsidRDefault="003A51F2" w:rsidP="003A51F2">
            <w:pPr>
              <w:pStyle w:val="TableText"/>
            </w:pPr>
            <w:r w:rsidRPr="009339E0">
              <w:t>G1 vs. G2, p&lt;0.01</w:t>
            </w:r>
          </w:p>
        </w:tc>
        <w:tc>
          <w:tcPr>
            <w:tcW w:w="2610" w:type="dxa"/>
          </w:tcPr>
          <w:p w14:paraId="38DB9DE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80" w:type="dxa"/>
          </w:tcPr>
          <w:p w14:paraId="5C44908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40" w:type="dxa"/>
          </w:tcPr>
          <w:p w14:paraId="4D69C2C4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5A51E552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2D7523C" w14:textId="26359CF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620"/>
        <w:gridCol w:w="1746"/>
        <w:gridCol w:w="2677"/>
        <w:gridCol w:w="1971"/>
        <w:gridCol w:w="2998"/>
        <w:gridCol w:w="1948"/>
      </w:tblGrid>
      <w:tr w:rsidR="003A51F2" w:rsidRPr="009339E0" w14:paraId="10423014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620" w:type="dxa"/>
            <w:hideMark/>
          </w:tcPr>
          <w:p w14:paraId="697A7A4C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46" w:type="dxa"/>
          </w:tcPr>
          <w:p w14:paraId="1AB29FC9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77" w:type="dxa"/>
            <w:hideMark/>
          </w:tcPr>
          <w:p w14:paraId="51A8A441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1971" w:type="dxa"/>
            <w:hideMark/>
          </w:tcPr>
          <w:p w14:paraId="4DB24155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98" w:type="dxa"/>
            <w:hideMark/>
          </w:tcPr>
          <w:p w14:paraId="4A812D0D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48" w:type="dxa"/>
            <w:hideMark/>
          </w:tcPr>
          <w:p w14:paraId="58AA1706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CBAD19C" w14:textId="77777777" w:rsidTr="003A51F2">
        <w:trPr>
          <w:cantSplit/>
        </w:trPr>
        <w:tc>
          <w:tcPr>
            <w:tcW w:w="1620" w:type="dxa"/>
            <w:noWrap/>
            <w:hideMark/>
          </w:tcPr>
          <w:p w14:paraId="563B1C26" w14:textId="51E980FF" w:rsidR="003A51F2" w:rsidRPr="009339E0" w:rsidRDefault="003A51F2" w:rsidP="003A51F2">
            <w:pPr>
              <w:pStyle w:val="TableText"/>
            </w:pPr>
            <w:r w:rsidRPr="009339E0">
              <w:t>Chard et al., 2005</w:t>
            </w:r>
            <w:hyperlink w:anchor="_ENREF_2" w:tooltip="Chard, 2005 #655" w:history="1">
              <w:r w:rsidR="00C82E3A" w:rsidRPr="009339E0">
                <w:fldChar w:fldCharType="begin">
                  <w:fldData xml:space="preserve">PEVuZE5vdGU+PENpdGU+PEF1dGhvcj5DaGFyZDwvQXV0aG9yPjxZZWFyPjIwMDU8L1llYXI+PFJl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aGFyZDwvQXV0aG9yPjxZZWFyPjIwMDU8L1llYXI+PFJl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</w:t>
              </w:r>
              <w:r w:rsidR="00C82E3A" w:rsidRPr="009339E0">
                <w:fldChar w:fldCharType="end"/>
              </w:r>
            </w:hyperlink>
          </w:p>
        </w:tc>
        <w:tc>
          <w:tcPr>
            <w:tcW w:w="1746" w:type="dxa"/>
          </w:tcPr>
          <w:p w14:paraId="34B3B014" w14:textId="77777777" w:rsidR="003A51F2" w:rsidRPr="009339E0" w:rsidRDefault="003A51F2" w:rsidP="003A51F2">
            <w:pPr>
              <w:pStyle w:val="TableText"/>
            </w:pPr>
            <w:r w:rsidRPr="009339E0">
              <w:t>G1: CBT, cognitive processing therapy</w:t>
            </w:r>
          </w:p>
          <w:p w14:paraId="6C76B3AC" w14:textId="77777777" w:rsidR="003A51F2" w:rsidRPr="009339E0" w:rsidRDefault="003A51F2" w:rsidP="003A51F2">
            <w:pPr>
              <w:pStyle w:val="TableText"/>
            </w:pPr>
            <w:r w:rsidRPr="009339E0">
              <w:t>CPT-SA</w:t>
            </w:r>
          </w:p>
          <w:p w14:paraId="20D7C778" w14:textId="77777777" w:rsidR="003A51F2" w:rsidRPr="009339E0" w:rsidRDefault="003A51F2" w:rsidP="003A51F2">
            <w:pPr>
              <w:pStyle w:val="TableText"/>
            </w:pPr>
            <w:r w:rsidRPr="009339E0">
              <w:t xml:space="preserve">G2: WL </w:t>
            </w:r>
          </w:p>
        </w:tc>
        <w:tc>
          <w:tcPr>
            <w:tcW w:w="2677" w:type="dxa"/>
            <w:hideMark/>
          </w:tcPr>
          <w:p w14:paraId="110C1559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  <w:r w:rsidRPr="009339E0">
              <w:br/>
              <w:t>Mean (SD)</w:t>
            </w:r>
            <w:r w:rsidRPr="009339E0">
              <w:br/>
              <w:t>G1 Pre-tx: 24.43 (10.81)</w:t>
            </w:r>
            <w:r w:rsidRPr="009339E0">
              <w:br/>
              <w:t>G1 Post-tx: 3.26 (4.75)</w:t>
            </w:r>
            <w:r w:rsidRPr="009339E0">
              <w:br/>
            </w:r>
            <w:r w:rsidRPr="009339E0">
              <w:br/>
              <w:t>G2 Pre-tx: 24.52 (11.55)</w:t>
            </w:r>
            <w:r w:rsidRPr="009339E0">
              <w:br/>
              <w:t>G2 Post-tx: 22.41 (12.57)</w:t>
            </w:r>
            <w:r w:rsidRPr="009339E0">
              <w:br/>
            </w:r>
          </w:p>
          <w:p w14:paraId="179BA724" w14:textId="77777777" w:rsidR="003A51F2" w:rsidRPr="009339E0" w:rsidRDefault="003A51F2" w:rsidP="003A51F2">
            <w:pPr>
              <w:pStyle w:val="TableText"/>
            </w:pPr>
            <w:r w:rsidRPr="009339E0">
              <w:t>p&lt;0.001</w:t>
            </w:r>
          </w:p>
        </w:tc>
        <w:tc>
          <w:tcPr>
            <w:tcW w:w="1971" w:type="dxa"/>
            <w:hideMark/>
          </w:tcPr>
          <w:p w14:paraId="4967BF3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998" w:type="dxa"/>
            <w:hideMark/>
          </w:tcPr>
          <w:p w14:paraId="2C1F37C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48" w:type="dxa"/>
            <w:hideMark/>
          </w:tcPr>
          <w:p w14:paraId="44AAEFB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2A0AC2D2" w14:textId="77777777" w:rsidTr="003A51F2">
        <w:trPr>
          <w:cantSplit/>
        </w:trPr>
        <w:tc>
          <w:tcPr>
            <w:tcW w:w="1620" w:type="dxa"/>
            <w:noWrap/>
          </w:tcPr>
          <w:p w14:paraId="56084C3A" w14:textId="7675C8AD" w:rsidR="003A51F2" w:rsidRPr="009339E0" w:rsidRDefault="003A51F2" w:rsidP="003A51F2">
            <w:pPr>
              <w:pStyle w:val="TableText"/>
            </w:pPr>
            <w:r w:rsidRPr="009339E0">
              <w:t>Church et al., 2013</w:t>
            </w:r>
            <w:hyperlink w:anchor="_ENREF_155" w:tooltip="Church,  #4643" w:history="1">
              <w:r w:rsidR="00C82E3A" w:rsidRPr="009339E0">
                <w:fldChar w:fldCharType="begin">
                  <w:fldData xml:space="preserve">PEVuZE5vdGU+PENpdGUgRXhjbHVkZVllYXI9IjEiPjxBdXRob3I+Q2h1cmNoPC9BdXRob3I+PFJl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gRXhjbHVkZVllYXI9IjEiPjxBdXRob3I+Q2h1cmNoPC9BdXRob3I+PFJl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55</w:t>
              </w:r>
              <w:r w:rsidR="00C82E3A" w:rsidRPr="009339E0">
                <w:fldChar w:fldCharType="end"/>
              </w:r>
            </w:hyperlink>
          </w:p>
        </w:tc>
        <w:tc>
          <w:tcPr>
            <w:tcW w:w="1746" w:type="dxa"/>
          </w:tcPr>
          <w:p w14:paraId="17611EF8" w14:textId="77777777" w:rsidR="003A51F2" w:rsidRPr="009339E0" w:rsidRDefault="003A51F2" w:rsidP="003A51F2">
            <w:pPr>
              <w:pStyle w:val="TableText"/>
            </w:pPr>
            <w:r w:rsidRPr="009339E0">
              <w:t>G1: EFT, Emotional Freedom Techniques (brief exposure therapy combining cognitive and somatic elements, on PTSD and psychological distress symptoms in veterans) G2: WL</w:t>
            </w:r>
          </w:p>
        </w:tc>
        <w:tc>
          <w:tcPr>
            <w:tcW w:w="2677" w:type="dxa"/>
          </w:tcPr>
          <w:p w14:paraId="03EDD807" w14:textId="77777777" w:rsidR="003A51F2" w:rsidRPr="009339E0" w:rsidRDefault="003A51F2" w:rsidP="003A51F2">
            <w:pPr>
              <w:pStyle w:val="TableText"/>
            </w:pPr>
            <w:r w:rsidRPr="009339E0">
              <w:t>SA-45 GSI</w:t>
            </w:r>
          </w:p>
          <w:p w14:paraId="56854667" w14:textId="77777777" w:rsidR="003A51F2" w:rsidRPr="009339E0" w:rsidRDefault="003A51F2" w:rsidP="003A51F2">
            <w:pPr>
              <w:pStyle w:val="TableText"/>
            </w:pPr>
            <w:r w:rsidRPr="009339E0">
              <w:t>Mean (SE)</w:t>
            </w:r>
          </w:p>
          <w:p w14:paraId="51EAD0A8" w14:textId="77777777" w:rsidR="003A51F2" w:rsidRPr="009339E0" w:rsidRDefault="003A51F2" w:rsidP="003A51F2">
            <w:pPr>
              <w:pStyle w:val="TableText"/>
            </w:pPr>
            <w:r w:rsidRPr="009339E0">
              <w:t>G1 Pre-tx: 74.79 (1.4)</w:t>
            </w:r>
          </w:p>
          <w:p w14:paraId="3853A4CF" w14:textId="77777777" w:rsidR="003A51F2" w:rsidRPr="009339E0" w:rsidRDefault="003A51F2" w:rsidP="003A51F2">
            <w:pPr>
              <w:pStyle w:val="TableText"/>
            </w:pPr>
            <w:r w:rsidRPr="009339E0">
              <w:t>G1 Post-tx: 58.51 (1.9)</w:t>
            </w:r>
          </w:p>
          <w:p w14:paraId="7BE662A0" w14:textId="77777777" w:rsidR="003A51F2" w:rsidRPr="009339E0" w:rsidRDefault="003A51F2" w:rsidP="003A51F2">
            <w:pPr>
              <w:pStyle w:val="TableText"/>
            </w:pPr>
          </w:p>
          <w:p w14:paraId="506294A0" w14:textId="77777777" w:rsidR="003A51F2" w:rsidRPr="009339E0" w:rsidRDefault="003A51F2" w:rsidP="003A51F2">
            <w:pPr>
              <w:pStyle w:val="TableText"/>
            </w:pPr>
            <w:r w:rsidRPr="009339E0">
              <w:t>G2 Pre-tx: 72.39 (1.6)</w:t>
            </w:r>
          </w:p>
          <w:p w14:paraId="70ECABBE" w14:textId="77777777" w:rsidR="003A51F2" w:rsidRPr="009339E0" w:rsidRDefault="003A51F2" w:rsidP="003A51F2">
            <w:pPr>
              <w:pStyle w:val="TableText"/>
            </w:pPr>
            <w:r w:rsidRPr="009339E0">
              <w:t>G2 Post-tx: 69.98 (1.4)</w:t>
            </w:r>
          </w:p>
          <w:p w14:paraId="42858E43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p &lt;0.0001</w:t>
            </w:r>
          </w:p>
          <w:p w14:paraId="18AF6C18" w14:textId="77777777" w:rsidR="003A51F2" w:rsidRPr="009339E0" w:rsidRDefault="003A51F2" w:rsidP="003A51F2">
            <w:pPr>
              <w:pStyle w:val="TableText"/>
            </w:pPr>
          </w:p>
          <w:p w14:paraId="1CD2A0B3" w14:textId="77777777" w:rsidR="003A51F2" w:rsidRPr="009339E0" w:rsidRDefault="003A51F2" w:rsidP="003A51F2">
            <w:pPr>
              <w:pStyle w:val="TableText"/>
            </w:pPr>
            <w:r w:rsidRPr="009339E0">
              <w:t>SA-45 PST</w:t>
            </w:r>
          </w:p>
          <w:p w14:paraId="576BAD8C" w14:textId="77777777" w:rsidR="003A51F2" w:rsidRPr="009339E0" w:rsidRDefault="003A51F2" w:rsidP="003A51F2">
            <w:pPr>
              <w:pStyle w:val="TableText"/>
            </w:pPr>
            <w:r w:rsidRPr="009339E0">
              <w:t>Mean (SE)</w:t>
            </w:r>
          </w:p>
          <w:p w14:paraId="58EDA861" w14:textId="77777777" w:rsidR="003A51F2" w:rsidRPr="009339E0" w:rsidRDefault="003A51F2" w:rsidP="003A51F2">
            <w:pPr>
              <w:pStyle w:val="TableText"/>
            </w:pPr>
            <w:r w:rsidRPr="009339E0">
              <w:t>G1 Pre-tx: 72.74 (1.5)</w:t>
            </w:r>
          </w:p>
          <w:p w14:paraId="306166E2" w14:textId="77777777" w:rsidR="003A51F2" w:rsidRPr="009339E0" w:rsidRDefault="003A51F2" w:rsidP="003A51F2">
            <w:pPr>
              <w:pStyle w:val="TableText"/>
            </w:pPr>
            <w:r w:rsidRPr="009339E0">
              <w:t>G1 Post-tx: 57.61 (1.9)</w:t>
            </w:r>
          </w:p>
          <w:p w14:paraId="23B4B72F" w14:textId="77777777" w:rsidR="003A51F2" w:rsidRPr="009339E0" w:rsidRDefault="003A51F2" w:rsidP="003A51F2">
            <w:pPr>
              <w:pStyle w:val="TableText"/>
            </w:pPr>
          </w:p>
          <w:p w14:paraId="66E439B3" w14:textId="77777777" w:rsidR="003A51F2" w:rsidRPr="009339E0" w:rsidRDefault="003A51F2" w:rsidP="003A51F2">
            <w:pPr>
              <w:pStyle w:val="TableText"/>
            </w:pPr>
            <w:r w:rsidRPr="009339E0">
              <w:t>G2 Pre-tx: 72.72 (1.5)</w:t>
            </w:r>
          </w:p>
          <w:p w14:paraId="5C8667A2" w14:textId="77777777" w:rsidR="003A51F2" w:rsidRPr="009339E0" w:rsidRDefault="003A51F2" w:rsidP="003A51F2">
            <w:pPr>
              <w:pStyle w:val="TableText"/>
            </w:pPr>
            <w:r w:rsidRPr="009339E0">
              <w:t>G2 Post-tx: 70.42 (1.3)</w:t>
            </w:r>
          </w:p>
          <w:p w14:paraId="2B42A95D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p &lt;0.0001</w:t>
            </w:r>
          </w:p>
        </w:tc>
        <w:tc>
          <w:tcPr>
            <w:tcW w:w="1971" w:type="dxa"/>
          </w:tcPr>
          <w:p w14:paraId="376823C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  <w:p w14:paraId="3130B48D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998" w:type="dxa"/>
          </w:tcPr>
          <w:p w14:paraId="348B4E5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48" w:type="dxa"/>
          </w:tcPr>
          <w:p w14:paraId="5F49B75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9E0B9B1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D40BF7A" w14:textId="71D33832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620"/>
        <w:gridCol w:w="1746"/>
        <w:gridCol w:w="2677"/>
        <w:gridCol w:w="1971"/>
        <w:gridCol w:w="2998"/>
        <w:gridCol w:w="1948"/>
      </w:tblGrid>
      <w:tr w:rsidR="003A51F2" w:rsidRPr="009339E0" w14:paraId="5E6929DA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620" w:type="dxa"/>
            <w:hideMark/>
          </w:tcPr>
          <w:p w14:paraId="77FE6EA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46" w:type="dxa"/>
          </w:tcPr>
          <w:p w14:paraId="76E8EE5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77" w:type="dxa"/>
            <w:hideMark/>
          </w:tcPr>
          <w:p w14:paraId="610D4804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1971" w:type="dxa"/>
            <w:hideMark/>
          </w:tcPr>
          <w:p w14:paraId="5590A06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98" w:type="dxa"/>
            <w:hideMark/>
          </w:tcPr>
          <w:p w14:paraId="2865D520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48" w:type="dxa"/>
            <w:hideMark/>
          </w:tcPr>
          <w:p w14:paraId="65ADFA53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F11E8AC" w14:textId="77777777" w:rsidTr="003A51F2">
        <w:trPr>
          <w:cantSplit/>
        </w:trPr>
        <w:tc>
          <w:tcPr>
            <w:tcW w:w="1620" w:type="dxa"/>
            <w:noWrap/>
            <w:hideMark/>
          </w:tcPr>
          <w:p w14:paraId="03777906" w14:textId="33D0BDFD" w:rsidR="003A51F2" w:rsidRPr="009339E0" w:rsidRDefault="003A51F2" w:rsidP="003A51F2">
            <w:pPr>
              <w:pStyle w:val="TableText"/>
            </w:pPr>
            <w:r w:rsidRPr="009339E0">
              <w:t>Cloitre et al., 2002</w:t>
            </w:r>
            <w:hyperlink w:anchor="_ENREF_37" w:tooltip="Cloitre, 2002 #905" w:history="1">
              <w:r w:rsidR="00C82E3A" w:rsidRPr="009339E0">
                <w:fldChar w:fldCharType="begin">
                  <w:fldData xml:space="preserve">PEVuZE5vdGU+PENpdGU+PEF1dGhvcj5DbG9pdHJlPC9BdXRob3I+PFllYXI+MjAwMjwvWWVhcj48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G9pdHJlPC9BdXRob3I+PFllYXI+MjAwMjwvWWVhcj48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7</w:t>
              </w:r>
              <w:r w:rsidR="00C82E3A" w:rsidRPr="009339E0">
                <w:fldChar w:fldCharType="end"/>
              </w:r>
            </w:hyperlink>
          </w:p>
        </w:tc>
        <w:tc>
          <w:tcPr>
            <w:tcW w:w="1746" w:type="dxa"/>
          </w:tcPr>
          <w:p w14:paraId="196A9314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(STAIR)</w:t>
            </w:r>
          </w:p>
          <w:p w14:paraId="28992D13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677" w:type="dxa"/>
            <w:hideMark/>
          </w:tcPr>
          <w:p w14:paraId="1762FE55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4BC3C0D8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25 (10.6)</w:t>
            </w:r>
          </w:p>
          <w:p w14:paraId="2FCA00A0" w14:textId="77777777" w:rsidR="003A51F2" w:rsidRPr="009339E0" w:rsidRDefault="003A51F2" w:rsidP="003A51F2">
            <w:pPr>
              <w:pStyle w:val="TableText"/>
            </w:pPr>
            <w:r w:rsidRPr="009339E0">
              <w:t>G1 Post-tx: 8 (7.8)</w:t>
            </w:r>
          </w:p>
          <w:p w14:paraId="7386D203" w14:textId="77777777" w:rsidR="003A51F2" w:rsidRPr="009339E0" w:rsidRDefault="003A51F2" w:rsidP="003A51F2">
            <w:pPr>
              <w:pStyle w:val="TableText"/>
            </w:pPr>
          </w:p>
          <w:p w14:paraId="1633BFC5" w14:textId="77777777" w:rsidR="003A51F2" w:rsidRPr="009339E0" w:rsidRDefault="003A51F2" w:rsidP="003A51F2">
            <w:pPr>
              <w:pStyle w:val="TableText"/>
            </w:pPr>
            <w:r w:rsidRPr="009339E0">
              <w:t>G2 Pre-tx:23 (9.0)</w:t>
            </w:r>
            <w:r w:rsidRPr="009339E0">
              <w:br/>
              <w:t>G2 Post-tx: 22 (11.4)</w:t>
            </w:r>
          </w:p>
          <w:p w14:paraId="5A5093A6" w14:textId="77777777" w:rsidR="003A51F2" w:rsidRPr="009339E0" w:rsidRDefault="003A51F2" w:rsidP="003A51F2">
            <w:pPr>
              <w:pStyle w:val="TableText"/>
            </w:pPr>
          </w:p>
          <w:p w14:paraId="603D3227" w14:textId="77777777" w:rsidR="003A51F2" w:rsidRPr="009339E0" w:rsidRDefault="003A51F2" w:rsidP="003A51F2">
            <w:pPr>
              <w:pStyle w:val="TableText"/>
            </w:pPr>
            <w:r w:rsidRPr="009339E0">
              <w:t>p&lt;0.01 (interaction)</w:t>
            </w:r>
          </w:p>
          <w:p w14:paraId="26B9DCC2" w14:textId="77777777" w:rsidR="003A51F2" w:rsidRPr="009339E0" w:rsidRDefault="003A51F2" w:rsidP="003A51F2">
            <w:pPr>
              <w:pStyle w:val="TableText"/>
            </w:pPr>
          </w:p>
          <w:p w14:paraId="4356C91B" w14:textId="77777777" w:rsidR="003A51F2" w:rsidRPr="009339E0" w:rsidRDefault="003A51F2" w:rsidP="003A51F2">
            <w:pPr>
              <w:pStyle w:val="TableText"/>
            </w:pPr>
            <w:r w:rsidRPr="009339E0">
              <w:t>STAI-S</w:t>
            </w:r>
          </w:p>
          <w:p w14:paraId="736DE759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57 (9.6)</w:t>
            </w:r>
          </w:p>
          <w:p w14:paraId="5A5139AA" w14:textId="77777777" w:rsidR="003A51F2" w:rsidRPr="009339E0" w:rsidRDefault="003A51F2" w:rsidP="003A51F2">
            <w:pPr>
              <w:pStyle w:val="TableText"/>
            </w:pPr>
            <w:r w:rsidRPr="009339E0">
              <w:t>G1 Post-tx: 36 (8.6)</w:t>
            </w:r>
          </w:p>
          <w:p w14:paraId="791E242B" w14:textId="77777777" w:rsidR="003A51F2" w:rsidRPr="009339E0" w:rsidRDefault="003A51F2" w:rsidP="003A51F2">
            <w:pPr>
              <w:pStyle w:val="TableText"/>
            </w:pPr>
          </w:p>
          <w:p w14:paraId="145E77AA" w14:textId="77777777" w:rsidR="003A51F2" w:rsidRPr="009339E0" w:rsidRDefault="003A51F2" w:rsidP="003A51F2">
            <w:pPr>
              <w:pStyle w:val="TableText"/>
            </w:pPr>
            <w:r w:rsidRPr="009339E0">
              <w:t>G2 Pre-tx: 53 (15.6)</w:t>
            </w:r>
          </w:p>
          <w:p w14:paraId="072179EC" w14:textId="77777777" w:rsidR="003A51F2" w:rsidRPr="009339E0" w:rsidRDefault="003A51F2" w:rsidP="003A51F2">
            <w:pPr>
              <w:pStyle w:val="TableText"/>
            </w:pPr>
            <w:r w:rsidRPr="009339E0">
              <w:t>G2 Post-tx: 55 (14.9)</w:t>
            </w:r>
          </w:p>
          <w:p w14:paraId="2A4EF8F3" w14:textId="77777777" w:rsidR="003A51F2" w:rsidRPr="009339E0" w:rsidRDefault="003A51F2" w:rsidP="003A51F2">
            <w:pPr>
              <w:pStyle w:val="TableText"/>
            </w:pPr>
          </w:p>
          <w:p w14:paraId="32B14E2E" w14:textId="77777777" w:rsidR="003A51F2" w:rsidRPr="009339E0" w:rsidRDefault="003A51F2" w:rsidP="003A51F2">
            <w:pPr>
              <w:pStyle w:val="TableText"/>
            </w:pPr>
            <w:r w:rsidRPr="009339E0">
              <w:t>p&lt;0.01 (interaction)</w:t>
            </w:r>
          </w:p>
        </w:tc>
        <w:tc>
          <w:tcPr>
            <w:tcW w:w="1971" w:type="dxa"/>
            <w:hideMark/>
          </w:tcPr>
          <w:p w14:paraId="571114A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998" w:type="dxa"/>
          </w:tcPr>
          <w:p w14:paraId="455116C4" w14:textId="77777777" w:rsidR="003A51F2" w:rsidRPr="009339E0" w:rsidRDefault="003A51F2" w:rsidP="003A51F2">
            <w:pPr>
              <w:pStyle w:val="TableText"/>
            </w:pPr>
            <w:r w:rsidRPr="009339E0">
              <w:t>SAS-SR</w:t>
            </w:r>
          </w:p>
          <w:p w14:paraId="52E33278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er-tx:2.44(0.29)</w:t>
            </w:r>
          </w:p>
          <w:p w14:paraId="71141A8E" w14:textId="77777777" w:rsidR="003A51F2" w:rsidRPr="009339E0" w:rsidRDefault="003A51F2" w:rsidP="003A51F2">
            <w:pPr>
              <w:pStyle w:val="TableText"/>
            </w:pPr>
            <w:r w:rsidRPr="009339E0">
              <w:t>G1 Post-tx:2.06 (0.40)</w:t>
            </w:r>
          </w:p>
          <w:p w14:paraId="2B4BA82F" w14:textId="77777777" w:rsidR="003A51F2" w:rsidRPr="009339E0" w:rsidRDefault="003A51F2" w:rsidP="003A51F2">
            <w:pPr>
              <w:pStyle w:val="TableText"/>
            </w:pPr>
          </w:p>
          <w:p w14:paraId="107FCA73" w14:textId="77777777" w:rsidR="003A51F2" w:rsidRPr="009339E0" w:rsidRDefault="003A51F2" w:rsidP="003A51F2">
            <w:pPr>
              <w:pStyle w:val="TableText"/>
            </w:pPr>
            <w:r w:rsidRPr="009339E0">
              <w:t>G2 Pre-tx:2.57 (0.42)</w:t>
            </w:r>
          </w:p>
          <w:p w14:paraId="11865A2C" w14:textId="77777777" w:rsidR="003A51F2" w:rsidRPr="009339E0" w:rsidRDefault="003A51F2" w:rsidP="003A51F2">
            <w:pPr>
              <w:pStyle w:val="TableText"/>
            </w:pPr>
            <w:r w:rsidRPr="009339E0">
              <w:t>G2 Post-tx: 2.47 (0.53)</w:t>
            </w:r>
          </w:p>
          <w:p w14:paraId="6A3E0CE5" w14:textId="77777777" w:rsidR="003A51F2" w:rsidRPr="009339E0" w:rsidRDefault="003A51F2" w:rsidP="003A51F2">
            <w:pPr>
              <w:pStyle w:val="TableText"/>
            </w:pPr>
          </w:p>
          <w:p w14:paraId="69818EE5" w14:textId="77777777" w:rsidR="003A51F2" w:rsidRPr="009339E0" w:rsidRDefault="003A51F2" w:rsidP="003A51F2">
            <w:pPr>
              <w:pStyle w:val="TableText"/>
            </w:pPr>
            <w:r w:rsidRPr="009339E0">
              <w:t>p=0.02 (interaction)</w:t>
            </w:r>
          </w:p>
        </w:tc>
        <w:tc>
          <w:tcPr>
            <w:tcW w:w="1948" w:type="dxa"/>
            <w:hideMark/>
          </w:tcPr>
          <w:p w14:paraId="2A53E20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37E8F295" w14:textId="77777777" w:rsidTr="003A51F2">
        <w:trPr>
          <w:cantSplit/>
        </w:trPr>
        <w:tc>
          <w:tcPr>
            <w:tcW w:w="1620" w:type="dxa"/>
            <w:noWrap/>
          </w:tcPr>
          <w:p w14:paraId="1D18040D" w14:textId="0CB61E1F" w:rsidR="003A51F2" w:rsidRPr="009339E0" w:rsidRDefault="003A51F2" w:rsidP="003A51F2">
            <w:pPr>
              <w:pStyle w:val="TableText"/>
            </w:pPr>
            <w:r w:rsidRPr="009339E0">
              <w:t>Cloitre et al., 2010</w:t>
            </w:r>
            <w:hyperlink w:anchor="_ENREF_148" w:tooltip="Cloitre, 2010 #107" w:history="1">
              <w:r w:rsidR="00C82E3A" w:rsidRPr="009339E0">
                <w:fldChar w:fldCharType="begin">
                  <w:fldData xml:space="preserve">PEVuZE5vdGU+PENpdGU+PEF1dGhvcj5DbG9pdHJlPC9BdXRob3I+PFllYXI+MjAxMDwvWWVhcj48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G9pdHJlPC9BdXRob3I+PFllYXI+MjAxMDwvWWVhcj48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8</w:t>
              </w:r>
              <w:r w:rsidR="00C82E3A" w:rsidRPr="009339E0">
                <w:fldChar w:fldCharType="end"/>
              </w:r>
            </w:hyperlink>
          </w:p>
        </w:tc>
        <w:tc>
          <w:tcPr>
            <w:tcW w:w="1746" w:type="dxa"/>
          </w:tcPr>
          <w:p w14:paraId="3D601A0D" w14:textId="77777777" w:rsidR="003A51F2" w:rsidRPr="009339E0" w:rsidRDefault="003A51F2" w:rsidP="003A51F2">
            <w:pPr>
              <w:pStyle w:val="TableText"/>
            </w:pPr>
            <w:r w:rsidRPr="009339E0">
              <w:t xml:space="preserve">G1: CBT-Mixed </w:t>
            </w:r>
          </w:p>
          <w:p w14:paraId="2AD42876" w14:textId="77777777" w:rsidR="003A51F2" w:rsidRPr="009339E0" w:rsidRDefault="003A51F2" w:rsidP="003A51F2">
            <w:pPr>
              <w:pStyle w:val="TableText"/>
            </w:pPr>
            <w:r w:rsidRPr="009339E0">
              <w:t>(STAIR) + PE</w:t>
            </w:r>
          </w:p>
          <w:p w14:paraId="2820F223" w14:textId="77777777" w:rsidR="003A51F2" w:rsidRPr="009339E0" w:rsidRDefault="003A51F2" w:rsidP="003A51F2">
            <w:pPr>
              <w:pStyle w:val="TableText"/>
            </w:pPr>
            <w:r w:rsidRPr="009339E0">
              <w:t xml:space="preserve">G2: CBT-Mixed </w:t>
            </w:r>
          </w:p>
          <w:p w14:paraId="12F5F632" w14:textId="77777777" w:rsidR="003A51F2" w:rsidRPr="009339E0" w:rsidRDefault="003A51F2" w:rsidP="003A51F2">
            <w:pPr>
              <w:pStyle w:val="TableText"/>
            </w:pPr>
            <w:r w:rsidRPr="009339E0">
              <w:t xml:space="preserve">(STAIR) + Support (Skills Training) </w:t>
            </w:r>
          </w:p>
          <w:p w14:paraId="00F2889A" w14:textId="77777777" w:rsidR="003A51F2" w:rsidRPr="009339E0" w:rsidRDefault="003A51F2" w:rsidP="003A51F2">
            <w:pPr>
              <w:pStyle w:val="TableText"/>
            </w:pPr>
            <w:r w:rsidRPr="009339E0">
              <w:t>G3: Support (Skills Training) + PE</w:t>
            </w:r>
          </w:p>
        </w:tc>
        <w:tc>
          <w:tcPr>
            <w:tcW w:w="2677" w:type="dxa"/>
          </w:tcPr>
          <w:p w14:paraId="736F2467" w14:textId="77777777" w:rsidR="003A51F2" w:rsidRPr="009339E0" w:rsidRDefault="003A51F2" w:rsidP="003A51F2">
            <w:pPr>
              <w:pStyle w:val="TableText"/>
            </w:pPr>
            <w:r w:rsidRPr="009339E0">
              <w:t>STAI</w:t>
            </w:r>
            <w:r w:rsidRPr="009339E0">
              <w:br/>
              <w:t>Mean (SD)</w:t>
            </w:r>
            <w:r w:rsidRPr="009339E0">
              <w:br/>
              <w:t>G1 Pre-tx:50.4 (9.41)</w:t>
            </w:r>
          </w:p>
          <w:p w14:paraId="09D486EC" w14:textId="77777777" w:rsidR="003A51F2" w:rsidRPr="009339E0" w:rsidRDefault="003A51F2" w:rsidP="003A51F2">
            <w:pPr>
              <w:pStyle w:val="TableText"/>
            </w:pPr>
            <w:r w:rsidRPr="009339E0">
              <w:t>G1 Post-tx:39.2 (9.92)</w:t>
            </w:r>
          </w:p>
          <w:p w14:paraId="3948C25C" w14:textId="77777777" w:rsidR="003A51F2" w:rsidRPr="009339E0" w:rsidRDefault="003A51F2" w:rsidP="003A51F2">
            <w:pPr>
              <w:pStyle w:val="TableText"/>
            </w:pPr>
            <w:r w:rsidRPr="009339E0">
              <w:t>G1 3 mth FU:38.8 (9.90)</w:t>
            </w:r>
          </w:p>
          <w:p w14:paraId="375506DC" w14:textId="77777777" w:rsidR="003A51F2" w:rsidRPr="009339E0" w:rsidRDefault="003A51F2" w:rsidP="003A51F2">
            <w:pPr>
              <w:pStyle w:val="TableText"/>
            </w:pPr>
            <w:r w:rsidRPr="009339E0">
              <w:t>G1 6 mth FU:37.4 (10.72)</w:t>
            </w:r>
          </w:p>
          <w:p w14:paraId="53F4EBAE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48.2 (12.45)</w:t>
            </w:r>
          </w:p>
          <w:p w14:paraId="7602502B" w14:textId="77777777" w:rsidR="003A51F2" w:rsidRPr="009339E0" w:rsidRDefault="003A51F2" w:rsidP="003A51F2">
            <w:pPr>
              <w:pStyle w:val="TableText"/>
            </w:pPr>
            <w:r w:rsidRPr="009339E0">
              <w:t>G2 Post-tx: 42.9 (12.34)</w:t>
            </w:r>
          </w:p>
          <w:p w14:paraId="51CA7948" w14:textId="77777777" w:rsidR="003A51F2" w:rsidRPr="009339E0" w:rsidRDefault="003A51F2" w:rsidP="003A51F2">
            <w:pPr>
              <w:pStyle w:val="TableText"/>
            </w:pPr>
            <w:r w:rsidRPr="009339E0">
              <w:t>G2 3 mth FU: 41.8 (13.53)</w:t>
            </w:r>
          </w:p>
          <w:p w14:paraId="5F9B9C24" w14:textId="77777777" w:rsidR="003A51F2" w:rsidRPr="009339E0" w:rsidRDefault="003A51F2" w:rsidP="003A51F2">
            <w:pPr>
              <w:pStyle w:val="TableText"/>
            </w:pPr>
            <w:r w:rsidRPr="009339E0">
              <w:t>G2 6 mth FU:42.4 (12.66)</w:t>
            </w:r>
          </w:p>
          <w:p w14:paraId="6FC1FAE0" w14:textId="77777777" w:rsidR="003A51F2" w:rsidRPr="009339E0" w:rsidRDefault="003A51F2" w:rsidP="003A51F2">
            <w:pPr>
              <w:pStyle w:val="TableText"/>
            </w:pPr>
            <w:r w:rsidRPr="009339E0">
              <w:br/>
              <w:t>G3 Pre-tx: 50.2 (10.85)</w:t>
            </w:r>
            <w:r w:rsidRPr="009339E0">
              <w:br/>
              <w:t>G3 Post-tx:41.1 (12.13)</w:t>
            </w:r>
          </w:p>
          <w:p w14:paraId="7FC24F7E" w14:textId="77777777" w:rsidR="003A51F2" w:rsidRPr="009339E0" w:rsidRDefault="003A51F2" w:rsidP="003A51F2">
            <w:pPr>
              <w:pStyle w:val="TableText"/>
            </w:pPr>
            <w:r w:rsidRPr="009339E0">
              <w:t>G3 3 mth FU:51.8 (11.16)</w:t>
            </w:r>
          </w:p>
          <w:p w14:paraId="5C70992C" w14:textId="77777777" w:rsidR="003A51F2" w:rsidRPr="009339E0" w:rsidRDefault="003A51F2" w:rsidP="003A51F2">
            <w:pPr>
              <w:pStyle w:val="TableText"/>
            </w:pPr>
            <w:r w:rsidRPr="009339E0">
              <w:t>G3 6 mth FU: 47.5 (12.66)</w:t>
            </w:r>
          </w:p>
          <w:p w14:paraId="66B10553" w14:textId="77777777" w:rsidR="003A51F2" w:rsidRPr="009339E0" w:rsidRDefault="003A51F2" w:rsidP="003A51F2">
            <w:pPr>
              <w:pStyle w:val="TableText"/>
            </w:pPr>
            <w:r w:rsidRPr="009339E0">
              <w:br/>
            </w:r>
          </w:p>
        </w:tc>
        <w:tc>
          <w:tcPr>
            <w:tcW w:w="1971" w:type="dxa"/>
          </w:tcPr>
          <w:p w14:paraId="302620E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998" w:type="dxa"/>
          </w:tcPr>
          <w:p w14:paraId="41C969B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48" w:type="dxa"/>
          </w:tcPr>
          <w:p w14:paraId="66E9F1A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7EAF0036" w14:textId="77777777" w:rsidR="003A51F2" w:rsidRPr="009339E0" w:rsidRDefault="003A51F2" w:rsidP="003A51F2"/>
    <w:p w14:paraId="1AA81FC4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ED75754" w14:textId="4F1FC428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738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761"/>
        <w:gridCol w:w="1674"/>
        <w:gridCol w:w="2391"/>
        <w:gridCol w:w="1847"/>
        <w:gridCol w:w="2377"/>
        <w:gridCol w:w="2688"/>
      </w:tblGrid>
      <w:tr w:rsidR="003A51F2" w:rsidRPr="009339E0" w14:paraId="23FC71C8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761" w:type="dxa"/>
            <w:hideMark/>
          </w:tcPr>
          <w:p w14:paraId="663E0309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74" w:type="dxa"/>
          </w:tcPr>
          <w:p w14:paraId="74076215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91" w:type="dxa"/>
            <w:hideMark/>
          </w:tcPr>
          <w:p w14:paraId="5A4ABC75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847" w:type="dxa"/>
            <w:hideMark/>
          </w:tcPr>
          <w:p w14:paraId="002CC606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377" w:type="dxa"/>
            <w:hideMark/>
          </w:tcPr>
          <w:p w14:paraId="50B58EC6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688" w:type="dxa"/>
            <w:hideMark/>
          </w:tcPr>
          <w:p w14:paraId="60331D6B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51A0605" w14:textId="77777777" w:rsidTr="003A51F2">
        <w:trPr>
          <w:cantSplit/>
        </w:trPr>
        <w:tc>
          <w:tcPr>
            <w:tcW w:w="1761" w:type="dxa"/>
            <w:noWrap/>
            <w:hideMark/>
          </w:tcPr>
          <w:p w14:paraId="26A5CC51" w14:textId="44FD04C9" w:rsidR="003A51F2" w:rsidRPr="009339E0" w:rsidRDefault="003A51F2" w:rsidP="003A51F2">
            <w:pPr>
              <w:pStyle w:val="TableText"/>
            </w:pPr>
            <w:r w:rsidRPr="009339E0">
              <w:t>Cloitre et al., 2010</w:t>
            </w:r>
            <w:hyperlink w:anchor="_ENREF_148" w:tooltip="Cloitre, 2010 #107" w:history="1">
              <w:r w:rsidR="00C82E3A" w:rsidRPr="009339E0">
                <w:fldChar w:fldCharType="begin">
                  <w:fldData xml:space="preserve">PEVuZE5vdGU+PENpdGU+PEF1dGhvcj5DbG9pdHJlPC9BdXRob3I+PFllYXI+MjAxMDwvWWVhcj48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G9pdHJlPC9BdXRob3I+PFllYXI+MjAxMDwvWWVhcj48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8</w:t>
              </w:r>
              <w:r w:rsidR="00C82E3A" w:rsidRPr="009339E0">
                <w:fldChar w:fldCharType="end"/>
              </w:r>
            </w:hyperlink>
          </w:p>
          <w:p w14:paraId="419BFDEB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674" w:type="dxa"/>
          </w:tcPr>
          <w:p w14:paraId="1868E69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91" w:type="dxa"/>
            <w:hideMark/>
          </w:tcPr>
          <w:p w14:paraId="0B629D2D" w14:textId="77777777" w:rsidR="003A51F2" w:rsidRPr="009339E0" w:rsidRDefault="003A51F2" w:rsidP="003A51F2">
            <w:pPr>
              <w:pStyle w:val="TableText"/>
            </w:pPr>
            <w:r w:rsidRPr="009339E0">
              <w:t>p&lt;0.003 (interaction)</w:t>
            </w:r>
          </w:p>
          <w:p w14:paraId="61347FEB" w14:textId="77777777" w:rsidR="003A51F2" w:rsidRPr="009339E0" w:rsidRDefault="003A51F2" w:rsidP="003A51F2">
            <w:pPr>
              <w:pStyle w:val="TableText"/>
            </w:pPr>
            <w:r w:rsidRPr="009339E0">
              <w:t>3 mth FU</w:t>
            </w:r>
            <w:r w:rsidRPr="009339E0">
              <w:br/>
              <w:t>G1 vs. G3, p&lt;0.001</w:t>
            </w:r>
            <w:r w:rsidRPr="009339E0">
              <w:br/>
              <w:t>6 mth FU</w:t>
            </w:r>
          </w:p>
          <w:p w14:paraId="361C3988" w14:textId="77777777" w:rsidR="003A51F2" w:rsidRPr="009339E0" w:rsidRDefault="003A51F2" w:rsidP="003A51F2">
            <w:pPr>
              <w:pStyle w:val="TableText"/>
            </w:pPr>
            <w:r w:rsidRPr="009339E0">
              <w:t>G1 vs. G3, p&lt;0.003</w:t>
            </w:r>
            <w:r w:rsidRPr="009339E0">
              <w:br/>
            </w:r>
          </w:p>
          <w:p w14:paraId="73D7E41B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3C56C783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18.8 (10.01)</w:t>
            </w:r>
          </w:p>
          <w:p w14:paraId="6830AF0D" w14:textId="77777777" w:rsidR="003A51F2" w:rsidRPr="009339E0" w:rsidRDefault="003A51F2" w:rsidP="003A51F2">
            <w:pPr>
              <w:pStyle w:val="TableText"/>
            </w:pPr>
            <w:r w:rsidRPr="009339E0">
              <w:t>G1 Post-tx: 8.9 (7.64)</w:t>
            </w:r>
          </w:p>
          <w:p w14:paraId="2EB863FC" w14:textId="77777777" w:rsidR="003A51F2" w:rsidRPr="009339E0" w:rsidRDefault="003A51F2" w:rsidP="003A51F2">
            <w:pPr>
              <w:pStyle w:val="TableText"/>
            </w:pPr>
            <w:r w:rsidRPr="009339E0">
              <w:t>G1 3 mth FU: 9.8 (9.96)</w:t>
            </w:r>
          </w:p>
          <w:p w14:paraId="72E0815A" w14:textId="77777777" w:rsidR="003A51F2" w:rsidRPr="009339E0" w:rsidRDefault="003A51F2" w:rsidP="003A51F2">
            <w:pPr>
              <w:pStyle w:val="TableText"/>
            </w:pPr>
            <w:r w:rsidRPr="009339E0">
              <w:t>G1 6 mth FU: 7.9 (10.77)</w:t>
            </w:r>
          </w:p>
          <w:p w14:paraId="29CF4C7D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21.1 (8.80)</w:t>
            </w:r>
          </w:p>
          <w:p w14:paraId="10B61561" w14:textId="77777777" w:rsidR="003A51F2" w:rsidRPr="009339E0" w:rsidRDefault="003A51F2" w:rsidP="003A51F2">
            <w:pPr>
              <w:pStyle w:val="TableText"/>
            </w:pPr>
            <w:r w:rsidRPr="009339E0">
              <w:t>G2 Post-tx: 11.9 (8.54)</w:t>
            </w:r>
          </w:p>
          <w:p w14:paraId="345EE608" w14:textId="77777777" w:rsidR="003A51F2" w:rsidRPr="009339E0" w:rsidRDefault="003A51F2" w:rsidP="003A51F2">
            <w:pPr>
              <w:pStyle w:val="TableText"/>
            </w:pPr>
            <w:r w:rsidRPr="009339E0">
              <w:t>G2 3 mth FU: 12.0 (8.75)</w:t>
            </w:r>
          </w:p>
          <w:p w14:paraId="37AB98CC" w14:textId="77777777" w:rsidR="003A51F2" w:rsidRPr="009339E0" w:rsidRDefault="003A51F2" w:rsidP="003A51F2">
            <w:pPr>
              <w:pStyle w:val="TableText"/>
            </w:pPr>
            <w:r w:rsidRPr="009339E0">
              <w:t>G2 6 mth FU: 13.4 (8.84)</w:t>
            </w:r>
          </w:p>
          <w:p w14:paraId="4D11A66C" w14:textId="77777777" w:rsidR="003A51F2" w:rsidRPr="009339E0" w:rsidRDefault="003A51F2" w:rsidP="003A51F2">
            <w:pPr>
              <w:pStyle w:val="TableText"/>
            </w:pPr>
            <w:r w:rsidRPr="009339E0">
              <w:br/>
              <w:t>G3 Pre-tx: 22.1 (10.60)</w:t>
            </w:r>
          </w:p>
          <w:p w14:paraId="392A4EAF" w14:textId="77777777" w:rsidR="003A51F2" w:rsidRPr="009339E0" w:rsidRDefault="003A51F2" w:rsidP="003A51F2">
            <w:pPr>
              <w:pStyle w:val="TableText"/>
            </w:pPr>
            <w:r w:rsidRPr="009339E0">
              <w:t>G3 Post-tx: 12.9 (9.41)</w:t>
            </w:r>
          </w:p>
          <w:p w14:paraId="2719540F" w14:textId="77777777" w:rsidR="003A51F2" w:rsidRPr="009339E0" w:rsidRDefault="003A51F2" w:rsidP="003A51F2">
            <w:pPr>
              <w:pStyle w:val="TableText"/>
            </w:pPr>
            <w:r w:rsidRPr="009339E0">
              <w:t>G3 3 mth FU: 14.2 (10.09)</w:t>
            </w:r>
          </w:p>
          <w:p w14:paraId="11BA9E0A" w14:textId="77777777" w:rsidR="003A51F2" w:rsidRPr="009339E0" w:rsidRDefault="003A51F2" w:rsidP="003A51F2">
            <w:pPr>
              <w:pStyle w:val="TableText"/>
            </w:pPr>
            <w:r w:rsidRPr="009339E0">
              <w:t>G3 6 mth FU: 13.6 (9.12)</w:t>
            </w:r>
          </w:p>
          <w:p w14:paraId="3F4DB043" w14:textId="77777777" w:rsidR="003A51F2" w:rsidRPr="009339E0" w:rsidRDefault="003A51F2" w:rsidP="003A51F2">
            <w:pPr>
              <w:pStyle w:val="TableText"/>
            </w:pPr>
          </w:p>
          <w:p w14:paraId="226FD0E2" w14:textId="77777777" w:rsidR="003A51F2" w:rsidRPr="009339E0" w:rsidRDefault="003A51F2" w:rsidP="003A51F2">
            <w:pPr>
              <w:pStyle w:val="TableText"/>
            </w:pPr>
            <w:r w:rsidRPr="009339E0">
              <w:t>No treatment or interaction effects obtained for BDI</w:t>
            </w:r>
          </w:p>
        </w:tc>
        <w:tc>
          <w:tcPr>
            <w:tcW w:w="1847" w:type="dxa"/>
            <w:hideMark/>
          </w:tcPr>
          <w:p w14:paraId="36AD401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77" w:type="dxa"/>
            <w:hideMark/>
          </w:tcPr>
          <w:p w14:paraId="2F7FE7C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688" w:type="dxa"/>
            <w:hideMark/>
          </w:tcPr>
          <w:p w14:paraId="58EC879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3D1046F2" w14:textId="77777777" w:rsidTr="003A51F2">
        <w:trPr>
          <w:cantSplit/>
        </w:trPr>
        <w:tc>
          <w:tcPr>
            <w:tcW w:w="1761" w:type="dxa"/>
            <w:noWrap/>
          </w:tcPr>
          <w:p w14:paraId="5265ABB5" w14:textId="1F0EAF01" w:rsidR="003A51F2" w:rsidRPr="009339E0" w:rsidRDefault="003A51F2" w:rsidP="003A51F2">
            <w:pPr>
              <w:pStyle w:val="TableText"/>
            </w:pPr>
            <w:r w:rsidRPr="009339E0">
              <w:t>Coffey et al., 2016</w:t>
            </w:r>
            <w:hyperlink w:anchor="_ENREF_140" w:tooltip="Coffey, 2017 #4361" w:history="1">
              <w:r w:rsidR="00C82E3A" w:rsidRPr="009339E0">
                <w:fldChar w:fldCharType="begin">
                  <w:fldData xml:space="preserve">PEVuZE5vdGU+PENpdGU+PEF1dGhvcj5Db2ZmZXk8L0F1dGhvcj48WWVhcj4yMDE3PC9ZZWFyPjxS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2ZmZXk8L0F1dGhvcj48WWVhcj4yMDE3PC9ZZWFyPjxS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0</w:t>
              </w:r>
              <w:r w:rsidR="00C82E3A" w:rsidRPr="009339E0">
                <w:fldChar w:fldCharType="end"/>
              </w:r>
            </w:hyperlink>
          </w:p>
        </w:tc>
        <w:tc>
          <w:tcPr>
            <w:tcW w:w="1674" w:type="dxa"/>
          </w:tcPr>
          <w:p w14:paraId="217919F2" w14:textId="77777777" w:rsidR="003A51F2" w:rsidRPr="009339E0" w:rsidRDefault="003A51F2" w:rsidP="003A51F2">
            <w:pPr>
              <w:pStyle w:val="TableText"/>
            </w:pPr>
            <w:r w:rsidRPr="009339E0">
              <w:t xml:space="preserve">G1: Modified PE+ Motivational enhancement therapy (met-ptsd), </w:t>
            </w:r>
          </w:p>
          <w:p w14:paraId="3DE50E90" w14:textId="77777777" w:rsidR="003A51F2" w:rsidRPr="009339E0" w:rsidRDefault="003A51F2" w:rsidP="003A51F2">
            <w:pPr>
              <w:pStyle w:val="TableText"/>
            </w:pPr>
            <w:r w:rsidRPr="009339E0">
              <w:t>G2: PE as described in G1 without MET, relaxation prior to PE therapy.</w:t>
            </w:r>
          </w:p>
          <w:p w14:paraId="176C8641" w14:textId="77777777" w:rsidR="003A51F2" w:rsidRPr="009339E0" w:rsidRDefault="003A51F2" w:rsidP="003A51F2">
            <w:pPr>
              <w:pStyle w:val="TableText"/>
            </w:pPr>
            <w:r w:rsidRPr="009339E0">
              <w:t>G3: HLS, relaxation prior to PE therapy</w:t>
            </w:r>
          </w:p>
        </w:tc>
        <w:tc>
          <w:tcPr>
            <w:tcW w:w="2391" w:type="dxa"/>
          </w:tcPr>
          <w:p w14:paraId="39671A38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4365AF6F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  <w:r w:rsidRPr="009339E0">
              <w:br/>
              <w:t>G1 Pre-tx: 32.40 (29.21, 35.69)</w:t>
            </w:r>
          </w:p>
          <w:p w14:paraId="2F080E0A" w14:textId="77777777" w:rsidR="003A51F2" w:rsidRPr="009339E0" w:rsidRDefault="003A51F2" w:rsidP="003A51F2">
            <w:pPr>
              <w:pStyle w:val="TableText"/>
            </w:pPr>
            <w:r w:rsidRPr="009339E0">
              <w:t>G1 Post-tx: 10.78 (7.07, 14.50)</w:t>
            </w:r>
          </w:p>
          <w:p w14:paraId="630F71DE" w14:textId="6341A718" w:rsidR="003A51F2" w:rsidRPr="009339E0" w:rsidRDefault="003A51F2" w:rsidP="003A51F2">
            <w:pPr>
              <w:pStyle w:val="TableText"/>
            </w:pPr>
            <w:r w:rsidRPr="009339E0">
              <w:t xml:space="preserve">G1 3month </w:t>
            </w:r>
            <w:r w:rsidR="00FF4EF4" w:rsidRPr="00FF4EF4">
              <w:t>followup</w:t>
            </w:r>
            <w:r w:rsidRPr="009339E0">
              <w:t>: 14.34 (9.82, 18.87)</w:t>
            </w:r>
          </w:p>
          <w:p w14:paraId="6290427D" w14:textId="68B43815" w:rsidR="003A51F2" w:rsidRPr="009339E0" w:rsidRDefault="003A51F2" w:rsidP="003A51F2">
            <w:pPr>
              <w:pStyle w:val="TableText"/>
            </w:pPr>
            <w:r w:rsidRPr="009339E0">
              <w:t xml:space="preserve">G1 6month </w:t>
            </w:r>
            <w:r w:rsidR="00FF4EF4" w:rsidRPr="00FF4EF4">
              <w:t>followup</w:t>
            </w:r>
            <w:r w:rsidRPr="009339E0">
              <w:t>: 13.39 (8.49, 18.30)</w:t>
            </w:r>
          </w:p>
          <w:p w14:paraId="5353A461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29.49 (26.48, 32.49)</w:t>
            </w:r>
          </w:p>
          <w:p w14:paraId="4AD5F774" w14:textId="77777777" w:rsidR="003A51F2" w:rsidRPr="009339E0" w:rsidRDefault="003A51F2" w:rsidP="003A51F2">
            <w:pPr>
              <w:pStyle w:val="TableText"/>
            </w:pPr>
            <w:r w:rsidRPr="009339E0">
              <w:t>G2 Post-tx: 7.08 (3.49, 10.66)*</w:t>
            </w:r>
          </w:p>
        </w:tc>
        <w:tc>
          <w:tcPr>
            <w:tcW w:w="1847" w:type="dxa"/>
          </w:tcPr>
          <w:p w14:paraId="0D82EB4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77" w:type="dxa"/>
          </w:tcPr>
          <w:p w14:paraId="72896107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688" w:type="dxa"/>
          </w:tcPr>
          <w:p w14:paraId="1B5C400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347E90ED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68A93DC" w14:textId="10B52540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69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00"/>
        <w:gridCol w:w="1620"/>
        <w:gridCol w:w="2340"/>
        <w:gridCol w:w="1890"/>
        <w:gridCol w:w="2340"/>
        <w:gridCol w:w="2700"/>
      </w:tblGrid>
      <w:tr w:rsidR="003A51F2" w:rsidRPr="009339E0" w14:paraId="4E7AF6AA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00" w:type="dxa"/>
            <w:hideMark/>
          </w:tcPr>
          <w:p w14:paraId="3D574ED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20" w:type="dxa"/>
          </w:tcPr>
          <w:p w14:paraId="59795C82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40" w:type="dxa"/>
            <w:hideMark/>
          </w:tcPr>
          <w:p w14:paraId="1FDEDA78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890" w:type="dxa"/>
            <w:hideMark/>
          </w:tcPr>
          <w:p w14:paraId="436FEF02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340" w:type="dxa"/>
            <w:hideMark/>
          </w:tcPr>
          <w:p w14:paraId="3830E928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700" w:type="dxa"/>
            <w:hideMark/>
          </w:tcPr>
          <w:p w14:paraId="476D7DAB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2A43EE6" w14:textId="77777777" w:rsidTr="003A51F2">
        <w:trPr>
          <w:cantSplit/>
        </w:trPr>
        <w:tc>
          <w:tcPr>
            <w:tcW w:w="1800" w:type="dxa"/>
            <w:hideMark/>
          </w:tcPr>
          <w:p w14:paraId="5E55C706" w14:textId="3A47A4B6" w:rsidR="003A51F2" w:rsidRPr="009339E0" w:rsidRDefault="003A51F2" w:rsidP="003A51F2">
            <w:pPr>
              <w:pStyle w:val="TableText"/>
            </w:pPr>
            <w:r w:rsidRPr="009339E0">
              <w:t>Coffey et al., 2016</w:t>
            </w:r>
            <w:hyperlink w:anchor="_ENREF_140" w:tooltip="Coffey, 2017 #4361" w:history="1">
              <w:r w:rsidR="00C82E3A" w:rsidRPr="009339E0">
                <w:fldChar w:fldCharType="begin">
                  <w:fldData xml:space="preserve">PEVuZE5vdGU+PENpdGU+PEF1dGhvcj5Db2ZmZXk8L0F1dGhvcj48WWVhcj4yMDE3PC9ZZWFyPjxS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2ZmZXk8L0F1dGhvcj48WWVhcj4yMDE3PC9ZZWFyPjxS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0</w:t>
              </w:r>
              <w:r w:rsidR="00C82E3A" w:rsidRPr="009339E0">
                <w:fldChar w:fldCharType="end"/>
              </w:r>
            </w:hyperlink>
            <w:r w:rsidRPr="009339E0">
              <w:t xml:space="preserve"> </w:t>
            </w:r>
          </w:p>
          <w:p w14:paraId="1BC12745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620" w:type="dxa"/>
          </w:tcPr>
          <w:p w14:paraId="5C0C3FB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40" w:type="dxa"/>
          </w:tcPr>
          <w:p w14:paraId="5CF5D594" w14:textId="64D85AD6" w:rsidR="003A51F2" w:rsidRPr="009339E0" w:rsidRDefault="003A51F2" w:rsidP="003A51F2">
            <w:pPr>
              <w:pStyle w:val="TableText"/>
            </w:pPr>
            <w:r w:rsidRPr="009339E0">
              <w:t xml:space="preserve">G2 3 month </w:t>
            </w:r>
            <w:r w:rsidR="00FF4EF4" w:rsidRPr="00FF4EF4">
              <w:t>followup</w:t>
            </w:r>
            <w:r w:rsidRPr="009339E0">
              <w:t>: 10.21 (5.90, 14.51)*</w:t>
            </w:r>
          </w:p>
          <w:p w14:paraId="5E0F7724" w14:textId="77777777" w:rsidR="003A51F2" w:rsidRPr="009339E0" w:rsidRDefault="003A51F2" w:rsidP="003A51F2">
            <w:pPr>
              <w:pStyle w:val="TableText"/>
            </w:pPr>
            <w:r w:rsidRPr="009339E0">
              <w:t>G2 6 month: 6.60 (2.16, 11.19)*</w:t>
            </w:r>
          </w:p>
          <w:p w14:paraId="125A7AE5" w14:textId="77777777" w:rsidR="003A51F2" w:rsidRPr="009339E0" w:rsidRDefault="003A51F2" w:rsidP="003A51F2">
            <w:pPr>
              <w:pStyle w:val="TableText"/>
            </w:pPr>
            <w:r w:rsidRPr="009339E0">
              <w:br/>
              <w:t>G3 Pre-tx: 29.80 (26.61, 32.90)</w:t>
            </w:r>
          </w:p>
          <w:p w14:paraId="34295C5D" w14:textId="77777777" w:rsidR="003A51F2" w:rsidRPr="009339E0" w:rsidRDefault="003A51F2" w:rsidP="003A51F2">
            <w:pPr>
              <w:pStyle w:val="TableText"/>
            </w:pPr>
            <w:r w:rsidRPr="009339E0">
              <w:t>G3 Post-tx: 13.33 (9.89, 16.77)</w:t>
            </w:r>
          </w:p>
          <w:p w14:paraId="31C925F7" w14:textId="77777777" w:rsidR="003A51F2" w:rsidRPr="009339E0" w:rsidRDefault="003A51F2" w:rsidP="003A51F2">
            <w:pPr>
              <w:pStyle w:val="TableText"/>
            </w:pPr>
            <w:r w:rsidRPr="009339E0">
              <w:t>G3 3 month: 16.84 (12.94, 20.73)</w:t>
            </w:r>
          </w:p>
          <w:p w14:paraId="0CC247D4" w14:textId="77777777" w:rsidR="003A51F2" w:rsidRPr="009339E0" w:rsidRDefault="003A51F2" w:rsidP="003A51F2">
            <w:pPr>
              <w:pStyle w:val="TableText"/>
            </w:pPr>
            <w:r w:rsidRPr="009339E0">
              <w:t>G3 6 month: 13.59 (8.97, 18.22)</w:t>
            </w:r>
            <w:r w:rsidRPr="009339E0">
              <w:br/>
              <w:t>*Denotes significant improvement over HLS at alpha = .05</w:t>
            </w:r>
            <w:r w:rsidRPr="009339E0">
              <w:br/>
            </w:r>
            <w:r w:rsidRPr="009339E0">
              <w:br/>
              <w:t>Treatment x time effect, post-tx: X</w:t>
            </w:r>
            <w:r w:rsidRPr="009339E0">
              <w:rPr>
                <w:vertAlign w:val="superscript"/>
              </w:rPr>
              <w:t>2</w:t>
            </w:r>
            <w:r w:rsidRPr="009339E0">
              <w:t xml:space="preserve"> = 5.16, p = 0.08</w:t>
            </w:r>
          </w:p>
          <w:p w14:paraId="144A545A" w14:textId="77777777" w:rsidR="003A51F2" w:rsidRPr="009339E0" w:rsidRDefault="003A51F2" w:rsidP="003A51F2">
            <w:pPr>
              <w:pStyle w:val="TableText"/>
            </w:pPr>
          </w:p>
          <w:p w14:paraId="0292CD5A" w14:textId="3F6AD1E3" w:rsidR="003A51F2" w:rsidRPr="009339E0" w:rsidRDefault="003A51F2" w:rsidP="003A51F2">
            <w:pPr>
              <w:pStyle w:val="TableText"/>
            </w:pPr>
            <w:r w:rsidRPr="009339E0">
              <w:t xml:space="preserve">Treatment x time effect, </w:t>
            </w:r>
            <w:r w:rsidR="00FF4EF4" w:rsidRPr="00FF4EF4">
              <w:t>followup</w:t>
            </w:r>
            <w:r w:rsidRPr="009339E0">
              <w:t>: X</w:t>
            </w:r>
            <w:r w:rsidRPr="009339E0">
              <w:rPr>
                <w:vertAlign w:val="superscript"/>
              </w:rPr>
              <w:t>2</w:t>
            </w:r>
            <w:r w:rsidRPr="009339E0">
              <w:t xml:space="preserve"> = 1.03, p = 0.91</w:t>
            </w:r>
            <w:r w:rsidRPr="009339E0">
              <w:br/>
            </w:r>
            <w:r w:rsidRPr="009339E0">
              <w:br/>
              <w:t>Cohen's d as compared with G3:</w:t>
            </w:r>
            <w:r w:rsidRPr="009339E0">
              <w:br/>
              <w:t>G1 Post-tx: 0.22</w:t>
            </w:r>
            <w:r w:rsidRPr="009339E0">
              <w:br/>
              <w:t>G2 Post-tx: 0.26</w:t>
            </w:r>
            <w:r w:rsidRPr="009339E0">
              <w:br/>
              <w:t xml:space="preserve">G1 3 month </w:t>
            </w:r>
            <w:r w:rsidR="00FF4EF4" w:rsidRPr="00FF4EF4">
              <w:t>followup</w:t>
            </w:r>
            <w:r w:rsidRPr="009339E0">
              <w:t>: 0.18</w:t>
            </w:r>
            <w:r w:rsidRPr="009339E0">
              <w:br/>
              <w:t xml:space="preserve">G2 3 month </w:t>
            </w:r>
            <w:r w:rsidR="00FF4EF4" w:rsidRPr="00FF4EF4">
              <w:t>followup</w:t>
            </w:r>
            <w:r w:rsidRPr="009339E0">
              <w:t>: 0.48</w:t>
            </w:r>
            <w:r w:rsidRPr="009339E0">
              <w:br/>
              <w:t xml:space="preserve">G1 6 month </w:t>
            </w:r>
            <w:r w:rsidR="00FF4EF4" w:rsidRPr="00FF4EF4">
              <w:t>followup</w:t>
            </w:r>
            <w:r w:rsidRPr="009339E0">
              <w:t>: 0.006</w:t>
            </w:r>
            <w:r w:rsidRPr="009339E0">
              <w:br/>
              <w:t xml:space="preserve">G1 6 month </w:t>
            </w:r>
            <w:r w:rsidR="00FF4EF4" w:rsidRPr="00FF4EF4">
              <w:t>followup</w:t>
            </w:r>
            <w:r w:rsidRPr="009339E0">
              <w:t>: 0.46</w:t>
            </w:r>
          </w:p>
        </w:tc>
        <w:tc>
          <w:tcPr>
            <w:tcW w:w="1890" w:type="dxa"/>
          </w:tcPr>
          <w:p w14:paraId="54DCA234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40" w:type="dxa"/>
          </w:tcPr>
          <w:p w14:paraId="2F477AB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00" w:type="dxa"/>
          </w:tcPr>
          <w:p w14:paraId="643A7B97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620DDEBC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4926C2B0" w14:textId="1062BF40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69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00"/>
        <w:gridCol w:w="1620"/>
        <w:gridCol w:w="2520"/>
        <w:gridCol w:w="1710"/>
        <w:gridCol w:w="2340"/>
        <w:gridCol w:w="2700"/>
      </w:tblGrid>
      <w:tr w:rsidR="003A51F2" w:rsidRPr="009339E0" w14:paraId="446B19DE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00" w:type="dxa"/>
            <w:hideMark/>
          </w:tcPr>
          <w:p w14:paraId="6F07C57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20" w:type="dxa"/>
          </w:tcPr>
          <w:p w14:paraId="182F0C72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520" w:type="dxa"/>
            <w:hideMark/>
          </w:tcPr>
          <w:p w14:paraId="5FFD3D77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710" w:type="dxa"/>
            <w:hideMark/>
          </w:tcPr>
          <w:p w14:paraId="112BE616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340" w:type="dxa"/>
            <w:hideMark/>
          </w:tcPr>
          <w:p w14:paraId="5C268407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700" w:type="dxa"/>
            <w:hideMark/>
          </w:tcPr>
          <w:p w14:paraId="4CA3D68F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F4AFD9F" w14:textId="77777777" w:rsidTr="003A51F2">
        <w:trPr>
          <w:cantSplit/>
        </w:trPr>
        <w:tc>
          <w:tcPr>
            <w:tcW w:w="1800" w:type="dxa"/>
          </w:tcPr>
          <w:p w14:paraId="5BCC4565" w14:textId="57B6609A" w:rsidR="003A51F2" w:rsidRPr="009339E0" w:rsidRDefault="003A51F2" w:rsidP="003A51F2">
            <w:pPr>
              <w:pStyle w:val="TableText"/>
            </w:pPr>
            <w:r w:rsidRPr="009339E0">
              <w:t>Coffey et al., 2016</w:t>
            </w:r>
            <w:hyperlink w:anchor="_ENREF_140" w:tooltip="Coffey, 2017 #4361" w:history="1">
              <w:r w:rsidR="00C82E3A" w:rsidRPr="009339E0">
                <w:fldChar w:fldCharType="begin">
                  <w:fldData xml:space="preserve">PEVuZE5vdGU+PENpdGU+PEF1dGhvcj5Db2ZmZXk8L0F1dGhvcj48WWVhcj4yMDE3PC9ZZWFyPjxS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2ZmZXk8L0F1dGhvcj48WWVhcj4yMDE3PC9ZZWFyPjxS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0</w:t>
              </w:r>
              <w:r w:rsidR="00C82E3A" w:rsidRPr="009339E0">
                <w:fldChar w:fldCharType="end"/>
              </w:r>
            </w:hyperlink>
          </w:p>
          <w:p w14:paraId="468F152C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620" w:type="dxa"/>
          </w:tcPr>
          <w:p w14:paraId="7A2C1EE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520" w:type="dxa"/>
          </w:tcPr>
          <w:p w14:paraId="09A9C582" w14:textId="77777777" w:rsidR="003A51F2" w:rsidRPr="009339E0" w:rsidRDefault="003A51F2" w:rsidP="003A51F2">
            <w:pPr>
              <w:pStyle w:val="TableText"/>
            </w:pPr>
            <w:bookmarkStart w:id="1" w:name="_Hlk491957486"/>
            <w:r w:rsidRPr="009339E0">
              <w:t xml:space="preserve">Alcohol PDA </w:t>
            </w:r>
            <w:bookmarkEnd w:id="1"/>
          </w:p>
          <w:p w14:paraId="510AB403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  <w:r w:rsidRPr="009339E0">
              <w:br/>
              <w:t>G1 Pre-tx: 48.70 (41.82 to 55.57)</w:t>
            </w:r>
          </w:p>
          <w:p w14:paraId="22A8C23D" w14:textId="0002D9EB" w:rsidR="003A51F2" w:rsidRPr="009339E0" w:rsidRDefault="003A51F2" w:rsidP="003A51F2">
            <w:pPr>
              <w:pStyle w:val="TableText"/>
            </w:pPr>
            <w:r w:rsidRPr="009339E0">
              <w:t xml:space="preserve">G1 3 month </w:t>
            </w:r>
            <w:r w:rsidR="00FF4EF4" w:rsidRPr="00FF4EF4">
              <w:t>followup</w:t>
            </w:r>
            <w:r w:rsidRPr="009339E0">
              <w:t>: 92.46 (85.66 to 99.25)</w:t>
            </w:r>
          </w:p>
          <w:p w14:paraId="3F306E42" w14:textId="086EC7CB" w:rsidR="003A51F2" w:rsidRPr="009339E0" w:rsidRDefault="003A51F2" w:rsidP="003A51F2">
            <w:pPr>
              <w:pStyle w:val="TableText"/>
            </w:pPr>
            <w:r w:rsidRPr="009339E0">
              <w:t xml:space="preserve">G1 6 month </w:t>
            </w:r>
            <w:r w:rsidR="00FF4EF4" w:rsidRPr="00FF4EF4">
              <w:t>followup</w:t>
            </w:r>
            <w:r w:rsidRPr="009339E0">
              <w:t>: 85.73 (78.94 to 92.52)</w:t>
            </w:r>
          </w:p>
          <w:p w14:paraId="4002BA7C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46.13 (39.04 to 52.61)</w:t>
            </w:r>
          </w:p>
          <w:p w14:paraId="43B8FF16" w14:textId="1CF36BCD" w:rsidR="003A51F2" w:rsidRPr="009339E0" w:rsidRDefault="003A51F2" w:rsidP="003A51F2">
            <w:pPr>
              <w:pStyle w:val="TableText"/>
            </w:pPr>
            <w:r w:rsidRPr="009339E0">
              <w:t xml:space="preserve">G2 3 month </w:t>
            </w:r>
            <w:r w:rsidR="00FF4EF4" w:rsidRPr="00FF4EF4">
              <w:t>followup</w:t>
            </w:r>
            <w:r w:rsidRPr="009339E0">
              <w:t>: 97.32 (90.76 to 103.87)</w:t>
            </w:r>
          </w:p>
          <w:p w14:paraId="2B1ED93E" w14:textId="417B497F" w:rsidR="003A51F2" w:rsidRPr="009339E0" w:rsidRDefault="003A51F2" w:rsidP="003A51F2">
            <w:pPr>
              <w:pStyle w:val="TableText"/>
            </w:pPr>
            <w:r w:rsidRPr="009339E0">
              <w:t xml:space="preserve">G2 6 month </w:t>
            </w:r>
            <w:r w:rsidR="00FF4EF4" w:rsidRPr="00FF4EF4">
              <w:t>followup</w:t>
            </w:r>
            <w:r w:rsidRPr="009339E0">
              <w:t>: 94.49 (87.94 to 101.05)</w:t>
            </w:r>
          </w:p>
          <w:p w14:paraId="5980E8BA" w14:textId="77777777" w:rsidR="003A51F2" w:rsidRPr="009339E0" w:rsidRDefault="003A51F2" w:rsidP="003A51F2">
            <w:pPr>
              <w:pStyle w:val="TableText"/>
            </w:pPr>
            <w:r w:rsidRPr="009339E0">
              <w:br/>
              <w:t>G3 Pre-tx: 52.23 (45.53 to 59.03)</w:t>
            </w:r>
          </w:p>
          <w:p w14:paraId="416D132B" w14:textId="31BF6C72" w:rsidR="003A51F2" w:rsidRPr="009339E0" w:rsidRDefault="003A51F2" w:rsidP="003A51F2">
            <w:pPr>
              <w:pStyle w:val="TableText"/>
            </w:pPr>
            <w:r w:rsidRPr="009339E0">
              <w:t xml:space="preserve">G3 3 month </w:t>
            </w:r>
            <w:r w:rsidR="00FF4EF4" w:rsidRPr="00FF4EF4">
              <w:t>followup</w:t>
            </w:r>
            <w:r w:rsidRPr="009339E0">
              <w:t>: 97.08 (90.28 to 103.88)</w:t>
            </w:r>
          </w:p>
          <w:p w14:paraId="10852C2B" w14:textId="5CBD2B2E" w:rsidR="003A51F2" w:rsidRPr="009339E0" w:rsidRDefault="003A51F2" w:rsidP="003A51F2">
            <w:pPr>
              <w:pStyle w:val="TableText"/>
            </w:pPr>
            <w:r w:rsidRPr="009339E0">
              <w:t xml:space="preserve">G3 6 month </w:t>
            </w:r>
            <w:r w:rsidR="00FF4EF4" w:rsidRPr="00FF4EF4">
              <w:t>followup</w:t>
            </w:r>
            <w:r w:rsidRPr="009339E0">
              <w:t>: 93.58 (86.78 to 100.37)</w:t>
            </w:r>
            <w:r w:rsidRPr="009339E0">
              <w:br/>
            </w:r>
            <w:r w:rsidRPr="009339E0">
              <w:br/>
              <w:t xml:space="preserve">Treatment x time effect, 3-month </w:t>
            </w:r>
            <w:r w:rsidR="00FF4EF4" w:rsidRPr="00FF4EF4">
              <w:t>followup</w:t>
            </w:r>
            <w:r w:rsidRPr="009339E0">
              <w:t>: X</w:t>
            </w:r>
            <w:r w:rsidRPr="009339E0">
              <w:rPr>
                <w:vertAlign w:val="superscript"/>
              </w:rPr>
              <w:t>2</w:t>
            </w:r>
            <w:r w:rsidRPr="009339E0">
              <w:t xml:space="preserve"> = 1.51, p = 0.47</w:t>
            </w:r>
          </w:p>
          <w:p w14:paraId="5FFC3567" w14:textId="77777777" w:rsidR="003A51F2" w:rsidRPr="009339E0" w:rsidRDefault="003A51F2" w:rsidP="003A51F2">
            <w:pPr>
              <w:pStyle w:val="TableText"/>
            </w:pPr>
          </w:p>
          <w:p w14:paraId="69998AB4" w14:textId="5BFC0202" w:rsidR="003A51F2" w:rsidRPr="009339E0" w:rsidRDefault="003A51F2" w:rsidP="003A51F2">
            <w:pPr>
              <w:pStyle w:val="TableText"/>
            </w:pPr>
            <w:r w:rsidRPr="009339E0">
              <w:t xml:space="preserve">Treatment x time effect, 6 month </w:t>
            </w:r>
            <w:r w:rsidR="00FF4EF4" w:rsidRPr="00FF4EF4">
              <w:t>followup</w:t>
            </w:r>
            <w:r w:rsidRPr="009339E0">
              <w:t>: X</w:t>
            </w:r>
            <w:r w:rsidRPr="009339E0">
              <w:rPr>
                <w:vertAlign w:val="superscript"/>
              </w:rPr>
              <w:t>2</w:t>
            </w:r>
            <w:r w:rsidRPr="009339E0">
              <w:t xml:space="preserve"> = 1.11, p = 0.58</w:t>
            </w:r>
            <w:r w:rsidRPr="009339E0">
              <w:br/>
            </w:r>
            <w:r w:rsidRPr="009339E0">
              <w:br/>
              <w:t>Cohen's d as compared with G3:</w:t>
            </w:r>
            <w:r w:rsidRPr="009339E0">
              <w:br/>
              <w:t xml:space="preserve">G1 3 month </w:t>
            </w:r>
            <w:r w:rsidR="00FF4EF4" w:rsidRPr="00FF4EF4">
              <w:t>followup</w:t>
            </w:r>
            <w:r w:rsidRPr="009339E0">
              <w:t>: 0.21</w:t>
            </w:r>
            <w:r w:rsidRPr="009339E0">
              <w:br/>
              <w:t xml:space="preserve">G2 3 month </w:t>
            </w:r>
            <w:r w:rsidR="00FF4EF4" w:rsidRPr="00FF4EF4">
              <w:t>followup</w:t>
            </w:r>
            <w:r w:rsidRPr="009339E0">
              <w:t>: 0.01</w:t>
            </w:r>
            <w:r w:rsidRPr="009339E0">
              <w:br/>
              <w:t xml:space="preserve">G1 6 month </w:t>
            </w:r>
            <w:r w:rsidR="00FF4EF4" w:rsidRPr="00FF4EF4">
              <w:t>followup</w:t>
            </w:r>
            <w:r w:rsidRPr="009339E0">
              <w:t>: 0.36</w:t>
            </w:r>
          </w:p>
          <w:p w14:paraId="426B16DF" w14:textId="6DE5F52B" w:rsidR="003A51F2" w:rsidRPr="009339E0" w:rsidRDefault="003A51F2" w:rsidP="003A51F2">
            <w:pPr>
              <w:pStyle w:val="TableText"/>
            </w:pPr>
            <w:r w:rsidRPr="009339E0">
              <w:t xml:space="preserve">G2 6 month </w:t>
            </w:r>
            <w:r w:rsidR="00FF4EF4" w:rsidRPr="00FF4EF4">
              <w:t>followup</w:t>
            </w:r>
            <w:r w:rsidRPr="009339E0">
              <w:t>: 0.04</w:t>
            </w:r>
          </w:p>
        </w:tc>
        <w:tc>
          <w:tcPr>
            <w:tcW w:w="1710" w:type="dxa"/>
          </w:tcPr>
          <w:p w14:paraId="2159500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</w:tcPr>
          <w:p w14:paraId="7A60601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700" w:type="dxa"/>
          </w:tcPr>
          <w:p w14:paraId="5E53C8C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0AF0897E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48D75A40" w14:textId="374FBA2A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69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00"/>
        <w:gridCol w:w="1620"/>
        <w:gridCol w:w="2340"/>
        <w:gridCol w:w="1890"/>
        <w:gridCol w:w="2340"/>
        <w:gridCol w:w="2700"/>
      </w:tblGrid>
      <w:tr w:rsidR="003A51F2" w:rsidRPr="009339E0" w14:paraId="287454A8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00" w:type="dxa"/>
            <w:hideMark/>
          </w:tcPr>
          <w:p w14:paraId="08AE1AE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20" w:type="dxa"/>
          </w:tcPr>
          <w:p w14:paraId="1A4BA920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40" w:type="dxa"/>
            <w:hideMark/>
          </w:tcPr>
          <w:p w14:paraId="63A3FED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890" w:type="dxa"/>
            <w:hideMark/>
          </w:tcPr>
          <w:p w14:paraId="2574BCF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340" w:type="dxa"/>
            <w:hideMark/>
          </w:tcPr>
          <w:p w14:paraId="0A818242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700" w:type="dxa"/>
            <w:hideMark/>
          </w:tcPr>
          <w:p w14:paraId="256ED87F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08E4FB6" w14:textId="77777777" w:rsidTr="003A51F2">
        <w:trPr>
          <w:cantSplit/>
        </w:trPr>
        <w:tc>
          <w:tcPr>
            <w:tcW w:w="1800" w:type="dxa"/>
          </w:tcPr>
          <w:p w14:paraId="11E086AD" w14:textId="430B3DAB" w:rsidR="003A51F2" w:rsidRPr="009339E0" w:rsidRDefault="003A51F2" w:rsidP="003A51F2">
            <w:pPr>
              <w:pStyle w:val="TableText"/>
            </w:pPr>
            <w:r w:rsidRPr="009339E0">
              <w:t>Coffey et al., 2016</w:t>
            </w:r>
            <w:hyperlink w:anchor="_ENREF_140" w:tooltip="Coffey, 2017 #4361" w:history="1">
              <w:r w:rsidR="00C82E3A" w:rsidRPr="009339E0">
                <w:fldChar w:fldCharType="begin">
                  <w:fldData xml:space="preserve">PEVuZE5vdGU+PENpdGU+PEF1dGhvcj5Db2ZmZXk8L0F1dGhvcj48WWVhcj4yMDE3PC9ZZWFyPjxS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2ZmZXk8L0F1dGhvcj48WWVhcj4yMDE3PC9ZZWFyPjxS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0</w:t>
              </w:r>
              <w:r w:rsidR="00C82E3A" w:rsidRPr="009339E0">
                <w:fldChar w:fldCharType="end"/>
              </w:r>
            </w:hyperlink>
          </w:p>
          <w:p w14:paraId="6D9B65EC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620" w:type="dxa"/>
          </w:tcPr>
          <w:p w14:paraId="7DA20F1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40" w:type="dxa"/>
          </w:tcPr>
          <w:p w14:paraId="4D299EAD" w14:textId="77777777" w:rsidR="003A51F2" w:rsidRPr="009339E0" w:rsidRDefault="003A51F2" w:rsidP="003A51F2">
            <w:pPr>
              <w:pStyle w:val="TableText"/>
            </w:pPr>
            <w:r w:rsidRPr="009339E0">
              <w:t xml:space="preserve">Drug PDA </w:t>
            </w:r>
          </w:p>
          <w:p w14:paraId="50B92B0A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</w:p>
          <w:p w14:paraId="6AB4F074" w14:textId="77777777" w:rsidR="003A51F2" w:rsidRPr="009339E0" w:rsidRDefault="003A51F2" w:rsidP="003A51F2">
            <w:pPr>
              <w:pStyle w:val="TableText"/>
            </w:pPr>
            <w:r w:rsidRPr="009339E0">
              <w:t>G1 Pre-tx: 45.47 (38.50 to 52.43)</w:t>
            </w:r>
          </w:p>
          <w:p w14:paraId="3A797978" w14:textId="29FB68C9" w:rsidR="003A51F2" w:rsidRPr="009339E0" w:rsidRDefault="003A51F2" w:rsidP="003A51F2">
            <w:pPr>
              <w:pStyle w:val="TableText"/>
            </w:pPr>
            <w:r w:rsidRPr="009339E0">
              <w:t xml:space="preserve">G1 3month </w:t>
            </w:r>
            <w:r w:rsidR="00FF4EF4" w:rsidRPr="00FF4EF4">
              <w:t>followup</w:t>
            </w:r>
            <w:r w:rsidRPr="009339E0">
              <w:t>: 93.37 (86.49 to 100.26)</w:t>
            </w:r>
          </w:p>
          <w:p w14:paraId="6135B693" w14:textId="2CEFABBB" w:rsidR="003A51F2" w:rsidRPr="009339E0" w:rsidRDefault="003A51F2" w:rsidP="003A51F2">
            <w:pPr>
              <w:pStyle w:val="TableText"/>
            </w:pPr>
            <w:r w:rsidRPr="009339E0">
              <w:t xml:space="preserve">G1 6month </w:t>
            </w:r>
            <w:r w:rsidR="00FF4EF4" w:rsidRPr="00FF4EF4">
              <w:t>followup</w:t>
            </w:r>
            <w:r w:rsidRPr="009339E0">
              <w:t>: 91.97 (85.08 to 98.85)</w:t>
            </w:r>
          </w:p>
          <w:p w14:paraId="64AA1844" w14:textId="77777777" w:rsidR="003A51F2" w:rsidRPr="009339E0" w:rsidRDefault="003A51F2" w:rsidP="003A51F2">
            <w:pPr>
              <w:pStyle w:val="TableText"/>
            </w:pPr>
          </w:p>
          <w:p w14:paraId="6C71D400" w14:textId="77777777" w:rsidR="003A51F2" w:rsidRPr="009339E0" w:rsidRDefault="003A51F2" w:rsidP="003A51F2">
            <w:pPr>
              <w:pStyle w:val="TableText"/>
            </w:pPr>
            <w:r w:rsidRPr="009339E0">
              <w:t>G2 Pre-tx: 53.44 (46.87 to 60.01)</w:t>
            </w:r>
          </w:p>
          <w:p w14:paraId="65DEE208" w14:textId="019BEE11" w:rsidR="003A51F2" w:rsidRPr="009339E0" w:rsidRDefault="003A51F2" w:rsidP="003A51F2">
            <w:pPr>
              <w:pStyle w:val="TableText"/>
            </w:pPr>
            <w:r w:rsidRPr="009339E0">
              <w:t xml:space="preserve">G2 3 month </w:t>
            </w:r>
            <w:r w:rsidR="00FF4EF4" w:rsidRPr="00FF4EF4">
              <w:t>followup</w:t>
            </w:r>
            <w:r w:rsidRPr="009339E0">
              <w:t>: 97.52 (90.87 to 104.16)</w:t>
            </w:r>
          </w:p>
          <w:p w14:paraId="32924B9C" w14:textId="77777777" w:rsidR="003A51F2" w:rsidRPr="009339E0" w:rsidRDefault="003A51F2" w:rsidP="003A51F2">
            <w:pPr>
              <w:pStyle w:val="TableText"/>
            </w:pPr>
            <w:r w:rsidRPr="009339E0">
              <w:t>G2 6 month: 96.94 (90.87 to 104.16)</w:t>
            </w:r>
          </w:p>
          <w:p w14:paraId="316B7F6E" w14:textId="77777777" w:rsidR="003A51F2" w:rsidRPr="009339E0" w:rsidRDefault="003A51F2" w:rsidP="003A51F2">
            <w:pPr>
              <w:pStyle w:val="TableText"/>
            </w:pPr>
          </w:p>
          <w:p w14:paraId="04047E0D" w14:textId="77777777" w:rsidR="003A51F2" w:rsidRPr="009339E0" w:rsidRDefault="003A51F2" w:rsidP="003A51F2">
            <w:pPr>
              <w:pStyle w:val="TableText"/>
            </w:pPr>
            <w:r w:rsidRPr="009339E0">
              <w:t>G3 Pre-tx: 59.59 (52.71 to 66.48)</w:t>
            </w:r>
          </w:p>
          <w:p w14:paraId="3B645918" w14:textId="77777777" w:rsidR="003A51F2" w:rsidRPr="009339E0" w:rsidRDefault="003A51F2" w:rsidP="003A51F2">
            <w:pPr>
              <w:pStyle w:val="TableText"/>
            </w:pPr>
            <w:r w:rsidRPr="009339E0">
              <w:t>G3 3 month: 97.94 (91.06 to 104.83)</w:t>
            </w:r>
          </w:p>
          <w:p w14:paraId="13BAB32E" w14:textId="77777777" w:rsidR="003A51F2" w:rsidRPr="009339E0" w:rsidRDefault="003A51F2" w:rsidP="003A51F2">
            <w:pPr>
              <w:pStyle w:val="TableText"/>
            </w:pPr>
            <w:r w:rsidRPr="009339E0">
              <w:t>G3 6 month: 91.70 (84.82 to 98.59)</w:t>
            </w:r>
          </w:p>
          <w:p w14:paraId="7C78ADCB" w14:textId="77777777" w:rsidR="003A51F2" w:rsidRPr="009339E0" w:rsidRDefault="003A51F2" w:rsidP="003A51F2">
            <w:pPr>
              <w:pStyle w:val="TableText"/>
            </w:pPr>
          </w:p>
          <w:p w14:paraId="3CB04CE4" w14:textId="5608C071" w:rsidR="003A51F2" w:rsidRPr="009339E0" w:rsidRDefault="003A51F2" w:rsidP="003A51F2">
            <w:pPr>
              <w:pStyle w:val="TableText"/>
            </w:pPr>
            <w:r w:rsidRPr="009339E0">
              <w:t xml:space="preserve">Treatment x time effect, 3-month </w:t>
            </w:r>
            <w:r w:rsidR="00FF4EF4" w:rsidRPr="00FF4EF4">
              <w:t>followup</w:t>
            </w:r>
            <w:r w:rsidRPr="009339E0">
              <w:t>: X</w:t>
            </w:r>
            <w:r w:rsidRPr="009339E0">
              <w:rPr>
                <w:vertAlign w:val="superscript"/>
              </w:rPr>
              <w:t>2</w:t>
            </w:r>
            <w:r w:rsidRPr="009339E0">
              <w:t xml:space="preserve"> = 0.92, p = 0.63</w:t>
            </w:r>
          </w:p>
          <w:p w14:paraId="5282A251" w14:textId="77777777" w:rsidR="003A51F2" w:rsidRPr="009339E0" w:rsidRDefault="003A51F2" w:rsidP="003A51F2">
            <w:pPr>
              <w:pStyle w:val="TableText"/>
            </w:pPr>
          </w:p>
          <w:p w14:paraId="7899CEF2" w14:textId="28CB86B8" w:rsidR="003A51F2" w:rsidRPr="009339E0" w:rsidRDefault="003A51F2" w:rsidP="003A51F2">
            <w:pPr>
              <w:pStyle w:val="TableText"/>
            </w:pPr>
            <w:r w:rsidRPr="009339E0">
              <w:t xml:space="preserve">Treatment x time effect, 6 month </w:t>
            </w:r>
            <w:r w:rsidR="00FF4EF4" w:rsidRPr="00FF4EF4">
              <w:t>followup</w:t>
            </w:r>
            <w:r w:rsidRPr="009339E0">
              <w:t>: X</w:t>
            </w:r>
            <w:r w:rsidRPr="009339E0">
              <w:rPr>
                <w:vertAlign w:val="superscript"/>
              </w:rPr>
              <w:t>2</w:t>
            </w:r>
            <w:r w:rsidRPr="009339E0">
              <w:t xml:space="preserve"> = 2.20, p = 0.33</w:t>
            </w:r>
          </w:p>
          <w:p w14:paraId="3FA50BBB" w14:textId="77777777" w:rsidR="003A51F2" w:rsidRPr="009339E0" w:rsidRDefault="003A51F2" w:rsidP="003A51F2">
            <w:pPr>
              <w:pStyle w:val="TableText"/>
            </w:pPr>
          </w:p>
          <w:p w14:paraId="39BFDB7A" w14:textId="77777777" w:rsidR="003A51F2" w:rsidRPr="009339E0" w:rsidRDefault="003A51F2" w:rsidP="003A51F2">
            <w:pPr>
              <w:pStyle w:val="TableText"/>
            </w:pPr>
            <w:r w:rsidRPr="009339E0">
              <w:t>Cohen's d as compared with G3:</w:t>
            </w:r>
          </w:p>
          <w:p w14:paraId="1053A94C" w14:textId="22FC13B7" w:rsidR="003A51F2" w:rsidRPr="009339E0" w:rsidRDefault="003A51F2" w:rsidP="003A51F2">
            <w:pPr>
              <w:pStyle w:val="TableText"/>
            </w:pPr>
            <w:r w:rsidRPr="009339E0">
              <w:t xml:space="preserve">G1 3 month </w:t>
            </w:r>
            <w:r w:rsidR="00FF4EF4" w:rsidRPr="00FF4EF4">
              <w:t>followup</w:t>
            </w:r>
            <w:r w:rsidRPr="009339E0">
              <w:t>: 0.24</w:t>
            </w:r>
          </w:p>
          <w:p w14:paraId="74927125" w14:textId="3B8D2946" w:rsidR="003A51F2" w:rsidRPr="009339E0" w:rsidRDefault="003A51F2" w:rsidP="003A51F2">
            <w:pPr>
              <w:pStyle w:val="TableText"/>
            </w:pPr>
            <w:r w:rsidRPr="009339E0">
              <w:t xml:space="preserve">G2 3 month </w:t>
            </w:r>
            <w:r w:rsidR="00FF4EF4" w:rsidRPr="00FF4EF4">
              <w:t>followup</w:t>
            </w:r>
            <w:r w:rsidRPr="009339E0">
              <w:t>: 0.02</w:t>
            </w:r>
          </w:p>
          <w:p w14:paraId="310B7C8C" w14:textId="79765628" w:rsidR="003A51F2" w:rsidRPr="009339E0" w:rsidRDefault="003A51F2" w:rsidP="003A51F2">
            <w:pPr>
              <w:pStyle w:val="TableText"/>
            </w:pPr>
            <w:r w:rsidRPr="009339E0">
              <w:t xml:space="preserve">G1 6 month </w:t>
            </w:r>
            <w:r w:rsidR="00FF4EF4" w:rsidRPr="00FF4EF4">
              <w:t>followup</w:t>
            </w:r>
            <w:r w:rsidRPr="009339E0">
              <w:t>: 0.21</w:t>
            </w:r>
          </w:p>
          <w:p w14:paraId="20B5D41D" w14:textId="4BD44340" w:rsidR="003A51F2" w:rsidRPr="009339E0" w:rsidRDefault="003A51F2" w:rsidP="003A51F2">
            <w:pPr>
              <w:pStyle w:val="TableText"/>
            </w:pPr>
            <w:r w:rsidRPr="009339E0">
              <w:t xml:space="preserve">G1 6 month </w:t>
            </w:r>
            <w:r w:rsidR="00FF4EF4" w:rsidRPr="00FF4EF4">
              <w:t>followup</w:t>
            </w:r>
            <w:r w:rsidRPr="009339E0">
              <w:t>: 0.02</w:t>
            </w:r>
          </w:p>
        </w:tc>
        <w:tc>
          <w:tcPr>
            <w:tcW w:w="1890" w:type="dxa"/>
          </w:tcPr>
          <w:p w14:paraId="7A971A6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40" w:type="dxa"/>
          </w:tcPr>
          <w:p w14:paraId="11DDA2C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00" w:type="dxa"/>
          </w:tcPr>
          <w:p w14:paraId="7EBAD51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4E94F054" w14:textId="08A5B4C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69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00"/>
        <w:gridCol w:w="1620"/>
        <w:gridCol w:w="2340"/>
        <w:gridCol w:w="1890"/>
        <w:gridCol w:w="2340"/>
        <w:gridCol w:w="2700"/>
      </w:tblGrid>
      <w:tr w:rsidR="003A51F2" w:rsidRPr="009339E0" w14:paraId="60BFE05C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00" w:type="dxa"/>
            <w:hideMark/>
          </w:tcPr>
          <w:p w14:paraId="42D49FFB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20" w:type="dxa"/>
          </w:tcPr>
          <w:p w14:paraId="720A3560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40" w:type="dxa"/>
            <w:hideMark/>
          </w:tcPr>
          <w:p w14:paraId="0CAE91E0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890" w:type="dxa"/>
            <w:hideMark/>
          </w:tcPr>
          <w:p w14:paraId="201EE45E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340" w:type="dxa"/>
            <w:hideMark/>
          </w:tcPr>
          <w:p w14:paraId="5C2BA125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700" w:type="dxa"/>
            <w:hideMark/>
          </w:tcPr>
          <w:p w14:paraId="10D1EEB9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1339A6D" w14:textId="77777777" w:rsidTr="003A51F2">
        <w:trPr>
          <w:cantSplit/>
        </w:trPr>
        <w:tc>
          <w:tcPr>
            <w:tcW w:w="1800" w:type="dxa"/>
            <w:hideMark/>
          </w:tcPr>
          <w:p w14:paraId="3C0F0941" w14:textId="5D01126D" w:rsidR="003A51F2" w:rsidRPr="009339E0" w:rsidRDefault="003A51F2" w:rsidP="003A51F2">
            <w:pPr>
              <w:pStyle w:val="TableText"/>
            </w:pPr>
            <w:r w:rsidRPr="009339E0">
              <w:lastRenderedPageBreak/>
              <w:t>Connor et al., 1999</w:t>
            </w:r>
            <w:hyperlink w:anchor="_ENREF_170" w:tooltip="Connor, 1999 #1071" w:history="1">
              <w:r w:rsidR="00C82E3A" w:rsidRPr="009339E0">
                <w:fldChar w:fldCharType="begin">
                  <w:fldData xml:space="preserve">PEVuZE5vdGU+PENpdGU+PEF1dGhvcj5Db25ub3I8L0F1dGhvcj48WWVhcj4xOTk5PC9ZZWFyPjxS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25ub3I8L0F1dGhvcj48WWVhcj4xOTk5PC9ZZWFyPjxS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70</w:t>
              </w:r>
              <w:r w:rsidR="00C82E3A" w:rsidRPr="009339E0">
                <w:fldChar w:fldCharType="end"/>
              </w:r>
            </w:hyperlink>
          </w:p>
          <w:p w14:paraId="27E2E8AB" w14:textId="5A0B0F54" w:rsidR="003A51F2" w:rsidRPr="009339E0" w:rsidRDefault="003A51F2" w:rsidP="003A51F2">
            <w:pPr>
              <w:pStyle w:val="TableText"/>
            </w:pPr>
            <w:r w:rsidRPr="009339E0">
              <w:t>Meltzer-Brody et al., 2000</w:t>
            </w:r>
            <w:hyperlink w:anchor="_ENREF_171" w:tooltip="Meltzer-Brody, 2000 #1031" w:history="1">
              <w:r w:rsidR="00C82E3A" w:rsidRPr="009339E0">
                <w:fldChar w:fldCharType="begin">
                  <w:fldData xml:space="preserve">PEVuZE5vdGU+PENpdGU+PEF1dGhvcj5NZWx0emVyLUJyb2R5PC9BdXRob3I+PFllYXI+MjAwMDwv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ZWx0emVyLUJyb2R5PC9BdXRob3I+PFllYXI+MjAwMDwv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71</w:t>
              </w:r>
              <w:r w:rsidR="00C82E3A" w:rsidRPr="009339E0">
                <w:fldChar w:fldCharType="end"/>
              </w:r>
            </w:hyperlink>
          </w:p>
        </w:tc>
        <w:tc>
          <w:tcPr>
            <w:tcW w:w="1620" w:type="dxa"/>
          </w:tcPr>
          <w:p w14:paraId="4704AABB" w14:textId="77777777" w:rsidR="003A51F2" w:rsidRPr="009339E0" w:rsidRDefault="003A51F2" w:rsidP="003A51F2">
            <w:pPr>
              <w:pStyle w:val="TableText"/>
            </w:pPr>
            <w:r w:rsidRPr="009339E0">
              <w:t>G1: Fluoxetine</w:t>
            </w:r>
          </w:p>
          <w:p w14:paraId="1916B422" w14:textId="77777777" w:rsidR="003A51F2" w:rsidRPr="009339E0" w:rsidRDefault="003A51F2" w:rsidP="003A51F2">
            <w:pPr>
              <w:pStyle w:val="TableText"/>
            </w:pPr>
            <w:r w:rsidRPr="009339E0">
              <w:t>10 to 60mg/day</w:t>
            </w:r>
          </w:p>
          <w:p w14:paraId="17093AEB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340" w:type="dxa"/>
            <w:hideMark/>
          </w:tcPr>
          <w:p w14:paraId="5826168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890" w:type="dxa"/>
            <w:hideMark/>
          </w:tcPr>
          <w:p w14:paraId="483BD62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  <w:hideMark/>
          </w:tcPr>
          <w:p w14:paraId="3A9328C0" w14:textId="77777777" w:rsidR="003A51F2" w:rsidRPr="009339E0" w:rsidRDefault="003A51F2" w:rsidP="003A51F2">
            <w:pPr>
              <w:pStyle w:val="TableText"/>
            </w:pPr>
            <w:r w:rsidRPr="009339E0">
              <w:t>SDS</w:t>
            </w:r>
            <w:r w:rsidRPr="009339E0">
              <w:br/>
              <w:t>Week 12 difference (Baseline - Endpoint)(95% CI)</w:t>
            </w:r>
            <w:r w:rsidRPr="009339E0">
              <w:br/>
              <w:t>G1 vs. G2 Difference: 6.2 (1.4 to 11.0), p&lt;0.05</w:t>
            </w:r>
            <w:r w:rsidRPr="009339E0">
              <w:br/>
            </w:r>
            <w:r w:rsidRPr="009339E0">
              <w:br/>
              <w:t>CHEF criterion of response Week 12 difference (Baseline - Endpoint)(95% CI)</w:t>
            </w:r>
            <w:r w:rsidRPr="009339E0">
              <w:br/>
              <w:t>G1 vs. G2 Difference: 0.37 (0.17 to 0.57), p&lt;0.001</w:t>
            </w:r>
          </w:p>
        </w:tc>
        <w:tc>
          <w:tcPr>
            <w:tcW w:w="2700" w:type="dxa"/>
            <w:hideMark/>
          </w:tcPr>
          <w:p w14:paraId="3A8F296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030A49B8" w14:textId="77777777" w:rsidTr="003A51F2">
        <w:trPr>
          <w:cantSplit/>
        </w:trPr>
        <w:tc>
          <w:tcPr>
            <w:tcW w:w="1800" w:type="dxa"/>
            <w:noWrap/>
            <w:hideMark/>
          </w:tcPr>
          <w:p w14:paraId="53B80ACF" w14:textId="7CA750CA" w:rsidR="003A51F2" w:rsidRPr="009339E0" w:rsidRDefault="003A51F2" w:rsidP="003A51F2">
            <w:pPr>
              <w:pStyle w:val="TableText"/>
            </w:pPr>
            <w:r w:rsidRPr="009339E0">
              <w:t>Cook et al., 2010</w:t>
            </w:r>
            <w:hyperlink w:anchor="_ENREF_156" w:tooltip="Cook, 2010 #75" w:history="1">
              <w:r w:rsidR="00C82E3A" w:rsidRPr="009339E0">
                <w:fldChar w:fldCharType="begin">
                  <w:fldData xml:space="preserve">PEVuZE5vdGU+PENpdGU+PEF1dGhvcj5Db29rPC9BdXRob3I+PFllYXI+MjAxMDwvWWVhcj48UmVj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29rPC9BdXRob3I+PFllYXI+MjAxMDwvWWVhcj48UmVj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56</w:t>
              </w:r>
              <w:r w:rsidR="00C82E3A" w:rsidRPr="009339E0">
                <w:fldChar w:fldCharType="end"/>
              </w:r>
            </w:hyperlink>
          </w:p>
        </w:tc>
        <w:tc>
          <w:tcPr>
            <w:tcW w:w="1620" w:type="dxa"/>
          </w:tcPr>
          <w:p w14:paraId="56837E6A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</w:t>
            </w:r>
          </w:p>
          <w:p w14:paraId="0D9592D6" w14:textId="77777777" w:rsidR="003A51F2" w:rsidRPr="009339E0" w:rsidRDefault="003A51F2" w:rsidP="003A51F2">
            <w:pPr>
              <w:pStyle w:val="TableText"/>
            </w:pPr>
            <w:r w:rsidRPr="009339E0">
              <w:t>G2: Psychoeducation</w:t>
            </w:r>
          </w:p>
          <w:p w14:paraId="3E2EC58D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340" w:type="dxa"/>
            <w:hideMark/>
          </w:tcPr>
          <w:p w14:paraId="235D99B3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58DE3BF2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0AE9D89" w14:textId="77777777" w:rsidR="003A51F2" w:rsidRPr="009339E0" w:rsidRDefault="003A51F2" w:rsidP="003A51F2">
            <w:pPr>
              <w:pStyle w:val="TableText"/>
            </w:pPr>
            <w:r w:rsidRPr="009339E0">
              <w:t>G1 Pre-tx: 26.85 (11.82)</w:t>
            </w:r>
          </w:p>
          <w:p w14:paraId="25DE7CD1" w14:textId="77777777" w:rsidR="003A51F2" w:rsidRPr="009339E0" w:rsidRDefault="003A51F2" w:rsidP="003A51F2">
            <w:pPr>
              <w:pStyle w:val="TableText"/>
            </w:pPr>
            <w:r w:rsidRPr="009339E0">
              <w:t>G1 at 1 mth: 24.16 (13.35)</w:t>
            </w:r>
          </w:p>
          <w:p w14:paraId="636734EA" w14:textId="77777777" w:rsidR="003A51F2" w:rsidRPr="009339E0" w:rsidRDefault="003A51F2" w:rsidP="003A51F2">
            <w:pPr>
              <w:pStyle w:val="TableText"/>
            </w:pPr>
            <w:r w:rsidRPr="009339E0">
              <w:t>G1 at 3 mths: 24.80 (13.14)</w:t>
            </w:r>
          </w:p>
          <w:p w14:paraId="0965F0CB" w14:textId="77777777" w:rsidR="003A51F2" w:rsidRPr="009339E0" w:rsidRDefault="003A51F2" w:rsidP="003A51F2">
            <w:pPr>
              <w:pStyle w:val="TableText"/>
            </w:pPr>
            <w:r w:rsidRPr="009339E0">
              <w:t>G1 at 6 mths: 25.02 (13.30)</w:t>
            </w:r>
          </w:p>
          <w:p w14:paraId="26D351EC" w14:textId="77777777" w:rsidR="003A51F2" w:rsidRPr="009339E0" w:rsidRDefault="003A51F2" w:rsidP="003A51F2">
            <w:pPr>
              <w:pStyle w:val="TableText"/>
            </w:pPr>
          </w:p>
          <w:p w14:paraId="13FA8ABA" w14:textId="77777777" w:rsidR="003A51F2" w:rsidRPr="009339E0" w:rsidRDefault="003A51F2" w:rsidP="003A51F2">
            <w:pPr>
              <w:pStyle w:val="TableText"/>
            </w:pPr>
            <w:r w:rsidRPr="009339E0">
              <w:t>G2 Pre-tx: 23.51 (11.92)</w:t>
            </w:r>
            <w:r w:rsidRPr="009339E0">
              <w:br/>
              <w:t>G2 at 1 month: 22.31 (12.76)</w:t>
            </w:r>
          </w:p>
          <w:p w14:paraId="0DA8B9B2" w14:textId="77777777" w:rsidR="003A51F2" w:rsidRPr="009339E0" w:rsidRDefault="003A51F2" w:rsidP="003A51F2">
            <w:pPr>
              <w:pStyle w:val="TableText"/>
            </w:pPr>
            <w:r w:rsidRPr="009339E0">
              <w:t>G2 at 3 mths:23.76 (12.76)</w:t>
            </w:r>
          </w:p>
          <w:p w14:paraId="1CE89704" w14:textId="77777777" w:rsidR="003A51F2" w:rsidRPr="009339E0" w:rsidRDefault="003A51F2" w:rsidP="003A51F2">
            <w:pPr>
              <w:pStyle w:val="TableText"/>
            </w:pPr>
            <w:r w:rsidRPr="009339E0">
              <w:t>G2 at 6 mths: 23.37 (12.34)</w:t>
            </w:r>
            <w:r w:rsidRPr="009339E0">
              <w:br/>
              <w:t>Interactions, NS</w:t>
            </w:r>
            <w:r w:rsidRPr="009339E0">
              <w:br/>
            </w:r>
            <w:r w:rsidRPr="009339E0">
              <w:br/>
            </w:r>
          </w:p>
        </w:tc>
        <w:tc>
          <w:tcPr>
            <w:tcW w:w="1890" w:type="dxa"/>
          </w:tcPr>
          <w:p w14:paraId="21F63485" w14:textId="77777777" w:rsidR="003A51F2" w:rsidRPr="009339E0" w:rsidRDefault="003A51F2" w:rsidP="003A51F2">
            <w:pPr>
              <w:pStyle w:val="TableText"/>
            </w:pPr>
            <w:r w:rsidRPr="009339E0">
              <w:t xml:space="preserve">SF-36 Mental </w:t>
            </w:r>
          </w:p>
          <w:p w14:paraId="7D499167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0A5C1A60" w14:textId="77777777" w:rsidR="003A51F2" w:rsidRPr="009339E0" w:rsidRDefault="003A51F2" w:rsidP="003A51F2">
            <w:pPr>
              <w:pStyle w:val="TableText"/>
            </w:pPr>
            <w:r w:rsidRPr="009339E0">
              <w:t xml:space="preserve">G1 Pre-tx:29.69 (9.08) </w:t>
            </w:r>
          </w:p>
          <w:p w14:paraId="0A6C9564" w14:textId="77777777" w:rsidR="003A51F2" w:rsidRPr="009339E0" w:rsidRDefault="003A51F2" w:rsidP="003A51F2">
            <w:pPr>
              <w:pStyle w:val="TableText"/>
            </w:pPr>
            <w:r w:rsidRPr="009339E0">
              <w:t>G1 at 1 mth:32.33 (10.63)</w:t>
            </w:r>
          </w:p>
          <w:p w14:paraId="02ABDFDE" w14:textId="77777777" w:rsidR="003A51F2" w:rsidRPr="009339E0" w:rsidRDefault="003A51F2" w:rsidP="003A51F2">
            <w:pPr>
              <w:pStyle w:val="TableText"/>
            </w:pPr>
            <w:r w:rsidRPr="009339E0">
              <w:t>G1 at 3 mths: 30.98 (9.33)</w:t>
            </w:r>
          </w:p>
          <w:p w14:paraId="16B80684" w14:textId="77777777" w:rsidR="003A51F2" w:rsidRPr="009339E0" w:rsidRDefault="003A51F2" w:rsidP="003A51F2">
            <w:pPr>
              <w:pStyle w:val="TableText"/>
            </w:pPr>
            <w:r w:rsidRPr="009339E0">
              <w:t>G1 at 6 mths:32.15 (8.99)</w:t>
            </w:r>
          </w:p>
          <w:p w14:paraId="2CDEB8A5" w14:textId="77777777" w:rsidR="003A51F2" w:rsidRPr="009339E0" w:rsidRDefault="003A51F2" w:rsidP="003A51F2">
            <w:pPr>
              <w:pStyle w:val="TableText"/>
            </w:pPr>
          </w:p>
          <w:p w14:paraId="775E4F61" w14:textId="77777777" w:rsidR="003A51F2" w:rsidRPr="009339E0" w:rsidRDefault="003A51F2" w:rsidP="003A51F2">
            <w:pPr>
              <w:pStyle w:val="TableText"/>
            </w:pPr>
            <w:r w:rsidRPr="009339E0">
              <w:t xml:space="preserve">G2 Pre-tx:34.52 (12.06) </w:t>
            </w:r>
            <w:r w:rsidRPr="009339E0">
              <w:br/>
              <w:t xml:space="preserve">G2 at 1 mth:32.84 (9.75) </w:t>
            </w:r>
          </w:p>
          <w:p w14:paraId="78183A57" w14:textId="77777777" w:rsidR="003A51F2" w:rsidRPr="009339E0" w:rsidRDefault="003A51F2" w:rsidP="003A51F2">
            <w:pPr>
              <w:pStyle w:val="TableText"/>
            </w:pPr>
            <w:r w:rsidRPr="009339E0">
              <w:t>G2 at 3mths: 34.00 (10.35)</w:t>
            </w:r>
          </w:p>
          <w:p w14:paraId="5483106B" w14:textId="77777777" w:rsidR="003A51F2" w:rsidRPr="009339E0" w:rsidRDefault="003A51F2" w:rsidP="003A51F2">
            <w:pPr>
              <w:pStyle w:val="TableText"/>
            </w:pPr>
            <w:r w:rsidRPr="009339E0">
              <w:t>G2 at 6 mths: 34.78 (10.87)</w:t>
            </w:r>
            <w:r w:rsidRPr="009339E0">
              <w:br/>
              <w:t>Interactions, NS</w:t>
            </w:r>
          </w:p>
        </w:tc>
        <w:tc>
          <w:tcPr>
            <w:tcW w:w="2340" w:type="dxa"/>
            <w:hideMark/>
          </w:tcPr>
          <w:p w14:paraId="4319B99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00" w:type="dxa"/>
            <w:hideMark/>
          </w:tcPr>
          <w:p w14:paraId="4CF235E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3CBABBCF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2C3D53B" w14:textId="5814EFC3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817"/>
        <w:gridCol w:w="1603"/>
        <w:gridCol w:w="2337"/>
        <w:gridCol w:w="1946"/>
        <w:gridCol w:w="2287"/>
        <w:gridCol w:w="2970"/>
      </w:tblGrid>
      <w:tr w:rsidR="003A51F2" w:rsidRPr="009339E0" w14:paraId="42CAEA8F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17" w:type="dxa"/>
            <w:hideMark/>
          </w:tcPr>
          <w:p w14:paraId="0DD831E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03" w:type="dxa"/>
          </w:tcPr>
          <w:p w14:paraId="39FEE287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37" w:type="dxa"/>
            <w:hideMark/>
          </w:tcPr>
          <w:p w14:paraId="024521B3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46" w:type="dxa"/>
            <w:hideMark/>
          </w:tcPr>
          <w:p w14:paraId="312A7C89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287" w:type="dxa"/>
            <w:hideMark/>
          </w:tcPr>
          <w:p w14:paraId="45F86991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970" w:type="dxa"/>
            <w:hideMark/>
          </w:tcPr>
          <w:p w14:paraId="65F6A954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45D1AE4" w14:textId="77777777" w:rsidTr="003A51F2">
        <w:trPr>
          <w:cantSplit/>
        </w:trPr>
        <w:tc>
          <w:tcPr>
            <w:tcW w:w="1817" w:type="dxa"/>
            <w:noWrap/>
            <w:hideMark/>
          </w:tcPr>
          <w:p w14:paraId="7D955121" w14:textId="574400B2" w:rsidR="003A51F2" w:rsidRPr="009339E0" w:rsidRDefault="003A51F2" w:rsidP="003A51F2">
            <w:pPr>
              <w:pStyle w:val="TableText"/>
            </w:pPr>
            <w:r w:rsidRPr="009339E0">
              <w:t>Cook et al., 2010</w:t>
            </w:r>
            <w:hyperlink w:anchor="_ENREF_156" w:tooltip="Cook, 2010 #75" w:history="1">
              <w:r w:rsidR="00C82E3A" w:rsidRPr="009339E0">
                <w:fldChar w:fldCharType="begin">
                  <w:fldData xml:space="preserve">PEVuZE5vdGU+PENpdGU+PEF1dGhvcj5Db29rPC9BdXRob3I+PFllYXI+MjAxMDwvWWVhcj48UmVj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29rPC9BdXRob3I+PFllYXI+MjAxMDwvWWVhcj48UmVj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56</w:t>
              </w:r>
              <w:r w:rsidR="00C82E3A" w:rsidRPr="009339E0">
                <w:fldChar w:fldCharType="end"/>
              </w:r>
            </w:hyperlink>
            <w:r w:rsidRPr="009339E0">
              <w:t xml:space="preserve"> (continued)</w:t>
            </w:r>
          </w:p>
        </w:tc>
        <w:tc>
          <w:tcPr>
            <w:tcW w:w="1603" w:type="dxa"/>
          </w:tcPr>
          <w:p w14:paraId="64564F6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37" w:type="dxa"/>
          </w:tcPr>
          <w:p w14:paraId="5E3027C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46" w:type="dxa"/>
            <w:hideMark/>
          </w:tcPr>
          <w:p w14:paraId="7872306A" w14:textId="77777777" w:rsidR="003A51F2" w:rsidRPr="009339E0" w:rsidRDefault="003A51F2" w:rsidP="003A51F2">
            <w:pPr>
              <w:pStyle w:val="TableText"/>
            </w:pPr>
            <w:r w:rsidRPr="009339E0">
              <w:t>SF-36 Physical Component</w:t>
            </w:r>
          </w:p>
          <w:p w14:paraId="4FB844C6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B3339EB" w14:textId="77777777" w:rsidR="003A51F2" w:rsidRPr="009339E0" w:rsidRDefault="003A51F2" w:rsidP="003A51F2">
            <w:pPr>
              <w:pStyle w:val="TableText"/>
            </w:pPr>
            <w:r w:rsidRPr="009339E0">
              <w:t xml:space="preserve">G1 Pre-tx: 37.17 (9.21) </w:t>
            </w:r>
          </w:p>
          <w:p w14:paraId="2741CBFB" w14:textId="77777777" w:rsidR="003A51F2" w:rsidRPr="009339E0" w:rsidRDefault="003A51F2" w:rsidP="003A51F2">
            <w:pPr>
              <w:pStyle w:val="TableText"/>
            </w:pPr>
            <w:r w:rsidRPr="009339E0">
              <w:t>G1 1 mth:39.48 (10.19)</w:t>
            </w:r>
          </w:p>
          <w:p w14:paraId="223B2D55" w14:textId="77777777" w:rsidR="003A51F2" w:rsidRPr="009339E0" w:rsidRDefault="003A51F2" w:rsidP="003A51F2">
            <w:pPr>
              <w:pStyle w:val="TableText"/>
            </w:pPr>
            <w:r w:rsidRPr="009339E0">
              <w:t>G1 at 3 mths: 37.72 (9.57)</w:t>
            </w:r>
          </w:p>
          <w:p w14:paraId="5346E4DA" w14:textId="77777777" w:rsidR="003A51F2" w:rsidRPr="009339E0" w:rsidRDefault="003A51F2" w:rsidP="003A51F2">
            <w:pPr>
              <w:pStyle w:val="TableText"/>
            </w:pPr>
            <w:r w:rsidRPr="009339E0">
              <w:t xml:space="preserve">G1 at 6mths: 35.80 (9.64) </w:t>
            </w:r>
            <w:r w:rsidRPr="009339E0">
              <w:br/>
            </w:r>
            <w:r w:rsidRPr="009339E0">
              <w:br/>
              <w:t xml:space="preserve">G2 Pre-tx: 38.53 (9.64) </w:t>
            </w:r>
            <w:r w:rsidRPr="009339E0">
              <w:br/>
              <w:t>G2 Post-tx:36.84 (10.34)</w:t>
            </w:r>
          </w:p>
          <w:p w14:paraId="61C66A44" w14:textId="77777777" w:rsidR="003A51F2" w:rsidRPr="009339E0" w:rsidRDefault="003A51F2" w:rsidP="003A51F2">
            <w:pPr>
              <w:pStyle w:val="TableText"/>
            </w:pPr>
            <w:r w:rsidRPr="009339E0">
              <w:t>G2 at 3 mths: 35.96 (11.97)</w:t>
            </w:r>
          </w:p>
          <w:p w14:paraId="13E7A233" w14:textId="77777777" w:rsidR="003A51F2" w:rsidRPr="009339E0" w:rsidRDefault="003A51F2" w:rsidP="003A51F2">
            <w:pPr>
              <w:pStyle w:val="TableText"/>
            </w:pPr>
            <w:r w:rsidRPr="009339E0">
              <w:t>G2 at 6 mths: 37.21 (11.23)</w:t>
            </w:r>
          </w:p>
          <w:p w14:paraId="38463CCB" w14:textId="77777777" w:rsidR="003A51F2" w:rsidRPr="009339E0" w:rsidRDefault="003A51F2" w:rsidP="003A51F2">
            <w:pPr>
              <w:pStyle w:val="TableText"/>
            </w:pPr>
            <w:r w:rsidRPr="009339E0">
              <w:t>Interactions, NS</w:t>
            </w:r>
          </w:p>
        </w:tc>
        <w:tc>
          <w:tcPr>
            <w:tcW w:w="2287" w:type="dxa"/>
          </w:tcPr>
          <w:p w14:paraId="79970F6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970" w:type="dxa"/>
          </w:tcPr>
          <w:p w14:paraId="33371CE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2704BE4B" w14:textId="77777777" w:rsidTr="003A51F2">
        <w:trPr>
          <w:cantSplit/>
        </w:trPr>
        <w:tc>
          <w:tcPr>
            <w:tcW w:w="1817" w:type="dxa"/>
            <w:noWrap/>
            <w:hideMark/>
          </w:tcPr>
          <w:p w14:paraId="62DD8D85" w14:textId="03237530" w:rsidR="003A51F2" w:rsidRPr="009339E0" w:rsidRDefault="003A51F2" w:rsidP="003A51F2">
            <w:pPr>
              <w:pStyle w:val="TableText"/>
            </w:pPr>
            <w:r w:rsidRPr="009339E0">
              <w:t>Cottraux, 2008</w:t>
            </w:r>
            <w:hyperlink w:anchor="_ENREF_31" w:tooltip="Cottraux, 2008 #421" w:history="1">
              <w:r w:rsidR="00C82E3A" w:rsidRPr="009339E0">
                <w:fldChar w:fldCharType="begin">
                  <w:fldData xml:space="preserve">PEVuZE5vdGU+PENpdGU+PEF1dGhvcj5Db3R0cmF1eDwvQXV0aG9yPjxZZWFyPjIwMDg8L1llYXI+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3R0cmF1eDwvQXV0aG9yPjxZZWFyPjIwMDg8L1llYXI+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1</w:t>
              </w:r>
              <w:r w:rsidR="00C82E3A" w:rsidRPr="009339E0">
                <w:fldChar w:fldCharType="end"/>
              </w:r>
            </w:hyperlink>
          </w:p>
        </w:tc>
        <w:tc>
          <w:tcPr>
            <w:tcW w:w="1603" w:type="dxa"/>
          </w:tcPr>
          <w:p w14:paraId="688B0859" w14:textId="77777777" w:rsidR="003A51F2" w:rsidRPr="009339E0" w:rsidRDefault="003A51F2" w:rsidP="003A51F2">
            <w:pPr>
              <w:pStyle w:val="TableText"/>
            </w:pPr>
            <w:r w:rsidRPr="009339E0">
              <w:t xml:space="preserve">G1: CBT-mixed </w:t>
            </w:r>
          </w:p>
          <w:p w14:paraId="38CC20CA" w14:textId="77777777" w:rsidR="003A51F2" w:rsidRPr="009339E0" w:rsidRDefault="003A51F2" w:rsidP="003A51F2">
            <w:pPr>
              <w:pStyle w:val="TableText"/>
            </w:pPr>
            <w:r w:rsidRPr="009339E0">
              <w:t>(Exposure in imagination or in vivo and cognitive therapy)</w:t>
            </w:r>
          </w:p>
          <w:p w14:paraId="0A12B2CA" w14:textId="77777777" w:rsidR="003A51F2" w:rsidRPr="009339E0" w:rsidRDefault="003A51F2" w:rsidP="003A51F2">
            <w:pPr>
              <w:pStyle w:val="TableText"/>
            </w:pPr>
            <w:r w:rsidRPr="009339E0">
              <w:t>G2: Supportive Control</w:t>
            </w:r>
          </w:p>
        </w:tc>
        <w:tc>
          <w:tcPr>
            <w:tcW w:w="2337" w:type="dxa"/>
            <w:hideMark/>
          </w:tcPr>
          <w:p w14:paraId="0A6194DA" w14:textId="77777777" w:rsidR="003A51F2" w:rsidRPr="009339E0" w:rsidRDefault="003A51F2" w:rsidP="003A51F2">
            <w:pPr>
              <w:pStyle w:val="TableText"/>
            </w:pPr>
            <w:r w:rsidRPr="009339E0">
              <w:t>HAM-A</w:t>
            </w:r>
            <w:r w:rsidRPr="009339E0">
              <w:br/>
              <w:t xml:space="preserve">Post-tx (ITT analysis) </w:t>
            </w:r>
            <w:r w:rsidRPr="009339E0">
              <w:br/>
              <w:t>G1 Mean Change from Baseline (SD): -11 (9)</w:t>
            </w:r>
            <w:r w:rsidRPr="009339E0">
              <w:br/>
              <w:t>G2 Mean Change from Baseline (SD): -5.7 (8)</w:t>
            </w:r>
            <w:r w:rsidRPr="009339E0">
              <w:br/>
              <w:t>Group effect, p=0.028</w:t>
            </w:r>
          </w:p>
          <w:p w14:paraId="5C981BC7" w14:textId="77777777" w:rsidR="003A51F2" w:rsidRPr="009339E0" w:rsidRDefault="003A51F2" w:rsidP="003A51F2">
            <w:pPr>
              <w:pStyle w:val="TableText"/>
            </w:pPr>
            <w:r w:rsidRPr="009339E0">
              <w:t>Interaction, p=NS</w:t>
            </w:r>
          </w:p>
          <w:p w14:paraId="526E7E0E" w14:textId="77777777" w:rsidR="003A51F2" w:rsidRPr="009339E0" w:rsidRDefault="003A51F2" w:rsidP="003A51F2">
            <w:pPr>
              <w:pStyle w:val="TableText"/>
            </w:pPr>
          </w:p>
          <w:p w14:paraId="73E6B3FA" w14:textId="77777777" w:rsidR="003A51F2" w:rsidRPr="009339E0" w:rsidRDefault="003A51F2" w:rsidP="003A51F2">
            <w:pPr>
              <w:pStyle w:val="TableText"/>
            </w:pPr>
            <w:r w:rsidRPr="009339E0">
              <w:t>52 Weeks</w:t>
            </w:r>
          </w:p>
          <w:p w14:paraId="7493764D" w14:textId="77777777" w:rsidR="003A51F2" w:rsidRPr="009339E0" w:rsidRDefault="003A51F2" w:rsidP="003A51F2">
            <w:pPr>
              <w:pStyle w:val="TableText"/>
            </w:pPr>
            <w:r w:rsidRPr="009339E0">
              <w:t xml:space="preserve">G1 Mean Change from Baseline (sd): -10.04 (11.18), </w:t>
            </w:r>
          </w:p>
          <w:p w14:paraId="582E6B2C" w14:textId="77777777" w:rsidR="003A51F2" w:rsidRPr="009339E0" w:rsidRDefault="003A51F2" w:rsidP="003A51F2">
            <w:pPr>
              <w:pStyle w:val="TableText"/>
            </w:pPr>
            <w:r w:rsidRPr="009339E0">
              <w:t xml:space="preserve">G2 Mean Change from Baseline (sd): -8.79 (10.15), </w:t>
            </w:r>
          </w:p>
          <w:p w14:paraId="07D252ED" w14:textId="77777777" w:rsidR="003A51F2" w:rsidRPr="009339E0" w:rsidRDefault="003A51F2" w:rsidP="003A51F2">
            <w:pPr>
              <w:pStyle w:val="TableText"/>
            </w:pPr>
            <w:r w:rsidRPr="009339E0">
              <w:t>Interaction, p=0.73</w:t>
            </w:r>
          </w:p>
        </w:tc>
        <w:tc>
          <w:tcPr>
            <w:tcW w:w="1946" w:type="dxa"/>
            <w:hideMark/>
          </w:tcPr>
          <w:p w14:paraId="2AC3FCB4" w14:textId="77777777" w:rsidR="003A51F2" w:rsidRPr="009339E0" w:rsidRDefault="003A51F2" w:rsidP="003A51F2">
            <w:pPr>
              <w:pStyle w:val="TableText"/>
            </w:pPr>
            <w:r w:rsidRPr="009339E0">
              <w:t>Marks' Quality of Life Scale</w:t>
            </w:r>
            <w:r w:rsidRPr="009339E0">
              <w:br/>
              <w:t>ITT analysis = NR</w:t>
            </w:r>
            <w:r w:rsidRPr="009339E0">
              <w:br/>
            </w:r>
            <w:r w:rsidRPr="009339E0">
              <w:br/>
              <w:t>Post-tx (completer analysis)</w:t>
            </w:r>
            <w:r w:rsidRPr="009339E0">
              <w:br/>
              <w:t>G1 Mean Change from Baseline (SD): -6.66 (8.13)</w:t>
            </w:r>
            <w:r w:rsidRPr="009339E0">
              <w:br/>
              <w:t>G2 Mean Change from Baseline (SD): -9.60 (7.98)</w:t>
            </w:r>
            <w:r w:rsidRPr="009339E0">
              <w:br/>
              <w:t>p=0.26</w:t>
            </w:r>
          </w:p>
        </w:tc>
        <w:tc>
          <w:tcPr>
            <w:tcW w:w="2287" w:type="dxa"/>
            <w:hideMark/>
          </w:tcPr>
          <w:p w14:paraId="3BC25E7B" w14:textId="77777777" w:rsidR="003A51F2" w:rsidRPr="009339E0" w:rsidRDefault="003A51F2" w:rsidP="003A51F2">
            <w:pPr>
              <w:pStyle w:val="TableText"/>
            </w:pPr>
            <w:r w:rsidRPr="009339E0">
              <w:t>Fear Questionnaire, Global Phobic Disability Subscale:</w:t>
            </w:r>
            <w:r w:rsidRPr="009339E0">
              <w:br/>
              <w:t>ITT analysis = NR</w:t>
            </w:r>
            <w:r w:rsidRPr="009339E0">
              <w:br/>
            </w:r>
            <w:r w:rsidRPr="009339E0">
              <w:br/>
              <w:t>Post-tx (completer analysis)</w:t>
            </w:r>
            <w:r w:rsidRPr="009339E0">
              <w:br/>
              <w:t>POST-TREATMENT</w:t>
            </w:r>
            <w:r w:rsidRPr="009339E0">
              <w:br/>
              <w:t>G1 Mean Change from Baseline (SD): -2.14 (2.75)</w:t>
            </w:r>
            <w:r w:rsidRPr="009339E0">
              <w:br/>
              <w:t xml:space="preserve">G2 Mean Change from Baseline (SDI): -2.00 (2.69) </w:t>
            </w:r>
            <w:r w:rsidRPr="009339E0">
              <w:br/>
              <w:t>p=0.86</w:t>
            </w:r>
          </w:p>
        </w:tc>
        <w:tc>
          <w:tcPr>
            <w:tcW w:w="2970" w:type="dxa"/>
            <w:hideMark/>
          </w:tcPr>
          <w:p w14:paraId="2AAF6D6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C050DB9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8EC612C" w14:textId="363EF1E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817"/>
        <w:gridCol w:w="1603"/>
        <w:gridCol w:w="2337"/>
        <w:gridCol w:w="1946"/>
        <w:gridCol w:w="2287"/>
        <w:gridCol w:w="2970"/>
      </w:tblGrid>
      <w:tr w:rsidR="003A51F2" w:rsidRPr="009339E0" w14:paraId="7D235AD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17" w:type="dxa"/>
            <w:hideMark/>
          </w:tcPr>
          <w:p w14:paraId="4F58D5A3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03" w:type="dxa"/>
          </w:tcPr>
          <w:p w14:paraId="1E08A356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37" w:type="dxa"/>
            <w:hideMark/>
          </w:tcPr>
          <w:p w14:paraId="4C6EDAE8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46" w:type="dxa"/>
            <w:hideMark/>
          </w:tcPr>
          <w:p w14:paraId="53D0C6C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287" w:type="dxa"/>
            <w:hideMark/>
          </w:tcPr>
          <w:p w14:paraId="0B65B71A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970" w:type="dxa"/>
            <w:hideMark/>
          </w:tcPr>
          <w:p w14:paraId="582E23E1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3F98BCF" w14:textId="77777777" w:rsidTr="003A51F2">
        <w:trPr>
          <w:cantSplit/>
        </w:trPr>
        <w:tc>
          <w:tcPr>
            <w:tcW w:w="1817" w:type="dxa"/>
            <w:noWrap/>
          </w:tcPr>
          <w:p w14:paraId="506187E2" w14:textId="11166EDA" w:rsidR="003A51F2" w:rsidRPr="009339E0" w:rsidRDefault="003A51F2" w:rsidP="003A51F2">
            <w:pPr>
              <w:pStyle w:val="TableText"/>
            </w:pPr>
            <w:r w:rsidRPr="009339E0">
              <w:t>Cottraux, 2008</w:t>
            </w:r>
            <w:hyperlink w:anchor="_ENREF_31" w:tooltip="Cottraux, 2008 #421" w:history="1">
              <w:r w:rsidR="00C82E3A" w:rsidRPr="009339E0">
                <w:fldChar w:fldCharType="begin">
                  <w:fldData xml:space="preserve">PEVuZE5vdGU+PENpdGU+PEF1dGhvcj5Db3R0cmF1eDwvQXV0aG9yPjxZZWFyPjIwMDg8L1llYXI+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3R0cmF1eDwvQXV0aG9yPjxZZWFyPjIwMDg8L1llYXI+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1</w:t>
              </w:r>
              <w:r w:rsidR="00C82E3A" w:rsidRPr="009339E0">
                <w:fldChar w:fldCharType="end"/>
              </w:r>
            </w:hyperlink>
          </w:p>
          <w:p w14:paraId="48A6BA8C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603" w:type="dxa"/>
          </w:tcPr>
          <w:p w14:paraId="3F4F77B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37" w:type="dxa"/>
          </w:tcPr>
          <w:p w14:paraId="66B03557" w14:textId="77777777" w:rsidR="003A51F2" w:rsidRPr="009339E0" w:rsidRDefault="003A51F2" w:rsidP="003A51F2">
            <w:pPr>
              <w:pStyle w:val="TableText"/>
            </w:pPr>
            <w:r w:rsidRPr="009339E0">
              <w:t>104 Weeks</w:t>
            </w:r>
          </w:p>
          <w:p w14:paraId="10FB3B9A" w14:textId="77777777" w:rsidR="003A51F2" w:rsidRPr="009339E0" w:rsidRDefault="003A51F2" w:rsidP="003A51F2">
            <w:pPr>
              <w:pStyle w:val="TableText"/>
            </w:pPr>
            <w:r w:rsidRPr="009339E0">
              <w:t>G1 Mean Change from Baseline (sd): -12.56 (11.29), p=NR</w:t>
            </w:r>
          </w:p>
          <w:p w14:paraId="112A3321" w14:textId="77777777" w:rsidR="003A51F2" w:rsidRPr="009339E0" w:rsidRDefault="003A51F2" w:rsidP="003A51F2">
            <w:pPr>
              <w:pStyle w:val="TableText"/>
            </w:pPr>
            <w:r w:rsidRPr="009339E0">
              <w:t>G2 Mean Change from Baseline (sd): -17.00 (7.19), p=NR</w:t>
            </w:r>
          </w:p>
          <w:p w14:paraId="1AF82499" w14:textId="77777777" w:rsidR="003A51F2" w:rsidRPr="009339E0" w:rsidRDefault="003A51F2" w:rsidP="003A51F2">
            <w:pPr>
              <w:pStyle w:val="TableText"/>
            </w:pPr>
            <w:r w:rsidRPr="009339E0">
              <w:t>Interaction, p=0.30</w:t>
            </w:r>
          </w:p>
          <w:p w14:paraId="3CA0D07B" w14:textId="77777777" w:rsidR="003A51F2" w:rsidRPr="009339E0" w:rsidRDefault="003A51F2" w:rsidP="003A51F2">
            <w:pPr>
              <w:pStyle w:val="TableText"/>
            </w:pPr>
          </w:p>
          <w:p w14:paraId="006AE2CB" w14:textId="77777777" w:rsidR="003A51F2" w:rsidRPr="009339E0" w:rsidRDefault="003A51F2" w:rsidP="003A51F2">
            <w:pPr>
              <w:pStyle w:val="TableText"/>
            </w:pPr>
            <w:r w:rsidRPr="009339E0">
              <w:t>Depression, BDI short form</w:t>
            </w:r>
          </w:p>
          <w:p w14:paraId="1F8B2CA3" w14:textId="77777777" w:rsidR="003A51F2" w:rsidRPr="009339E0" w:rsidRDefault="003A51F2" w:rsidP="003A51F2">
            <w:pPr>
              <w:pStyle w:val="TableText"/>
            </w:pPr>
            <w:r w:rsidRPr="009339E0">
              <w:t>ITT = NR</w:t>
            </w:r>
          </w:p>
          <w:p w14:paraId="393C271C" w14:textId="77777777" w:rsidR="003A51F2" w:rsidRPr="009339E0" w:rsidRDefault="003A51F2" w:rsidP="003A51F2">
            <w:pPr>
              <w:pStyle w:val="TableText"/>
            </w:pPr>
          </w:p>
          <w:p w14:paraId="53B51D7F" w14:textId="77777777" w:rsidR="003A51F2" w:rsidRPr="009339E0" w:rsidRDefault="003A51F2" w:rsidP="003A51F2">
            <w:pPr>
              <w:pStyle w:val="TableText"/>
            </w:pPr>
            <w:r w:rsidRPr="009339E0">
              <w:t>Completer Analysis (Post-tx):</w:t>
            </w:r>
          </w:p>
          <w:p w14:paraId="66397BD5" w14:textId="77777777" w:rsidR="003A51F2" w:rsidRPr="009339E0" w:rsidRDefault="003A51F2" w:rsidP="003A51F2">
            <w:pPr>
              <w:pStyle w:val="TableText"/>
            </w:pPr>
            <w:r w:rsidRPr="009339E0">
              <w:t>G1 Mean Change from Baseline (sd): -5.44 (6.15)</w:t>
            </w:r>
          </w:p>
          <w:p w14:paraId="46508D65" w14:textId="77777777" w:rsidR="003A51F2" w:rsidRPr="009339E0" w:rsidRDefault="003A51F2" w:rsidP="003A51F2">
            <w:pPr>
              <w:pStyle w:val="TableText"/>
            </w:pPr>
          </w:p>
          <w:p w14:paraId="1B4D2E91" w14:textId="77777777" w:rsidR="003A51F2" w:rsidRPr="009339E0" w:rsidRDefault="003A51F2" w:rsidP="003A51F2">
            <w:pPr>
              <w:pStyle w:val="TableText"/>
            </w:pPr>
            <w:r w:rsidRPr="009339E0">
              <w:t xml:space="preserve">G2 Mean Change from Baseline (sd): -4.66 (6.95), </w:t>
            </w:r>
          </w:p>
          <w:p w14:paraId="7B00201A" w14:textId="77777777" w:rsidR="003A51F2" w:rsidRPr="009339E0" w:rsidRDefault="003A51F2" w:rsidP="003A51F2">
            <w:pPr>
              <w:pStyle w:val="TableText"/>
            </w:pPr>
            <w:r w:rsidRPr="009339E0">
              <w:t>Interaction, p=0.70</w:t>
            </w:r>
          </w:p>
          <w:p w14:paraId="4EDC84D3" w14:textId="77777777" w:rsidR="003A51F2" w:rsidRPr="009339E0" w:rsidRDefault="003A51F2" w:rsidP="003A51F2">
            <w:pPr>
              <w:pStyle w:val="TableText"/>
            </w:pPr>
          </w:p>
          <w:p w14:paraId="7CE06465" w14:textId="77777777" w:rsidR="003A51F2" w:rsidRPr="009339E0" w:rsidRDefault="003A51F2" w:rsidP="003A51F2">
            <w:pPr>
              <w:pStyle w:val="TableText"/>
            </w:pPr>
            <w:r w:rsidRPr="009339E0">
              <w:t>52 WEEKS</w:t>
            </w:r>
          </w:p>
          <w:p w14:paraId="47787D6A" w14:textId="77777777" w:rsidR="003A51F2" w:rsidRPr="009339E0" w:rsidRDefault="003A51F2" w:rsidP="003A51F2">
            <w:pPr>
              <w:pStyle w:val="TableText"/>
            </w:pPr>
            <w:r w:rsidRPr="009339E0">
              <w:t xml:space="preserve">G1 Mean Change from Baseline (sd): -4.33(5.65), </w:t>
            </w:r>
          </w:p>
          <w:p w14:paraId="747015C2" w14:textId="77777777" w:rsidR="003A51F2" w:rsidRPr="009339E0" w:rsidRDefault="003A51F2" w:rsidP="003A51F2">
            <w:pPr>
              <w:pStyle w:val="TableText"/>
            </w:pPr>
            <w:r w:rsidRPr="009339E0">
              <w:t xml:space="preserve">G2 Mean Change from Baseline (sd): -4.07 (5.80), </w:t>
            </w:r>
          </w:p>
          <w:p w14:paraId="0AFFB3E8" w14:textId="77777777" w:rsidR="003A51F2" w:rsidRPr="009339E0" w:rsidRDefault="003A51F2" w:rsidP="003A51F2">
            <w:pPr>
              <w:pStyle w:val="TableText"/>
            </w:pPr>
            <w:r w:rsidRPr="009339E0">
              <w:t>Interaction, p=0.89</w:t>
            </w:r>
          </w:p>
          <w:p w14:paraId="0EA58BA6" w14:textId="77777777" w:rsidR="003A51F2" w:rsidRPr="009339E0" w:rsidRDefault="003A51F2" w:rsidP="003A51F2">
            <w:pPr>
              <w:pStyle w:val="TableText"/>
            </w:pPr>
          </w:p>
          <w:p w14:paraId="7FEB13E7" w14:textId="77777777" w:rsidR="003A51F2" w:rsidRPr="009339E0" w:rsidRDefault="003A51F2" w:rsidP="003A51F2">
            <w:pPr>
              <w:pStyle w:val="TableText"/>
            </w:pPr>
            <w:r w:rsidRPr="009339E0">
              <w:t>104 WEEKS:</w:t>
            </w:r>
          </w:p>
          <w:p w14:paraId="78677263" w14:textId="77777777" w:rsidR="003A51F2" w:rsidRPr="009339E0" w:rsidRDefault="003A51F2" w:rsidP="003A51F2">
            <w:pPr>
              <w:pStyle w:val="TableText"/>
            </w:pPr>
            <w:r w:rsidRPr="009339E0">
              <w:t>G1 Mean Change from Baseline (sd): -5.87 (6.66), p=NR</w:t>
            </w:r>
          </w:p>
          <w:p w14:paraId="339C2857" w14:textId="77777777" w:rsidR="003A51F2" w:rsidRPr="009339E0" w:rsidRDefault="003A51F2" w:rsidP="003A51F2">
            <w:pPr>
              <w:pStyle w:val="TableText"/>
            </w:pPr>
            <w:r w:rsidRPr="009339E0">
              <w:t>G2 Mean Change from Baseline: -6.22 (5.84), p=NR</w:t>
            </w:r>
          </w:p>
          <w:p w14:paraId="08C46C7F" w14:textId="77777777" w:rsidR="003A51F2" w:rsidRPr="009339E0" w:rsidRDefault="003A51F2" w:rsidP="003A51F2">
            <w:pPr>
              <w:pStyle w:val="TableText"/>
            </w:pPr>
            <w:r w:rsidRPr="009339E0">
              <w:t>Interaction, p=0.89</w:t>
            </w:r>
          </w:p>
        </w:tc>
        <w:tc>
          <w:tcPr>
            <w:tcW w:w="1946" w:type="dxa"/>
          </w:tcPr>
          <w:p w14:paraId="7283044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287" w:type="dxa"/>
          </w:tcPr>
          <w:p w14:paraId="2747DDD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970" w:type="dxa"/>
          </w:tcPr>
          <w:p w14:paraId="0B16C7B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17753821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06F6F8BF" w14:textId="27D2A0CE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863"/>
        <w:gridCol w:w="1557"/>
        <w:gridCol w:w="2301"/>
        <w:gridCol w:w="1846"/>
        <w:gridCol w:w="2513"/>
        <w:gridCol w:w="2880"/>
      </w:tblGrid>
      <w:tr w:rsidR="003A51F2" w:rsidRPr="009339E0" w14:paraId="795B7336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86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BB1780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55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72575B31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0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C526A27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84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0BF1DAE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51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EE268F0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8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EE0990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F43EC7A" w14:textId="77777777" w:rsidTr="003A51F2">
        <w:tc>
          <w:tcPr>
            <w:tcW w:w="1863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445FDE5F" w14:textId="6BC9187F" w:rsidR="003A51F2" w:rsidRPr="009339E0" w:rsidRDefault="003A51F2" w:rsidP="003A51F2">
            <w:pPr>
              <w:pStyle w:val="TableText"/>
            </w:pPr>
            <w:r w:rsidRPr="009339E0">
              <w:t>Cottraux, 2008</w:t>
            </w:r>
            <w:hyperlink w:anchor="_ENREF_31" w:tooltip="Cottraux, 2008 #421" w:history="1">
              <w:r w:rsidR="00C82E3A" w:rsidRPr="009339E0">
                <w:fldChar w:fldCharType="begin">
                  <w:fldData xml:space="preserve">PEVuZE5vdGU+PENpdGU+PEF1dGhvcj5Db3R0cmF1eDwvQXV0aG9yPjxZZWFyPjIwMDg8L1llYXI+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Db3R0cmF1eDwvQXV0aG9yPjxZZWFyPjIwMDg8L1llYXI+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1</w:t>
              </w:r>
              <w:r w:rsidR="00C82E3A" w:rsidRPr="009339E0">
                <w:fldChar w:fldCharType="end"/>
              </w:r>
            </w:hyperlink>
            <w:r w:rsidRPr="009339E0">
              <w:t xml:space="preserve"> (continued)</w:t>
            </w:r>
          </w:p>
        </w:tc>
        <w:tc>
          <w:tcPr>
            <w:tcW w:w="155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CE2B0D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0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FA5EE4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846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BB32E60" w14:textId="77777777" w:rsidR="003A51F2" w:rsidRPr="009339E0" w:rsidRDefault="003A51F2" w:rsidP="003A51F2">
            <w:pPr>
              <w:pStyle w:val="TableText"/>
            </w:pPr>
            <w:r w:rsidRPr="009339E0">
              <w:t>52 Weeks</w:t>
            </w:r>
            <w:r w:rsidRPr="009339E0">
              <w:br/>
              <w:t>G1 Mean Change from Baseline (SD): -9.42 (9.36), p=NR</w:t>
            </w:r>
            <w:r w:rsidRPr="009339E0">
              <w:br/>
              <w:t>G2 Mean Change from Baseline (SD): -7.64 (9.12), p=NR</w:t>
            </w:r>
            <w:r w:rsidRPr="009339E0">
              <w:br/>
              <w:t>Interaction, p=0.57</w:t>
            </w:r>
            <w:r w:rsidRPr="009339E0">
              <w:br/>
            </w:r>
            <w:r w:rsidRPr="009339E0">
              <w:br/>
              <w:t>104 Weeks</w:t>
            </w:r>
            <w:r w:rsidRPr="009339E0">
              <w:br/>
              <w:t>G1 Mean Change from Baseline (SD): -10.00 (7.65), p=NR</w:t>
            </w:r>
            <w:r w:rsidRPr="009339E0">
              <w:br/>
              <w:t>G2 Mean Change from Baseline (SD): -12.66 (8.23), p=NR</w:t>
            </w:r>
            <w:r w:rsidRPr="009339E0">
              <w:br/>
              <w:t>Interaction, p=0.42</w:t>
            </w:r>
          </w:p>
        </w:tc>
        <w:tc>
          <w:tcPr>
            <w:tcW w:w="2513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406FA22" w14:textId="77777777" w:rsidR="003A51F2" w:rsidRPr="009339E0" w:rsidRDefault="003A51F2" w:rsidP="003A51F2">
            <w:pPr>
              <w:pStyle w:val="TableText"/>
            </w:pPr>
            <w:r w:rsidRPr="009339E0">
              <w:t>52 Weeks</w:t>
            </w:r>
            <w:r w:rsidRPr="009339E0">
              <w:br/>
              <w:t>G1 Mean Change from Baseline (SD): -2.54 (2.90), p=NR</w:t>
            </w:r>
            <w:r w:rsidRPr="009339E0">
              <w:br/>
              <w:t>G2 Mean Change from Baseline (SDI): -1.00 (2.48), p=NR</w:t>
            </w:r>
            <w:r w:rsidRPr="009339E0">
              <w:br/>
              <w:t>Interaction, p=0.11</w:t>
            </w:r>
            <w:r w:rsidRPr="009339E0">
              <w:br/>
            </w:r>
            <w:r w:rsidRPr="009339E0">
              <w:br/>
              <w:t>104 Weeks</w:t>
            </w:r>
            <w:r w:rsidRPr="009339E0">
              <w:br/>
              <w:t>G1 Mean Change from Baseline (SD): -3.52 (2.79), p=NR</w:t>
            </w:r>
            <w:r w:rsidRPr="009339E0">
              <w:br/>
              <w:t>G2 Mean Change from Baseline (SDI): -2.33 (2.82), p=NR</w:t>
            </w:r>
            <w:r w:rsidRPr="009339E0">
              <w:br/>
              <w:t>Interaction, p=0.44</w:t>
            </w:r>
          </w:p>
        </w:tc>
        <w:tc>
          <w:tcPr>
            <w:tcW w:w="28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AB6BB8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2BD3C908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6D40109" w14:textId="566FC4AB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992"/>
        <w:gridCol w:w="1428"/>
        <w:gridCol w:w="2340"/>
        <w:gridCol w:w="1800"/>
        <w:gridCol w:w="2520"/>
        <w:gridCol w:w="2880"/>
      </w:tblGrid>
      <w:tr w:rsidR="003A51F2" w:rsidRPr="009339E0" w14:paraId="670E3420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99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E389AE6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42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1C9B414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B24CEFD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E25733D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5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DC2AEE6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8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0BC68D3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EC9B704" w14:textId="77777777" w:rsidTr="003A51F2">
        <w:trPr>
          <w:cantSplit/>
        </w:trPr>
        <w:tc>
          <w:tcPr>
            <w:tcW w:w="1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26F2A8C9" w14:textId="10058CAB" w:rsidR="003A51F2" w:rsidRPr="009339E0" w:rsidRDefault="003A51F2" w:rsidP="003A51F2">
            <w:pPr>
              <w:pStyle w:val="TableText"/>
            </w:pPr>
            <w:r w:rsidRPr="009339E0">
              <w:t>Davidson et al., 2001</w:t>
            </w:r>
            <w:hyperlink w:anchor="_ENREF_68" w:tooltip="Davidson, 2001 #1001" w:history="1">
              <w:r w:rsidR="00C82E3A" w:rsidRPr="009339E0">
                <w:fldChar w:fldCharType="begin">
                  <w:fldData xml:space="preserve">PEVuZE5vdGU+PENpdGU+PEF1dGhvcj5EYXZpZHNvbjwvQXV0aG9yPjxZZWFyPjIwMDE8L1llYXI+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EYXZpZHNvbjwvQXV0aG9yPjxZZWFyPjIwMDE8L1llYXI+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8</w:t>
              </w:r>
              <w:r w:rsidR="00C82E3A" w:rsidRPr="009339E0">
                <w:fldChar w:fldCharType="end"/>
              </w:r>
            </w:hyperlink>
          </w:p>
          <w:p w14:paraId="4641F5D8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42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B813C9A" w14:textId="77777777" w:rsidR="003A51F2" w:rsidRPr="009339E0" w:rsidRDefault="003A51F2" w:rsidP="003A51F2">
            <w:pPr>
              <w:pStyle w:val="TableText"/>
            </w:pPr>
            <w:r w:rsidRPr="009339E0">
              <w:t>G1: Sertraline</w:t>
            </w:r>
          </w:p>
          <w:p w14:paraId="57FED7AE" w14:textId="77777777" w:rsidR="003A51F2" w:rsidRPr="009339E0" w:rsidRDefault="003A51F2" w:rsidP="003A51F2">
            <w:pPr>
              <w:pStyle w:val="TableText"/>
            </w:pPr>
            <w:r w:rsidRPr="009339E0">
              <w:t>50 to 200 mg/day</w:t>
            </w:r>
          </w:p>
          <w:p w14:paraId="66A5123D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5B99ACE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  <w:r w:rsidRPr="009339E0">
              <w:br/>
              <w:t>Change from Baseline to Endpoint (SD)</w:t>
            </w:r>
          </w:p>
          <w:p w14:paraId="1C74B937" w14:textId="77777777" w:rsidR="003A51F2" w:rsidRPr="009339E0" w:rsidRDefault="003A51F2" w:rsidP="003A51F2">
            <w:pPr>
              <w:pStyle w:val="TableText"/>
            </w:pPr>
            <w:r w:rsidRPr="009339E0">
              <w:t>G1: -7.7 (1.0)</w:t>
            </w:r>
            <w:r w:rsidRPr="009339E0">
              <w:br/>
              <w:t>G2: -6.3 (1.0)</w:t>
            </w:r>
            <w:r w:rsidRPr="009339E0">
              <w:br/>
              <w:t>p=0.33 (t-test)</w:t>
            </w:r>
            <w:r w:rsidRPr="009339E0">
              <w:br/>
            </w:r>
            <w:r w:rsidRPr="009339E0">
              <w:br/>
              <w:t>HAM-A</w:t>
            </w:r>
            <w:r w:rsidRPr="009339E0">
              <w:br/>
              <w:t>Change from Baseline to Endpoint (SD)</w:t>
            </w:r>
          </w:p>
          <w:p w14:paraId="44F2276E" w14:textId="77777777" w:rsidR="003A51F2" w:rsidRPr="009339E0" w:rsidRDefault="003A51F2" w:rsidP="003A51F2">
            <w:pPr>
              <w:pStyle w:val="TableText"/>
            </w:pPr>
            <w:r w:rsidRPr="009339E0">
              <w:t>G1: -7.8 (0.8)</w:t>
            </w:r>
            <w:r w:rsidRPr="009339E0">
              <w:br/>
              <w:t>G2: -6.4 (0.9)</w:t>
            </w:r>
            <w:r w:rsidRPr="009339E0">
              <w:br/>
              <w:t>p=0.26 (t-test)</w:t>
            </w:r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8DF867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5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237805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8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642768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3735DF4B" w14:textId="77777777" w:rsidTr="003A51F2">
        <w:trPr>
          <w:cantSplit/>
        </w:trPr>
        <w:tc>
          <w:tcPr>
            <w:tcW w:w="199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0B7EE11C" w14:textId="1520C636" w:rsidR="003A51F2" w:rsidRPr="009339E0" w:rsidRDefault="003A51F2" w:rsidP="003A51F2">
            <w:pPr>
              <w:pStyle w:val="TableText"/>
            </w:pPr>
            <w:r w:rsidRPr="009339E0">
              <w:t>Davidson et al., 2003</w:t>
            </w:r>
            <w:hyperlink w:anchor="_ENREF_184" w:tooltip="Davidson, 2003 #890" w:history="1">
              <w:r w:rsidR="00C82E3A" w:rsidRPr="009339E0">
                <w:fldChar w:fldCharType="begin">
                  <w:fldData xml:space="preserve">PEVuZE5vdGU+PENpdGU+PEF1dGhvcj5EYXZpZHNvbjwvQXV0aG9yPjxZZWFyPjIwMDM8L1llYXI+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EYXZpZHNvbjwvQXV0aG9yPjxZZWFyPjIwMDM8L1llYXI+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84</w:t>
              </w:r>
              <w:r w:rsidR="00C82E3A" w:rsidRPr="009339E0">
                <w:fldChar w:fldCharType="end"/>
              </w:r>
            </w:hyperlink>
          </w:p>
          <w:p w14:paraId="1D8E9BAF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42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2F73802" w14:textId="77777777" w:rsidR="003A51F2" w:rsidRPr="009339E0" w:rsidRDefault="003A51F2" w:rsidP="003A51F2">
            <w:pPr>
              <w:pStyle w:val="TableText"/>
            </w:pPr>
            <w:r w:rsidRPr="009339E0">
              <w:t>G1: Mirtazapine</w:t>
            </w:r>
          </w:p>
          <w:p w14:paraId="612C5760" w14:textId="77777777" w:rsidR="003A51F2" w:rsidRPr="009339E0" w:rsidRDefault="003A51F2" w:rsidP="003A51F2">
            <w:pPr>
              <w:pStyle w:val="TableText"/>
            </w:pPr>
            <w:r w:rsidRPr="009339E0">
              <w:t>15 to 45 mg/day</w:t>
            </w:r>
          </w:p>
          <w:p w14:paraId="7D20F5FC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489BBE8" w14:textId="77777777" w:rsidR="003A51F2" w:rsidRPr="009339E0" w:rsidRDefault="003A51F2" w:rsidP="003A51F2">
            <w:pPr>
              <w:pStyle w:val="TableText"/>
            </w:pPr>
            <w:r w:rsidRPr="009339E0">
              <w:t>HADS-D</w:t>
            </w:r>
          </w:p>
          <w:p w14:paraId="62FA9AC1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10.2 (6.1)</w:t>
            </w:r>
            <w:r w:rsidRPr="009339E0">
              <w:br/>
              <w:t>G1 Post-tx: 8.0 (6.0)</w:t>
            </w:r>
            <w:r w:rsidRPr="009339E0">
              <w:br/>
            </w:r>
          </w:p>
          <w:p w14:paraId="430FD879" w14:textId="77777777" w:rsidR="003A51F2" w:rsidRPr="009339E0" w:rsidRDefault="003A51F2" w:rsidP="003A51F2">
            <w:pPr>
              <w:pStyle w:val="TableText"/>
            </w:pPr>
            <w:r w:rsidRPr="009339E0">
              <w:t>G2 Pre-tx: 13.5 (4.3)</w:t>
            </w:r>
            <w:r w:rsidRPr="009339E0">
              <w:br/>
              <w:t>G2 Post-tx: 13.0 (3.7)</w:t>
            </w:r>
            <w:r w:rsidRPr="009339E0">
              <w:br/>
            </w:r>
          </w:p>
          <w:p w14:paraId="51F0652F" w14:textId="77777777" w:rsidR="003A51F2" w:rsidRPr="009339E0" w:rsidRDefault="003A51F2" w:rsidP="003A51F2">
            <w:pPr>
              <w:pStyle w:val="TableText"/>
            </w:pPr>
            <w:r w:rsidRPr="009339E0">
              <w:t>Treatment effect, p=0.08</w:t>
            </w:r>
            <w:r w:rsidRPr="009339E0">
              <w:br/>
            </w:r>
            <w:r w:rsidRPr="009339E0">
              <w:br/>
              <w:t>HADS-A</w:t>
            </w:r>
            <w:r w:rsidRPr="009339E0">
              <w:br/>
              <w:t>G1 Pre-tx: 11.8 (5.0)</w:t>
            </w:r>
            <w:r w:rsidRPr="009339E0">
              <w:br/>
              <w:t>G1 Post-tx: 9.0 (5.8)</w:t>
            </w:r>
            <w:r w:rsidRPr="009339E0">
              <w:br/>
            </w:r>
            <w:r w:rsidRPr="009339E0">
              <w:br/>
              <w:t>G2 Pre-tx: 15.0 (3.3)</w:t>
            </w:r>
            <w:r w:rsidRPr="009339E0">
              <w:br/>
              <w:t>G2 Post-tx 13.8 (3.7)</w:t>
            </w:r>
            <w:r w:rsidRPr="009339E0">
              <w:br/>
            </w:r>
            <w:r w:rsidRPr="009339E0">
              <w:br/>
              <w:t>Treatment effect, p&lt;0.05</w:t>
            </w:r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E66A40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52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2AE6B5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8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859C70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28C4021C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0291B90D" w14:textId="18D8B90D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738" w:type="dxa"/>
        <w:tblLook w:val="04A0" w:firstRow="1" w:lastRow="0" w:firstColumn="1" w:lastColumn="0" w:noHBand="0" w:noVBand="1"/>
      </w:tblPr>
      <w:tblGrid>
        <w:gridCol w:w="1980"/>
        <w:gridCol w:w="1440"/>
        <w:gridCol w:w="2340"/>
        <w:gridCol w:w="1710"/>
        <w:gridCol w:w="2610"/>
        <w:gridCol w:w="2658"/>
      </w:tblGrid>
      <w:tr w:rsidR="003A51F2" w:rsidRPr="009339E0" w14:paraId="41CAC350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980" w:type="dxa"/>
            <w:hideMark/>
          </w:tcPr>
          <w:p w14:paraId="2B74E923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440" w:type="dxa"/>
          </w:tcPr>
          <w:p w14:paraId="3F20AD26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40" w:type="dxa"/>
            <w:hideMark/>
          </w:tcPr>
          <w:p w14:paraId="639F5595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710" w:type="dxa"/>
            <w:hideMark/>
          </w:tcPr>
          <w:p w14:paraId="72A3199B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610" w:type="dxa"/>
            <w:hideMark/>
          </w:tcPr>
          <w:p w14:paraId="761A3F66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658" w:type="dxa"/>
            <w:hideMark/>
          </w:tcPr>
          <w:p w14:paraId="67FF2211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D062D6B" w14:textId="77777777" w:rsidTr="003A51F2">
        <w:trPr>
          <w:cantSplit/>
        </w:trPr>
        <w:tc>
          <w:tcPr>
            <w:tcW w:w="1980" w:type="dxa"/>
            <w:noWrap/>
          </w:tcPr>
          <w:p w14:paraId="1AB3A570" w14:textId="3308BC9E" w:rsidR="003A51F2" w:rsidRPr="009339E0" w:rsidRDefault="003A51F2" w:rsidP="003A51F2">
            <w:pPr>
              <w:pStyle w:val="TableText"/>
            </w:pPr>
            <w:r w:rsidRPr="009339E0">
              <w:t>Davidson et al., 2006</w:t>
            </w:r>
            <w:hyperlink w:anchor="_ENREF_69" w:tooltip="Davidson, 2006 #610" w:history="1">
              <w:r w:rsidR="00C82E3A" w:rsidRPr="009339E0">
                <w:fldChar w:fldCharType="begin">
                  <w:fldData xml:space="preserve">PEVuZE5vdGU+PENpdGU+PEF1dGhvcj5EYXZpZHNvbjwvQXV0aG9yPjxZZWFyPjIwMDY8L1llYXI+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EYXZpZHNvbjwvQXV0aG9yPjxZZWFyPjIwMDY8L1llYXI+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9</w:t>
              </w:r>
              <w:r w:rsidR="00C82E3A" w:rsidRPr="009339E0">
                <w:fldChar w:fldCharType="end"/>
              </w:r>
            </w:hyperlink>
          </w:p>
          <w:p w14:paraId="78DE7733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440" w:type="dxa"/>
          </w:tcPr>
          <w:p w14:paraId="098FE49B" w14:textId="77777777" w:rsidR="003A51F2" w:rsidRPr="009339E0" w:rsidRDefault="003A51F2" w:rsidP="003A51F2">
            <w:pPr>
              <w:pStyle w:val="TableText"/>
            </w:pPr>
            <w:r w:rsidRPr="009339E0">
              <w:t>G1: Venlafaxine</w:t>
            </w:r>
          </w:p>
          <w:p w14:paraId="7041B232" w14:textId="77777777" w:rsidR="003A51F2" w:rsidRPr="009339E0" w:rsidRDefault="003A51F2" w:rsidP="003A51F2">
            <w:pPr>
              <w:pStyle w:val="TableText"/>
            </w:pPr>
            <w:r w:rsidRPr="009339E0">
              <w:t>75 to 300mg/day</w:t>
            </w:r>
          </w:p>
          <w:p w14:paraId="235E2898" w14:textId="77777777" w:rsidR="003A51F2" w:rsidRPr="009339E0" w:rsidRDefault="003A51F2" w:rsidP="003A51F2">
            <w:pPr>
              <w:pStyle w:val="TableText"/>
            </w:pPr>
            <w:r w:rsidRPr="009339E0">
              <w:t>G2: Sertraline</w:t>
            </w:r>
          </w:p>
          <w:p w14:paraId="6E480F94" w14:textId="77777777" w:rsidR="003A51F2" w:rsidRPr="009339E0" w:rsidRDefault="003A51F2" w:rsidP="003A51F2">
            <w:pPr>
              <w:pStyle w:val="TableText"/>
            </w:pPr>
            <w:r w:rsidRPr="009339E0">
              <w:t>50 to 200mg/day</w:t>
            </w:r>
          </w:p>
          <w:p w14:paraId="5D8AA217" w14:textId="77777777" w:rsidR="003A51F2" w:rsidRPr="009339E0" w:rsidRDefault="003A51F2" w:rsidP="003A51F2">
            <w:pPr>
              <w:pStyle w:val="TableText"/>
            </w:pPr>
            <w:r w:rsidRPr="009339E0">
              <w:t>G3: Placebo</w:t>
            </w:r>
          </w:p>
        </w:tc>
        <w:tc>
          <w:tcPr>
            <w:tcW w:w="2340" w:type="dxa"/>
            <w:hideMark/>
          </w:tcPr>
          <w:p w14:paraId="2A7939FA" w14:textId="77777777" w:rsidR="003A51F2" w:rsidRPr="009339E0" w:rsidRDefault="003A51F2" w:rsidP="003A51F2">
            <w:pPr>
              <w:pStyle w:val="TableText"/>
            </w:pPr>
            <w:r w:rsidRPr="009339E0">
              <w:t xml:space="preserve">HAM-D </w:t>
            </w:r>
          </w:p>
          <w:p w14:paraId="07B1FBB3" w14:textId="77777777" w:rsidR="003A51F2" w:rsidRPr="009339E0" w:rsidRDefault="003A51F2" w:rsidP="003A51F2">
            <w:pPr>
              <w:pStyle w:val="TableText"/>
            </w:pPr>
            <w:r w:rsidRPr="009339E0">
              <w:t>Mean Within-group difference (95% CI)</w:t>
            </w:r>
            <w:r w:rsidRPr="009339E0">
              <w:br/>
              <w:t xml:space="preserve">G1: -7.09(-8.13 to -6.05) </w:t>
            </w:r>
            <w:r w:rsidRPr="009339E0">
              <w:br/>
              <w:t>G2: -6.42 (-7.48 to - 5.37)</w:t>
            </w:r>
            <w:r w:rsidRPr="009339E0">
              <w:br/>
              <w:t>G3: -5.54 (-6.58 to -4.50)</w:t>
            </w:r>
            <w:r w:rsidRPr="009339E0">
              <w:br/>
            </w:r>
            <w:r w:rsidRPr="009339E0">
              <w:br/>
              <w:t>Between group p-values based on pairwise comparisons from the analysis of variance model using baseline adjusted values</w:t>
            </w:r>
            <w:r w:rsidRPr="009339E0">
              <w:br/>
              <w:t>G1 vs. G3: 0.039</w:t>
            </w:r>
            <w:r w:rsidRPr="009339E0">
              <w:br/>
              <w:t>G2 vs. G3: 0.244</w:t>
            </w:r>
            <w:r w:rsidRPr="009339E0">
              <w:br/>
              <w:t>G1 vs. G2: 0.379</w:t>
            </w:r>
          </w:p>
        </w:tc>
        <w:tc>
          <w:tcPr>
            <w:tcW w:w="1710" w:type="dxa"/>
            <w:hideMark/>
          </w:tcPr>
          <w:p w14:paraId="5211A744" w14:textId="77777777" w:rsidR="003A51F2" w:rsidRPr="009339E0" w:rsidRDefault="003A51F2" w:rsidP="003A51F2">
            <w:pPr>
              <w:pStyle w:val="TableText"/>
            </w:pPr>
            <w:r w:rsidRPr="009339E0">
              <w:t xml:space="preserve">Q-LES-Q-SF </w:t>
            </w:r>
          </w:p>
          <w:p w14:paraId="0A4AC01C" w14:textId="77777777" w:rsidR="003A51F2" w:rsidRPr="009339E0" w:rsidRDefault="003A51F2" w:rsidP="003A51F2">
            <w:pPr>
              <w:pStyle w:val="TableText"/>
            </w:pPr>
            <w:r w:rsidRPr="009339E0">
              <w:t>Mean Within-group difference (95% CI)</w:t>
            </w:r>
            <w:r w:rsidRPr="009339E0">
              <w:br/>
              <w:t xml:space="preserve">G1: 11.54 (9.73 to 13.35) </w:t>
            </w:r>
            <w:r w:rsidRPr="009339E0">
              <w:br/>
              <w:t>G2: 11.17 (9.30 to 13.04)</w:t>
            </w:r>
            <w:r w:rsidRPr="009339E0">
              <w:br/>
              <w:t>G3: 8.75 (6.94 to 10.56)</w:t>
            </w:r>
            <w:r w:rsidRPr="009339E0">
              <w:br/>
            </w:r>
            <w:r w:rsidRPr="009339E0">
              <w:br/>
              <w:t>Between group p-values based on pairwise comparisons from the analysis of covariance model using baseline adjusted values</w:t>
            </w:r>
            <w:r w:rsidRPr="009339E0">
              <w:br/>
              <w:t>G1 vs. G3: 0.033</w:t>
            </w:r>
            <w:r w:rsidRPr="009339E0">
              <w:br/>
              <w:t>G2 vs. G3: 0.068</w:t>
            </w:r>
            <w:r w:rsidRPr="009339E0">
              <w:br/>
              <w:t xml:space="preserve">G1 vs. G2: 0.782 </w:t>
            </w:r>
          </w:p>
        </w:tc>
        <w:tc>
          <w:tcPr>
            <w:tcW w:w="2610" w:type="dxa"/>
          </w:tcPr>
          <w:p w14:paraId="70B8B4EE" w14:textId="77777777" w:rsidR="003A51F2" w:rsidRPr="009339E0" w:rsidRDefault="003A51F2" w:rsidP="003A51F2">
            <w:pPr>
              <w:pStyle w:val="TableText"/>
            </w:pPr>
            <w:r w:rsidRPr="009339E0">
              <w:t>GAF</w:t>
            </w:r>
            <w:r w:rsidRPr="009339E0">
              <w:br/>
              <w:t>Mean Within-group difference (95% CI)</w:t>
            </w:r>
            <w:r w:rsidRPr="009339E0">
              <w:br/>
              <w:t xml:space="preserve">G1: 14.16(12.16 to 16.16) </w:t>
            </w:r>
            <w:r w:rsidRPr="009339E0">
              <w:br/>
              <w:t>G2: 13.63 (11.57 to 15.70)</w:t>
            </w:r>
            <w:r w:rsidRPr="009339E0">
              <w:br/>
              <w:t>G3: 11.41 (9.32 to 13.49)</w:t>
            </w:r>
            <w:r w:rsidRPr="009339E0">
              <w:br/>
            </w:r>
            <w:r w:rsidRPr="009339E0">
              <w:br/>
              <w:t>Between group p-values based on pairwise comparisons from the analysis of covariance model using baseline adjusted values</w:t>
            </w:r>
            <w:r w:rsidRPr="009339E0">
              <w:br/>
              <w:t>G1 vs. G3: 0.062</w:t>
            </w:r>
            <w:r w:rsidRPr="009339E0">
              <w:br/>
              <w:t>G2 vs. G3: 0.136</w:t>
            </w:r>
            <w:r w:rsidRPr="009339E0">
              <w:br/>
              <w:t xml:space="preserve">G1 vs. G2: 0.720 </w:t>
            </w:r>
          </w:p>
          <w:p w14:paraId="79020897" w14:textId="77777777" w:rsidR="003A51F2" w:rsidRPr="009339E0" w:rsidRDefault="003A51F2" w:rsidP="003A51F2">
            <w:pPr>
              <w:pStyle w:val="TableText"/>
            </w:pPr>
          </w:p>
          <w:p w14:paraId="5E108C0E" w14:textId="77777777" w:rsidR="003A51F2" w:rsidRPr="009339E0" w:rsidRDefault="003A51F2" w:rsidP="003A51F2">
            <w:pPr>
              <w:pStyle w:val="TableText"/>
            </w:pPr>
            <w:r w:rsidRPr="009339E0">
              <w:t>SDS</w:t>
            </w:r>
          </w:p>
          <w:p w14:paraId="3BD9D106" w14:textId="77777777" w:rsidR="003A51F2" w:rsidRPr="009339E0" w:rsidRDefault="003A51F2" w:rsidP="003A51F2">
            <w:pPr>
              <w:pStyle w:val="TableText"/>
            </w:pPr>
            <w:r w:rsidRPr="009339E0">
              <w:t>Mean Within-group difference (95% CI)</w:t>
            </w:r>
          </w:p>
          <w:p w14:paraId="2E34A826" w14:textId="77777777" w:rsidR="003A51F2" w:rsidRPr="009339E0" w:rsidRDefault="003A51F2" w:rsidP="003A51F2">
            <w:pPr>
              <w:pStyle w:val="TableText"/>
            </w:pPr>
            <w:r w:rsidRPr="009339E0">
              <w:t>G1: -8.54 (-9.78 to -7.29)</w:t>
            </w:r>
          </w:p>
          <w:p w14:paraId="352392E5" w14:textId="77777777" w:rsidR="003A51F2" w:rsidRPr="009339E0" w:rsidRDefault="003A51F2" w:rsidP="003A51F2">
            <w:pPr>
              <w:pStyle w:val="TableText"/>
            </w:pPr>
            <w:r w:rsidRPr="009339E0">
              <w:t>G2:-8.17 (-9.43 to -6.90)</w:t>
            </w:r>
          </w:p>
          <w:p w14:paraId="30C733E8" w14:textId="77777777" w:rsidR="003A51F2" w:rsidRPr="009339E0" w:rsidRDefault="003A51F2" w:rsidP="003A51F2">
            <w:pPr>
              <w:pStyle w:val="TableText"/>
            </w:pPr>
            <w:r w:rsidRPr="009339E0">
              <w:t>G3: -6.52 (-7.76 to -5.29)</w:t>
            </w:r>
          </w:p>
          <w:p w14:paraId="651F2784" w14:textId="77777777" w:rsidR="003A51F2" w:rsidRPr="009339E0" w:rsidRDefault="003A51F2" w:rsidP="003A51F2">
            <w:pPr>
              <w:pStyle w:val="TableText"/>
            </w:pPr>
          </w:p>
          <w:p w14:paraId="773BE3CB" w14:textId="77777777" w:rsidR="003A51F2" w:rsidRPr="009339E0" w:rsidRDefault="003A51F2" w:rsidP="003A51F2">
            <w:pPr>
              <w:pStyle w:val="TableText"/>
            </w:pPr>
            <w:r w:rsidRPr="009339E0">
              <w:t>Between group p-values based on pairwise comparisons from the analysis of covariance model using baseline adjusted values</w:t>
            </w:r>
          </w:p>
          <w:p w14:paraId="4F9ED1B7" w14:textId="77777777" w:rsidR="003A51F2" w:rsidRPr="009339E0" w:rsidRDefault="003A51F2" w:rsidP="003A51F2">
            <w:pPr>
              <w:pStyle w:val="TableText"/>
            </w:pPr>
            <w:r w:rsidRPr="009339E0">
              <w:t>G1 vs. G3: 0.025</w:t>
            </w:r>
          </w:p>
          <w:p w14:paraId="1AE033C6" w14:textId="77777777" w:rsidR="003A51F2" w:rsidRPr="009339E0" w:rsidRDefault="003A51F2" w:rsidP="003A51F2">
            <w:pPr>
              <w:pStyle w:val="TableText"/>
            </w:pPr>
            <w:r w:rsidRPr="009339E0">
              <w:t>G2 vs. G3: 0.068</w:t>
            </w:r>
          </w:p>
          <w:p w14:paraId="262EE1B0" w14:textId="77777777" w:rsidR="003A51F2" w:rsidRPr="009339E0" w:rsidRDefault="003A51F2" w:rsidP="003A51F2">
            <w:pPr>
              <w:pStyle w:val="TableText"/>
            </w:pPr>
            <w:r w:rsidRPr="009339E0">
              <w:t>G1 vs. G2: 0.683</w:t>
            </w:r>
          </w:p>
        </w:tc>
        <w:tc>
          <w:tcPr>
            <w:tcW w:w="2658" w:type="dxa"/>
            <w:hideMark/>
          </w:tcPr>
          <w:p w14:paraId="6F94DD9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31093F02" w14:textId="77777777" w:rsidR="003A51F2" w:rsidRPr="009339E0" w:rsidRDefault="003A51F2" w:rsidP="003A51F2"/>
    <w:p w14:paraId="4AC30119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60DFFF6" w14:textId="4D3FF4E6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738" w:type="dxa"/>
        <w:tblLook w:val="04A0" w:firstRow="1" w:lastRow="0" w:firstColumn="1" w:lastColumn="0" w:noHBand="0" w:noVBand="1"/>
      </w:tblPr>
      <w:tblGrid>
        <w:gridCol w:w="1980"/>
        <w:gridCol w:w="1440"/>
        <w:gridCol w:w="2340"/>
        <w:gridCol w:w="1710"/>
        <w:gridCol w:w="2610"/>
        <w:gridCol w:w="2658"/>
      </w:tblGrid>
      <w:tr w:rsidR="003A51F2" w:rsidRPr="009339E0" w14:paraId="242DB177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2215F13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65494C85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8096461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B5CC3D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6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0D0F5F4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65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B7860FE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AA3C7F3" w14:textId="77777777" w:rsidTr="003A51F2">
        <w:tc>
          <w:tcPr>
            <w:tcW w:w="19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07FDD6C2" w14:textId="7BFC9048" w:rsidR="003A51F2" w:rsidRPr="009339E0" w:rsidRDefault="003A51F2" w:rsidP="003A51F2">
            <w:pPr>
              <w:pStyle w:val="TableText"/>
            </w:pPr>
            <w:r w:rsidRPr="009339E0">
              <w:t>Davidson et al., 2006</w:t>
            </w:r>
            <w:hyperlink w:anchor="_ENREF_73" w:tooltip="Davidson, 2006 #1879" w:history="1">
              <w:r w:rsidR="00C82E3A" w:rsidRPr="009339E0">
                <w:fldChar w:fldCharType="begin">
                  <w:fldData xml:space="preserve">PEVuZE5vdGU+PENpdGU+PEF1dGhvcj5EYXZpZHNvbjwvQXV0aG9yPjxZZWFyPjIwMDY8L1llYXI+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EYXZpZHNvbjwvQXV0aG9yPjxZZWFyPjIwMDY8L1llYXI+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3</w:t>
              </w:r>
              <w:r w:rsidR="00C82E3A" w:rsidRPr="009339E0">
                <w:fldChar w:fldCharType="end"/>
              </w:r>
            </w:hyperlink>
          </w:p>
        </w:tc>
        <w:tc>
          <w:tcPr>
            <w:tcW w:w="1440" w:type="dxa"/>
          </w:tcPr>
          <w:p w14:paraId="3024909E" w14:textId="77777777" w:rsidR="003A51F2" w:rsidRPr="009339E0" w:rsidRDefault="003A51F2" w:rsidP="003A51F2">
            <w:pPr>
              <w:pStyle w:val="TableText"/>
            </w:pPr>
            <w:r w:rsidRPr="009339E0">
              <w:t>G1: Venlafaxine</w:t>
            </w:r>
          </w:p>
          <w:p w14:paraId="05CCC376" w14:textId="77777777" w:rsidR="003A51F2" w:rsidRPr="009339E0" w:rsidRDefault="003A51F2" w:rsidP="003A51F2">
            <w:pPr>
              <w:pStyle w:val="TableText"/>
            </w:pPr>
            <w:r w:rsidRPr="009339E0">
              <w:t>37.5 to 300 mg/day</w:t>
            </w:r>
          </w:p>
          <w:p w14:paraId="1B7332FA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D7761A2" w14:textId="77777777" w:rsidR="003A51F2" w:rsidRPr="009339E0" w:rsidRDefault="003A51F2" w:rsidP="003A51F2">
            <w:pPr>
              <w:pStyle w:val="TableText"/>
            </w:pPr>
            <w:r w:rsidRPr="009339E0">
              <w:t> HAM-D</w:t>
            </w:r>
            <w:r w:rsidRPr="009339E0">
              <w:br/>
              <w:t>Between Group Mean Difference</w:t>
            </w:r>
            <w:r w:rsidRPr="009339E0">
              <w:br/>
              <w:t>-1.4, p=0.007</w:t>
            </w: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7E96243" w14:textId="77777777" w:rsidR="003A51F2" w:rsidRPr="009339E0" w:rsidRDefault="003A51F2" w:rsidP="003A51F2">
            <w:pPr>
              <w:pStyle w:val="TableText"/>
            </w:pPr>
            <w:r w:rsidRPr="009339E0">
              <w:t xml:space="preserve">Q-LES-Q-SF </w:t>
            </w:r>
          </w:p>
          <w:p w14:paraId="2F6B7916" w14:textId="77777777" w:rsidR="003A51F2" w:rsidRPr="009339E0" w:rsidRDefault="003A51F2" w:rsidP="003A51F2">
            <w:pPr>
              <w:pStyle w:val="TableText"/>
            </w:pPr>
            <w:r w:rsidRPr="009339E0">
              <w:t>Between Group Mean Difference</w:t>
            </w:r>
            <w:r w:rsidRPr="009339E0">
              <w:br/>
              <w:t>3.7, p=0.007</w:t>
            </w:r>
            <w:r w:rsidRPr="009339E0">
              <w:br/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911052D" w14:textId="77777777" w:rsidR="003A51F2" w:rsidRPr="009339E0" w:rsidRDefault="003A51F2" w:rsidP="003A51F2">
            <w:pPr>
              <w:pStyle w:val="TableText"/>
            </w:pPr>
            <w:r w:rsidRPr="009339E0">
              <w:t xml:space="preserve">SDS </w:t>
            </w:r>
            <w:r w:rsidRPr="009339E0">
              <w:br/>
              <w:t>Between Group Mean Difference</w:t>
            </w:r>
            <w:r w:rsidRPr="009339E0">
              <w:br/>
              <w:t>-2.0, p=0.03</w:t>
            </w:r>
            <w:r w:rsidRPr="009339E0">
              <w:br/>
            </w:r>
          </w:p>
          <w:p w14:paraId="2D00746D" w14:textId="77777777" w:rsidR="003A51F2" w:rsidRPr="009339E0" w:rsidRDefault="003A51F2" w:rsidP="003A51F2">
            <w:pPr>
              <w:pStyle w:val="TableText"/>
            </w:pPr>
            <w:r w:rsidRPr="009339E0">
              <w:t>GAF</w:t>
            </w:r>
          </w:p>
          <w:p w14:paraId="057F54B7" w14:textId="77777777" w:rsidR="003A51F2" w:rsidRPr="009339E0" w:rsidRDefault="003A51F2" w:rsidP="003A51F2">
            <w:pPr>
              <w:pStyle w:val="TableText"/>
            </w:pPr>
            <w:r w:rsidRPr="009339E0">
              <w:t>Between Group Mean Difference</w:t>
            </w:r>
            <w:r w:rsidRPr="009339E0">
              <w:br/>
              <w:t>3.3, p=0.03</w:t>
            </w:r>
          </w:p>
        </w:tc>
        <w:tc>
          <w:tcPr>
            <w:tcW w:w="265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0E19F2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722B1451" w14:textId="77777777" w:rsidTr="003A51F2">
        <w:tc>
          <w:tcPr>
            <w:tcW w:w="19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283AB03D" w14:textId="68F490F5" w:rsidR="003A51F2" w:rsidRPr="009339E0" w:rsidRDefault="003A51F2" w:rsidP="003A51F2">
            <w:pPr>
              <w:pStyle w:val="TableText"/>
            </w:pPr>
            <w:r w:rsidRPr="009339E0">
              <w:t>Davidson et al., 2007</w:t>
            </w:r>
            <w:hyperlink w:anchor="_ENREF_166" w:tooltip="Davidson, 2007 #541" w:history="1">
              <w:r w:rsidR="00C82E3A" w:rsidRPr="009339E0">
                <w:fldChar w:fldCharType="begin">
                  <w:fldData xml:space="preserve">PEVuZE5vdGU+PENpdGU+PEF1dGhvcj5EYXZpZHNvbjwvQXV0aG9yPjxZZWFyPjIwMDc8L1llYXI+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EYXZpZHNvbjwvQXV0aG9yPjxZZWFyPjIwMDc8L1llYXI+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66</w:t>
              </w:r>
              <w:r w:rsidR="00C82E3A" w:rsidRPr="009339E0">
                <w:fldChar w:fldCharType="end"/>
              </w:r>
            </w:hyperlink>
          </w:p>
        </w:tc>
        <w:tc>
          <w:tcPr>
            <w:tcW w:w="1440" w:type="dxa"/>
          </w:tcPr>
          <w:p w14:paraId="6E87D5DF" w14:textId="77777777" w:rsidR="003A51F2" w:rsidRPr="009339E0" w:rsidRDefault="003A51F2" w:rsidP="003A51F2">
            <w:pPr>
              <w:pStyle w:val="TableText"/>
            </w:pPr>
            <w:r w:rsidRPr="009339E0">
              <w:t>G1: Tiagabine</w:t>
            </w:r>
          </w:p>
          <w:p w14:paraId="6C24B150" w14:textId="77777777" w:rsidR="003A51F2" w:rsidRPr="009339E0" w:rsidRDefault="003A51F2" w:rsidP="003A51F2">
            <w:pPr>
              <w:pStyle w:val="TableText"/>
            </w:pPr>
            <w:r w:rsidRPr="009339E0">
              <w:t>4 to16mg/day</w:t>
            </w:r>
          </w:p>
          <w:p w14:paraId="56B33A14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4C8006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7C397C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5A18D06" w14:textId="77777777" w:rsidR="003A51F2" w:rsidRPr="009339E0" w:rsidRDefault="003A51F2" w:rsidP="003A51F2">
            <w:pPr>
              <w:pStyle w:val="TableText"/>
            </w:pPr>
            <w:r w:rsidRPr="009339E0">
              <w:t>SDS</w:t>
            </w:r>
          </w:p>
          <w:p w14:paraId="41ABE4CA" w14:textId="77777777" w:rsidR="003A51F2" w:rsidRPr="009339E0" w:rsidRDefault="003A51F2" w:rsidP="003A51F2">
            <w:pPr>
              <w:pStyle w:val="TableText"/>
            </w:pPr>
            <w:r w:rsidRPr="009339E0">
              <w:t>Change from baseline (SD)</w:t>
            </w:r>
            <w:r w:rsidRPr="009339E0">
              <w:br/>
              <w:t>G1: -5.5 (7.0)</w:t>
            </w:r>
            <w:r w:rsidRPr="009339E0">
              <w:br/>
              <w:t>G2: -5.9 (7.7)</w:t>
            </w:r>
            <w:r w:rsidRPr="009339E0">
              <w:br/>
              <w:t>p=0.74</w:t>
            </w:r>
          </w:p>
        </w:tc>
        <w:tc>
          <w:tcPr>
            <w:tcW w:w="265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A74E96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319A7BE4" w14:textId="77777777" w:rsidTr="003A51F2">
        <w:tc>
          <w:tcPr>
            <w:tcW w:w="19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79B76A06" w14:textId="1EA350A8" w:rsidR="003A51F2" w:rsidRPr="009339E0" w:rsidRDefault="003A51F2" w:rsidP="003A51F2">
            <w:pPr>
              <w:pStyle w:val="TableText"/>
            </w:pPr>
            <w:r w:rsidRPr="009339E0">
              <w:t>Davis et al., 2008</w:t>
            </w:r>
            <w:hyperlink w:anchor="_ENREF_164" w:tooltip="Davis, 2008 #425" w:history="1">
              <w:r w:rsidR="00C82E3A" w:rsidRPr="009339E0">
                <w:fldChar w:fldCharType="begin">
                  <w:fldData xml:space="preserve">PEVuZE5vdGU+PENpdGU+PEF1dGhvcj5EYXZpczwvQXV0aG9yPjxZZWFyPjIwMDg8L1llYXI+PFJl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EYXZpczwvQXV0aG9yPjxZZWFyPjIwMDg8L1llYXI+PFJl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64</w:t>
              </w:r>
              <w:r w:rsidR="00C82E3A" w:rsidRPr="009339E0">
                <w:fldChar w:fldCharType="end"/>
              </w:r>
            </w:hyperlink>
          </w:p>
        </w:tc>
        <w:tc>
          <w:tcPr>
            <w:tcW w:w="1440" w:type="dxa"/>
          </w:tcPr>
          <w:p w14:paraId="0C6B591A" w14:textId="77777777" w:rsidR="003A51F2" w:rsidRPr="009339E0" w:rsidRDefault="003A51F2" w:rsidP="003A51F2">
            <w:pPr>
              <w:pStyle w:val="TableText"/>
            </w:pPr>
            <w:r w:rsidRPr="009339E0">
              <w:t>G1: Divalproex</w:t>
            </w:r>
          </w:p>
          <w:p w14:paraId="0D45E3BC" w14:textId="77777777" w:rsidR="003A51F2" w:rsidRPr="009339E0" w:rsidRDefault="003A51F2" w:rsidP="003A51F2">
            <w:pPr>
              <w:pStyle w:val="TableText"/>
            </w:pPr>
            <w:r w:rsidRPr="009339E0">
              <w:t>1000 to 3000 mg/day</w:t>
            </w:r>
          </w:p>
          <w:p w14:paraId="4D3E59FE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C0F560A" w14:textId="77777777" w:rsidR="003A51F2" w:rsidRPr="009339E0" w:rsidRDefault="003A51F2" w:rsidP="003A51F2">
            <w:pPr>
              <w:pStyle w:val="TableText"/>
            </w:pPr>
            <w:r w:rsidRPr="009339E0">
              <w:t>MADRS</w:t>
            </w:r>
          </w:p>
          <w:p w14:paraId="2364A5A3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27.3 (8.5)</w:t>
            </w:r>
          </w:p>
          <w:p w14:paraId="6733162F" w14:textId="77777777" w:rsidR="003A51F2" w:rsidRPr="009339E0" w:rsidRDefault="003A51F2" w:rsidP="003A51F2">
            <w:pPr>
              <w:pStyle w:val="TableText"/>
            </w:pPr>
            <w:r w:rsidRPr="009339E0">
              <w:t>G1 Post-tx:22.2 (10.6)</w:t>
            </w:r>
          </w:p>
          <w:p w14:paraId="2DE6FD37" w14:textId="77777777" w:rsidR="003A51F2" w:rsidRPr="009339E0" w:rsidRDefault="003A51F2" w:rsidP="003A51F2">
            <w:pPr>
              <w:pStyle w:val="TableText"/>
            </w:pPr>
          </w:p>
          <w:p w14:paraId="118CEF4A" w14:textId="77777777" w:rsidR="003A51F2" w:rsidRPr="009339E0" w:rsidRDefault="003A51F2" w:rsidP="003A51F2">
            <w:pPr>
              <w:pStyle w:val="TableText"/>
            </w:pPr>
            <w:r w:rsidRPr="009339E0">
              <w:t>G2 Pre-tx: 28.5 (7.1)</w:t>
            </w:r>
          </w:p>
          <w:p w14:paraId="66C4A839" w14:textId="77777777" w:rsidR="003A51F2" w:rsidRPr="009339E0" w:rsidRDefault="003A51F2" w:rsidP="003A51F2">
            <w:pPr>
              <w:pStyle w:val="TableText"/>
            </w:pPr>
            <w:r w:rsidRPr="009339E0">
              <w:t>G2 Post-tx: 24.0 (10.3)</w:t>
            </w:r>
            <w:r w:rsidRPr="009339E0">
              <w:br/>
            </w:r>
          </w:p>
          <w:p w14:paraId="21767158" w14:textId="77777777" w:rsidR="003A51F2" w:rsidRPr="009339E0" w:rsidRDefault="003A51F2" w:rsidP="003A51F2">
            <w:pPr>
              <w:pStyle w:val="TableText"/>
            </w:pPr>
            <w:r w:rsidRPr="009339E0">
              <w:t>Diff b/t groups, p=NS</w:t>
            </w:r>
          </w:p>
          <w:p w14:paraId="57E70041" w14:textId="77777777" w:rsidR="003A51F2" w:rsidRPr="009339E0" w:rsidRDefault="003A51F2" w:rsidP="003A51F2">
            <w:pPr>
              <w:pStyle w:val="TableText"/>
            </w:pPr>
          </w:p>
          <w:p w14:paraId="54019BCC" w14:textId="77777777" w:rsidR="003A51F2" w:rsidRPr="009339E0" w:rsidRDefault="003A51F2" w:rsidP="003A51F2">
            <w:pPr>
              <w:pStyle w:val="TableText"/>
            </w:pPr>
            <w:r w:rsidRPr="009339E0">
              <w:t>HAM-A</w:t>
            </w:r>
          </w:p>
          <w:p w14:paraId="5CC2C74F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24.1 (10.1)</w:t>
            </w:r>
          </w:p>
          <w:p w14:paraId="3765189C" w14:textId="77777777" w:rsidR="003A51F2" w:rsidRPr="009339E0" w:rsidRDefault="003A51F2" w:rsidP="003A51F2">
            <w:pPr>
              <w:pStyle w:val="TableText"/>
            </w:pPr>
            <w:r w:rsidRPr="009339E0">
              <w:t>G1 Post-tx:19.4 (9.1)</w:t>
            </w:r>
          </w:p>
          <w:p w14:paraId="3C6DFCA0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22.8 (8.5)</w:t>
            </w:r>
          </w:p>
          <w:p w14:paraId="62816BCD" w14:textId="77777777" w:rsidR="003A51F2" w:rsidRPr="009339E0" w:rsidRDefault="003A51F2" w:rsidP="003A51F2">
            <w:pPr>
              <w:pStyle w:val="TableText"/>
            </w:pPr>
            <w:r w:rsidRPr="009339E0">
              <w:t>G2 Post-tx::20.1 (10.7)</w:t>
            </w:r>
            <w:r w:rsidRPr="009339E0">
              <w:br/>
            </w:r>
          </w:p>
          <w:p w14:paraId="1A1183F9" w14:textId="77777777" w:rsidR="003A51F2" w:rsidRPr="009339E0" w:rsidRDefault="003A51F2" w:rsidP="003A51F2">
            <w:pPr>
              <w:pStyle w:val="TableText"/>
            </w:pPr>
            <w:r w:rsidRPr="009339E0">
              <w:t>Diff b/t groups, p=NS</w:t>
            </w: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D009B8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B5B937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65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334F4A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0E8FAFC6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956FF85" w14:textId="29A2F8D8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90"/>
        <w:gridCol w:w="1530"/>
        <w:gridCol w:w="2366"/>
        <w:gridCol w:w="1684"/>
        <w:gridCol w:w="2610"/>
        <w:gridCol w:w="2880"/>
      </w:tblGrid>
      <w:tr w:rsidR="003A51F2" w:rsidRPr="009339E0" w14:paraId="0E975D7C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90" w:type="dxa"/>
            <w:hideMark/>
          </w:tcPr>
          <w:p w14:paraId="59955AD2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530" w:type="dxa"/>
          </w:tcPr>
          <w:p w14:paraId="51CA0B65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66" w:type="dxa"/>
            <w:hideMark/>
          </w:tcPr>
          <w:p w14:paraId="4F240B1D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684" w:type="dxa"/>
            <w:hideMark/>
          </w:tcPr>
          <w:p w14:paraId="34CB472E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610" w:type="dxa"/>
            <w:hideMark/>
          </w:tcPr>
          <w:p w14:paraId="75767BE9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880" w:type="dxa"/>
            <w:hideMark/>
          </w:tcPr>
          <w:p w14:paraId="5D7C8F6E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AC824F4" w14:textId="77777777" w:rsidTr="003A51F2">
        <w:trPr>
          <w:cantSplit/>
        </w:trPr>
        <w:tc>
          <w:tcPr>
            <w:tcW w:w="1890" w:type="dxa"/>
            <w:noWrap/>
          </w:tcPr>
          <w:p w14:paraId="5FEA0E73" w14:textId="502556DD" w:rsidR="003A51F2" w:rsidRPr="009339E0" w:rsidRDefault="003A51F2" w:rsidP="003A51F2">
            <w:pPr>
              <w:pStyle w:val="TableText"/>
            </w:pPr>
            <w:r w:rsidRPr="009339E0">
              <w:t>Ehlers et al., 2003</w:t>
            </w:r>
            <w:hyperlink w:anchor="_ENREF_5" w:tooltip="Ehlers, 2003 #1972" w:history="1">
              <w:r w:rsidR="00C82E3A" w:rsidRPr="009339E0">
                <w:fldChar w:fldCharType="begin">
                  <w:fldData xml:space="preserve">PEVuZE5vdGU+PENpdGU+PEF1dGhvcj5FaGxlcnM8L0F1dGhvcj48WWVhcj4yMDAzPC9ZZWFyPjxS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FaGxlcnM8L0F1dGhvcj48WWVhcj4yMDAzPC9ZZWFyPjxS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</w:t>
              </w:r>
              <w:r w:rsidR="00C82E3A" w:rsidRPr="009339E0">
                <w:fldChar w:fldCharType="end"/>
              </w:r>
            </w:hyperlink>
          </w:p>
        </w:tc>
        <w:tc>
          <w:tcPr>
            <w:tcW w:w="1530" w:type="dxa"/>
          </w:tcPr>
          <w:p w14:paraId="313938A8" w14:textId="77777777" w:rsidR="003A51F2" w:rsidRPr="009339E0" w:rsidRDefault="003A51F2" w:rsidP="003A51F2">
            <w:pPr>
              <w:pStyle w:val="TableText"/>
            </w:pPr>
            <w:r w:rsidRPr="009339E0">
              <w:t>G1: CT</w:t>
            </w:r>
          </w:p>
          <w:p w14:paraId="7B3F4790" w14:textId="77777777" w:rsidR="003A51F2" w:rsidRPr="009339E0" w:rsidRDefault="003A51F2" w:rsidP="003A51F2">
            <w:pPr>
              <w:pStyle w:val="TableText"/>
            </w:pPr>
            <w:r w:rsidRPr="009339E0">
              <w:t>G2: Self-help booklet based on principles of CBT</w:t>
            </w:r>
          </w:p>
          <w:p w14:paraId="45A96AE7" w14:textId="77777777" w:rsidR="003A51F2" w:rsidRPr="009339E0" w:rsidRDefault="003A51F2" w:rsidP="003A51F2">
            <w:pPr>
              <w:pStyle w:val="TableText"/>
            </w:pPr>
            <w:r w:rsidRPr="009339E0">
              <w:t>G3: Repeated assessments</w:t>
            </w:r>
          </w:p>
        </w:tc>
        <w:tc>
          <w:tcPr>
            <w:tcW w:w="2366" w:type="dxa"/>
            <w:hideMark/>
          </w:tcPr>
          <w:p w14:paraId="0F77090C" w14:textId="77777777" w:rsidR="003A51F2" w:rsidRPr="009339E0" w:rsidRDefault="003A51F2" w:rsidP="003A51F2">
            <w:pPr>
              <w:pStyle w:val="TableText"/>
            </w:pPr>
            <w:r w:rsidRPr="009339E0">
              <w:t xml:space="preserve">BDI </w:t>
            </w:r>
            <w:r w:rsidRPr="009339E0">
              <w:br/>
              <w:t xml:space="preserve">Mean (SD) </w:t>
            </w:r>
            <w:r w:rsidRPr="009339E0">
              <w:br/>
              <w:t>G1 Pre-tx: 18.8 (6.7)</w:t>
            </w:r>
          </w:p>
          <w:p w14:paraId="64A2BEC4" w14:textId="77777777" w:rsidR="003A51F2" w:rsidRPr="009339E0" w:rsidRDefault="003A51F2" w:rsidP="003A51F2">
            <w:pPr>
              <w:pStyle w:val="TableText"/>
            </w:pPr>
            <w:r w:rsidRPr="009339E0">
              <w:t>G1 3 mth FU: 7.3 (6.3)</w:t>
            </w:r>
          </w:p>
          <w:p w14:paraId="527D41E3" w14:textId="77777777" w:rsidR="003A51F2" w:rsidRPr="009339E0" w:rsidRDefault="003A51F2" w:rsidP="003A51F2">
            <w:pPr>
              <w:pStyle w:val="TableText"/>
            </w:pPr>
            <w:r w:rsidRPr="009339E0">
              <w:t>G1 9 mth FU: 6.5(7.0)</w:t>
            </w:r>
          </w:p>
          <w:p w14:paraId="2A5595C1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22.9 (9.2)</w:t>
            </w:r>
          </w:p>
          <w:p w14:paraId="305EE35B" w14:textId="77777777" w:rsidR="003A51F2" w:rsidRPr="009339E0" w:rsidRDefault="003A51F2" w:rsidP="003A51F2">
            <w:pPr>
              <w:pStyle w:val="TableText"/>
            </w:pPr>
            <w:r w:rsidRPr="009339E0">
              <w:t xml:space="preserve">G2 3 mth FU: 16.1 (6.6) </w:t>
            </w:r>
          </w:p>
          <w:p w14:paraId="4344F685" w14:textId="77777777" w:rsidR="003A51F2" w:rsidRPr="009339E0" w:rsidRDefault="003A51F2" w:rsidP="003A51F2">
            <w:pPr>
              <w:pStyle w:val="TableText"/>
            </w:pPr>
            <w:r w:rsidRPr="009339E0">
              <w:t>G2 9 mth FU: 15.2 (6.9)</w:t>
            </w:r>
          </w:p>
          <w:p w14:paraId="47B22BB3" w14:textId="77777777" w:rsidR="003A51F2" w:rsidRPr="009339E0" w:rsidRDefault="003A51F2" w:rsidP="003A51F2">
            <w:pPr>
              <w:pStyle w:val="TableText"/>
            </w:pPr>
          </w:p>
          <w:p w14:paraId="194354A3" w14:textId="77777777" w:rsidR="003A51F2" w:rsidRPr="009339E0" w:rsidRDefault="003A51F2" w:rsidP="003A51F2">
            <w:pPr>
              <w:pStyle w:val="TableText"/>
            </w:pPr>
            <w:r w:rsidRPr="009339E0">
              <w:t>G3 Pre-tx: 22.7 (8.9)</w:t>
            </w:r>
          </w:p>
          <w:p w14:paraId="4712A630" w14:textId="77777777" w:rsidR="003A51F2" w:rsidRPr="009339E0" w:rsidRDefault="003A51F2" w:rsidP="003A51F2">
            <w:pPr>
              <w:pStyle w:val="TableText"/>
            </w:pPr>
            <w:r w:rsidRPr="009339E0">
              <w:t>G3 3 mth FU: 17.1 (9.6)</w:t>
            </w:r>
          </w:p>
          <w:p w14:paraId="317E6963" w14:textId="77777777" w:rsidR="003A51F2" w:rsidRPr="009339E0" w:rsidRDefault="003A51F2" w:rsidP="003A51F2">
            <w:pPr>
              <w:pStyle w:val="TableText"/>
            </w:pPr>
            <w:r w:rsidRPr="009339E0">
              <w:t xml:space="preserve">G3 9 mth FU: 12.0 (10.0) </w:t>
            </w:r>
          </w:p>
          <w:p w14:paraId="599DCEA9" w14:textId="77777777" w:rsidR="003A51F2" w:rsidRPr="009339E0" w:rsidRDefault="003A51F2" w:rsidP="003A51F2">
            <w:pPr>
              <w:pStyle w:val="TableText"/>
            </w:pPr>
          </w:p>
          <w:p w14:paraId="160DFF1E" w14:textId="77777777" w:rsidR="003A51F2" w:rsidRPr="009339E0" w:rsidRDefault="003A51F2" w:rsidP="003A51F2">
            <w:pPr>
              <w:pStyle w:val="TableText"/>
            </w:pPr>
            <w:r w:rsidRPr="009339E0">
              <w:t>3 mth FU</w:t>
            </w:r>
          </w:p>
          <w:p w14:paraId="3200CD95" w14:textId="77777777" w:rsidR="003A51F2" w:rsidRPr="009339E0" w:rsidRDefault="003A51F2" w:rsidP="003A51F2">
            <w:pPr>
              <w:pStyle w:val="TableText"/>
            </w:pPr>
            <w:r w:rsidRPr="009339E0">
              <w:t>Overall: p&lt;0.001</w:t>
            </w:r>
          </w:p>
          <w:p w14:paraId="63DBA2FF" w14:textId="77777777" w:rsidR="003A51F2" w:rsidRPr="009339E0" w:rsidRDefault="003A51F2" w:rsidP="003A51F2">
            <w:pPr>
              <w:pStyle w:val="TableText"/>
            </w:pPr>
            <w:r w:rsidRPr="009339E0">
              <w:t>G1 vs. G2, p&lt;0.001</w:t>
            </w:r>
          </w:p>
          <w:p w14:paraId="7C08F09E" w14:textId="77777777" w:rsidR="003A51F2" w:rsidRPr="009339E0" w:rsidRDefault="003A51F2" w:rsidP="003A51F2">
            <w:pPr>
              <w:pStyle w:val="TableText"/>
            </w:pPr>
            <w:r w:rsidRPr="009339E0">
              <w:t>G1 vs. G3, p&lt;0.001</w:t>
            </w:r>
          </w:p>
          <w:p w14:paraId="7E03D162" w14:textId="77777777" w:rsidR="003A51F2" w:rsidRPr="009339E0" w:rsidRDefault="003A51F2" w:rsidP="003A51F2">
            <w:pPr>
              <w:pStyle w:val="TableText"/>
            </w:pPr>
          </w:p>
          <w:p w14:paraId="7384A3B2" w14:textId="77777777" w:rsidR="003A51F2" w:rsidRPr="009339E0" w:rsidRDefault="003A51F2" w:rsidP="003A51F2">
            <w:pPr>
              <w:pStyle w:val="TableText"/>
            </w:pPr>
            <w:r w:rsidRPr="009339E0">
              <w:t>9 mth FU</w:t>
            </w:r>
          </w:p>
          <w:p w14:paraId="4288D0AF" w14:textId="77777777" w:rsidR="003A51F2" w:rsidRPr="009339E0" w:rsidRDefault="003A51F2" w:rsidP="003A51F2">
            <w:pPr>
              <w:pStyle w:val="TableText"/>
            </w:pPr>
            <w:r w:rsidRPr="009339E0">
              <w:t>Overall: p&lt;0.001</w:t>
            </w:r>
          </w:p>
          <w:p w14:paraId="15BAAE81" w14:textId="77777777" w:rsidR="003A51F2" w:rsidRPr="009339E0" w:rsidRDefault="003A51F2" w:rsidP="003A51F2">
            <w:pPr>
              <w:pStyle w:val="TableText"/>
            </w:pPr>
            <w:r w:rsidRPr="009339E0">
              <w:t>G1 vs. G2, p&lt;0.001</w:t>
            </w:r>
          </w:p>
          <w:p w14:paraId="35C5580A" w14:textId="77777777" w:rsidR="003A51F2" w:rsidRPr="009339E0" w:rsidRDefault="003A51F2" w:rsidP="003A51F2">
            <w:pPr>
              <w:pStyle w:val="TableText"/>
            </w:pPr>
            <w:r w:rsidRPr="009339E0">
              <w:t>G1 vs. G3, p=0.02</w:t>
            </w:r>
          </w:p>
          <w:p w14:paraId="6ECF54EA" w14:textId="77777777" w:rsidR="003A51F2" w:rsidRPr="009339E0" w:rsidRDefault="003A51F2" w:rsidP="003A51F2">
            <w:pPr>
              <w:pStyle w:val="TableText"/>
            </w:pPr>
            <w:r w:rsidRPr="009339E0">
              <w:br/>
              <w:t>BAI</w:t>
            </w:r>
            <w:r w:rsidRPr="009339E0">
              <w:br/>
              <w:t xml:space="preserve">Mean (SD) </w:t>
            </w:r>
          </w:p>
          <w:p w14:paraId="22F99AAF" w14:textId="77777777" w:rsidR="003A51F2" w:rsidRPr="009339E0" w:rsidRDefault="003A51F2" w:rsidP="003A51F2">
            <w:pPr>
              <w:pStyle w:val="TableText"/>
            </w:pPr>
            <w:r w:rsidRPr="009339E0">
              <w:t>G1 Pre-tx: 21.6 (7.9)</w:t>
            </w:r>
            <w:r w:rsidRPr="009339E0">
              <w:br/>
              <w:t>G1 3 mth FU: 6.0 (5.8)</w:t>
            </w:r>
          </w:p>
          <w:p w14:paraId="5CAFE0D9" w14:textId="77777777" w:rsidR="003A51F2" w:rsidRPr="009339E0" w:rsidRDefault="003A51F2" w:rsidP="003A51F2">
            <w:pPr>
              <w:pStyle w:val="TableText"/>
            </w:pPr>
            <w:r w:rsidRPr="009339E0">
              <w:t>G1 9 mth FU: 5.8 (4.9)</w:t>
            </w:r>
          </w:p>
          <w:p w14:paraId="6251C44A" w14:textId="77777777" w:rsidR="003A51F2" w:rsidRPr="009339E0" w:rsidRDefault="003A51F2" w:rsidP="003A51F2">
            <w:pPr>
              <w:pStyle w:val="TableText"/>
            </w:pPr>
            <w:r w:rsidRPr="009339E0">
              <w:t xml:space="preserve"> </w:t>
            </w:r>
            <w:r w:rsidRPr="009339E0">
              <w:br/>
              <w:t>G2 Pre-tx: 22.2 (9.9)</w:t>
            </w:r>
          </w:p>
          <w:p w14:paraId="75E43474" w14:textId="77777777" w:rsidR="003A51F2" w:rsidRPr="009339E0" w:rsidRDefault="003A51F2" w:rsidP="003A51F2">
            <w:pPr>
              <w:pStyle w:val="TableText"/>
            </w:pPr>
            <w:r w:rsidRPr="009339E0">
              <w:t>G2 3 mth FU: 14.2 (8.9)</w:t>
            </w:r>
          </w:p>
          <w:p w14:paraId="4EBD43B8" w14:textId="77777777" w:rsidR="003A51F2" w:rsidRPr="009339E0" w:rsidRDefault="003A51F2" w:rsidP="003A51F2">
            <w:pPr>
              <w:pStyle w:val="TableText"/>
            </w:pPr>
            <w:r w:rsidRPr="009339E0">
              <w:t>G2 9 mth FU: 14.0 (8.6)</w:t>
            </w:r>
          </w:p>
          <w:p w14:paraId="4DDBD42B" w14:textId="77777777" w:rsidR="003A51F2" w:rsidRPr="009339E0" w:rsidRDefault="003A51F2" w:rsidP="003A51F2">
            <w:pPr>
              <w:pStyle w:val="TableText"/>
            </w:pPr>
          </w:p>
          <w:p w14:paraId="056745CC" w14:textId="77777777" w:rsidR="003A51F2" w:rsidRPr="009339E0" w:rsidRDefault="003A51F2" w:rsidP="003A51F2">
            <w:pPr>
              <w:pStyle w:val="TableText"/>
            </w:pPr>
            <w:r w:rsidRPr="009339E0">
              <w:t>G3 Pre-tx: 24.4 (7.4)</w:t>
            </w:r>
          </w:p>
          <w:p w14:paraId="65ED6438" w14:textId="77777777" w:rsidR="003A51F2" w:rsidRPr="009339E0" w:rsidRDefault="003A51F2" w:rsidP="003A51F2">
            <w:pPr>
              <w:pStyle w:val="TableText"/>
            </w:pPr>
            <w:r w:rsidRPr="009339E0">
              <w:t>G3 3 mth FU: 15.7 (10.4)</w:t>
            </w:r>
          </w:p>
          <w:p w14:paraId="5F2AB2A0" w14:textId="77777777" w:rsidR="003A51F2" w:rsidRPr="009339E0" w:rsidRDefault="003A51F2" w:rsidP="003A51F2">
            <w:pPr>
              <w:pStyle w:val="TableText"/>
            </w:pPr>
            <w:r w:rsidRPr="009339E0">
              <w:t>G3 9 mth FU: 12.6 (8.6)</w:t>
            </w:r>
          </w:p>
        </w:tc>
        <w:tc>
          <w:tcPr>
            <w:tcW w:w="1684" w:type="dxa"/>
            <w:hideMark/>
          </w:tcPr>
          <w:p w14:paraId="04138EC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610" w:type="dxa"/>
          </w:tcPr>
          <w:p w14:paraId="7D58216E" w14:textId="77777777" w:rsidR="003A51F2" w:rsidRPr="009339E0" w:rsidRDefault="003A51F2" w:rsidP="003A51F2">
            <w:pPr>
              <w:pStyle w:val="TableText"/>
            </w:pPr>
            <w:r w:rsidRPr="009339E0">
              <w:t>SDS</w:t>
            </w:r>
            <w:r w:rsidRPr="009339E0">
              <w:br/>
              <w:t xml:space="preserve">Mean (SD) </w:t>
            </w:r>
            <w:r w:rsidRPr="009339E0">
              <w:br/>
              <w:t>G1 Pre-tx: 5.9 (2.4)</w:t>
            </w:r>
          </w:p>
          <w:p w14:paraId="39077651" w14:textId="77777777" w:rsidR="003A51F2" w:rsidRPr="009339E0" w:rsidRDefault="003A51F2" w:rsidP="003A51F2">
            <w:pPr>
              <w:pStyle w:val="TableText"/>
            </w:pPr>
            <w:r w:rsidRPr="009339E0">
              <w:t>G1 3 mth FU: 2.3 (2.8)</w:t>
            </w:r>
          </w:p>
          <w:p w14:paraId="6E52D6EB" w14:textId="77777777" w:rsidR="003A51F2" w:rsidRPr="009339E0" w:rsidRDefault="003A51F2" w:rsidP="003A51F2">
            <w:pPr>
              <w:pStyle w:val="TableText"/>
            </w:pPr>
            <w:r w:rsidRPr="009339E0">
              <w:t>G1 9 mth FU: 1.8 (2.5)</w:t>
            </w:r>
          </w:p>
          <w:p w14:paraId="7B0BD8DF" w14:textId="77777777" w:rsidR="003A51F2" w:rsidRPr="009339E0" w:rsidRDefault="003A51F2" w:rsidP="003A51F2">
            <w:pPr>
              <w:pStyle w:val="TableText"/>
            </w:pPr>
          </w:p>
          <w:p w14:paraId="108BEB9C" w14:textId="77777777" w:rsidR="003A51F2" w:rsidRPr="009339E0" w:rsidRDefault="003A51F2" w:rsidP="003A51F2">
            <w:pPr>
              <w:pStyle w:val="TableText"/>
            </w:pPr>
            <w:r w:rsidRPr="009339E0">
              <w:t>G2 Pre-tx: 6.3 (2.0)</w:t>
            </w:r>
            <w:r w:rsidRPr="009339E0">
              <w:br/>
              <w:t>G2 3 mth FU: 4.3 (2.5)</w:t>
            </w:r>
          </w:p>
          <w:p w14:paraId="62DA783E" w14:textId="77777777" w:rsidR="003A51F2" w:rsidRPr="009339E0" w:rsidRDefault="003A51F2" w:rsidP="003A51F2">
            <w:pPr>
              <w:pStyle w:val="TableText"/>
            </w:pPr>
            <w:r w:rsidRPr="009339E0">
              <w:t>G2 9 mth FU: 3.7 (2.2)</w:t>
            </w:r>
          </w:p>
          <w:p w14:paraId="7243C1AE" w14:textId="77777777" w:rsidR="003A51F2" w:rsidRPr="009339E0" w:rsidRDefault="003A51F2" w:rsidP="003A51F2">
            <w:pPr>
              <w:pStyle w:val="TableText"/>
            </w:pPr>
          </w:p>
          <w:p w14:paraId="2C6A2447" w14:textId="77777777" w:rsidR="003A51F2" w:rsidRPr="009339E0" w:rsidRDefault="003A51F2" w:rsidP="003A51F2">
            <w:pPr>
              <w:pStyle w:val="TableText"/>
            </w:pPr>
            <w:r w:rsidRPr="009339E0">
              <w:t>G3 Pre-tx: 6.1 (1.9)</w:t>
            </w:r>
          </w:p>
          <w:p w14:paraId="7EFE7934" w14:textId="77777777" w:rsidR="003A51F2" w:rsidRPr="009339E0" w:rsidRDefault="003A51F2" w:rsidP="003A51F2">
            <w:pPr>
              <w:pStyle w:val="TableText"/>
            </w:pPr>
            <w:r w:rsidRPr="009339E0">
              <w:t>G3 3 mth FU: 4.2 (1.9)</w:t>
            </w:r>
          </w:p>
          <w:p w14:paraId="037CAFB0" w14:textId="77777777" w:rsidR="003A51F2" w:rsidRPr="009339E0" w:rsidRDefault="003A51F2" w:rsidP="003A51F2">
            <w:pPr>
              <w:pStyle w:val="TableText"/>
            </w:pPr>
            <w:r w:rsidRPr="009339E0">
              <w:t>G3 9 mth FU: 3.2 (2.7)</w:t>
            </w:r>
          </w:p>
          <w:p w14:paraId="616CA6B6" w14:textId="77777777" w:rsidR="003A51F2" w:rsidRPr="009339E0" w:rsidRDefault="003A51F2" w:rsidP="003A51F2">
            <w:pPr>
              <w:pStyle w:val="TableText"/>
            </w:pPr>
          </w:p>
          <w:p w14:paraId="204481AA" w14:textId="77777777" w:rsidR="003A51F2" w:rsidRPr="009339E0" w:rsidRDefault="003A51F2" w:rsidP="003A51F2">
            <w:pPr>
              <w:pStyle w:val="TableText"/>
            </w:pPr>
            <w:r w:rsidRPr="009339E0">
              <w:t>3 mth FU</w:t>
            </w:r>
          </w:p>
          <w:p w14:paraId="7F2F1FA9" w14:textId="77777777" w:rsidR="003A51F2" w:rsidRPr="009339E0" w:rsidRDefault="003A51F2" w:rsidP="003A51F2">
            <w:pPr>
              <w:pStyle w:val="TableText"/>
            </w:pPr>
            <w:r w:rsidRPr="009339E0">
              <w:t>Overall: p&lt;0.001</w:t>
            </w:r>
          </w:p>
          <w:p w14:paraId="4DDE8C7B" w14:textId="77777777" w:rsidR="003A51F2" w:rsidRPr="009339E0" w:rsidRDefault="003A51F2" w:rsidP="003A51F2">
            <w:pPr>
              <w:pStyle w:val="TableText"/>
            </w:pPr>
            <w:r w:rsidRPr="009339E0">
              <w:t>G1 vs.G2, p=0.001</w:t>
            </w:r>
          </w:p>
          <w:p w14:paraId="6DC02EB6" w14:textId="77777777" w:rsidR="003A51F2" w:rsidRPr="009339E0" w:rsidRDefault="003A51F2" w:rsidP="003A51F2">
            <w:pPr>
              <w:pStyle w:val="TableText"/>
            </w:pPr>
            <w:r w:rsidRPr="009339E0">
              <w:t xml:space="preserve">G1 vs. G3, p&lt;0.001 </w:t>
            </w:r>
          </w:p>
          <w:p w14:paraId="00CCE8C4" w14:textId="77777777" w:rsidR="003A51F2" w:rsidRPr="009339E0" w:rsidRDefault="003A51F2" w:rsidP="003A51F2">
            <w:pPr>
              <w:pStyle w:val="TableText"/>
            </w:pPr>
            <w:r w:rsidRPr="009339E0">
              <w:br/>
              <w:t>9 mth FU</w:t>
            </w:r>
            <w:r w:rsidRPr="009339E0">
              <w:br/>
              <w:t xml:space="preserve">Overall: p=0.003 </w:t>
            </w:r>
          </w:p>
          <w:p w14:paraId="500A695D" w14:textId="77777777" w:rsidR="003A51F2" w:rsidRPr="009339E0" w:rsidRDefault="003A51F2" w:rsidP="003A51F2">
            <w:pPr>
              <w:pStyle w:val="TableText"/>
            </w:pPr>
            <w:r w:rsidRPr="009339E0">
              <w:t xml:space="preserve">G1 vs. G2, p=0.001 </w:t>
            </w:r>
          </w:p>
          <w:p w14:paraId="3A78FD89" w14:textId="77777777" w:rsidR="003A51F2" w:rsidRPr="009339E0" w:rsidRDefault="003A51F2" w:rsidP="003A51F2">
            <w:pPr>
              <w:pStyle w:val="TableText"/>
            </w:pPr>
            <w:r w:rsidRPr="009339E0">
              <w:t>G1 vs. G3, p= 0.007</w:t>
            </w:r>
          </w:p>
        </w:tc>
        <w:tc>
          <w:tcPr>
            <w:tcW w:w="2880" w:type="dxa"/>
            <w:hideMark/>
          </w:tcPr>
          <w:p w14:paraId="4EA3538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1B3E865A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48B4D8C7" w14:textId="6C312F69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692"/>
        <w:gridCol w:w="2757"/>
        <w:gridCol w:w="2084"/>
        <w:gridCol w:w="2960"/>
        <w:gridCol w:w="1937"/>
      </w:tblGrid>
      <w:tr w:rsidR="003A51F2" w:rsidRPr="009339E0" w14:paraId="26ED588E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hideMark/>
          </w:tcPr>
          <w:p w14:paraId="5CED18F7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92" w:type="dxa"/>
          </w:tcPr>
          <w:p w14:paraId="0EE3B14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57" w:type="dxa"/>
            <w:hideMark/>
          </w:tcPr>
          <w:p w14:paraId="501563DC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84" w:type="dxa"/>
            <w:hideMark/>
          </w:tcPr>
          <w:p w14:paraId="5FA4D20D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60" w:type="dxa"/>
            <w:hideMark/>
          </w:tcPr>
          <w:p w14:paraId="511B2279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37" w:type="dxa"/>
            <w:hideMark/>
          </w:tcPr>
          <w:p w14:paraId="19066F6D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A298E71" w14:textId="77777777" w:rsidTr="003A51F2">
        <w:trPr>
          <w:cantSplit/>
        </w:trPr>
        <w:tc>
          <w:tcPr>
            <w:tcW w:w="1530" w:type="dxa"/>
            <w:noWrap/>
            <w:hideMark/>
          </w:tcPr>
          <w:p w14:paraId="7A6AFCA6" w14:textId="46907A64" w:rsidR="003A51F2" w:rsidRPr="009339E0" w:rsidRDefault="003A51F2" w:rsidP="003A51F2">
            <w:pPr>
              <w:pStyle w:val="TableText"/>
            </w:pPr>
            <w:r w:rsidRPr="009339E0">
              <w:t>Ehlers et al., 2003</w:t>
            </w:r>
            <w:hyperlink w:anchor="_ENREF_5" w:tooltip="Ehlers, 2003 #1972" w:history="1">
              <w:r w:rsidR="00C82E3A" w:rsidRPr="009339E0">
                <w:fldChar w:fldCharType="begin">
                  <w:fldData xml:space="preserve">PEVuZE5vdGU+PENpdGU+PEF1dGhvcj5FaGxlcnM8L0F1dGhvcj48WWVhcj4yMDAzPC9ZZWFyPjxS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FaGxlcnM8L0F1dGhvcj48WWVhcj4yMDAzPC9ZZWFyPjxS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</w:t>
              </w:r>
              <w:r w:rsidR="00C82E3A" w:rsidRPr="009339E0">
                <w:fldChar w:fldCharType="end"/>
              </w:r>
            </w:hyperlink>
          </w:p>
          <w:p w14:paraId="756B6DED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692" w:type="dxa"/>
          </w:tcPr>
          <w:p w14:paraId="35652698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57" w:type="dxa"/>
          </w:tcPr>
          <w:p w14:paraId="048654B0" w14:textId="77777777" w:rsidR="003A51F2" w:rsidRPr="009339E0" w:rsidRDefault="003A51F2" w:rsidP="003A51F2">
            <w:pPr>
              <w:pStyle w:val="TableText"/>
            </w:pPr>
            <w:r w:rsidRPr="009339E0">
              <w:t>3 mth FU</w:t>
            </w:r>
          </w:p>
          <w:p w14:paraId="306B91A5" w14:textId="77777777" w:rsidR="003A51F2" w:rsidRPr="009339E0" w:rsidRDefault="003A51F2" w:rsidP="003A51F2">
            <w:pPr>
              <w:pStyle w:val="TableText"/>
            </w:pPr>
            <w:r w:rsidRPr="009339E0">
              <w:t xml:space="preserve">Overall: p&lt;0.001 </w:t>
            </w:r>
          </w:p>
          <w:p w14:paraId="29BF3924" w14:textId="77777777" w:rsidR="003A51F2" w:rsidRPr="009339E0" w:rsidRDefault="003A51F2" w:rsidP="003A51F2">
            <w:pPr>
              <w:pStyle w:val="TableText"/>
            </w:pPr>
            <w:r w:rsidRPr="009339E0">
              <w:t xml:space="preserve">G1 v.s G2: p&lt;0.001 </w:t>
            </w:r>
          </w:p>
          <w:p w14:paraId="27FFD785" w14:textId="77777777" w:rsidR="003A51F2" w:rsidRPr="009339E0" w:rsidRDefault="003A51F2" w:rsidP="003A51F2">
            <w:pPr>
              <w:pStyle w:val="TableText"/>
            </w:pPr>
            <w:r w:rsidRPr="009339E0">
              <w:t>G1 vs. G3: p&lt;0.001</w:t>
            </w:r>
          </w:p>
          <w:p w14:paraId="1CFBE10F" w14:textId="77777777" w:rsidR="003A51F2" w:rsidRPr="009339E0" w:rsidRDefault="003A51F2" w:rsidP="003A51F2">
            <w:pPr>
              <w:pStyle w:val="TableText"/>
            </w:pPr>
          </w:p>
          <w:p w14:paraId="05F5CAD4" w14:textId="77777777" w:rsidR="003A51F2" w:rsidRPr="009339E0" w:rsidRDefault="003A51F2" w:rsidP="003A51F2">
            <w:pPr>
              <w:pStyle w:val="TableText"/>
            </w:pPr>
            <w:r w:rsidRPr="009339E0">
              <w:t>9 mth FU</w:t>
            </w:r>
          </w:p>
          <w:p w14:paraId="4172DA57" w14:textId="77777777" w:rsidR="003A51F2" w:rsidRPr="009339E0" w:rsidRDefault="003A51F2" w:rsidP="003A51F2">
            <w:pPr>
              <w:pStyle w:val="TableText"/>
            </w:pPr>
            <w:r w:rsidRPr="009339E0">
              <w:t xml:space="preserve">Overall: p&lt;0.001 </w:t>
            </w:r>
          </w:p>
          <w:p w14:paraId="6E2F25B4" w14:textId="77777777" w:rsidR="003A51F2" w:rsidRPr="009339E0" w:rsidRDefault="003A51F2" w:rsidP="003A51F2">
            <w:pPr>
              <w:pStyle w:val="TableText"/>
            </w:pPr>
            <w:r w:rsidRPr="009339E0">
              <w:t xml:space="preserve">G1 vs. G2, p&lt;0.001 </w:t>
            </w:r>
          </w:p>
          <w:p w14:paraId="21C64C06" w14:textId="77777777" w:rsidR="003A51F2" w:rsidRPr="009339E0" w:rsidRDefault="003A51F2" w:rsidP="003A51F2">
            <w:pPr>
              <w:pStyle w:val="TableText"/>
            </w:pPr>
            <w:r w:rsidRPr="009339E0">
              <w:t>G1 vs. G3, p&lt;0.001</w:t>
            </w:r>
          </w:p>
        </w:tc>
        <w:tc>
          <w:tcPr>
            <w:tcW w:w="2084" w:type="dxa"/>
          </w:tcPr>
          <w:p w14:paraId="4F5F4FB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960" w:type="dxa"/>
          </w:tcPr>
          <w:p w14:paraId="168292B3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37" w:type="dxa"/>
          </w:tcPr>
          <w:p w14:paraId="2A42A7B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594363A1" w14:textId="77777777" w:rsidTr="003A51F2">
        <w:trPr>
          <w:cantSplit/>
        </w:trPr>
        <w:tc>
          <w:tcPr>
            <w:tcW w:w="1530" w:type="dxa"/>
            <w:noWrap/>
          </w:tcPr>
          <w:p w14:paraId="074A7945" w14:textId="192D8B93" w:rsidR="003A51F2" w:rsidRPr="009339E0" w:rsidRDefault="003A51F2" w:rsidP="003A51F2">
            <w:pPr>
              <w:pStyle w:val="TableText"/>
            </w:pPr>
            <w:r w:rsidRPr="009339E0">
              <w:t>Ehlers et al., 2005</w:t>
            </w:r>
            <w:hyperlink w:anchor="_ENREF_8" w:tooltip="Ehlers, 2005 #718" w:history="1">
              <w:r w:rsidR="00C82E3A" w:rsidRPr="009339E0">
                <w:fldChar w:fldCharType="begin">
                  <w:fldData xml:space="preserve">PEVuZE5vdGU+PENpdGU+PEF1dGhvcj5FaGxlcnM8L0F1dGhvcj48WWVhcj4yMDA1PC9ZZWFyPjxS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FaGxlcnM8L0F1dGhvcj48WWVhcj4yMDA1PC9ZZWFyPjxS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8</w:t>
              </w:r>
              <w:r w:rsidR="00C82E3A" w:rsidRPr="009339E0">
                <w:fldChar w:fldCharType="end"/>
              </w:r>
            </w:hyperlink>
          </w:p>
        </w:tc>
        <w:tc>
          <w:tcPr>
            <w:tcW w:w="1692" w:type="dxa"/>
          </w:tcPr>
          <w:p w14:paraId="4F1AF4FA" w14:textId="77777777" w:rsidR="003A51F2" w:rsidRPr="009339E0" w:rsidRDefault="003A51F2" w:rsidP="003A51F2">
            <w:pPr>
              <w:pStyle w:val="TableText"/>
            </w:pPr>
            <w:r w:rsidRPr="009339E0">
              <w:t xml:space="preserve">G1: CBT-mixed </w:t>
            </w:r>
          </w:p>
          <w:p w14:paraId="5834FB67" w14:textId="77777777" w:rsidR="003A51F2" w:rsidRPr="009339E0" w:rsidRDefault="003A51F2" w:rsidP="003A51F2">
            <w:pPr>
              <w:pStyle w:val="TableText"/>
            </w:pPr>
            <w:r w:rsidRPr="009339E0">
              <w:t>Cognitive therapy including restructuring and exposure</w:t>
            </w:r>
          </w:p>
          <w:p w14:paraId="039D7D6E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757" w:type="dxa"/>
            <w:hideMark/>
          </w:tcPr>
          <w:p w14:paraId="4BE1A4B9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  <w:r w:rsidRPr="009339E0">
              <w:br/>
              <w:t>Mean (SD)</w:t>
            </w:r>
            <w:r w:rsidRPr="009339E0">
              <w:br/>
              <w:t>G1 Pre-tx: 23.7 (9.0)</w:t>
            </w:r>
            <w:r w:rsidRPr="009339E0">
              <w:br/>
              <w:t>G1 Post-tx: 10.6 (8.6)</w:t>
            </w:r>
            <w:r w:rsidRPr="009339E0">
              <w:br/>
              <w:t>G1 6 mth FU: 11.2 (9.6)</w:t>
            </w:r>
            <w:r w:rsidRPr="009339E0">
              <w:br/>
            </w:r>
            <w:r w:rsidRPr="009339E0">
              <w:br/>
              <w:t>G2 Pre-tx: 23.2 (8.0)</w:t>
            </w:r>
            <w:r w:rsidRPr="009339E0">
              <w:br/>
              <w:t>G2 Post-tx: 19.3 (7.2)</w:t>
            </w:r>
          </w:p>
          <w:p w14:paraId="2A793D27" w14:textId="77777777" w:rsidR="003A51F2" w:rsidRPr="009339E0" w:rsidRDefault="003A51F2" w:rsidP="003A51F2">
            <w:pPr>
              <w:pStyle w:val="TableText"/>
            </w:pPr>
          </w:p>
          <w:p w14:paraId="082BC2E2" w14:textId="77777777" w:rsidR="003A51F2" w:rsidRPr="009339E0" w:rsidRDefault="003A51F2" w:rsidP="003A51F2">
            <w:pPr>
              <w:pStyle w:val="TableText"/>
            </w:pPr>
            <w:r w:rsidRPr="009339E0">
              <w:t>G1 vs. G2, p=0.003</w:t>
            </w:r>
          </w:p>
          <w:p w14:paraId="11E0170B" w14:textId="77777777" w:rsidR="003A51F2" w:rsidRPr="009339E0" w:rsidRDefault="003A51F2" w:rsidP="003A51F2">
            <w:pPr>
              <w:pStyle w:val="TableText"/>
            </w:pPr>
            <w:r w:rsidRPr="009339E0">
              <w:t>G1 Changes, p&lt;0.0005</w:t>
            </w:r>
          </w:p>
          <w:p w14:paraId="5CE0CAA6" w14:textId="77777777" w:rsidR="003A51F2" w:rsidRPr="009339E0" w:rsidRDefault="003A51F2" w:rsidP="003A51F2">
            <w:pPr>
              <w:pStyle w:val="TableText"/>
            </w:pPr>
            <w:r w:rsidRPr="009339E0">
              <w:t>G2 Changes, p=0.025</w:t>
            </w:r>
            <w:r w:rsidRPr="009339E0">
              <w:br/>
            </w:r>
            <w:r w:rsidRPr="009339E0">
              <w:br/>
              <w:t>BAI</w:t>
            </w:r>
            <w:r w:rsidRPr="009339E0">
              <w:br/>
              <w:t>Mean (SD)</w:t>
            </w:r>
            <w:r w:rsidRPr="009339E0">
              <w:br/>
              <w:t>G1 Pre-tx: 24.1 (11.1)</w:t>
            </w:r>
            <w:r w:rsidRPr="009339E0">
              <w:br/>
              <w:t>G1 Post-tx: 8.2 (10.8)</w:t>
            </w:r>
            <w:r w:rsidRPr="009339E0">
              <w:br/>
              <w:t>G1 6 mth FU: 7.5 (9.7)</w:t>
            </w:r>
            <w:r w:rsidRPr="009339E0">
              <w:br/>
            </w:r>
            <w:r w:rsidRPr="009339E0">
              <w:br/>
              <w:t>G2 Pre-tx: 19.2 (7.2)</w:t>
            </w:r>
            <w:r w:rsidRPr="009339E0">
              <w:br/>
              <w:t>G2 Post-tx: 21.2 (11.2)</w:t>
            </w:r>
            <w:r w:rsidRPr="009339E0">
              <w:br/>
            </w:r>
          </w:p>
          <w:p w14:paraId="36CB3159" w14:textId="77777777" w:rsidR="003A51F2" w:rsidRPr="009339E0" w:rsidRDefault="003A51F2" w:rsidP="003A51F2">
            <w:pPr>
              <w:pStyle w:val="TableText"/>
            </w:pPr>
            <w:r w:rsidRPr="009339E0">
              <w:t>G1 vs. G2, p&lt;0.0005</w:t>
            </w:r>
          </w:p>
          <w:p w14:paraId="2C310484" w14:textId="77777777" w:rsidR="003A51F2" w:rsidRPr="009339E0" w:rsidRDefault="003A51F2" w:rsidP="003A51F2">
            <w:pPr>
              <w:pStyle w:val="TableText"/>
            </w:pPr>
            <w:r w:rsidRPr="009339E0">
              <w:t>G1 Changes, p&lt;0.0005</w:t>
            </w:r>
          </w:p>
          <w:p w14:paraId="6F8705FB" w14:textId="77777777" w:rsidR="003A51F2" w:rsidRPr="009339E0" w:rsidRDefault="003A51F2" w:rsidP="003A51F2">
            <w:pPr>
              <w:pStyle w:val="TableText"/>
            </w:pPr>
            <w:r w:rsidRPr="009339E0">
              <w:t>G2 Changes, NS</w:t>
            </w:r>
          </w:p>
        </w:tc>
        <w:tc>
          <w:tcPr>
            <w:tcW w:w="2084" w:type="dxa"/>
            <w:hideMark/>
          </w:tcPr>
          <w:p w14:paraId="29FD59B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960" w:type="dxa"/>
            <w:hideMark/>
          </w:tcPr>
          <w:p w14:paraId="77674167" w14:textId="77777777" w:rsidR="003A51F2" w:rsidRPr="009339E0" w:rsidRDefault="003A51F2" w:rsidP="003A51F2">
            <w:pPr>
              <w:pStyle w:val="TableText"/>
            </w:pPr>
            <w:r w:rsidRPr="009339E0">
              <w:t>SDS</w:t>
            </w:r>
            <w:r w:rsidRPr="009339E0">
              <w:br/>
              <w:t>Mean (SD)</w:t>
            </w:r>
            <w:r w:rsidRPr="009339E0">
              <w:br/>
              <w:t>G1 Pre-tx: 7.6 (1.9)</w:t>
            </w:r>
            <w:r w:rsidRPr="009339E0">
              <w:br/>
              <w:t>G1 Post-tx: 3.0 (2.6)</w:t>
            </w:r>
            <w:r w:rsidRPr="009339E0">
              <w:br/>
              <w:t>G1 6 mth FU: 3.0 (2.6)</w:t>
            </w:r>
            <w:r w:rsidRPr="009339E0">
              <w:br/>
            </w:r>
            <w:r w:rsidRPr="009339E0">
              <w:br/>
            </w:r>
            <w:r w:rsidRPr="009339E0">
              <w:br/>
              <w:t>G2 Pre-tx: 6.7 (1.9)</w:t>
            </w:r>
            <w:r w:rsidRPr="009339E0">
              <w:br/>
              <w:t>G2 Post-tx: 6.3 (1.8)</w:t>
            </w:r>
            <w:r w:rsidRPr="009339E0">
              <w:br/>
            </w:r>
            <w:r w:rsidRPr="009339E0">
              <w:br/>
              <w:t>G1 vs. G2, p&lt;0.0005</w:t>
            </w:r>
          </w:p>
          <w:p w14:paraId="4F4505A7" w14:textId="77777777" w:rsidR="003A51F2" w:rsidRPr="009339E0" w:rsidRDefault="003A51F2" w:rsidP="003A51F2">
            <w:pPr>
              <w:pStyle w:val="TableText"/>
            </w:pPr>
            <w:r w:rsidRPr="009339E0">
              <w:t>G1 Changes, p&lt;0.0005</w:t>
            </w:r>
          </w:p>
          <w:p w14:paraId="25F6AD9D" w14:textId="77777777" w:rsidR="003A51F2" w:rsidRPr="009339E0" w:rsidRDefault="003A51F2" w:rsidP="003A51F2">
            <w:pPr>
              <w:pStyle w:val="TableText"/>
            </w:pPr>
            <w:r w:rsidRPr="009339E0">
              <w:t>G2 Changes, NS</w:t>
            </w:r>
            <w:r w:rsidRPr="009339E0">
              <w:br/>
            </w:r>
          </w:p>
        </w:tc>
        <w:tc>
          <w:tcPr>
            <w:tcW w:w="1937" w:type="dxa"/>
            <w:hideMark/>
          </w:tcPr>
          <w:p w14:paraId="036F20A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0951F899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28BAC8A5" w14:textId="35F4D12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692"/>
        <w:gridCol w:w="2757"/>
        <w:gridCol w:w="2084"/>
        <w:gridCol w:w="2960"/>
        <w:gridCol w:w="1937"/>
      </w:tblGrid>
      <w:tr w:rsidR="003A51F2" w:rsidRPr="009339E0" w14:paraId="29E2C668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30" w:type="dxa"/>
            <w:hideMark/>
          </w:tcPr>
          <w:p w14:paraId="20B02B39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92" w:type="dxa"/>
          </w:tcPr>
          <w:p w14:paraId="2176F5E9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57" w:type="dxa"/>
            <w:hideMark/>
          </w:tcPr>
          <w:p w14:paraId="6BC4BB11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84" w:type="dxa"/>
            <w:hideMark/>
          </w:tcPr>
          <w:p w14:paraId="754969B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60" w:type="dxa"/>
            <w:hideMark/>
          </w:tcPr>
          <w:p w14:paraId="1C68A882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37" w:type="dxa"/>
            <w:hideMark/>
          </w:tcPr>
          <w:p w14:paraId="76154AC8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361FC2A" w14:textId="77777777" w:rsidTr="003A51F2">
        <w:tc>
          <w:tcPr>
            <w:tcW w:w="1530" w:type="dxa"/>
            <w:shd w:val="clear" w:color="auto" w:fill="auto"/>
            <w:noWrap/>
          </w:tcPr>
          <w:p w14:paraId="7BE23F0C" w14:textId="66C758BD" w:rsidR="003A51F2" w:rsidRPr="009339E0" w:rsidRDefault="003A51F2" w:rsidP="003A51F2">
            <w:pPr>
              <w:pStyle w:val="TableText"/>
            </w:pPr>
            <w:r w:rsidRPr="009339E0">
              <w:t>Ehlers et al., 2014</w:t>
            </w:r>
            <w:hyperlink w:anchor="_ENREF_9" w:tooltip="Ehlers, 2014 #4295" w:history="1">
              <w:r w:rsidR="00C82E3A" w:rsidRPr="009339E0">
                <w:fldChar w:fldCharType="begin">
                  <w:fldData xml:space="preserve">PEVuZE5vdGU+PENpdGU+PEF1dGhvcj5FaGxlcnM8L0F1dGhvcj48WWVhcj4yMDE0PC9ZZWFyPjxS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FaGxlcnM8L0F1dGhvcj48WWVhcj4yMDE0PC9ZZWFyPjxS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9</w:t>
              </w:r>
              <w:r w:rsidR="00C82E3A" w:rsidRPr="009339E0">
                <w:fldChar w:fldCharType="end"/>
              </w:r>
            </w:hyperlink>
          </w:p>
        </w:tc>
        <w:tc>
          <w:tcPr>
            <w:tcW w:w="1692" w:type="dxa"/>
          </w:tcPr>
          <w:p w14:paraId="3199A333" w14:textId="77777777" w:rsidR="003A51F2" w:rsidRPr="009339E0" w:rsidRDefault="003A51F2" w:rsidP="003A51F2">
            <w:pPr>
              <w:pStyle w:val="TableText"/>
            </w:pPr>
            <w:r w:rsidRPr="009339E0">
              <w:t>G1: Intensive CT (standard CT delivered over a much shorter period)</w:t>
            </w:r>
          </w:p>
          <w:p w14:paraId="6E16AE78" w14:textId="77777777" w:rsidR="003A51F2" w:rsidRPr="009339E0" w:rsidRDefault="003A51F2" w:rsidP="003A51F2">
            <w:pPr>
              <w:pStyle w:val="TableText"/>
            </w:pPr>
            <w:r w:rsidRPr="009339E0">
              <w:t>G2: Standard CT</w:t>
            </w:r>
          </w:p>
          <w:p w14:paraId="773034B7" w14:textId="77777777" w:rsidR="003A51F2" w:rsidRPr="009339E0" w:rsidRDefault="003A51F2" w:rsidP="003A51F2">
            <w:pPr>
              <w:pStyle w:val="TableText"/>
            </w:pPr>
            <w:r w:rsidRPr="009339E0">
              <w:t>G3: Supportive Therapy</w:t>
            </w:r>
          </w:p>
          <w:p w14:paraId="0F634BE4" w14:textId="77777777" w:rsidR="003A51F2" w:rsidRPr="009339E0" w:rsidRDefault="003A51F2" w:rsidP="003A51F2">
            <w:pPr>
              <w:pStyle w:val="TableText"/>
            </w:pPr>
            <w:r w:rsidRPr="009339E0">
              <w:t>G4: WL</w:t>
            </w:r>
          </w:p>
        </w:tc>
        <w:tc>
          <w:tcPr>
            <w:tcW w:w="2757" w:type="dxa"/>
            <w:shd w:val="clear" w:color="auto" w:fill="auto"/>
          </w:tcPr>
          <w:p w14:paraId="6F632398" w14:textId="77777777" w:rsidR="003A51F2" w:rsidRPr="009339E0" w:rsidRDefault="003A51F2" w:rsidP="003A51F2">
            <w:pPr>
              <w:pStyle w:val="TableText"/>
            </w:pPr>
            <w:r w:rsidRPr="009339E0">
              <w:t>BDI (ITT)</w:t>
            </w:r>
          </w:p>
          <w:p w14:paraId="49598025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0995E416" w14:textId="77777777" w:rsidR="003A51F2" w:rsidRPr="009339E0" w:rsidRDefault="003A51F2" w:rsidP="003A51F2">
            <w:pPr>
              <w:pStyle w:val="TableText"/>
            </w:pPr>
            <w:r w:rsidRPr="009339E0">
              <w:t>G1 Pre-tx: 23.93 (9.86)</w:t>
            </w:r>
          </w:p>
          <w:p w14:paraId="565BCEE5" w14:textId="77777777" w:rsidR="003A51F2" w:rsidRPr="009339E0" w:rsidRDefault="003A51F2" w:rsidP="003A51F2">
            <w:pPr>
              <w:pStyle w:val="TableText"/>
            </w:pPr>
            <w:r w:rsidRPr="009339E0">
              <w:t>G1 6 weeks: 14.34 (9.30)</w:t>
            </w:r>
          </w:p>
          <w:p w14:paraId="1B1D1C28" w14:textId="77777777" w:rsidR="003A51F2" w:rsidRPr="009339E0" w:rsidRDefault="003A51F2" w:rsidP="003A51F2">
            <w:pPr>
              <w:pStyle w:val="TableText"/>
            </w:pPr>
            <w:r w:rsidRPr="009339E0">
              <w:t>G1 Post-tx:12.10 (9.97)</w:t>
            </w:r>
          </w:p>
          <w:p w14:paraId="46CDF2C3" w14:textId="2924DEDE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1 (27 weeks): 12.03 (11.25)</w:t>
            </w:r>
          </w:p>
          <w:p w14:paraId="65E70093" w14:textId="0686C4B7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2 (40 weeks):12.84(12.54)</w:t>
            </w:r>
          </w:p>
          <w:p w14:paraId="6A0DEA28" w14:textId="7B3560B1" w:rsidR="003A51F2" w:rsidRPr="009339E0" w:rsidRDefault="003A51F2" w:rsidP="003A51F2">
            <w:pPr>
              <w:pStyle w:val="TableText"/>
            </w:pPr>
            <w:r w:rsidRPr="009339E0">
              <w:t>Within</w:t>
            </w:r>
            <w:r w:rsidR="00FF4EF4">
              <w:t>-g</w:t>
            </w:r>
            <w:r w:rsidRPr="009339E0">
              <w:t>roup pre-post effect, d= 1.19</w:t>
            </w:r>
          </w:p>
          <w:p w14:paraId="32DCE9CE" w14:textId="77777777" w:rsidR="003A51F2" w:rsidRPr="009339E0" w:rsidRDefault="003A51F2" w:rsidP="003A51F2">
            <w:pPr>
              <w:pStyle w:val="TableText"/>
            </w:pPr>
          </w:p>
          <w:p w14:paraId="6002658A" w14:textId="77777777" w:rsidR="003A51F2" w:rsidRPr="009339E0" w:rsidRDefault="003A51F2" w:rsidP="003A51F2">
            <w:pPr>
              <w:pStyle w:val="TableText"/>
            </w:pPr>
            <w:r w:rsidRPr="009339E0">
              <w:t>G2 Pre-tx: 21.90 (10.77)</w:t>
            </w:r>
          </w:p>
          <w:p w14:paraId="56FE59F0" w14:textId="77777777" w:rsidR="003A51F2" w:rsidRPr="009339E0" w:rsidRDefault="003A51F2" w:rsidP="003A51F2">
            <w:pPr>
              <w:pStyle w:val="TableText"/>
            </w:pPr>
            <w:r w:rsidRPr="009339E0">
              <w:t>G2 6 weeks: 13.39 (10.70)</w:t>
            </w:r>
          </w:p>
          <w:p w14:paraId="76CD4139" w14:textId="77777777" w:rsidR="003A51F2" w:rsidRPr="009339E0" w:rsidRDefault="003A51F2" w:rsidP="003A51F2">
            <w:pPr>
              <w:pStyle w:val="TableText"/>
            </w:pPr>
            <w:r w:rsidRPr="009339E0">
              <w:t>G2 Post-tx: 11.07 (11.80)</w:t>
            </w:r>
          </w:p>
          <w:p w14:paraId="3B4C1D45" w14:textId="49CB59B1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1 (27 weeks): 10.54 (12.70)</w:t>
            </w:r>
          </w:p>
          <w:p w14:paraId="720BB9C1" w14:textId="193CAAA7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2 (40 weeks): 9.44 (12.18)</w:t>
            </w:r>
          </w:p>
          <w:p w14:paraId="46E20B36" w14:textId="476B89DB" w:rsidR="003A51F2" w:rsidRPr="009339E0" w:rsidRDefault="003A51F2" w:rsidP="003A51F2">
            <w:pPr>
              <w:pStyle w:val="TableText"/>
            </w:pPr>
            <w:r w:rsidRPr="009339E0">
              <w:t>Within</w:t>
            </w:r>
            <w:r w:rsidR="00FF4EF4">
              <w:t>-g</w:t>
            </w:r>
            <w:r w:rsidRPr="009339E0">
              <w:t>roup pre-post effect, d = 0.96</w:t>
            </w:r>
          </w:p>
          <w:p w14:paraId="68D4F83F" w14:textId="77777777" w:rsidR="003A51F2" w:rsidRPr="009339E0" w:rsidRDefault="003A51F2" w:rsidP="003A51F2">
            <w:pPr>
              <w:pStyle w:val="TableText"/>
            </w:pPr>
          </w:p>
          <w:p w14:paraId="4D447CBA" w14:textId="77777777" w:rsidR="003A51F2" w:rsidRPr="009339E0" w:rsidRDefault="003A51F2" w:rsidP="003A51F2">
            <w:pPr>
              <w:pStyle w:val="TableText"/>
            </w:pPr>
            <w:r w:rsidRPr="009339E0">
              <w:t>G3 Pre-tx: 26.18 (10.68)</w:t>
            </w:r>
          </w:p>
          <w:p w14:paraId="5771BE5D" w14:textId="77777777" w:rsidR="003A51F2" w:rsidRPr="009339E0" w:rsidRDefault="003A51F2" w:rsidP="003A51F2">
            <w:pPr>
              <w:pStyle w:val="TableText"/>
            </w:pPr>
            <w:r w:rsidRPr="009339E0">
              <w:t>G3 6 weeks: 19.79 (12.42)</w:t>
            </w:r>
          </w:p>
          <w:p w14:paraId="41A0EAF9" w14:textId="77777777" w:rsidR="003A51F2" w:rsidRPr="009339E0" w:rsidRDefault="003A51F2" w:rsidP="003A51F2">
            <w:pPr>
              <w:pStyle w:val="TableText"/>
            </w:pPr>
            <w:r w:rsidRPr="009339E0">
              <w:t>G3 Post-tx: 17.00 (12.82)</w:t>
            </w:r>
          </w:p>
          <w:p w14:paraId="55632F98" w14:textId="03947173" w:rsidR="003A51F2" w:rsidRPr="009339E0" w:rsidRDefault="003A51F2" w:rsidP="003A51F2">
            <w:pPr>
              <w:pStyle w:val="TableText"/>
            </w:pPr>
            <w:r w:rsidRPr="009339E0">
              <w:t xml:space="preserve">G3 </w:t>
            </w:r>
            <w:r w:rsidR="00FF4EF4" w:rsidRPr="00FF4EF4">
              <w:t>Followup</w:t>
            </w:r>
            <w:r w:rsidRPr="009339E0">
              <w:t xml:space="preserve"> 1 (27 weeks): 16.29(12.10)</w:t>
            </w:r>
          </w:p>
          <w:p w14:paraId="5925AB97" w14:textId="70D108EA" w:rsidR="003A51F2" w:rsidRPr="009339E0" w:rsidRDefault="003A51F2" w:rsidP="003A51F2">
            <w:pPr>
              <w:pStyle w:val="TableText"/>
            </w:pPr>
            <w:r w:rsidRPr="009339E0">
              <w:t xml:space="preserve">G3 </w:t>
            </w:r>
            <w:r w:rsidR="00FF4EF4" w:rsidRPr="00FF4EF4">
              <w:t>Followup</w:t>
            </w:r>
            <w:r w:rsidRPr="009339E0">
              <w:t xml:space="preserve"> 2 (40 weeks): 18.60 (14.05)</w:t>
            </w:r>
          </w:p>
          <w:p w14:paraId="1534A3BD" w14:textId="1E4FE56E" w:rsidR="003A51F2" w:rsidRPr="009339E0" w:rsidRDefault="003A51F2" w:rsidP="003A51F2">
            <w:pPr>
              <w:pStyle w:val="TableText"/>
            </w:pPr>
            <w:r w:rsidRPr="009339E0">
              <w:t>Wi</w:t>
            </w:r>
            <w:r w:rsidR="00FF4EF4" w:rsidRPr="00FF4EF4">
              <w:t>thin-</w:t>
            </w:r>
            <w:r w:rsidR="00FF4EF4">
              <w:t>g</w:t>
            </w:r>
            <w:r w:rsidR="00FF4EF4" w:rsidRPr="00FF4EF4">
              <w:t>r</w:t>
            </w:r>
            <w:r w:rsidRPr="009339E0">
              <w:t>oup pre-post effect, d = 0.78</w:t>
            </w:r>
          </w:p>
          <w:p w14:paraId="1F7A4202" w14:textId="77777777" w:rsidR="003A51F2" w:rsidRPr="009339E0" w:rsidRDefault="003A51F2" w:rsidP="003A51F2">
            <w:pPr>
              <w:pStyle w:val="TableText"/>
            </w:pPr>
          </w:p>
          <w:p w14:paraId="304310FB" w14:textId="77777777" w:rsidR="003A51F2" w:rsidRPr="009339E0" w:rsidRDefault="003A51F2" w:rsidP="003A51F2">
            <w:pPr>
              <w:pStyle w:val="TableText"/>
            </w:pPr>
            <w:r w:rsidRPr="009339E0">
              <w:t>G4 Pre-tx: 23.47 (8.96)</w:t>
            </w:r>
          </w:p>
          <w:p w14:paraId="17EF4740" w14:textId="77777777" w:rsidR="003A51F2" w:rsidRPr="009339E0" w:rsidRDefault="003A51F2" w:rsidP="003A51F2">
            <w:pPr>
              <w:pStyle w:val="TableText"/>
            </w:pPr>
            <w:r w:rsidRPr="009339E0">
              <w:t>G4 6 weeks: 21.26 (8.06)</w:t>
            </w:r>
          </w:p>
          <w:p w14:paraId="518D2276" w14:textId="77777777" w:rsidR="003A51F2" w:rsidRPr="009339E0" w:rsidRDefault="003A51F2" w:rsidP="003A51F2">
            <w:pPr>
              <w:pStyle w:val="TableText"/>
            </w:pPr>
            <w:r w:rsidRPr="009339E0">
              <w:t>G4 Post-tx: 20.85 (10.02)</w:t>
            </w:r>
          </w:p>
          <w:p w14:paraId="2E6FFC42" w14:textId="7A218081" w:rsidR="003A51F2" w:rsidRPr="009339E0" w:rsidRDefault="003A51F2" w:rsidP="003A51F2">
            <w:pPr>
              <w:pStyle w:val="TableText"/>
            </w:pPr>
            <w:r w:rsidRPr="009339E0">
              <w:t>Within</w:t>
            </w:r>
            <w:r w:rsidR="00FF4EF4">
              <w:t>-g</w:t>
            </w:r>
            <w:r w:rsidRPr="009339E0">
              <w:t>roup pre-post effect, d = 0.28</w:t>
            </w:r>
          </w:p>
          <w:p w14:paraId="192D3F54" w14:textId="77777777" w:rsidR="003A51F2" w:rsidRPr="009339E0" w:rsidRDefault="003A51F2" w:rsidP="003A51F2">
            <w:pPr>
              <w:pStyle w:val="TableText"/>
            </w:pPr>
          </w:p>
          <w:p w14:paraId="77E33AB3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084" w:type="dxa"/>
            <w:shd w:val="clear" w:color="auto" w:fill="auto"/>
          </w:tcPr>
          <w:p w14:paraId="634FE647" w14:textId="77777777" w:rsidR="003A51F2" w:rsidRPr="009339E0" w:rsidRDefault="003A51F2" w:rsidP="003A51F2">
            <w:pPr>
              <w:pStyle w:val="TableText"/>
            </w:pPr>
            <w:r w:rsidRPr="009339E0">
              <w:t>Quality of Life Enjoyment an Satisfaction Questionnaire (ITT)</w:t>
            </w:r>
          </w:p>
          <w:p w14:paraId="0B42186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01ADC18B" w14:textId="77777777" w:rsidR="003A51F2" w:rsidRPr="009339E0" w:rsidRDefault="003A51F2" w:rsidP="003A51F2">
            <w:pPr>
              <w:pStyle w:val="TableText"/>
            </w:pPr>
            <w:r w:rsidRPr="009339E0">
              <w:t>G1 Pre-tx: 36.93 (12.84)</w:t>
            </w:r>
          </w:p>
          <w:p w14:paraId="01E69A7C" w14:textId="77777777" w:rsidR="003A51F2" w:rsidRPr="009339E0" w:rsidRDefault="003A51F2" w:rsidP="003A51F2">
            <w:pPr>
              <w:pStyle w:val="TableText"/>
            </w:pPr>
            <w:r w:rsidRPr="009339E0">
              <w:t>G1 6 weeks: 49.54 (17.23)</w:t>
            </w:r>
          </w:p>
          <w:p w14:paraId="06C1483E" w14:textId="77777777" w:rsidR="003A51F2" w:rsidRPr="009339E0" w:rsidRDefault="003A51F2" w:rsidP="003A51F2">
            <w:pPr>
              <w:pStyle w:val="TableText"/>
            </w:pPr>
            <w:r w:rsidRPr="009339E0">
              <w:t>G1 Post-tx:52.67 (20.21)</w:t>
            </w:r>
          </w:p>
          <w:p w14:paraId="3FFD17AF" w14:textId="724BC301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1 (27 weeks): 58.10 (22.78)</w:t>
            </w:r>
          </w:p>
          <w:p w14:paraId="6B826A62" w14:textId="5F84FE2A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2 (40 weeks):54.57(20.74)</w:t>
            </w:r>
          </w:p>
          <w:p w14:paraId="0538291E" w14:textId="0C177464" w:rsidR="003A51F2" w:rsidRPr="009339E0" w:rsidRDefault="003A51F2" w:rsidP="003A51F2">
            <w:pPr>
              <w:pStyle w:val="TableText"/>
            </w:pPr>
            <w:r w:rsidRPr="009339E0">
              <w:t>Within</w:t>
            </w:r>
            <w:r w:rsidR="00FF4EF4">
              <w:t>-g</w:t>
            </w:r>
            <w:r w:rsidRPr="009339E0">
              <w:t>roup pre-post effect, d= 0.93</w:t>
            </w:r>
          </w:p>
          <w:p w14:paraId="568E0C95" w14:textId="77777777" w:rsidR="003A51F2" w:rsidRPr="009339E0" w:rsidRDefault="003A51F2" w:rsidP="003A51F2">
            <w:pPr>
              <w:pStyle w:val="TableText"/>
            </w:pPr>
          </w:p>
          <w:p w14:paraId="2285A22C" w14:textId="77777777" w:rsidR="003A51F2" w:rsidRPr="009339E0" w:rsidRDefault="003A51F2" w:rsidP="003A51F2">
            <w:pPr>
              <w:pStyle w:val="TableText"/>
            </w:pPr>
            <w:r w:rsidRPr="009339E0">
              <w:t>G2 Pre-tx: 39.36 (21.87)</w:t>
            </w:r>
          </w:p>
          <w:p w14:paraId="7BAB36FD" w14:textId="77777777" w:rsidR="003A51F2" w:rsidRPr="009339E0" w:rsidRDefault="003A51F2" w:rsidP="003A51F2">
            <w:pPr>
              <w:pStyle w:val="TableText"/>
            </w:pPr>
            <w:r w:rsidRPr="009339E0">
              <w:t>G2 6 weeks: 57.49 (20.82)</w:t>
            </w:r>
          </w:p>
          <w:p w14:paraId="72699346" w14:textId="01B587E1" w:rsidR="003A51F2" w:rsidRPr="009339E0" w:rsidRDefault="003A51F2" w:rsidP="003A51F2">
            <w:pPr>
              <w:pStyle w:val="TableText"/>
            </w:pPr>
            <w:r w:rsidRPr="009339E0">
              <w:t>G2 Post-tx: 62.93</w:t>
            </w:r>
            <w:r w:rsidR="00FF4EF4">
              <w:t xml:space="preserve"> </w:t>
            </w:r>
            <w:r w:rsidRPr="009339E0">
              <w:t>(21.70)</w:t>
            </w:r>
          </w:p>
          <w:p w14:paraId="5743DEF0" w14:textId="7AD8DFB7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1 (27 weeks): 60.43 (23.31)</w:t>
            </w:r>
          </w:p>
          <w:p w14:paraId="61CC766D" w14:textId="68DFB44E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2 (40 weeks): 65.11 (22.46)</w:t>
            </w:r>
          </w:p>
          <w:p w14:paraId="7BE81A3F" w14:textId="6914FECF" w:rsidR="003A51F2" w:rsidRPr="009339E0" w:rsidRDefault="003A51F2" w:rsidP="003A51F2">
            <w:pPr>
              <w:pStyle w:val="TableText"/>
            </w:pPr>
            <w:r w:rsidRPr="009339E0">
              <w:t>Within</w:t>
            </w:r>
            <w:r w:rsidR="00FF4EF4">
              <w:t>-g</w:t>
            </w:r>
            <w:r w:rsidRPr="009339E0">
              <w:t>roup pre-post effect, d = 1.08</w:t>
            </w:r>
          </w:p>
          <w:p w14:paraId="1243DD3F" w14:textId="77777777" w:rsidR="003A51F2" w:rsidRPr="009339E0" w:rsidRDefault="003A51F2" w:rsidP="003A51F2">
            <w:pPr>
              <w:pStyle w:val="TableText"/>
            </w:pPr>
          </w:p>
          <w:p w14:paraId="508B8530" w14:textId="77777777" w:rsidR="003A51F2" w:rsidRPr="009339E0" w:rsidRDefault="003A51F2" w:rsidP="003A51F2">
            <w:pPr>
              <w:pStyle w:val="TableText"/>
            </w:pPr>
            <w:r w:rsidRPr="009339E0">
              <w:t>G3 Pre-tx: 38.78 (18.40)</w:t>
            </w:r>
          </w:p>
          <w:p w14:paraId="13817156" w14:textId="77777777" w:rsidR="003A51F2" w:rsidRPr="009339E0" w:rsidRDefault="003A51F2" w:rsidP="003A51F2">
            <w:pPr>
              <w:pStyle w:val="TableText"/>
            </w:pPr>
            <w:r w:rsidRPr="009339E0">
              <w:t>G3 6 weeks: 44.86 (25.25)</w:t>
            </w:r>
          </w:p>
          <w:p w14:paraId="67E59D1F" w14:textId="77777777" w:rsidR="003A51F2" w:rsidRPr="009339E0" w:rsidRDefault="003A51F2" w:rsidP="003A51F2">
            <w:pPr>
              <w:pStyle w:val="TableText"/>
            </w:pPr>
            <w:r w:rsidRPr="009339E0">
              <w:t>G3 Post-tx: 49.22 (24.97)</w:t>
            </w:r>
          </w:p>
          <w:p w14:paraId="6EC9A6E5" w14:textId="6580294F" w:rsidR="003A51F2" w:rsidRPr="009339E0" w:rsidRDefault="003A51F2" w:rsidP="003A51F2">
            <w:pPr>
              <w:pStyle w:val="TableText"/>
            </w:pPr>
            <w:r w:rsidRPr="009339E0">
              <w:t xml:space="preserve">G3 </w:t>
            </w:r>
            <w:r w:rsidR="00FF4EF4" w:rsidRPr="00FF4EF4">
              <w:t>Followup</w:t>
            </w:r>
            <w:r w:rsidRPr="009339E0">
              <w:t xml:space="preserve"> 1 (27 weeks): 49.61(25.67)</w:t>
            </w:r>
          </w:p>
        </w:tc>
        <w:tc>
          <w:tcPr>
            <w:tcW w:w="2960" w:type="dxa"/>
            <w:shd w:val="clear" w:color="auto" w:fill="auto"/>
          </w:tcPr>
          <w:p w14:paraId="491489F7" w14:textId="77777777" w:rsidR="003A51F2" w:rsidRPr="009339E0" w:rsidRDefault="003A51F2" w:rsidP="003A51F2">
            <w:pPr>
              <w:pStyle w:val="TableText"/>
            </w:pPr>
            <w:r w:rsidRPr="009339E0">
              <w:t>SDS (ITT)</w:t>
            </w:r>
          </w:p>
          <w:p w14:paraId="33FD9C6D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366D751" w14:textId="77777777" w:rsidR="003A51F2" w:rsidRPr="009339E0" w:rsidRDefault="003A51F2" w:rsidP="003A51F2">
            <w:pPr>
              <w:pStyle w:val="TableText"/>
            </w:pPr>
            <w:r w:rsidRPr="009339E0">
              <w:t>G1 Pre-tx: 20.48 (5.55)</w:t>
            </w:r>
          </w:p>
          <w:p w14:paraId="3B5F1079" w14:textId="77777777" w:rsidR="003A51F2" w:rsidRPr="009339E0" w:rsidRDefault="003A51F2" w:rsidP="003A51F2">
            <w:pPr>
              <w:pStyle w:val="TableText"/>
            </w:pPr>
            <w:r w:rsidRPr="009339E0">
              <w:t>G1 6 weeks: 10.72 (7.51)</w:t>
            </w:r>
          </w:p>
          <w:p w14:paraId="4907C7D3" w14:textId="77777777" w:rsidR="003A51F2" w:rsidRPr="009339E0" w:rsidRDefault="003A51F2" w:rsidP="003A51F2">
            <w:pPr>
              <w:pStyle w:val="TableText"/>
            </w:pPr>
            <w:r w:rsidRPr="009339E0">
              <w:t>G1 Post-tx:9.30 (8.20)</w:t>
            </w:r>
          </w:p>
          <w:p w14:paraId="4A89C9A3" w14:textId="00BD9AF0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1 (27 weeks): 10.61 (8.80)</w:t>
            </w:r>
          </w:p>
          <w:p w14:paraId="23093FD8" w14:textId="04ED977F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2 (40 weeks):9.72(9.22)</w:t>
            </w:r>
          </w:p>
          <w:p w14:paraId="34E2FBD7" w14:textId="29D9A05B" w:rsidR="003A51F2" w:rsidRPr="009339E0" w:rsidRDefault="003A51F2" w:rsidP="003A51F2">
            <w:pPr>
              <w:pStyle w:val="TableText"/>
            </w:pPr>
            <w:r w:rsidRPr="009339E0">
              <w:t>Within</w:t>
            </w:r>
            <w:r w:rsidR="00FF4EF4">
              <w:t>-g</w:t>
            </w:r>
            <w:r w:rsidRPr="009339E0">
              <w:t>roup pre-post effect, d= 1.60</w:t>
            </w:r>
          </w:p>
          <w:p w14:paraId="02E42DB1" w14:textId="77777777" w:rsidR="003A51F2" w:rsidRPr="009339E0" w:rsidRDefault="003A51F2" w:rsidP="003A51F2">
            <w:pPr>
              <w:pStyle w:val="TableText"/>
            </w:pPr>
          </w:p>
          <w:p w14:paraId="06B996D4" w14:textId="77777777" w:rsidR="003A51F2" w:rsidRPr="009339E0" w:rsidRDefault="003A51F2" w:rsidP="003A51F2">
            <w:pPr>
              <w:pStyle w:val="TableText"/>
            </w:pPr>
            <w:r w:rsidRPr="009339E0">
              <w:t>G2 Pre-tx: 21.39 (5.11)</w:t>
            </w:r>
          </w:p>
          <w:p w14:paraId="18DBE6FC" w14:textId="77777777" w:rsidR="003A51F2" w:rsidRPr="009339E0" w:rsidRDefault="003A51F2" w:rsidP="003A51F2">
            <w:pPr>
              <w:pStyle w:val="TableText"/>
            </w:pPr>
            <w:r w:rsidRPr="009339E0">
              <w:t>G2 6 weeks: 14.02 (9.35)</w:t>
            </w:r>
          </w:p>
          <w:p w14:paraId="47392336" w14:textId="77777777" w:rsidR="003A51F2" w:rsidRPr="009339E0" w:rsidRDefault="003A51F2" w:rsidP="003A51F2">
            <w:pPr>
              <w:pStyle w:val="TableText"/>
            </w:pPr>
            <w:r w:rsidRPr="009339E0">
              <w:t>G2 Post-tx: 10.02(9.76)</w:t>
            </w:r>
          </w:p>
          <w:p w14:paraId="760898C1" w14:textId="477B8B12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1 (27 weeks): 8.68 (9.50)</w:t>
            </w:r>
          </w:p>
          <w:p w14:paraId="42D92D3B" w14:textId="69931CA6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2 (40 weeks): 9.37 (10.07)</w:t>
            </w:r>
          </w:p>
          <w:p w14:paraId="20A919DC" w14:textId="4BBEEC10" w:rsidR="003A51F2" w:rsidRPr="009339E0" w:rsidRDefault="003A51F2" w:rsidP="003A51F2">
            <w:pPr>
              <w:pStyle w:val="TableText"/>
            </w:pPr>
            <w:r w:rsidRPr="009339E0">
              <w:t>Within</w:t>
            </w:r>
            <w:r w:rsidR="00FF4EF4">
              <w:t>-g</w:t>
            </w:r>
            <w:r w:rsidRPr="009339E0">
              <w:t>roup pre-post effect, d = 1.50</w:t>
            </w:r>
          </w:p>
          <w:p w14:paraId="1251D634" w14:textId="77777777" w:rsidR="003A51F2" w:rsidRPr="009339E0" w:rsidRDefault="003A51F2" w:rsidP="003A51F2">
            <w:pPr>
              <w:pStyle w:val="TableText"/>
            </w:pPr>
          </w:p>
          <w:p w14:paraId="68935517" w14:textId="77777777" w:rsidR="003A51F2" w:rsidRPr="009339E0" w:rsidRDefault="003A51F2" w:rsidP="003A51F2">
            <w:pPr>
              <w:pStyle w:val="TableText"/>
            </w:pPr>
            <w:r w:rsidRPr="009339E0">
              <w:t>G3 Pre-tx: 19.65 (6.97)</w:t>
            </w:r>
          </w:p>
          <w:p w14:paraId="77344924" w14:textId="77777777" w:rsidR="003A51F2" w:rsidRPr="009339E0" w:rsidRDefault="003A51F2" w:rsidP="003A51F2">
            <w:pPr>
              <w:pStyle w:val="TableText"/>
            </w:pPr>
            <w:r w:rsidRPr="009339E0">
              <w:t>G3 6 weeks: 16.60 (7.90)</w:t>
            </w:r>
          </w:p>
          <w:p w14:paraId="2BE6D899" w14:textId="77777777" w:rsidR="003A51F2" w:rsidRPr="009339E0" w:rsidRDefault="003A51F2" w:rsidP="003A51F2">
            <w:pPr>
              <w:pStyle w:val="TableText"/>
            </w:pPr>
            <w:r w:rsidRPr="009339E0">
              <w:t>G3 Post-tx: 14.28 (9.09)</w:t>
            </w:r>
          </w:p>
          <w:p w14:paraId="52103C6C" w14:textId="767300E5" w:rsidR="003A51F2" w:rsidRPr="009339E0" w:rsidRDefault="003A51F2" w:rsidP="003A51F2">
            <w:pPr>
              <w:pStyle w:val="TableText"/>
            </w:pPr>
            <w:r w:rsidRPr="009339E0">
              <w:t xml:space="preserve">G3 </w:t>
            </w:r>
            <w:r w:rsidR="00FF4EF4" w:rsidRPr="00FF4EF4">
              <w:t>Followup</w:t>
            </w:r>
            <w:r w:rsidRPr="009339E0">
              <w:t xml:space="preserve"> 1 (27 weeks): 13.67(9.86)</w:t>
            </w:r>
          </w:p>
          <w:p w14:paraId="53EAE914" w14:textId="34F63E4A" w:rsidR="003A51F2" w:rsidRPr="009339E0" w:rsidRDefault="003A51F2" w:rsidP="003A51F2">
            <w:pPr>
              <w:pStyle w:val="TableText"/>
            </w:pPr>
            <w:r w:rsidRPr="009339E0">
              <w:t xml:space="preserve">G3 </w:t>
            </w:r>
            <w:r w:rsidR="00FF4EF4" w:rsidRPr="00FF4EF4">
              <w:t>Followup</w:t>
            </w:r>
            <w:r w:rsidRPr="009339E0">
              <w:t xml:space="preserve"> 2 (40 weeks): 14.47 (11.35</w:t>
            </w:r>
          </w:p>
          <w:p w14:paraId="75FC890B" w14:textId="65C06257" w:rsidR="003A51F2" w:rsidRPr="009339E0" w:rsidRDefault="003A51F2" w:rsidP="003A51F2">
            <w:pPr>
              <w:pStyle w:val="TableText"/>
            </w:pPr>
            <w:r w:rsidRPr="009339E0">
              <w:t>Within</w:t>
            </w:r>
            <w:r w:rsidR="00FF4EF4">
              <w:t>-g</w:t>
            </w:r>
            <w:r w:rsidRPr="009339E0">
              <w:t>roup pre-post effect, d = 0.66</w:t>
            </w:r>
          </w:p>
          <w:p w14:paraId="74225099" w14:textId="77777777" w:rsidR="003A51F2" w:rsidRPr="009339E0" w:rsidRDefault="003A51F2" w:rsidP="003A51F2">
            <w:pPr>
              <w:pStyle w:val="TableText"/>
            </w:pPr>
          </w:p>
          <w:p w14:paraId="637AE31C" w14:textId="77777777" w:rsidR="003A51F2" w:rsidRPr="009339E0" w:rsidRDefault="003A51F2" w:rsidP="003A51F2">
            <w:pPr>
              <w:pStyle w:val="TableText"/>
            </w:pPr>
            <w:r w:rsidRPr="009339E0">
              <w:t>G4 Pre-tx: 17.28 (7.74)</w:t>
            </w:r>
          </w:p>
          <w:p w14:paraId="7C6787CE" w14:textId="77777777" w:rsidR="003A51F2" w:rsidRPr="009339E0" w:rsidRDefault="003A51F2" w:rsidP="003A51F2">
            <w:pPr>
              <w:pStyle w:val="TableText"/>
            </w:pPr>
            <w:r w:rsidRPr="009339E0">
              <w:t>G4 6 weeks: 17.22 (6.67)</w:t>
            </w:r>
          </w:p>
          <w:p w14:paraId="2AD1D37D" w14:textId="77777777" w:rsidR="003A51F2" w:rsidRPr="009339E0" w:rsidRDefault="003A51F2" w:rsidP="003A51F2">
            <w:pPr>
              <w:pStyle w:val="TableText"/>
            </w:pPr>
            <w:r w:rsidRPr="009339E0">
              <w:t>G4 Post-tx: 17.20 (6.38)</w:t>
            </w:r>
          </w:p>
          <w:p w14:paraId="4EAB1A62" w14:textId="20898C0F" w:rsidR="003A51F2" w:rsidRPr="009339E0" w:rsidRDefault="003A51F2" w:rsidP="003A51F2">
            <w:pPr>
              <w:pStyle w:val="TableText"/>
            </w:pPr>
            <w:r w:rsidRPr="009339E0">
              <w:t>Within</w:t>
            </w:r>
            <w:r w:rsidR="00FF4EF4">
              <w:t>-g</w:t>
            </w:r>
            <w:r w:rsidRPr="009339E0">
              <w:t>roup pre-post effect, d = 0.01</w:t>
            </w:r>
          </w:p>
          <w:p w14:paraId="151FEF61" w14:textId="77777777" w:rsidR="003A51F2" w:rsidRPr="009339E0" w:rsidRDefault="003A51F2" w:rsidP="003A51F2">
            <w:pPr>
              <w:pStyle w:val="TableText"/>
            </w:pPr>
          </w:p>
          <w:p w14:paraId="052F248C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937" w:type="dxa"/>
            <w:shd w:val="clear" w:color="auto" w:fill="auto"/>
          </w:tcPr>
          <w:p w14:paraId="7C99CD3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1139A9E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81F848C" w14:textId="0C0857FA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692"/>
        <w:gridCol w:w="2757"/>
        <w:gridCol w:w="2084"/>
        <w:gridCol w:w="2960"/>
        <w:gridCol w:w="1937"/>
      </w:tblGrid>
      <w:tr w:rsidR="003A51F2" w:rsidRPr="009339E0" w14:paraId="656E482F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30" w:type="dxa"/>
            <w:hideMark/>
          </w:tcPr>
          <w:p w14:paraId="6C2CF74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92" w:type="dxa"/>
          </w:tcPr>
          <w:p w14:paraId="14183C56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57" w:type="dxa"/>
            <w:hideMark/>
          </w:tcPr>
          <w:p w14:paraId="00CF705C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84" w:type="dxa"/>
            <w:hideMark/>
          </w:tcPr>
          <w:p w14:paraId="311626FB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60" w:type="dxa"/>
            <w:hideMark/>
          </w:tcPr>
          <w:p w14:paraId="39E22F72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37" w:type="dxa"/>
            <w:hideMark/>
          </w:tcPr>
          <w:p w14:paraId="3542F99A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0AC26FD" w14:textId="77777777" w:rsidTr="003A51F2">
        <w:tc>
          <w:tcPr>
            <w:tcW w:w="1530" w:type="dxa"/>
            <w:shd w:val="clear" w:color="auto" w:fill="auto"/>
            <w:noWrap/>
          </w:tcPr>
          <w:p w14:paraId="52D4189A" w14:textId="354A71B3" w:rsidR="003A51F2" w:rsidRPr="009339E0" w:rsidRDefault="003A51F2" w:rsidP="003A51F2">
            <w:pPr>
              <w:pStyle w:val="TableText"/>
            </w:pPr>
            <w:r w:rsidRPr="009339E0">
              <w:t>Ehlers et al., 2014</w:t>
            </w:r>
            <w:hyperlink w:anchor="_ENREF_9" w:tooltip="Ehlers, 2014 #4295" w:history="1">
              <w:r w:rsidR="00C82E3A" w:rsidRPr="009339E0">
                <w:fldChar w:fldCharType="begin">
                  <w:fldData xml:space="preserve">PEVuZE5vdGU+PENpdGU+PEF1dGhvcj5FaGxlcnM8L0F1dGhvcj48WWVhcj4yMDE0PC9ZZWFyPjxS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FaGxlcnM8L0F1dGhvcj48WWVhcj4yMDE0PC9ZZWFyPjxS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9</w:t>
              </w:r>
              <w:r w:rsidR="00C82E3A" w:rsidRPr="009339E0">
                <w:fldChar w:fldCharType="end"/>
              </w:r>
            </w:hyperlink>
          </w:p>
          <w:p w14:paraId="2DC0AA82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692" w:type="dxa"/>
          </w:tcPr>
          <w:p w14:paraId="5359F98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57" w:type="dxa"/>
            <w:shd w:val="clear" w:color="auto" w:fill="auto"/>
          </w:tcPr>
          <w:p w14:paraId="3DC72BCD" w14:textId="77777777" w:rsidR="003A51F2" w:rsidRPr="009339E0" w:rsidRDefault="003A51F2" w:rsidP="003A51F2">
            <w:pPr>
              <w:pStyle w:val="TableText"/>
            </w:pPr>
            <w:r w:rsidRPr="009339E0">
              <w:t>Comparison of Treatment with Waitlist</w:t>
            </w:r>
          </w:p>
          <w:p w14:paraId="1CE83D4D" w14:textId="77777777" w:rsidR="003A51F2" w:rsidRPr="009339E0" w:rsidRDefault="003A51F2" w:rsidP="003A51F2">
            <w:pPr>
              <w:pStyle w:val="TableText"/>
            </w:pPr>
            <w:r w:rsidRPr="009339E0">
              <w:t>Treatment by time Interactions, F=5.16, df=3, 122.20, p&lt;0.002</w:t>
            </w:r>
          </w:p>
          <w:p w14:paraId="1484870C" w14:textId="77777777" w:rsidR="003A51F2" w:rsidRPr="009339E0" w:rsidRDefault="003A51F2" w:rsidP="003A51F2">
            <w:pPr>
              <w:pStyle w:val="TableText"/>
            </w:pPr>
          </w:p>
          <w:p w14:paraId="3B3D8331" w14:textId="77777777" w:rsidR="003A51F2" w:rsidRPr="009339E0" w:rsidRDefault="003A51F2" w:rsidP="003A51F2">
            <w:pPr>
              <w:pStyle w:val="TableText"/>
            </w:pPr>
            <w:r w:rsidRPr="009339E0">
              <w:t>Between group effect sizes</w:t>
            </w:r>
          </w:p>
          <w:p w14:paraId="41DED29B" w14:textId="77777777" w:rsidR="003A51F2" w:rsidRPr="009339E0" w:rsidRDefault="003A51F2" w:rsidP="003A51F2">
            <w:pPr>
              <w:pStyle w:val="TableText"/>
            </w:pPr>
            <w:r w:rsidRPr="009339E0">
              <w:t>Adjusted Difference (95% CI)</w:t>
            </w:r>
          </w:p>
          <w:p w14:paraId="1C425C0D" w14:textId="77777777" w:rsidR="003A51F2" w:rsidRPr="009339E0" w:rsidRDefault="003A51F2" w:rsidP="003A51F2">
            <w:pPr>
              <w:pStyle w:val="TableText"/>
            </w:pPr>
            <w:r w:rsidRPr="009339E0">
              <w:t>G1 vs. G4: 9.04 (4.26 to 13.81), p&lt;0.001, d = 0.97</w:t>
            </w:r>
          </w:p>
          <w:p w14:paraId="38D22D19" w14:textId="77777777" w:rsidR="003A51F2" w:rsidRPr="009339E0" w:rsidRDefault="003A51F2" w:rsidP="003A51F2">
            <w:pPr>
              <w:pStyle w:val="TableText"/>
            </w:pPr>
            <w:r w:rsidRPr="009339E0">
              <w:t>G2 vs. G4:8.81 (4.06 to 13.55), p&lt;0.001, d= 0.95</w:t>
            </w:r>
          </w:p>
          <w:p w14:paraId="7218F1C5" w14:textId="77777777" w:rsidR="003A51F2" w:rsidRPr="009339E0" w:rsidRDefault="003A51F2" w:rsidP="003A51F2">
            <w:pPr>
              <w:pStyle w:val="TableText"/>
            </w:pPr>
            <w:r w:rsidRPr="009339E0">
              <w:t>G1 vs. G3: 3.49(-1.30 to 8.28), NS, d=0.37</w:t>
            </w:r>
          </w:p>
          <w:p w14:paraId="41FFFCAA" w14:textId="77777777" w:rsidR="003A51F2" w:rsidRPr="009339E0" w:rsidRDefault="003A51F2" w:rsidP="003A51F2">
            <w:pPr>
              <w:pStyle w:val="TableText"/>
            </w:pPr>
            <w:r w:rsidRPr="009339E0">
              <w:t>G2 vs G3: 3.26 (-1.50 to 8.05), NS, d = 0.35</w:t>
            </w:r>
          </w:p>
          <w:p w14:paraId="148CE764" w14:textId="77777777" w:rsidR="003A51F2" w:rsidRPr="009339E0" w:rsidRDefault="003A51F2" w:rsidP="003A51F2">
            <w:pPr>
              <w:pStyle w:val="TableText"/>
            </w:pPr>
          </w:p>
          <w:p w14:paraId="7C95B4CD" w14:textId="77777777" w:rsidR="003A51F2" w:rsidRPr="009339E0" w:rsidRDefault="003A51F2" w:rsidP="003A51F2">
            <w:pPr>
              <w:pStyle w:val="TableText"/>
            </w:pPr>
            <w:r w:rsidRPr="009339E0">
              <w:t>Interaction between condition and Linear time effects: F=0.79, df=2, 213.98, p &gt; 0.23</w:t>
            </w:r>
          </w:p>
          <w:p w14:paraId="164615A2" w14:textId="77777777" w:rsidR="003A51F2" w:rsidRPr="009339E0" w:rsidRDefault="003A51F2" w:rsidP="003A51F2">
            <w:pPr>
              <w:pStyle w:val="TableText"/>
            </w:pPr>
          </w:p>
          <w:p w14:paraId="19B8B6C1" w14:textId="77777777" w:rsidR="003A51F2" w:rsidRPr="009339E0" w:rsidRDefault="003A51F2" w:rsidP="003A51F2">
            <w:pPr>
              <w:pStyle w:val="TableText"/>
            </w:pPr>
          </w:p>
          <w:p w14:paraId="5E47C7DA" w14:textId="77777777" w:rsidR="003A51F2" w:rsidRPr="009339E0" w:rsidRDefault="003A51F2" w:rsidP="003A51F2">
            <w:pPr>
              <w:pStyle w:val="TableText"/>
            </w:pPr>
            <w:r w:rsidRPr="009339E0">
              <w:t>BAI (ITT)</w:t>
            </w:r>
          </w:p>
          <w:p w14:paraId="02CAE9D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3D788E74" w14:textId="77777777" w:rsidR="003A51F2" w:rsidRPr="009339E0" w:rsidRDefault="003A51F2" w:rsidP="003A51F2">
            <w:pPr>
              <w:pStyle w:val="TableText"/>
            </w:pPr>
            <w:r w:rsidRPr="009339E0">
              <w:t>G1 Pre-tx: 26.23 (13.12)</w:t>
            </w:r>
          </w:p>
          <w:p w14:paraId="54FDD354" w14:textId="77777777" w:rsidR="003A51F2" w:rsidRPr="009339E0" w:rsidRDefault="003A51F2" w:rsidP="003A51F2">
            <w:pPr>
              <w:pStyle w:val="TableText"/>
            </w:pPr>
            <w:r w:rsidRPr="009339E0">
              <w:t>G1 6 weeks: 13.55 (12.16)</w:t>
            </w:r>
          </w:p>
          <w:p w14:paraId="28A13088" w14:textId="3515DE10" w:rsidR="003A51F2" w:rsidRPr="009339E0" w:rsidRDefault="003A51F2" w:rsidP="003A51F2">
            <w:pPr>
              <w:pStyle w:val="TableText"/>
            </w:pPr>
            <w:r w:rsidRPr="009339E0">
              <w:t xml:space="preserve">G1 Post-tx:11.57 (11.94) </w:t>
            </w:r>
            <w:r w:rsidR="00FF4EF4" w:rsidRPr="00FF4EF4">
              <w:t>Followup</w:t>
            </w:r>
            <w:r w:rsidRPr="009339E0">
              <w:t xml:space="preserve"> 1 (27 weeks): 10.37 (11.59)</w:t>
            </w:r>
          </w:p>
          <w:p w14:paraId="4ACFA447" w14:textId="22F4D65E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2 (40 weeks):11.85(13.35)</w:t>
            </w:r>
          </w:p>
          <w:p w14:paraId="1ADE0D97" w14:textId="25D0A3B9" w:rsidR="003A51F2" w:rsidRPr="009339E0" w:rsidRDefault="003A51F2" w:rsidP="003A51F2">
            <w:pPr>
              <w:pStyle w:val="TableText"/>
            </w:pPr>
            <w:r w:rsidRPr="009339E0">
              <w:t>Withi</w:t>
            </w:r>
            <w:r w:rsidR="00FF4EF4">
              <w:t>n-g</w:t>
            </w:r>
            <w:r w:rsidRPr="009339E0">
              <w:t>roup pre-post effect, d= 1.17</w:t>
            </w:r>
          </w:p>
          <w:p w14:paraId="53BC0C82" w14:textId="77777777" w:rsidR="003A51F2" w:rsidRPr="009339E0" w:rsidRDefault="003A51F2" w:rsidP="003A51F2">
            <w:pPr>
              <w:pStyle w:val="TableText"/>
            </w:pPr>
          </w:p>
          <w:p w14:paraId="7038A8F9" w14:textId="77777777" w:rsidR="003A51F2" w:rsidRPr="009339E0" w:rsidRDefault="003A51F2" w:rsidP="003A51F2">
            <w:pPr>
              <w:pStyle w:val="TableText"/>
            </w:pPr>
            <w:r w:rsidRPr="009339E0">
              <w:t>G2 Pre-tx: 28.42 (14.17)</w:t>
            </w:r>
          </w:p>
          <w:p w14:paraId="48B738D1" w14:textId="77777777" w:rsidR="003A51F2" w:rsidRPr="009339E0" w:rsidRDefault="003A51F2" w:rsidP="003A51F2">
            <w:pPr>
              <w:pStyle w:val="TableText"/>
            </w:pPr>
            <w:r w:rsidRPr="009339E0">
              <w:t>G2 6 weeks: 13.88(14.01)</w:t>
            </w:r>
          </w:p>
          <w:p w14:paraId="380B742E" w14:textId="77777777" w:rsidR="003A51F2" w:rsidRPr="009339E0" w:rsidRDefault="003A51F2" w:rsidP="003A51F2">
            <w:pPr>
              <w:pStyle w:val="TableText"/>
            </w:pPr>
            <w:r w:rsidRPr="009339E0">
              <w:t>G2 Post-tx: 9.24 (12.09)</w:t>
            </w:r>
          </w:p>
          <w:p w14:paraId="2A74E2C7" w14:textId="5025C64D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1 (27 weeks): 9.63 (13.71)</w:t>
            </w:r>
          </w:p>
        </w:tc>
        <w:tc>
          <w:tcPr>
            <w:tcW w:w="2084" w:type="dxa"/>
            <w:shd w:val="clear" w:color="auto" w:fill="auto"/>
          </w:tcPr>
          <w:p w14:paraId="612CAC81" w14:textId="1ADE5DC4" w:rsidR="003A51F2" w:rsidRPr="009339E0" w:rsidRDefault="003A51F2" w:rsidP="003A51F2">
            <w:pPr>
              <w:pStyle w:val="TableText"/>
            </w:pPr>
            <w:r w:rsidRPr="009339E0">
              <w:t xml:space="preserve">G3 </w:t>
            </w:r>
            <w:r w:rsidR="00FF4EF4" w:rsidRPr="00FF4EF4">
              <w:t>Followup</w:t>
            </w:r>
            <w:r w:rsidRPr="009339E0">
              <w:t xml:space="preserve"> 2 (40 weeks): 50.38 (25.53)</w:t>
            </w:r>
          </w:p>
          <w:p w14:paraId="09E2C442" w14:textId="5FBFE3B2" w:rsidR="003A51F2" w:rsidRPr="009339E0" w:rsidRDefault="003A51F2" w:rsidP="003A51F2">
            <w:pPr>
              <w:pStyle w:val="TableText"/>
            </w:pPr>
            <w:r w:rsidRPr="009339E0">
              <w:t>Wi</w:t>
            </w:r>
            <w:r w:rsidR="00FF4EF4" w:rsidRPr="00FF4EF4">
              <w:t>thin-gr</w:t>
            </w:r>
            <w:r w:rsidRPr="009339E0">
              <w:t>oup pre-post effect, d = 0.48</w:t>
            </w:r>
          </w:p>
          <w:p w14:paraId="5B8FC0F6" w14:textId="77777777" w:rsidR="003A51F2" w:rsidRPr="009339E0" w:rsidRDefault="003A51F2" w:rsidP="003A51F2">
            <w:pPr>
              <w:pStyle w:val="TableText"/>
            </w:pPr>
          </w:p>
          <w:p w14:paraId="34EA84EB" w14:textId="77777777" w:rsidR="003A51F2" w:rsidRPr="009339E0" w:rsidRDefault="003A51F2" w:rsidP="003A51F2">
            <w:pPr>
              <w:pStyle w:val="TableText"/>
            </w:pPr>
            <w:r w:rsidRPr="009339E0">
              <w:t>G4 Pre-tx: 45.68 (20.98)</w:t>
            </w:r>
          </w:p>
          <w:p w14:paraId="23FA0643" w14:textId="77777777" w:rsidR="003A51F2" w:rsidRPr="009339E0" w:rsidRDefault="003A51F2" w:rsidP="003A51F2">
            <w:pPr>
              <w:pStyle w:val="TableText"/>
            </w:pPr>
            <w:r w:rsidRPr="009339E0">
              <w:t>G4 6 weeks: 41.74 (15.13)</w:t>
            </w:r>
          </w:p>
          <w:p w14:paraId="49CEF87A" w14:textId="77777777" w:rsidR="003A51F2" w:rsidRPr="009339E0" w:rsidRDefault="003A51F2" w:rsidP="003A51F2">
            <w:pPr>
              <w:pStyle w:val="TableText"/>
            </w:pPr>
            <w:r w:rsidRPr="009339E0">
              <w:t>G4 Post-tx: 46.75 (19.00)</w:t>
            </w:r>
          </w:p>
          <w:p w14:paraId="241F4CBE" w14:textId="5F8F060B" w:rsidR="003A51F2" w:rsidRPr="009339E0" w:rsidRDefault="003A51F2" w:rsidP="003A51F2">
            <w:pPr>
              <w:pStyle w:val="TableText"/>
            </w:pPr>
            <w:r w:rsidRPr="009339E0">
              <w:t>Wi</w:t>
            </w:r>
            <w:r w:rsidR="00FF4EF4" w:rsidRPr="00FF4EF4">
              <w:t>thin-gr</w:t>
            </w:r>
            <w:r w:rsidRPr="009339E0">
              <w:t>oup pre-post effect, d = 0.05</w:t>
            </w:r>
          </w:p>
          <w:p w14:paraId="5FCFE87E" w14:textId="77777777" w:rsidR="003A51F2" w:rsidRPr="009339E0" w:rsidRDefault="003A51F2" w:rsidP="003A51F2">
            <w:pPr>
              <w:pStyle w:val="TableText"/>
            </w:pPr>
          </w:p>
          <w:p w14:paraId="461710F3" w14:textId="77777777" w:rsidR="003A51F2" w:rsidRPr="009339E0" w:rsidRDefault="003A51F2" w:rsidP="003A51F2">
            <w:pPr>
              <w:pStyle w:val="TableText"/>
            </w:pPr>
            <w:r w:rsidRPr="009339E0">
              <w:t>Comparison of Treatment with Waitlist</w:t>
            </w:r>
          </w:p>
          <w:p w14:paraId="7DF218AF" w14:textId="77777777" w:rsidR="003A51F2" w:rsidRPr="009339E0" w:rsidRDefault="003A51F2" w:rsidP="003A51F2">
            <w:pPr>
              <w:pStyle w:val="TableText"/>
            </w:pPr>
            <w:r w:rsidRPr="009339E0">
              <w:t>Treatment by time Interactions, F=6.96, df=3, 106.85, p&lt;0.002</w:t>
            </w:r>
          </w:p>
          <w:p w14:paraId="4BA9ECAE" w14:textId="77777777" w:rsidR="003A51F2" w:rsidRPr="009339E0" w:rsidRDefault="003A51F2" w:rsidP="003A51F2">
            <w:pPr>
              <w:pStyle w:val="TableText"/>
            </w:pPr>
          </w:p>
          <w:p w14:paraId="50E9B9D5" w14:textId="77777777" w:rsidR="003A51F2" w:rsidRPr="009339E0" w:rsidRDefault="003A51F2" w:rsidP="003A51F2">
            <w:pPr>
              <w:pStyle w:val="TableText"/>
            </w:pPr>
            <w:r w:rsidRPr="009339E0">
              <w:t>Between group effect sizes</w:t>
            </w:r>
          </w:p>
          <w:p w14:paraId="318B0C6D" w14:textId="77777777" w:rsidR="003A51F2" w:rsidRPr="009339E0" w:rsidRDefault="003A51F2" w:rsidP="003A51F2">
            <w:pPr>
              <w:pStyle w:val="TableText"/>
            </w:pPr>
            <w:r w:rsidRPr="009339E0">
              <w:t>Adjusted Difference (95% CI)</w:t>
            </w:r>
          </w:p>
          <w:p w14:paraId="3E688897" w14:textId="77777777" w:rsidR="003A51F2" w:rsidRPr="009339E0" w:rsidRDefault="003A51F2" w:rsidP="003A51F2">
            <w:pPr>
              <w:pStyle w:val="TableText"/>
            </w:pPr>
            <w:r w:rsidRPr="009339E0">
              <w:t>G1 vs. G4: -12.43 (-21.28 to -3.58), p&lt;0.01, d = 0.73</w:t>
            </w:r>
          </w:p>
          <w:p w14:paraId="4B4CDE46" w14:textId="77777777" w:rsidR="003A51F2" w:rsidRPr="009339E0" w:rsidRDefault="003A51F2" w:rsidP="003A51F2">
            <w:pPr>
              <w:pStyle w:val="TableText"/>
            </w:pPr>
            <w:r w:rsidRPr="009339E0">
              <w:t>G2 vs. G4:-20.67 (-29.39 to -11.95), p&lt;0.001, d= 1.21</w:t>
            </w:r>
          </w:p>
          <w:p w14:paraId="5EF7FFF7" w14:textId="77777777" w:rsidR="003A51F2" w:rsidRPr="009339E0" w:rsidRDefault="003A51F2" w:rsidP="003A51F2">
            <w:pPr>
              <w:pStyle w:val="TableText"/>
            </w:pPr>
            <w:r w:rsidRPr="009339E0">
              <w:t>G1 vs. G3: -4.45(-13.17 to 4.28), NS, d=0.26</w:t>
            </w:r>
          </w:p>
          <w:p w14:paraId="6B238D15" w14:textId="77777777" w:rsidR="003A51F2" w:rsidRPr="009339E0" w:rsidRDefault="003A51F2" w:rsidP="003A51F2">
            <w:pPr>
              <w:pStyle w:val="TableText"/>
            </w:pPr>
            <w:r w:rsidRPr="009339E0">
              <w:t>G2 vs G3: -12.69 (-21.33 to -4.04), p&lt;0.01, d = 0.74</w:t>
            </w:r>
          </w:p>
        </w:tc>
        <w:tc>
          <w:tcPr>
            <w:tcW w:w="2960" w:type="dxa"/>
            <w:shd w:val="clear" w:color="auto" w:fill="auto"/>
          </w:tcPr>
          <w:p w14:paraId="4DE83D1D" w14:textId="77777777" w:rsidR="003A51F2" w:rsidRPr="009339E0" w:rsidRDefault="003A51F2" w:rsidP="003A51F2">
            <w:pPr>
              <w:pStyle w:val="TableText"/>
            </w:pPr>
            <w:r w:rsidRPr="009339E0">
              <w:t>Comparison of Treatment with Waitlist</w:t>
            </w:r>
          </w:p>
          <w:p w14:paraId="617D5D52" w14:textId="77777777" w:rsidR="003A51F2" w:rsidRPr="009339E0" w:rsidRDefault="003A51F2" w:rsidP="003A51F2">
            <w:pPr>
              <w:pStyle w:val="TableText"/>
            </w:pPr>
            <w:r w:rsidRPr="009339E0">
              <w:t>Treatment by time Interactions, F=14.01, df=3, 109.86, p&lt;0.002</w:t>
            </w:r>
          </w:p>
          <w:p w14:paraId="21720030" w14:textId="77777777" w:rsidR="003A51F2" w:rsidRPr="009339E0" w:rsidRDefault="003A51F2" w:rsidP="003A51F2">
            <w:pPr>
              <w:pStyle w:val="TableText"/>
            </w:pPr>
          </w:p>
          <w:p w14:paraId="2D7DEC68" w14:textId="77777777" w:rsidR="003A51F2" w:rsidRPr="009339E0" w:rsidRDefault="003A51F2" w:rsidP="003A51F2">
            <w:pPr>
              <w:pStyle w:val="TableText"/>
            </w:pPr>
            <w:r w:rsidRPr="009339E0">
              <w:t>Between group effect sizes</w:t>
            </w:r>
          </w:p>
          <w:p w14:paraId="52E329BF" w14:textId="77777777" w:rsidR="003A51F2" w:rsidRPr="009339E0" w:rsidRDefault="003A51F2" w:rsidP="003A51F2">
            <w:pPr>
              <w:pStyle w:val="TableText"/>
            </w:pPr>
            <w:r w:rsidRPr="009339E0">
              <w:t>Adjusted Difference (95% CI)</w:t>
            </w:r>
          </w:p>
          <w:p w14:paraId="6FC567AA" w14:textId="77777777" w:rsidR="003A51F2" w:rsidRPr="009339E0" w:rsidRDefault="003A51F2" w:rsidP="003A51F2">
            <w:pPr>
              <w:pStyle w:val="TableText"/>
            </w:pPr>
            <w:r w:rsidRPr="009339E0">
              <w:t>G1 vs. G4: 9.96(6.10 to 13.81), p&lt;0.001, d = 1.33</w:t>
            </w:r>
          </w:p>
          <w:p w14:paraId="0326D873" w14:textId="77777777" w:rsidR="003A51F2" w:rsidRPr="009339E0" w:rsidRDefault="003A51F2" w:rsidP="003A51F2">
            <w:pPr>
              <w:pStyle w:val="TableText"/>
            </w:pPr>
            <w:r w:rsidRPr="009339E0">
              <w:t>G2 vs. G4: 9.82 (5.95 to 13.68), p&lt;0.001, d= 1.30</w:t>
            </w:r>
          </w:p>
          <w:p w14:paraId="044A78A4" w14:textId="77777777" w:rsidR="003A51F2" w:rsidRPr="009339E0" w:rsidRDefault="003A51F2" w:rsidP="003A51F2">
            <w:pPr>
              <w:pStyle w:val="TableText"/>
            </w:pPr>
            <w:r w:rsidRPr="009339E0">
              <w:t>G1 vs. G3: 5.51(1.71 to 9.31), p&lt;0.01, d=0.74</w:t>
            </w:r>
          </w:p>
          <w:p w14:paraId="3802DC49" w14:textId="77777777" w:rsidR="003A51F2" w:rsidRPr="009339E0" w:rsidRDefault="003A51F2" w:rsidP="003A51F2">
            <w:pPr>
              <w:pStyle w:val="TableText"/>
            </w:pPr>
            <w:r w:rsidRPr="009339E0">
              <w:t>G2 vs G3: 5.37 (1.59 to 9.15), p&lt;0.01, d = 0.72</w:t>
            </w:r>
          </w:p>
          <w:p w14:paraId="60C9A989" w14:textId="77777777" w:rsidR="003A51F2" w:rsidRPr="009339E0" w:rsidRDefault="003A51F2" w:rsidP="003A51F2">
            <w:pPr>
              <w:pStyle w:val="TableText"/>
            </w:pPr>
          </w:p>
          <w:p w14:paraId="3379D333" w14:textId="77777777" w:rsidR="003A51F2" w:rsidRPr="009339E0" w:rsidRDefault="003A51F2" w:rsidP="003A51F2">
            <w:pPr>
              <w:pStyle w:val="TableText"/>
            </w:pPr>
            <w:r w:rsidRPr="009339E0">
              <w:t>Interaction between condition and Linear time effects: F=7.45, df=2, 220.14, p = 0.001</w:t>
            </w:r>
          </w:p>
        </w:tc>
        <w:tc>
          <w:tcPr>
            <w:tcW w:w="1937" w:type="dxa"/>
            <w:shd w:val="clear" w:color="auto" w:fill="auto"/>
          </w:tcPr>
          <w:p w14:paraId="63A80A9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27609EB7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40B58E0C" w14:textId="3723DC00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692"/>
        <w:gridCol w:w="2757"/>
        <w:gridCol w:w="2084"/>
        <w:gridCol w:w="2960"/>
        <w:gridCol w:w="1937"/>
      </w:tblGrid>
      <w:tr w:rsidR="003A51F2" w:rsidRPr="009339E0" w14:paraId="0F4D78F1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30" w:type="dxa"/>
            <w:hideMark/>
          </w:tcPr>
          <w:p w14:paraId="10174BB6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92" w:type="dxa"/>
          </w:tcPr>
          <w:p w14:paraId="68C0476D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57" w:type="dxa"/>
            <w:hideMark/>
          </w:tcPr>
          <w:p w14:paraId="3381174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84" w:type="dxa"/>
            <w:hideMark/>
          </w:tcPr>
          <w:p w14:paraId="7A671A9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60" w:type="dxa"/>
            <w:hideMark/>
          </w:tcPr>
          <w:p w14:paraId="60731EB7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37" w:type="dxa"/>
            <w:hideMark/>
          </w:tcPr>
          <w:p w14:paraId="3B6E3E01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CD87E90" w14:textId="77777777" w:rsidTr="003A51F2">
        <w:tc>
          <w:tcPr>
            <w:tcW w:w="1530" w:type="dxa"/>
            <w:shd w:val="clear" w:color="auto" w:fill="auto"/>
            <w:noWrap/>
          </w:tcPr>
          <w:p w14:paraId="2A258174" w14:textId="7EDB976F" w:rsidR="003A51F2" w:rsidRPr="009339E0" w:rsidRDefault="003A51F2" w:rsidP="003A51F2">
            <w:pPr>
              <w:pStyle w:val="TableText"/>
            </w:pPr>
            <w:r w:rsidRPr="009339E0">
              <w:t>Ehlers et al., 2014</w:t>
            </w:r>
            <w:hyperlink w:anchor="_ENREF_9" w:tooltip="Ehlers, 2014 #4295" w:history="1">
              <w:r w:rsidR="00C82E3A" w:rsidRPr="009339E0">
                <w:fldChar w:fldCharType="begin">
                  <w:fldData xml:space="preserve">PEVuZE5vdGU+PENpdGU+PEF1dGhvcj5FaGxlcnM8L0F1dGhvcj48WWVhcj4yMDE0PC9ZZWFyPjxS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FaGxlcnM8L0F1dGhvcj48WWVhcj4yMDE0PC9ZZWFyPjxS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9</w:t>
              </w:r>
              <w:r w:rsidR="00C82E3A" w:rsidRPr="009339E0">
                <w:fldChar w:fldCharType="end"/>
              </w:r>
            </w:hyperlink>
          </w:p>
          <w:p w14:paraId="7BE4190D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692" w:type="dxa"/>
          </w:tcPr>
          <w:p w14:paraId="78A206B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57" w:type="dxa"/>
            <w:shd w:val="clear" w:color="auto" w:fill="auto"/>
          </w:tcPr>
          <w:p w14:paraId="7AE8E2E9" w14:textId="0CE7C0CC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2 (40 weeks): 9.00 (12.61)</w:t>
            </w:r>
          </w:p>
          <w:p w14:paraId="535600A6" w14:textId="31DBFBB2" w:rsidR="003A51F2" w:rsidRPr="009339E0" w:rsidRDefault="003A51F2" w:rsidP="003A51F2">
            <w:pPr>
              <w:pStyle w:val="TableText"/>
            </w:pPr>
            <w:r w:rsidRPr="009339E0">
              <w:t>Wi</w:t>
            </w:r>
            <w:r w:rsidR="00FF4EF4" w:rsidRPr="00FF4EF4">
              <w:t>thin-gr</w:t>
            </w:r>
            <w:r w:rsidRPr="009339E0">
              <w:t>oup pre-post effect, d = 1.46</w:t>
            </w:r>
          </w:p>
          <w:p w14:paraId="2563D1D3" w14:textId="77777777" w:rsidR="003A51F2" w:rsidRPr="009339E0" w:rsidRDefault="003A51F2" w:rsidP="003A51F2">
            <w:pPr>
              <w:pStyle w:val="TableText"/>
            </w:pPr>
          </w:p>
          <w:p w14:paraId="01754640" w14:textId="77777777" w:rsidR="003A51F2" w:rsidRPr="009339E0" w:rsidRDefault="003A51F2" w:rsidP="003A51F2">
            <w:pPr>
              <w:pStyle w:val="TableText"/>
            </w:pPr>
            <w:r w:rsidRPr="009339E0">
              <w:t>G3 Pre-tx: 25.12 (11.31)</w:t>
            </w:r>
          </w:p>
          <w:p w14:paraId="0B14BA61" w14:textId="77777777" w:rsidR="003A51F2" w:rsidRPr="009339E0" w:rsidRDefault="003A51F2" w:rsidP="003A51F2">
            <w:pPr>
              <w:pStyle w:val="TableText"/>
            </w:pPr>
            <w:r w:rsidRPr="009339E0">
              <w:t>G3 6 weeks: 17.01 (13.30)</w:t>
            </w:r>
          </w:p>
          <w:p w14:paraId="353EC666" w14:textId="77777777" w:rsidR="003A51F2" w:rsidRPr="009339E0" w:rsidRDefault="003A51F2" w:rsidP="003A51F2">
            <w:pPr>
              <w:pStyle w:val="TableText"/>
            </w:pPr>
            <w:r w:rsidRPr="009339E0">
              <w:t>G3 Post-tx: 16.35 (14.56)</w:t>
            </w:r>
          </w:p>
          <w:p w14:paraId="444E0E02" w14:textId="5F53AE3C" w:rsidR="003A51F2" w:rsidRPr="009339E0" w:rsidRDefault="003A51F2" w:rsidP="003A51F2">
            <w:pPr>
              <w:pStyle w:val="TableText"/>
            </w:pPr>
            <w:r w:rsidRPr="009339E0">
              <w:t xml:space="preserve">G3 </w:t>
            </w:r>
            <w:r w:rsidR="00FF4EF4" w:rsidRPr="00FF4EF4">
              <w:t>Followup</w:t>
            </w:r>
            <w:r w:rsidRPr="009339E0">
              <w:t xml:space="preserve"> 1 (27 weeks): 15.50(13.74)</w:t>
            </w:r>
          </w:p>
          <w:p w14:paraId="017C47D9" w14:textId="28501415" w:rsidR="003A51F2" w:rsidRPr="009339E0" w:rsidRDefault="003A51F2" w:rsidP="003A51F2">
            <w:pPr>
              <w:pStyle w:val="TableText"/>
            </w:pPr>
            <w:r w:rsidRPr="009339E0">
              <w:t xml:space="preserve">G3 </w:t>
            </w:r>
            <w:r w:rsidR="00FF4EF4" w:rsidRPr="00FF4EF4">
              <w:t>Followup</w:t>
            </w:r>
            <w:r w:rsidRPr="009339E0">
              <w:t xml:space="preserve"> 2 (40 weeks): 15.99 (16.15)</w:t>
            </w:r>
          </w:p>
          <w:p w14:paraId="17DCF4D9" w14:textId="231F2CC4" w:rsidR="003A51F2" w:rsidRPr="009339E0" w:rsidRDefault="003A51F2" w:rsidP="003A51F2">
            <w:pPr>
              <w:pStyle w:val="TableText"/>
            </w:pPr>
            <w:r w:rsidRPr="009339E0">
              <w:t>Wi</w:t>
            </w:r>
            <w:r w:rsidR="00FF4EF4" w:rsidRPr="00FF4EF4">
              <w:t>thin-gr</w:t>
            </w:r>
            <w:r w:rsidRPr="009339E0">
              <w:t>oup pre-post effect, d = 0.67</w:t>
            </w:r>
          </w:p>
          <w:p w14:paraId="12A9F856" w14:textId="77777777" w:rsidR="003A51F2" w:rsidRPr="009339E0" w:rsidRDefault="003A51F2" w:rsidP="003A51F2">
            <w:pPr>
              <w:pStyle w:val="TableText"/>
            </w:pPr>
          </w:p>
          <w:p w14:paraId="1DA8AF82" w14:textId="77777777" w:rsidR="003A51F2" w:rsidRPr="009339E0" w:rsidRDefault="003A51F2" w:rsidP="003A51F2">
            <w:pPr>
              <w:pStyle w:val="TableText"/>
            </w:pPr>
            <w:r w:rsidRPr="009339E0">
              <w:t>G4 Pre-tx: 23.57 (9.12)</w:t>
            </w:r>
          </w:p>
          <w:p w14:paraId="6B61C928" w14:textId="77777777" w:rsidR="003A51F2" w:rsidRPr="009339E0" w:rsidRDefault="003A51F2" w:rsidP="003A51F2">
            <w:pPr>
              <w:pStyle w:val="TableText"/>
            </w:pPr>
            <w:r w:rsidRPr="009339E0">
              <w:t>G4 6 weeks: 23.26 (10.88)</w:t>
            </w:r>
          </w:p>
          <w:p w14:paraId="216EEB32" w14:textId="77777777" w:rsidR="003A51F2" w:rsidRPr="009339E0" w:rsidRDefault="003A51F2" w:rsidP="003A51F2">
            <w:pPr>
              <w:pStyle w:val="TableText"/>
            </w:pPr>
            <w:r w:rsidRPr="009339E0">
              <w:t>G4 Post-tx: 22.13 (10.59)</w:t>
            </w:r>
          </w:p>
          <w:p w14:paraId="3741AF5C" w14:textId="7E052B73" w:rsidR="003A51F2" w:rsidRPr="009339E0" w:rsidRDefault="003A51F2" w:rsidP="003A51F2">
            <w:pPr>
              <w:pStyle w:val="TableText"/>
            </w:pPr>
            <w:r w:rsidRPr="009339E0">
              <w:t>Wi</w:t>
            </w:r>
            <w:r w:rsidR="00FF4EF4" w:rsidRPr="00FF4EF4">
              <w:t>thin-gr</w:t>
            </w:r>
            <w:r w:rsidRPr="009339E0">
              <w:t>oup pre-post effect, d = 0.15</w:t>
            </w:r>
          </w:p>
          <w:p w14:paraId="6DF14039" w14:textId="77777777" w:rsidR="003A51F2" w:rsidRPr="009339E0" w:rsidRDefault="003A51F2" w:rsidP="003A51F2">
            <w:pPr>
              <w:pStyle w:val="TableText"/>
            </w:pPr>
          </w:p>
          <w:p w14:paraId="5B39C8CF" w14:textId="77777777" w:rsidR="003A51F2" w:rsidRPr="009339E0" w:rsidRDefault="003A51F2" w:rsidP="003A51F2">
            <w:pPr>
              <w:pStyle w:val="TableText"/>
            </w:pPr>
            <w:r w:rsidRPr="009339E0">
              <w:t>Comparison of Treatment with Waitlist</w:t>
            </w:r>
          </w:p>
          <w:p w14:paraId="52D9A203" w14:textId="77777777" w:rsidR="003A51F2" w:rsidRPr="009339E0" w:rsidRDefault="003A51F2" w:rsidP="003A51F2">
            <w:pPr>
              <w:pStyle w:val="TableText"/>
            </w:pPr>
            <w:r w:rsidRPr="009339E0">
              <w:t>Treatment by time Interactions, F=13.57, df=3, 106.85, p&lt;0.002</w:t>
            </w:r>
          </w:p>
          <w:p w14:paraId="02292DC0" w14:textId="77777777" w:rsidR="003A51F2" w:rsidRPr="009339E0" w:rsidRDefault="003A51F2" w:rsidP="003A51F2">
            <w:pPr>
              <w:pStyle w:val="TableText"/>
            </w:pPr>
          </w:p>
          <w:p w14:paraId="00CCDE5E" w14:textId="77777777" w:rsidR="003A51F2" w:rsidRPr="009339E0" w:rsidRDefault="003A51F2" w:rsidP="003A51F2">
            <w:pPr>
              <w:pStyle w:val="TableText"/>
            </w:pPr>
            <w:r w:rsidRPr="009339E0">
              <w:t>Between group effect sizes</w:t>
            </w:r>
          </w:p>
          <w:p w14:paraId="4E7B77CB" w14:textId="77777777" w:rsidR="003A51F2" w:rsidRPr="009339E0" w:rsidRDefault="003A51F2" w:rsidP="003A51F2">
            <w:pPr>
              <w:pStyle w:val="TableText"/>
            </w:pPr>
            <w:r w:rsidRPr="009339E0">
              <w:t>Adjusted Difference (95% CI)</w:t>
            </w:r>
          </w:p>
          <w:p w14:paraId="71AF87B2" w14:textId="77777777" w:rsidR="003A51F2" w:rsidRPr="009339E0" w:rsidRDefault="003A51F2" w:rsidP="003A51F2">
            <w:pPr>
              <w:pStyle w:val="TableText"/>
            </w:pPr>
            <w:r w:rsidRPr="009339E0">
              <w:t>G1 vs. G4: 11.98 (6.54 to 17.43), p&lt;0.001, d = 1.13</w:t>
            </w:r>
          </w:p>
          <w:p w14:paraId="75F5A668" w14:textId="77777777" w:rsidR="003A51F2" w:rsidRPr="009339E0" w:rsidRDefault="003A51F2" w:rsidP="003A51F2">
            <w:pPr>
              <w:pStyle w:val="TableText"/>
            </w:pPr>
            <w:r w:rsidRPr="009339E0">
              <w:t>G2 vs. G4:15.58 (10.04 to 20.91), p&lt;0.001, d= 1.45</w:t>
            </w:r>
          </w:p>
          <w:p w14:paraId="6BFDCF9A" w14:textId="77777777" w:rsidR="003A51F2" w:rsidRPr="009339E0" w:rsidRDefault="003A51F2" w:rsidP="003A51F2">
            <w:pPr>
              <w:pStyle w:val="TableText"/>
            </w:pPr>
            <w:r w:rsidRPr="009339E0">
              <w:t>G1 vs. G3: 5.37(0.06 to 10.80), p &lt;0.05, d=0.51</w:t>
            </w:r>
          </w:p>
          <w:p w14:paraId="03122F79" w14:textId="77777777" w:rsidR="003A51F2" w:rsidRPr="009339E0" w:rsidRDefault="003A51F2" w:rsidP="003A51F2">
            <w:pPr>
              <w:pStyle w:val="TableText"/>
            </w:pPr>
            <w:r w:rsidRPr="009339E0">
              <w:t>G2 vs G3: 8.86 (3.46 to 14.27), p&lt;0.01, d = 0.83</w:t>
            </w:r>
          </w:p>
        </w:tc>
        <w:tc>
          <w:tcPr>
            <w:tcW w:w="2084" w:type="dxa"/>
            <w:shd w:val="clear" w:color="auto" w:fill="auto"/>
          </w:tcPr>
          <w:p w14:paraId="6BB3F76B" w14:textId="77777777" w:rsidR="003A51F2" w:rsidRPr="009339E0" w:rsidRDefault="003A51F2" w:rsidP="003A51F2">
            <w:pPr>
              <w:pStyle w:val="TableText"/>
            </w:pPr>
            <w:r w:rsidRPr="009339E0">
              <w:t>Interaction between condition and Linear time effects: F=3.27, df=2, 231.98, p = 0.04</w:t>
            </w:r>
          </w:p>
        </w:tc>
        <w:tc>
          <w:tcPr>
            <w:tcW w:w="2960" w:type="dxa"/>
            <w:shd w:val="clear" w:color="auto" w:fill="auto"/>
          </w:tcPr>
          <w:p w14:paraId="7227A22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37" w:type="dxa"/>
            <w:shd w:val="clear" w:color="auto" w:fill="auto"/>
          </w:tcPr>
          <w:p w14:paraId="7583D03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787C4263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520BB544" w14:textId="75BBBF18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692"/>
        <w:gridCol w:w="2757"/>
        <w:gridCol w:w="2084"/>
        <w:gridCol w:w="2960"/>
        <w:gridCol w:w="1937"/>
      </w:tblGrid>
      <w:tr w:rsidR="003A51F2" w:rsidRPr="009339E0" w14:paraId="72F656BD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30" w:type="dxa"/>
            <w:hideMark/>
          </w:tcPr>
          <w:p w14:paraId="2635E1B9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92" w:type="dxa"/>
          </w:tcPr>
          <w:p w14:paraId="7C213EE2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57" w:type="dxa"/>
            <w:hideMark/>
          </w:tcPr>
          <w:p w14:paraId="22766BA6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84" w:type="dxa"/>
            <w:hideMark/>
          </w:tcPr>
          <w:p w14:paraId="340C8969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60" w:type="dxa"/>
            <w:hideMark/>
          </w:tcPr>
          <w:p w14:paraId="60004D45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37" w:type="dxa"/>
            <w:hideMark/>
          </w:tcPr>
          <w:p w14:paraId="06A13EE4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7A91F2DF" w14:textId="77777777" w:rsidTr="003A51F2">
        <w:tc>
          <w:tcPr>
            <w:tcW w:w="1530" w:type="dxa"/>
            <w:shd w:val="clear" w:color="auto" w:fill="auto"/>
            <w:noWrap/>
          </w:tcPr>
          <w:p w14:paraId="6F6A8D6A" w14:textId="5D91A328" w:rsidR="003A51F2" w:rsidRPr="009339E0" w:rsidRDefault="003A51F2" w:rsidP="003A51F2">
            <w:pPr>
              <w:pStyle w:val="TableText"/>
            </w:pPr>
            <w:r w:rsidRPr="009339E0">
              <w:t>Ehlers et al., 2014</w:t>
            </w:r>
            <w:hyperlink w:anchor="_ENREF_9" w:tooltip="Ehlers, 2014 #4295" w:history="1">
              <w:r w:rsidR="00C82E3A" w:rsidRPr="009339E0">
                <w:fldChar w:fldCharType="begin">
                  <w:fldData xml:space="preserve">PEVuZE5vdGU+PENpdGU+PEF1dGhvcj5FaGxlcnM8L0F1dGhvcj48WWVhcj4yMDE0PC9ZZWFyPjxS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FaGxlcnM8L0F1dGhvcj48WWVhcj4yMDE0PC9ZZWFyPjxS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9</w:t>
              </w:r>
              <w:r w:rsidR="00C82E3A" w:rsidRPr="009339E0">
                <w:fldChar w:fldCharType="end"/>
              </w:r>
            </w:hyperlink>
          </w:p>
          <w:p w14:paraId="65C005FB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692" w:type="dxa"/>
          </w:tcPr>
          <w:p w14:paraId="12B24C5F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57" w:type="dxa"/>
            <w:shd w:val="clear" w:color="auto" w:fill="auto"/>
          </w:tcPr>
          <w:p w14:paraId="5D289859" w14:textId="77777777" w:rsidR="003A51F2" w:rsidRPr="009339E0" w:rsidRDefault="003A51F2" w:rsidP="003A51F2">
            <w:pPr>
              <w:pStyle w:val="TableText"/>
            </w:pPr>
            <w:r w:rsidRPr="009339E0">
              <w:t>Interaction between condition and Linear time effects: F=5.40, df=2, 176.80, p = 0.005</w:t>
            </w:r>
          </w:p>
        </w:tc>
        <w:tc>
          <w:tcPr>
            <w:tcW w:w="2084" w:type="dxa"/>
            <w:shd w:val="clear" w:color="auto" w:fill="auto"/>
          </w:tcPr>
          <w:p w14:paraId="7969853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960" w:type="dxa"/>
            <w:shd w:val="clear" w:color="auto" w:fill="auto"/>
          </w:tcPr>
          <w:p w14:paraId="60297F7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37" w:type="dxa"/>
            <w:shd w:val="clear" w:color="auto" w:fill="auto"/>
          </w:tcPr>
          <w:p w14:paraId="330C512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165D46F7" w14:textId="77777777" w:rsidTr="003A51F2">
        <w:tc>
          <w:tcPr>
            <w:tcW w:w="1530" w:type="dxa"/>
            <w:shd w:val="clear" w:color="auto" w:fill="auto"/>
            <w:noWrap/>
          </w:tcPr>
          <w:p w14:paraId="4C1F4D92" w14:textId="6F89557E" w:rsidR="003A51F2" w:rsidRPr="009339E0" w:rsidRDefault="003A51F2" w:rsidP="003A51F2">
            <w:pPr>
              <w:pStyle w:val="TableText"/>
            </w:pPr>
            <w:r w:rsidRPr="009339E0">
              <w:t>Engel et al., 2015</w:t>
            </w:r>
            <w:hyperlink w:anchor="_ENREF_26" w:tooltip="Engel, 2015 #5293" w:history="1">
              <w:r w:rsidR="00C82E3A" w:rsidRPr="009339E0">
                <w:fldChar w:fldCharType="begin">
                  <w:fldData xml:space="preserve">PEVuZE5vdGU+PENpdGU+PEF1dGhvcj5FbmdlbDwvQXV0aG9yPjxZZWFyPjIwMTU8L1llYXI+PFJl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FbmdlbDwvQXV0aG9yPjxZZWFyPjIwMTU8L1llYXI+PFJl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6</w:t>
              </w:r>
              <w:r w:rsidR="00C82E3A" w:rsidRPr="009339E0">
                <w:fldChar w:fldCharType="end"/>
              </w:r>
            </w:hyperlink>
          </w:p>
        </w:tc>
        <w:tc>
          <w:tcPr>
            <w:tcW w:w="1692" w:type="dxa"/>
          </w:tcPr>
          <w:p w14:paraId="67EFBDEB" w14:textId="77777777" w:rsidR="003A51F2" w:rsidRPr="009339E0" w:rsidRDefault="003A51F2" w:rsidP="003A51F2">
            <w:pPr>
              <w:pStyle w:val="TableText"/>
            </w:pPr>
            <w:r w:rsidRPr="009339E0">
              <w:t xml:space="preserve">G1: DESTRESS-PC (Delivery of Self Training and Education for Stressful Situations-Primary Care), a nurse guided online CBT and SIT </w:t>
            </w:r>
          </w:p>
          <w:p w14:paraId="7355BF14" w14:textId="77777777" w:rsidR="003A51F2" w:rsidRPr="009339E0" w:rsidRDefault="003A51F2" w:rsidP="003A51F2">
            <w:pPr>
              <w:pStyle w:val="TableText"/>
            </w:pPr>
            <w:r w:rsidRPr="009339E0">
              <w:t>G2: Optimized UC, usual primary care PTSD treatment augmented with low intensity care management, feedback to the primary care provider, and training of the clinic providers in management of PTSD.</w:t>
            </w:r>
          </w:p>
        </w:tc>
        <w:tc>
          <w:tcPr>
            <w:tcW w:w="2757" w:type="dxa"/>
            <w:shd w:val="clear" w:color="auto" w:fill="auto"/>
          </w:tcPr>
          <w:p w14:paraId="3B9052E2" w14:textId="77777777" w:rsidR="003A51F2" w:rsidRPr="009339E0" w:rsidRDefault="003A51F2" w:rsidP="003A51F2">
            <w:pPr>
              <w:pStyle w:val="TableText"/>
            </w:pPr>
            <w:r w:rsidRPr="009339E0">
              <w:t>PHQ-8 (Major Depression)</w:t>
            </w:r>
          </w:p>
          <w:p w14:paraId="2AC8823E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9394BB4" w14:textId="77777777" w:rsidR="003A51F2" w:rsidRPr="009339E0" w:rsidRDefault="003A51F2" w:rsidP="003A51F2">
            <w:pPr>
              <w:pStyle w:val="TableText"/>
            </w:pPr>
            <w:r w:rsidRPr="009339E0">
              <w:t>G1 Pre-tx: 13.53 (5.43)</w:t>
            </w:r>
          </w:p>
          <w:p w14:paraId="561A27A8" w14:textId="77777777" w:rsidR="003A51F2" w:rsidRPr="009339E0" w:rsidRDefault="003A51F2" w:rsidP="003A51F2">
            <w:pPr>
              <w:pStyle w:val="TableText"/>
            </w:pPr>
            <w:r w:rsidRPr="009339E0">
              <w:t>G1 Post-tx (6 weeks): 11.00 (6.65)</w:t>
            </w:r>
          </w:p>
          <w:p w14:paraId="44704E1E" w14:textId="77777777" w:rsidR="003A51F2" w:rsidRPr="009339E0" w:rsidRDefault="003A51F2" w:rsidP="003A51F2">
            <w:pPr>
              <w:pStyle w:val="TableText"/>
            </w:pPr>
            <w:r w:rsidRPr="009339E0">
              <w:t>G1 Post-tx (12 weeks): 9.66 (7.04)</w:t>
            </w:r>
          </w:p>
          <w:p w14:paraId="2371B8EE" w14:textId="77777777" w:rsidR="003A51F2" w:rsidRPr="009339E0" w:rsidRDefault="003A51F2" w:rsidP="003A51F2">
            <w:pPr>
              <w:pStyle w:val="TableText"/>
            </w:pPr>
            <w:r w:rsidRPr="009339E0">
              <w:t>G1 Post-tx (18 weeks): 10.23 (7.01)</w:t>
            </w:r>
          </w:p>
          <w:p w14:paraId="5CD048BE" w14:textId="77777777" w:rsidR="003A51F2" w:rsidRPr="009339E0" w:rsidRDefault="003A51F2" w:rsidP="003A51F2">
            <w:pPr>
              <w:pStyle w:val="TableText"/>
            </w:pPr>
          </w:p>
          <w:p w14:paraId="3D838966" w14:textId="77777777" w:rsidR="003A51F2" w:rsidRPr="009339E0" w:rsidRDefault="003A51F2" w:rsidP="003A51F2">
            <w:pPr>
              <w:pStyle w:val="TableText"/>
            </w:pPr>
            <w:r w:rsidRPr="009339E0">
              <w:t>G2 Pre-tx: 11.67 (4.65)</w:t>
            </w:r>
          </w:p>
          <w:p w14:paraId="7A3AE8DD" w14:textId="77777777" w:rsidR="003A51F2" w:rsidRPr="009339E0" w:rsidRDefault="003A51F2" w:rsidP="003A51F2">
            <w:pPr>
              <w:pStyle w:val="TableText"/>
            </w:pPr>
            <w:r w:rsidRPr="009339E0">
              <w:t>G2 Post-tx (6 weeks): 10.24 (5.12)</w:t>
            </w:r>
          </w:p>
          <w:p w14:paraId="41046C2F" w14:textId="77777777" w:rsidR="003A51F2" w:rsidRPr="009339E0" w:rsidRDefault="003A51F2" w:rsidP="003A51F2">
            <w:pPr>
              <w:pStyle w:val="TableText"/>
            </w:pPr>
            <w:r w:rsidRPr="009339E0">
              <w:t>G2 Post-tx (12 weeks): 10.40 (6.77)</w:t>
            </w:r>
          </w:p>
          <w:p w14:paraId="61B71154" w14:textId="77777777" w:rsidR="003A51F2" w:rsidRPr="009339E0" w:rsidRDefault="003A51F2" w:rsidP="003A51F2">
            <w:pPr>
              <w:pStyle w:val="TableText"/>
            </w:pPr>
            <w:r w:rsidRPr="009339E0">
              <w:t>G2 Post-tx (18 weeks): 8.96 (5.62)</w:t>
            </w:r>
          </w:p>
          <w:p w14:paraId="47209D94" w14:textId="77777777" w:rsidR="003A51F2" w:rsidRPr="009339E0" w:rsidRDefault="003A51F2" w:rsidP="003A51F2">
            <w:pPr>
              <w:pStyle w:val="TableText"/>
            </w:pPr>
          </w:p>
          <w:p w14:paraId="494A1D58" w14:textId="77777777" w:rsidR="003A51F2" w:rsidRPr="009339E0" w:rsidRDefault="003A51F2" w:rsidP="003A51F2">
            <w:pPr>
              <w:pStyle w:val="TableText"/>
            </w:pPr>
            <w:r w:rsidRPr="009339E0">
              <w:t>Treatment by time interaction, F(3, 186)=2.17, p=0.093</w:t>
            </w:r>
          </w:p>
          <w:p w14:paraId="3B5485FF" w14:textId="77777777" w:rsidR="003A51F2" w:rsidRPr="009339E0" w:rsidRDefault="003A51F2" w:rsidP="003A51F2">
            <w:pPr>
              <w:pStyle w:val="TableText"/>
            </w:pPr>
          </w:p>
          <w:p w14:paraId="34A556FD" w14:textId="77777777" w:rsidR="003A51F2" w:rsidRPr="009339E0" w:rsidRDefault="003A51F2" w:rsidP="003A51F2">
            <w:pPr>
              <w:pStyle w:val="TableText"/>
            </w:pPr>
            <w:r w:rsidRPr="009339E0">
              <w:t>PHQ-15 (Somatic symptoms)Mean (SD)</w:t>
            </w:r>
          </w:p>
          <w:p w14:paraId="4606E919" w14:textId="77777777" w:rsidR="003A51F2" w:rsidRPr="009339E0" w:rsidRDefault="003A51F2" w:rsidP="003A51F2">
            <w:pPr>
              <w:pStyle w:val="TableText"/>
            </w:pPr>
            <w:r w:rsidRPr="009339E0">
              <w:t>G1 Pre-tx: 13.25 (5.64)</w:t>
            </w:r>
          </w:p>
          <w:p w14:paraId="12293EF9" w14:textId="77777777" w:rsidR="003A51F2" w:rsidRPr="009339E0" w:rsidRDefault="003A51F2" w:rsidP="003A51F2">
            <w:pPr>
              <w:pStyle w:val="TableText"/>
            </w:pPr>
            <w:r w:rsidRPr="009339E0">
              <w:t>G1 Post-tx (6 weeks): 11.90 (5.63)</w:t>
            </w:r>
          </w:p>
          <w:p w14:paraId="53619698" w14:textId="77777777" w:rsidR="003A51F2" w:rsidRPr="009339E0" w:rsidRDefault="003A51F2" w:rsidP="003A51F2">
            <w:pPr>
              <w:pStyle w:val="TableText"/>
            </w:pPr>
            <w:r w:rsidRPr="009339E0">
              <w:t>G1 Post-tx (12 weeks): 11.37 (6.70)</w:t>
            </w:r>
          </w:p>
          <w:p w14:paraId="61DB31A3" w14:textId="77777777" w:rsidR="003A51F2" w:rsidRPr="009339E0" w:rsidRDefault="003A51F2" w:rsidP="003A51F2">
            <w:pPr>
              <w:pStyle w:val="TableText"/>
            </w:pPr>
            <w:r w:rsidRPr="009339E0">
              <w:t>G1 Post-tx (18 weeks): 11.38 (6.16)</w:t>
            </w:r>
          </w:p>
        </w:tc>
        <w:tc>
          <w:tcPr>
            <w:tcW w:w="2084" w:type="dxa"/>
            <w:shd w:val="clear" w:color="auto" w:fill="auto"/>
          </w:tcPr>
          <w:p w14:paraId="310C340D" w14:textId="77777777" w:rsidR="003A51F2" w:rsidRPr="009339E0" w:rsidRDefault="003A51F2" w:rsidP="003A51F2">
            <w:pPr>
              <w:pStyle w:val="TableText"/>
            </w:pPr>
            <w:r w:rsidRPr="009339E0">
              <w:t>SF-36</w:t>
            </w:r>
          </w:p>
          <w:p w14:paraId="3C359789" w14:textId="77777777" w:rsidR="003A51F2" w:rsidRPr="009339E0" w:rsidRDefault="003A51F2" w:rsidP="003A51F2">
            <w:pPr>
              <w:pStyle w:val="TableText"/>
            </w:pPr>
            <w:r w:rsidRPr="009339E0">
              <w:t>Means NR</w:t>
            </w:r>
          </w:p>
          <w:p w14:paraId="6F03412D" w14:textId="77777777" w:rsidR="003A51F2" w:rsidRPr="009339E0" w:rsidRDefault="003A51F2" w:rsidP="003A51F2">
            <w:pPr>
              <w:pStyle w:val="TableText"/>
            </w:pPr>
            <w:r w:rsidRPr="009339E0">
              <w:t>Interaction terms, NS</w:t>
            </w:r>
          </w:p>
        </w:tc>
        <w:tc>
          <w:tcPr>
            <w:tcW w:w="2960" w:type="dxa"/>
            <w:shd w:val="clear" w:color="auto" w:fill="auto"/>
          </w:tcPr>
          <w:p w14:paraId="6AE8567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37" w:type="dxa"/>
            <w:shd w:val="clear" w:color="auto" w:fill="auto"/>
          </w:tcPr>
          <w:p w14:paraId="6E498AC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13782968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03D92CB0" w14:textId="3E9EE66B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710"/>
        <w:gridCol w:w="2790"/>
        <w:gridCol w:w="2070"/>
        <w:gridCol w:w="2880"/>
        <w:gridCol w:w="1980"/>
      </w:tblGrid>
      <w:tr w:rsidR="003A51F2" w:rsidRPr="009339E0" w14:paraId="3E0A77A3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30" w:type="dxa"/>
            <w:hideMark/>
          </w:tcPr>
          <w:p w14:paraId="3D940E5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10" w:type="dxa"/>
          </w:tcPr>
          <w:p w14:paraId="73F7E8FD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0" w:type="dxa"/>
            <w:hideMark/>
          </w:tcPr>
          <w:p w14:paraId="08B21EA3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70" w:type="dxa"/>
            <w:hideMark/>
          </w:tcPr>
          <w:p w14:paraId="344DF5E8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880" w:type="dxa"/>
            <w:hideMark/>
          </w:tcPr>
          <w:p w14:paraId="2DDFA2F1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80" w:type="dxa"/>
            <w:hideMark/>
          </w:tcPr>
          <w:p w14:paraId="777AD356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7D4F64BB" w14:textId="77777777" w:rsidTr="003A51F2">
        <w:tc>
          <w:tcPr>
            <w:tcW w:w="1530" w:type="dxa"/>
            <w:shd w:val="clear" w:color="auto" w:fill="auto"/>
            <w:noWrap/>
          </w:tcPr>
          <w:p w14:paraId="329C898C" w14:textId="402B7A96" w:rsidR="003A51F2" w:rsidRPr="009339E0" w:rsidRDefault="003A51F2" w:rsidP="003A51F2">
            <w:pPr>
              <w:pStyle w:val="TableText"/>
            </w:pPr>
            <w:r w:rsidRPr="009339E0">
              <w:t>Engel et al., 2015</w:t>
            </w:r>
            <w:hyperlink w:anchor="_ENREF_26" w:tooltip="Engel, 2015 #5293" w:history="1">
              <w:r w:rsidR="00C82E3A" w:rsidRPr="009339E0">
                <w:fldChar w:fldCharType="begin">
                  <w:fldData xml:space="preserve">PEVuZE5vdGU+PENpdGU+PEF1dGhvcj5FbmdlbDwvQXV0aG9yPjxZZWFyPjIwMTU8L1llYXI+PFJl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FbmdlbDwvQXV0aG9yPjxZZWFyPjIwMTU8L1llYXI+PFJl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6</w:t>
              </w:r>
              <w:r w:rsidR="00C82E3A" w:rsidRPr="009339E0">
                <w:fldChar w:fldCharType="end"/>
              </w:r>
            </w:hyperlink>
          </w:p>
          <w:p w14:paraId="3A5597D3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710" w:type="dxa"/>
          </w:tcPr>
          <w:p w14:paraId="00AE5CF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90" w:type="dxa"/>
            <w:shd w:val="clear" w:color="auto" w:fill="auto"/>
          </w:tcPr>
          <w:p w14:paraId="3C300A27" w14:textId="77777777" w:rsidR="003A51F2" w:rsidRPr="009339E0" w:rsidRDefault="003A51F2" w:rsidP="003A51F2">
            <w:pPr>
              <w:pStyle w:val="TableText"/>
            </w:pPr>
            <w:r w:rsidRPr="009339E0">
              <w:t>G2 Pre-tx: 13.31 (5.04)</w:t>
            </w:r>
          </w:p>
          <w:p w14:paraId="1A023F08" w14:textId="77777777" w:rsidR="003A51F2" w:rsidRPr="009339E0" w:rsidRDefault="003A51F2" w:rsidP="003A51F2">
            <w:pPr>
              <w:pStyle w:val="TableText"/>
            </w:pPr>
            <w:r w:rsidRPr="009339E0">
              <w:t>G2 Post-tx (6 weeks): 11.86 (5.18)</w:t>
            </w:r>
          </w:p>
          <w:p w14:paraId="6338D212" w14:textId="77777777" w:rsidR="003A51F2" w:rsidRPr="009339E0" w:rsidRDefault="003A51F2" w:rsidP="003A51F2">
            <w:pPr>
              <w:pStyle w:val="TableText"/>
            </w:pPr>
            <w:r w:rsidRPr="009339E0">
              <w:t>G2 Post-tx (12 weeks): 12.16 (6.80)</w:t>
            </w:r>
          </w:p>
          <w:p w14:paraId="15DFF746" w14:textId="77777777" w:rsidR="003A51F2" w:rsidRPr="009339E0" w:rsidRDefault="003A51F2" w:rsidP="003A51F2">
            <w:pPr>
              <w:pStyle w:val="TableText"/>
            </w:pPr>
            <w:r w:rsidRPr="009339E0">
              <w:t>G2 Post-tx (18 weeks): 10.79 (6.48)</w:t>
            </w:r>
          </w:p>
          <w:p w14:paraId="4C1E0023" w14:textId="77777777" w:rsidR="003A51F2" w:rsidRPr="009339E0" w:rsidRDefault="003A51F2" w:rsidP="003A51F2">
            <w:pPr>
              <w:pStyle w:val="TableText"/>
            </w:pPr>
            <w:r w:rsidRPr="009339E0">
              <w:t>Interaction terms, NS</w:t>
            </w:r>
          </w:p>
        </w:tc>
        <w:tc>
          <w:tcPr>
            <w:tcW w:w="2070" w:type="dxa"/>
            <w:shd w:val="clear" w:color="auto" w:fill="auto"/>
          </w:tcPr>
          <w:p w14:paraId="35F8120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880" w:type="dxa"/>
            <w:shd w:val="clear" w:color="auto" w:fill="auto"/>
          </w:tcPr>
          <w:p w14:paraId="08D8BC83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80" w:type="dxa"/>
            <w:shd w:val="clear" w:color="auto" w:fill="auto"/>
          </w:tcPr>
          <w:p w14:paraId="7DC4ADE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0A22301C" w14:textId="77777777" w:rsidTr="003A51F2">
        <w:tblPrEx>
          <w:tblCellMar>
            <w:left w:w="29" w:type="dxa"/>
            <w:right w:w="29" w:type="dxa"/>
          </w:tblCellMar>
        </w:tblPrEx>
        <w:tc>
          <w:tcPr>
            <w:tcW w:w="1530" w:type="dxa"/>
          </w:tcPr>
          <w:p w14:paraId="69D84B99" w14:textId="74F27EB1" w:rsidR="003A51F2" w:rsidRPr="009339E0" w:rsidRDefault="003A51F2" w:rsidP="003A51F2">
            <w:pPr>
              <w:pStyle w:val="TableText"/>
            </w:pPr>
            <w:r w:rsidRPr="009339E0">
              <w:t>Fecteau et al., 1999</w:t>
            </w:r>
            <w:hyperlink w:anchor="_ENREF_38" w:tooltip="Fecteau, 1999 #2001" w:history="1">
              <w:r w:rsidR="00C82E3A" w:rsidRPr="009339E0">
                <w:fldChar w:fldCharType="begin">
                  <w:fldData xml:space="preserve">PEVuZE5vdGU+PENpdGU+PEF1dGhvcj5GZWN0ZWF1PC9BdXRob3I+PFllYXI+MTk5OTwvWWVhcj48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ZWN0ZWF1PC9BdXRob3I+PFllYXI+MTk5OTwvWWVhcj48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8</w:t>
              </w:r>
              <w:r w:rsidR="00C82E3A" w:rsidRPr="009339E0">
                <w:fldChar w:fldCharType="end"/>
              </w:r>
            </w:hyperlink>
          </w:p>
        </w:tc>
        <w:tc>
          <w:tcPr>
            <w:tcW w:w="1710" w:type="dxa"/>
          </w:tcPr>
          <w:p w14:paraId="29D91B8D" w14:textId="77777777" w:rsidR="003A51F2" w:rsidRPr="009339E0" w:rsidRDefault="003A51F2" w:rsidP="003A51F2">
            <w:pPr>
              <w:pStyle w:val="TableText"/>
            </w:pPr>
            <w:r w:rsidRPr="009339E0">
              <w:t xml:space="preserve">G1: CBT-mixed </w:t>
            </w:r>
          </w:p>
          <w:p w14:paraId="0902CA71" w14:textId="77777777" w:rsidR="003A51F2" w:rsidRPr="009339E0" w:rsidRDefault="003A51F2" w:rsidP="003A51F2">
            <w:pPr>
              <w:pStyle w:val="TableText"/>
            </w:pPr>
            <w:r w:rsidRPr="009339E0">
              <w:t>(Coping skills, exposure-therapy, and cognitive restructuring)</w:t>
            </w:r>
          </w:p>
          <w:p w14:paraId="4B1CF8D6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790" w:type="dxa"/>
            <w:hideMark/>
          </w:tcPr>
          <w:p w14:paraId="318314E4" w14:textId="77777777" w:rsidR="003A51F2" w:rsidRPr="009339E0" w:rsidRDefault="003A51F2" w:rsidP="003A51F2">
            <w:pPr>
              <w:pStyle w:val="TableText"/>
            </w:pPr>
            <w:r w:rsidRPr="009339E0">
              <w:t>BAI</w:t>
            </w:r>
          </w:p>
          <w:p w14:paraId="0CC53EEE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D) </w:t>
            </w:r>
          </w:p>
          <w:p w14:paraId="060BEA9C" w14:textId="77777777" w:rsidR="003A51F2" w:rsidRPr="009339E0" w:rsidRDefault="003A51F2" w:rsidP="003A51F2">
            <w:pPr>
              <w:pStyle w:val="TableText"/>
            </w:pPr>
            <w:r w:rsidRPr="009339E0">
              <w:t>G1 Pre-tx: 30.6 (7.4)</w:t>
            </w:r>
          </w:p>
          <w:p w14:paraId="1234145A" w14:textId="77777777" w:rsidR="003A51F2" w:rsidRPr="009339E0" w:rsidRDefault="003A51F2" w:rsidP="003A51F2">
            <w:pPr>
              <w:pStyle w:val="TableText"/>
            </w:pPr>
            <w:r w:rsidRPr="009339E0">
              <w:t>G1 Post-tx: 15.8 (13.8)</w:t>
            </w:r>
          </w:p>
          <w:p w14:paraId="72FD8494" w14:textId="77777777" w:rsidR="003A51F2" w:rsidRPr="009339E0" w:rsidRDefault="003A51F2" w:rsidP="003A51F2">
            <w:pPr>
              <w:pStyle w:val="TableText"/>
            </w:pPr>
          </w:p>
          <w:p w14:paraId="02D41157" w14:textId="77777777" w:rsidR="003A51F2" w:rsidRPr="009339E0" w:rsidRDefault="003A51F2" w:rsidP="003A51F2">
            <w:pPr>
              <w:pStyle w:val="TableText"/>
            </w:pPr>
            <w:r w:rsidRPr="009339E0">
              <w:t>G2 Pre-tx: 34.8 (15.8)</w:t>
            </w:r>
          </w:p>
          <w:p w14:paraId="1CA9D58E" w14:textId="77777777" w:rsidR="003A51F2" w:rsidRPr="009339E0" w:rsidRDefault="003A51F2" w:rsidP="003A51F2">
            <w:pPr>
              <w:pStyle w:val="TableText"/>
            </w:pPr>
            <w:r w:rsidRPr="009339E0">
              <w:t>G2 Post-tx: 32.0 (13.3)</w:t>
            </w:r>
          </w:p>
          <w:p w14:paraId="3A725CBD" w14:textId="77777777" w:rsidR="003A51F2" w:rsidRPr="009339E0" w:rsidRDefault="003A51F2" w:rsidP="003A51F2">
            <w:pPr>
              <w:pStyle w:val="TableText"/>
            </w:pPr>
          </w:p>
          <w:p w14:paraId="505C9953" w14:textId="77777777" w:rsidR="003A51F2" w:rsidRPr="009339E0" w:rsidRDefault="003A51F2" w:rsidP="003A51F2">
            <w:pPr>
              <w:pStyle w:val="TableText"/>
            </w:pPr>
            <w:r w:rsidRPr="009339E0">
              <w:t xml:space="preserve">Group effect, p-value &lt;0.05 </w:t>
            </w:r>
          </w:p>
          <w:p w14:paraId="0B72D6C1" w14:textId="77777777" w:rsidR="003A51F2" w:rsidRPr="009339E0" w:rsidRDefault="003A51F2" w:rsidP="003A51F2">
            <w:pPr>
              <w:pStyle w:val="TableText"/>
            </w:pPr>
          </w:p>
          <w:p w14:paraId="4FA5562C" w14:textId="77777777" w:rsidR="003A51F2" w:rsidRPr="009339E0" w:rsidRDefault="003A51F2" w:rsidP="003A51F2">
            <w:pPr>
              <w:pStyle w:val="TableText"/>
            </w:pPr>
            <w:r w:rsidRPr="009339E0">
              <w:t>Follow up for G1 Only</w:t>
            </w:r>
          </w:p>
          <w:p w14:paraId="14E7A855" w14:textId="77777777" w:rsidR="003A51F2" w:rsidRPr="009339E0" w:rsidRDefault="003A51F2" w:rsidP="003A51F2">
            <w:pPr>
              <w:pStyle w:val="TableText"/>
            </w:pPr>
            <w:r w:rsidRPr="009339E0">
              <w:t>BAI</w:t>
            </w:r>
          </w:p>
          <w:p w14:paraId="16319042" w14:textId="77777777" w:rsidR="003A51F2" w:rsidRPr="009339E0" w:rsidRDefault="003A51F2" w:rsidP="003A51F2">
            <w:pPr>
              <w:pStyle w:val="TableText"/>
            </w:pPr>
            <w:r w:rsidRPr="009339E0">
              <w:t>G1 Pre-tx: 30.6 (7.4)</w:t>
            </w:r>
          </w:p>
          <w:p w14:paraId="0678037B" w14:textId="77777777" w:rsidR="003A51F2" w:rsidRPr="009339E0" w:rsidRDefault="003A51F2" w:rsidP="003A51F2">
            <w:pPr>
              <w:pStyle w:val="TableText"/>
            </w:pPr>
            <w:r w:rsidRPr="009339E0">
              <w:t>G1 Post-tx: 15.8 (13.8)</w:t>
            </w:r>
          </w:p>
          <w:p w14:paraId="452A2E72" w14:textId="77777777" w:rsidR="003A51F2" w:rsidRPr="009339E0" w:rsidRDefault="003A51F2" w:rsidP="003A51F2">
            <w:pPr>
              <w:pStyle w:val="TableText"/>
            </w:pPr>
            <w:r w:rsidRPr="009339E0">
              <w:t>G1 3 mth FU: 16.9 (13.8)</w:t>
            </w:r>
          </w:p>
          <w:p w14:paraId="7E449E0E" w14:textId="77777777" w:rsidR="003A51F2" w:rsidRPr="009339E0" w:rsidRDefault="003A51F2" w:rsidP="003A51F2">
            <w:pPr>
              <w:pStyle w:val="TableText"/>
            </w:pPr>
            <w:r w:rsidRPr="009339E0">
              <w:t>G1 6 mth FU: 16.8 (11.8)</w:t>
            </w:r>
          </w:p>
          <w:p w14:paraId="29708CB4" w14:textId="77777777" w:rsidR="003A51F2" w:rsidRPr="009339E0" w:rsidRDefault="003A51F2" w:rsidP="003A51F2">
            <w:pPr>
              <w:pStyle w:val="TableText"/>
            </w:pPr>
          </w:p>
          <w:p w14:paraId="5DD2948E" w14:textId="77777777" w:rsidR="003A51F2" w:rsidRPr="009339E0" w:rsidRDefault="003A51F2" w:rsidP="003A51F2">
            <w:pPr>
              <w:pStyle w:val="TableText"/>
            </w:pPr>
            <w:r w:rsidRPr="009339E0">
              <w:t>Change at 3 mths, p&lt;0.05 (n = 10)</w:t>
            </w:r>
          </w:p>
          <w:p w14:paraId="7299EA25" w14:textId="77777777" w:rsidR="003A51F2" w:rsidRPr="009339E0" w:rsidRDefault="003A51F2" w:rsidP="003A51F2">
            <w:pPr>
              <w:pStyle w:val="TableText"/>
            </w:pPr>
            <w:r w:rsidRPr="009339E0">
              <w:t>Change at 6 mths, p&lt;0.01 (n = 8)</w:t>
            </w:r>
          </w:p>
          <w:p w14:paraId="15B87020" w14:textId="77777777" w:rsidR="003A51F2" w:rsidRPr="009339E0" w:rsidRDefault="003A51F2" w:rsidP="003A51F2">
            <w:pPr>
              <w:pStyle w:val="TableText"/>
            </w:pPr>
          </w:p>
          <w:p w14:paraId="5FB237A4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530D7B6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742E1D3" w14:textId="77777777" w:rsidR="003A51F2" w:rsidRPr="009339E0" w:rsidRDefault="003A51F2" w:rsidP="003A51F2">
            <w:pPr>
              <w:pStyle w:val="TableText"/>
            </w:pPr>
            <w:r w:rsidRPr="009339E0">
              <w:t>G1 Pre-tx: 26.3 (9.8)</w:t>
            </w:r>
          </w:p>
          <w:p w14:paraId="6BDE2E39" w14:textId="77777777" w:rsidR="003A51F2" w:rsidRPr="009339E0" w:rsidRDefault="003A51F2" w:rsidP="003A51F2">
            <w:pPr>
              <w:pStyle w:val="TableText"/>
            </w:pPr>
            <w:r w:rsidRPr="009339E0">
              <w:t>G1 Post-tx: 20.1 (17.1)</w:t>
            </w:r>
          </w:p>
          <w:p w14:paraId="45A020FD" w14:textId="77777777" w:rsidR="003A51F2" w:rsidRPr="009339E0" w:rsidRDefault="003A51F2" w:rsidP="003A51F2">
            <w:pPr>
              <w:pStyle w:val="TableText"/>
            </w:pPr>
          </w:p>
          <w:p w14:paraId="2B1E737C" w14:textId="77777777" w:rsidR="003A51F2" w:rsidRPr="009339E0" w:rsidRDefault="003A51F2" w:rsidP="003A51F2">
            <w:pPr>
              <w:pStyle w:val="TableText"/>
            </w:pPr>
            <w:r w:rsidRPr="009339E0">
              <w:t xml:space="preserve">G2 Pre-tx: 27.9 (10.5) </w:t>
            </w:r>
          </w:p>
          <w:p w14:paraId="4A413343" w14:textId="77777777" w:rsidR="003A51F2" w:rsidRPr="009339E0" w:rsidRDefault="003A51F2" w:rsidP="003A51F2">
            <w:pPr>
              <w:pStyle w:val="TableText"/>
            </w:pPr>
            <w:r w:rsidRPr="009339E0">
              <w:t>G2 Post-tx: 24.7 (8.1)</w:t>
            </w:r>
          </w:p>
        </w:tc>
        <w:tc>
          <w:tcPr>
            <w:tcW w:w="2070" w:type="dxa"/>
            <w:hideMark/>
          </w:tcPr>
          <w:p w14:paraId="42587BA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880" w:type="dxa"/>
            <w:hideMark/>
          </w:tcPr>
          <w:p w14:paraId="578CF8E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80" w:type="dxa"/>
            <w:hideMark/>
          </w:tcPr>
          <w:p w14:paraId="5636A9F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C9C666E" w14:textId="77777777" w:rsidR="003A51F2" w:rsidRPr="009339E0" w:rsidRDefault="003A51F2" w:rsidP="003A51F2"/>
    <w:p w14:paraId="77127601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A4601B9" w14:textId="70FA638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710"/>
        <w:gridCol w:w="2875"/>
        <w:gridCol w:w="1985"/>
        <w:gridCol w:w="2880"/>
        <w:gridCol w:w="1980"/>
      </w:tblGrid>
      <w:tr w:rsidR="003A51F2" w:rsidRPr="009339E0" w14:paraId="75586160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ABCC557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06EB57C0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87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D921C9F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8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960B842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8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E89942B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F060772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BFA31B6" w14:textId="77777777" w:rsidTr="003A51F2">
        <w:tc>
          <w:tcPr>
            <w:tcW w:w="153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A9C8C38" w14:textId="51C64409" w:rsidR="003A51F2" w:rsidRPr="009339E0" w:rsidRDefault="003A51F2" w:rsidP="003A51F2">
            <w:pPr>
              <w:pStyle w:val="TableText"/>
            </w:pPr>
            <w:r w:rsidRPr="009339E0">
              <w:t>Fecteau et al., 1999</w:t>
            </w:r>
            <w:hyperlink w:anchor="_ENREF_38" w:tooltip="Fecteau, 1999 #2001" w:history="1">
              <w:r w:rsidR="00C82E3A" w:rsidRPr="009339E0">
                <w:fldChar w:fldCharType="begin">
                  <w:fldData xml:space="preserve">PEVuZE5vdGU+PENpdGU+PEF1dGhvcj5GZWN0ZWF1PC9BdXRob3I+PFllYXI+MTk5OTwvWWVhcj48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ZWN0ZWF1PC9BdXRob3I+PFllYXI+MTk5OTwvWWVhcj48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8</w:t>
              </w:r>
              <w:r w:rsidR="00C82E3A" w:rsidRPr="009339E0">
                <w:fldChar w:fldCharType="end"/>
              </w:r>
            </w:hyperlink>
          </w:p>
          <w:p w14:paraId="42BC335C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90B234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87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B55CA0A" w14:textId="77777777" w:rsidR="003A51F2" w:rsidRPr="009339E0" w:rsidRDefault="003A51F2" w:rsidP="003A51F2">
            <w:pPr>
              <w:pStyle w:val="TableText"/>
            </w:pPr>
            <w:r w:rsidRPr="009339E0">
              <w:t>Group effect, NS</w:t>
            </w:r>
          </w:p>
          <w:p w14:paraId="3534BAA6" w14:textId="77777777" w:rsidR="003A51F2" w:rsidRPr="009339E0" w:rsidRDefault="003A51F2" w:rsidP="003A51F2">
            <w:pPr>
              <w:pStyle w:val="TableText"/>
            </w:pPr>
          </w:p>
          <w:p w14:paraId="42E9440D" w14:textId="77777777" w:rsidR="003A51F2" w:rsidRPr="009339E0" w:rsidRDefault="003A51F2" w:rsidP="003A51F2">
            <w:pPr>
              <w:pStyle w:val="TableText"/>
            </w:pPr>
            <w:r w:rsidRPr="009339E0">
              <w:t>Follow up for G1 Only</w:t>
            </w:r>
          </w:p>
          <w:p w14:paraId="09E48716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1F1EFABC" w14:textId="77777777" w:rsidR="003A51F2" w:rsidRPr="009339E0" w:rsidRDefault="003A51F2" w:rsidP="003A51F2">
            <w:pPr>
              <w:pStyle w:val="TableText"/>
            </w:pPr>
            <w:r w:rsidRPr="009339E0">
              <w:t>G1 Pre-tx: 26.3 (9.8)</w:t>
            </w:r>
          </w:p>
          <w:p w14:paraId="0285CA6E" w14:textId="77777777" w:rsidR="003A51F2" w:rsidRPr="009339E0" w:rsidRDefault="003A51F2" w:rsidP="003A51F2">
            <w:pPr>
              <w:pStyle w:val="TableText"/>
            </w:pPr>
            <w:r w:rsidRPr="009339E0">
              <w:t>G1 Post-tx: 20.1 (17.1)</w:t>
            </w:r>
          </w:p>
          <w:p w14:paraId="61B3800D" w14:textId="77777777" w:rsidR="003A51F2" w:rsidRPr="009339E0" w:rsidRDefault="003A51F2" w:rsidP="003A51F2">
            <w:pPr>
              <w:pStyle w:val="TableText"/>
            </w:pPr>
            <w:r w:rsidRPr="009339E0">
              <w:t>G1 3 mth FU: 19.6 (15.6)</w:t>
            </w:r>
          </w:p>
          <w:p w14:paraId="3E44655E" w14:textId="77777777" w:rsidR="003A51F2" w:rsidRPr="009339E0" w:rsidRDefault="003A51F2" w:rsidP="003A51F2">
            <w:pPr>
              <w:pStyle w:val="TableText"/>
            </w:pPr>
            <w:r w:rsidRPr="009339E0">
              <w:t>G1 6 mth FU: 15.9 (11.0)**</w:t>
            </w:r>
          </w:p>
          <w:p w14:paraId="60F18E2E" w14:textId="77777777" w:rsidR="003A51F2" w:rsidRPr="009339E0" w:rsidRDefault="003A51F2" w:rsidP="003A51F2">
            <w:pPr>
              <w:pStyle w:val="TableText"/>
            </w:pPr>
            <w:r w:rsidRPr="009339E0">
              <w:t>Change at 3 mths, NS (n = 10)</w:t>
            </w:r>
          </w:p>
          <w:p w14:paraId="2DE85C0B" w14:textId="77777777" w:rsidR="003A51F2" w:rsidRPr="009339E0" w:rsidRDefault="003A51F2" w:rsidP="003A51F2">
            <w:pPr>
              <w:pStyle w:val="TableText"/>
            </w:pPr>
            <w:r w:rsidRPr="009339E0">
              <w:t>Change at 6 mths, NS (n = 8)</w:t>
            </w:r>
          </w:p>
        </w:tc>
        <w:tc>
          <w:tcPr>
            <w:tcW w:w="198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61FE9F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8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15F65A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3CB5EA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195D277E" w14:textId="77777777" w:rsidTr="003A51F2">
        <w:tc>
          <w:tcPr>
            <w:tcW w:w="15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0851EA30" w14:textId="78CEE7F5" w:rsidR="003A51F2" w:rsidRPr="009339E0" w:rsidRDefault="003A51F2" w:rsidP="003A51F2">
            <w:pPr>
              <w:pStyle w:val="TableText"/>
            </w:pPr>
            <w:r w:rsidRPr="009339E0">
              <w:t>Foa et al., 1999</w:t>
            </w:r>
            <w:hyperlink w:anchor="_ENREF_14" w:tooltip="Foa, 1999 #1106" w:history="1">
              <w:r w:rsidR="00C82E3A" w:rsidRPr="009339E0">
                <w:fldChar w:fldCharType="begin">
                  <w:fldData xml:space="preserve">PEVuZE5vdGU+PENpdGU+PEF1dGhvcj5Gb2E8L0F1dGhvcj48WWVhcj4xOTk5PC9ZZWFyPjxSZWNO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b2E8L0F1dGhvcj48WWVhcj4xOTk5PC9ZZWFyPjxSZWNO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4</w:t>
              </w:r>
              <w:r w:rsidR="00C82E3A" w:rsidRPr="009339E0">
                <w:fldChar w:fldCharType="end"/>
              </w:r>
            </w:hyperlink>
          </w:p>
          <w:p w14:paraId="4991E976" w14:textId="7B1AD625" w:rsidR="003A51F2" w:rsidRPr="009339E0" w:rsidRDefault="003A51F2" w:rsidP="003A51F2">
            <w:pPr>
              <w:pStyle w:val="TableText"/>
            </w:pPr>
            <w:r w:rsidRPr="009339E0">
              <w:t>Zoellner et al., 1999</w:t>
            </w:r>
            <w:hyperlink w:anchor="_ENREF_134" w:tooltip="Zoellner, 1999 #3307" w:history="1">
              <w:r w:rsidR="00C82E3A" w:rsidRPr="009339E0">
                <w:fldChar w:fldCharType="begin">
                  <w:fldData xml:space="preserve">PEVuZE5vdGU+PENpdGU+PEF1dGhvcj5ab2VsbG5lcjwvQXV0aG9yPjxZZWFyPjE5OTk8L1llYXI+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ab2VsbG5lcjwvQXV0aG9yPjxZZWFyPjE5OTk8L1llYXI+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4</w:t>
              </w:r>
              <w:r w:rsidR="00C82E3A" w:rsidRPr="009339E0">
                <w:fldChar w:fldCharType="end"/>
              </w:r>
            </w:hyperlink>
          </w:p>
          <w:p w14:paraId="7DB62C47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50CDACE2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 (PE)</w:t>
            </w:r>
          </w:p>
          <w:p w14:paraId="7D6E3523" w14:textId="77777777" w:rsidR="003A51F2" w:rsidRPr="009339E0" w:rsidRDefault="003A51F2" w:rsidP="003A51F2">
            <w:pPr>
              <w:pStyle w:val="TableText"/>
            </w:pPr>
            <w:r w:rsidRPr="009339E0">
              <w:t xml:space="preserve">G2: CBT, coping skills therapy </w:t>
            </w:r>
          </w:p>
          <w:p w14:paraId="07F97428" w14:textId="77777777" w:rsidR="003A51F2" w:rsidRPr="009339E0" w:rsidRDefault="003A51F2" w:rsidP="003A51F2">
            <w:pPr>
              <w:pStyle w:val="TableText"/>
            </w:pPr>
            <w:r w:rsidRPr="009339E0">
              <w:t>SIT</w:t>
            </w:r>
          </w:p>
          <w:p w14:paraId="07E9E080" w14:textId="77777777" w:rsidR="003A51F2" w:rsidRPr="009339E0" w:rsidRDefault="003A51F2" w:rsidP="003A51F2">
            <w:pPr>
              <w:pStyle w:val="TableText"/>
            </w:pPr>
            <w:r w:rsidRPr="009339E0">
              <w:t xml:space="preserve">G3: CBT-mixed </w:t>
            </w:r>
          </w:p>
          <w:p w14:paraId="32564A4B" w14:textId="77777777" w:rsidR="003A51F2" w:rsidRPr="009339E0" w:rsidRDefault="003A51F2" w:rsidP="003A51F2">
            <w:pPr>
              <w:pStyle w:val="TableText"/>
            </w:pPr>
            <w:r w:rsidRPr="009339E0">
              <w:t>Combined treatment (PE and SIT)</w:t>
            </w:r>
          </w:p>
          <w:p w14:paraId="336CF723" w14:textId="77777777" w:rsidR="003A51F2" w:rsidRPr="009339E0" w:rsidRDefault="003A51F2" w:rsidP="003A51F2">
            <w:pPr>
              <w:pStyle w:val="TableText"/>
            </w:pPr>
            <w:r w:rsidRPr="009339E0">
              <w:t>G4: WL</w:t>
            </w:r>
          </w:p>
        </w:tc>
        <w:tc>
          <w:tcPr>
            <w:tcW w:w="287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651D606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3C8C9BFE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17.58 (11.29)</w:t>
            </w:r>
            <w:r w:rsidRPr="009339E0">
              <w:br/>
              <w:t>G1 Post-tx: 5.75 (4.77)</w:t>
            </w:r>
            <w:r w:rsidRPr="009339E0">
              <w:br/>
              <w:t>G1 3 mth FU: 8.02 (6.77)</w:t>
            </w:r>
            <w:r w:rsidRPr="009339E0">
              <w:br/>
              <w:t xml:space="preserve">G1 6 mth FU: 6.85 (5.61) </w:t>
            </w:r>
            <w:r w:rsidRPr="009339E0">
              <w:br/>
              <w:t>G1 12 mth FU: 6.15 (7.73)</w:t>
            </w:r>
          </w:p>
          <w:p w14:paraId="794923D4" w14:textId="77777777" w:rsidR="003A51F2" w:rsidRPr="009339E0" w:rsidRDefault="003A51F2" w:rsidP="003A51F2">
            <w:pPr>
              <w:pStyle w:val="TableText"/>
            </w:pPr>
          </w:p>
          <w:p w14:paraId="05F083F0" w14:textId="77777777" w:rsidR="003A51F2" w:rsidRPr="009339E0" w:rsidRDefault="003A51F2" w:rsidP="003A51F2">
            <w:pPr>
              <w:pStyle w:val="TableText"/>
            </w:pPr>
            <w:r w:rsidRPr="009339E0">
              <w:t>G2 Pre-tx: 21.73 (11.02)</w:t>
            </w:r>
            <w:r w:rsidRPr="009339E0">
              <w:br/>
              <w:t>G2 Post-tx: 10.05 (8.06)</w:t>
            </w:r>
            <w:r w:rsidRPr="009339E0">
              <w:br/>
              <w:t>G2 3 mth FU: 14.58 (12.16)</w:t>
            </w:r>
            <w:r w:rsidRPr="009339E0">
              <w:br/>
              <w:t>G2 6 mth FU: 13.54 (12.51)</w:t>
            </w:r>
            <w:r w:rsidRPr="009339E0">
              <w:br/>
              <w:t>G2 12 mth FU: 11.92 (14.48)</w:t>
            </w:r>
            <w:r w:rsidRPr="009339E0">
              <w:br/>
            </w:r>
            <w:r w:rsidRPr="009339E0">
              <w:br/>
              <w:t>G3 Pre-tx: 21.36 (10.51)</w:t>
            </w:r>
            <w:r w:rsidRPr="009339E0">
              <w:br/>
              <w:t>G3 Post-tx: 10.49 (9.90)</w:t>
            </w:r>
            <w:r w:rsidRPr="009339E0">
              <w:br/>
              <w:t>G3 3 mth FU: 13.65 (10.53)</w:t>
            </w:r>
            <w:r w:rsidRPr="009339E0">
              <w:br/>
              <w:t>G3 6 mth FU: 10.00 (9.46)</w:t>
            </w:r>
            <w:r w:rsidRPr="009339E0">
              <w:br/>
              <w:t>G3 12 mth FU: 11.88 (9.92)</w:t>
            </w:r>
          </w:p>
          <w:p w14:paraId="770254D8" w14:textId="77777777" w:rsidR="003A51F2" w:rsidRPr="009339E0" w:rsidRDefault="003A51F2" w:rsidP="003A51F2">
            <w:pPr>
              <w:pStyle w:val="TableText"/>
            </w:pPr>
          </w:p>
          <w:p w14:paraId="2F7DC753" w14:textId="77777777" w:rsidR="003A51F2" w:rsidRPr="009339E0" w:rsidRDefault="003A51F2" w:rsidP="003A51F2">
            <w:pPr>
              <w:pStyle w:val="TableText"/>
            </w:pPr>
            <w:r w:rsidRPr="009339E0">
              <w:t>G4 Pre-tx: 25.21 (11.20)</w:t>
            </w:r>
            <w:r w:rsidRPr="009339E0">
              <w:br/>
              <w:t>G4 Post-tx: 22.10 (14.97)</w:t>
            </w:r>
          </w:p>
          <w:p w14:paraId="07548184" w14:textId="77777777" w:rsidR="003A51F2" w:rsidRPr="009339E0" w:rsidRDefault="003A51F2" w:rsidP="003A51F2">
            <w:pPr>
              <w:pStyle w:val="TableText"/>
            </w:pPr>
          </w:p>
          <w:p w14:paraId="4FF94792" w14:textId="77777777" w:rsidR="003A51F2" w:rsidRPr="009339E0" w:rsidRDefault="003A51F2" w:rsidP="003A51F2">
            <w:pPr>
              <w:pStyle w:val="TableText"/>
            </w:pPr>
            <w:r w:rsidRPr="009339E0">
              <w:t>Main Effect, p&lt;0.01</w:t>
            </w:r>
          </w:p>
          <w:p w14:paraId="293B82BC" w14:textId="77777777" w:rsidR="003A51F2" w:rsidRPr="009339E0" w:rsidRDefault="003A51F2" w:rsidP="003A51F2">
            <w:pPr>
              <w:pStyle w:val="TableText"/>
            </w:pPr>
            <w:r w:rsidRPr="009339E0">
              <w:t>G1 vs. G4, p&lt;0.001</w:t>
            </w:r>
          </w:p>
          <w:p w14:paraId="6B131FD7" w14:textId="77777777" w:rsidR="003A51F2" w:rsidRPr="009339E0" w:rsidRDefault="003A51F2" w:rsidP="003A51F2">
            <w:pPr>
              <w:pStyle w:val="TableText"/>
            </w:pPr>
            <w:r w:rsidRPr="009339E0">
              <w:t>G2 vs. G4, p&lt;0.05</w:t>
            </w:r>
          </w:p>
          <w:p w14:paraId="57B96820" w14:textId="77777777" w:rsidR="003A51F2" w:rsidRPr="009339E0" w:rsidRDefault="003A51F2" w:rsidP="003A51F2">
            <w:pPr>
              <w:pStyle w:val="TableText"/>
            </w:pPr>
            <w:r w:rsidRPr="009339E0">
              <w:t>G3 vs. G4, p&lt;0.05</w:t>
            </w:r>
          </w:p>
          <w:p w14:paraId="7EDC788D" w14:textId="77777777" w:rsidR="003A51F2" w:rsidRPr="009339E0" w:rsidRDefault="003A51F2" w:rsidP="003A51F2">
            <w:pPr>
              <w:pStyle w:val="TableText"/>
            </w:pPr>
          </w:p>
          <w:p w14:paraId="6B09ACC3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98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D35924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8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B3974C0" w14:textId="77777777" w:rsidR="003A51F2" w:rsidRPr="009339E0" w:rsidRDefault="003A51F2" w:rsidP="003A51F2">
            <w:pPr>
              <w:pStyle w:val="TableText"/>
            </w:pPr>
            <w:r w:rsidRPr="009339E0">
              <w:t>Social Adjustment Scale - Global</w:t>
            </w:r>
            <w:r w:rsidRPr="009339E0">
              <w:br/>
              <w:t>Mean (SD)</w:t>
            </w:r>
            <w:r w:rsidRPr="009339E0">
              <w:br/>
              <w:t>G1 Pre-tx: 3.73 (0.83)</w:t>
            </w:r>
            <w:r w:rsidRPr="009339E0">
              <w:br/>
              <w:t>G1 Post-tx: 2.45 (0.60)</w:t>
            </w:r>
            <w:r w:rsidRPr="009339E0">
              <w:br/>
              <w:t>G1 3 mth FU: 2.58 (0.69)</w:t>
            </w:r>
            <w:r w:rsidRPr="009339E0">
              <w:br/>
              <w:t>G1 6 mth FU: 2.33 (0.84)</w:t>
            </w:r>
            <w:r w:rsidRPr="009339E0">
              <w:br/>
              <w:t>G1 12 mth FU: 2.69 (0.87)</w:t>
            </w:r>
          </w:p>
          <w:p w14:paraId="2640C431" w14:textId="77777777" w:rsidR="003A51F2" w:rsidRPr="009339E0" w:rsidRDefault="003A51F2" w:rsidP="003A51F2">
            <w:pPr>
              <w:pStyle w:val="TableText"/>
            </w:pPr>
          </w:p>
          <w:p w14:paraId="1DB3487F" w14:textId="77777777" w:rsidR="003A51F2" w:rsidRPr="009339E0" w:rsidRDefault="003A51F2" w:rsidP="003A51F2">
            <w:pPr>
              <w:pStyle w:val="TableText"/>
            </w:pPr>
            <w:r w:rsidRPr="009339E0">
              <w:t>G2 Pre-tx: 3.79 (1.23)</w:t>
            </w:r>
            <w:r w:rsidRPr="009339E0">
              <w:br/>
              <w:t>G2 Post-tx: 2.68 (1.00)</w:t>
            </w:r>
            <w:r w:rsidRPr="009339E0">
              <w:br/>
              <w:t>G2 3 mth FU: 3.00 (1.37)</w:t>
            </w:r>
            <w:r w:rsidRPr="009339E0">
              <w:br/>
              <w:t>G2 6 mth FU: 2.83 (1.10)</w:t>
            </w:r>
            <w:r w:rsidRPr="009339E0">
              <w:br/>
              <w:t>G2 12 mth FU: 3.00 (1.30)</w:t>
            </w:r>
            <w:r w:rsidRPr="009339E0">
              <w:br/>
            </w:r>
            <w:r w:rsidRPr="009339E0">
              <w:br/>
              <w:t>G3 Pre-tx: 4.00 (1.11)</w:t>
            </w:r>
            <w:r w:rsidRPr="009339E0">
              <w:br/>
              <w:t>G3 Post-tx: 2.95 (1.33)</w:t>
            </w:r>
            <w:r w:rsidRPr="009339E0">
              <w:br/>
              <w:t>G3 3 mth FU: 3.37 (1.46)</w:t>
            </w:r>
            <w:r w:rsidRPr="009339E0">
              <w:br/>
              <w:t>G3 6 mth FU: 2.94 (1.55)</w:t>
            </w:r>
            <w:r w:rsidRPr="009339E0">
              <w:br/>
              <w:t>G3 12 mth FU: 3.13 (2.03)</w:t>
            </w:r>
            <w:r w:rsidRPr="009339E0">
              <w:br/>
            </w:r>
            <w:r w:rsidRPr="009339E0">
              <w:br/>
              <w:t>G4 Pre-tx: 3.93 (1.16)</w:t>
            </w:r>
            <w:r w:rsidRPr="009339E0">
              <w:br/>
              <w:t>G4 Post-tx: 3.73 (1.10)</w:t>
            </w:r>
          </w:p>
          <w:p w14:paraId="01F0E890" w14:textId="77777777" w:rsidR="003A51F2" w:rsidRPr="009339E0" w:rsidRDefault="003A51F2" w:rsidP="003A51F2">
            <w:pPr>
              <w:pStyle w:val="TableText"/>
            </w:pPr>
          </w:p>
          <w:p w14:paraId="1216872D" w14:textId="77777777" w:rsidR="003A51F2" w:rsidRPr="009339E0" w:rsidRDefault="003A51F2" w:rsidP="003A51F2">
            <w:pPr>
              <w:pStyle w:val="TableText"/>
            </w:pPr>
            <w:r w:rsidRPr="009339E0">
              <w:t>Treatment Effect, p&lt;0.05</w:t>
            </w:r>
          </w:p>
          <w:p w14:paraId="054C78EF" w14:textId="77777777" w:rsidR="003A51F2" w:rsidRPr="009339E0" w:rsidRDefault="003A51F2" w:rsidP="003A51F2">
            <w:pPr>
              <w:pStyle w:val="TableText"/>
            </w:pPr>
            <w:r w:rsidRPr="009339E0">
              <w:t>G1 vs. G4, p&lt;0.01</w:t>
            </w:r>
          </w:p>
          <w:p w14:paraId="61C81A0D" w14:textId="77777777" w:rsidR="003A51F2" w:rsidRPr="009339E0" w:rsidRDefault="003A51F2" w:rsidP="003A51F2">
            <w:pPr>
              <w:pStyle w:val="TableText"/>
            </w:pPr>
            <w:r w:rsidRPr="009339E0">
              <w:t>G2 vs. G4, p=0.08</w:t>
            </w:r>
          </w:p>
          <w:p w14:paraId="549C4B86" w14:textId="77777777" w:rsidR="003A51F2" w:rsidRPr="009339E0" w:rsidRDefault="003A51F2" w:rsidP="003A51F2">
            <w:pPr>
              <w:pStyle w:val="TableText"/>
            </w:pPr>
            <w:r w:rsidRPr="009339E0">
              <w:t>G3 vs. G4, p=0.09</w:t>
            </w:r>
          </w:p>
          <w:p w14:paraId="0B0A359D" w14:textId="77777777" w:rsidR="003A51F2" w:rsidRPr="009339E0" w:rsidRDefault="003A51F2" w:rsidP="003A51F2">
            <w:pPr>
              <w:pStyle w:val="TableText"/>
            </w:pPr>
            <w:r w:rsidRPr="009339E0">
              <w:t>Active treatments did not differ from one another, p=0.14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1B78B0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25C0DD19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2EED721" w14:textId="50C8DE8D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530"/>
        <w:gridCol w:w="1710"/>
        <w:gridCol w:w="2875"/>
        <w:gridCol w:w="1985"/>
        <w:gridCol w:w="2880"/>
        <w:gridCol w:w="1980"/>
      </w:tblGrid>
      <w:tr w:rsidR="003A51F2" w:rsidRPr="009339E0" w14:paraId="193BCAB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FBFFF07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13A79B11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87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FF4A7C1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8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7D46305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8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9E76A5D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DE870CA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D8431C1" w14:textId="77777777" w:rsidTr="003A51F2">
        <w:tc>
          <w:tcPr>
            <w:tcW w:w="15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25DD1724" w14:textId="474D8E4F" w:rsidR="003A51F2" w:rsidRPr="009339E0" w:rsidRDefault="003A51F2" w:rsidP="003A51F2">
            <w:pPr>
              <w:pStyle w:val="TableText"/>
            </w:pPr>
            <w:r w:rsidRPr="009339E0">
              <w:t>Foa et al., 1999</w:t>
            </w:r>
            <w:hyperlink w:anchor="_ENREF_14" w:tooltip="Foa, 1999 #1106" w:history="1">
              <w:r w:rsidR="00C82E3A" w:rsidRPr="009339E0">
                <w:fldChar w:fldCharType="begin">
                  <w:fldData xml:space="preserve">PEVuZE5vdGU+PENpdGU+PEF1dGhvcj5Gb2E8L0F1dGhvcj48WWVhcj4xOTk5PC9ZZWFyPjxSZWNO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b2E8L0F1dGhvcj48WWVhcj4xOTk5PC9ZZWFyPjxSZWNO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4</w:t>
              </w:r>
              <w:r w:rsidR="00C82E3A" w:rsidRPr="009339E0">
                <w:fldChar w:fldCharType="end"/>
              </w:r>
            </w:hyperlink>
          </w:p>
          <w:p w14:paraId="2DCD8430" w14:textId="39A0BC81" w:rsidR="003A51F2" w:rsidRPr="009339E0" w:rsidRDefault="003A51F2" w:rsidP="003A51F2">
            <w:pPr>
              <w:pStyle w:val="TableText"/>
            </w:pPr>
            <w:r w:rsidRPr="009339E0">
              <w:t>Zoellner et al., 1999</w:t>
            </w:r>
            <w:hyperlink w:anchor="_ENREF_134" w:tooltip="Zoellner, 1999 #3307" w:history="1">
              <w:r w:rsidR="00C82E3A" w:rsidRPr="009339E0">
                <w:fldChar w:fldCharType="begin">
                  <w:fldData xml:space="preserve">PEVuZE5vdGU+PENpdGU+PEF1dGhvcj5ab2VsbG5lcjwvQXV0aG9yPjxZZWFyPjE5OTk8L1llYXI+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ab2VsbG5lcjwvQXV0aG9yPjxZZWFyPjE5OTk8L1llYXI+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4</w:t>
              </w:r>
              <w:r w:rsidR="00C82E3A" w:rsidRPr="009339E0">
                <w:fldChar w:fldCharType="end"/>
              </w:r>
            </w:hyperlink>
          </w:p>
          <w:p w14:paraId="4055038C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875F11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87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FAEFA62" w14:textId="77777777" w:rsidR="003A51F2" w:rsidRPr="009339E0" w:rsidRDefault="003A51F2" w:rsidP="003A51F2">
            <w:pPr>
              <w:pStyle w:val="TableText"/>
            </w:pPr>
            <w:r w:rsidRPr="009339E0">
              <w:t>G1 vs. G3, p&lt;0.025</w:t>
            </w:r>
          </w:p>
          <w:p w14:paraId="76C88B8B" w14:textId="77777777" w:rsidR="003A51F2" w:rsidRPr="009339E0" w:rsidRDefault="003A51F2" w:rsidP="003A51F2">
            <w:pPr>
              <w:pStyle w:val="TableText"/>
            </w:pPr>
            <w:r w:rsidRPr="009339E0">
              <w:t>G1 vs. G2, p=0.06</w:t>
            </w:r>
          </w:p>
          <w:p w14:paraId="069E3CC6" w14:textId="77777777" w:rsidR="003A51F2" w:rsidRPr="009339E0" w:rsidRDefault="003A51F2" w:rsidP="003A51F2">
            <w:pPr>
              <w:pStyle w:val="TableText"/>
            </w:pPr>
          </w:p>
          <w:p w14:paraId="7F8E3358" w14:textId="77777777" w:rsidR="003A51F2" w:rsidRPr="009339E0" w:rsidRDefault="003A51F2" w:rsidP="003A51F2">
            <w:pPr>
              <w:pStyle w:val="TableText"/>
            </w:pPr>
            <w:r w:rsidRPr="009339E0">
              <w:t>STAI-State</w:t>
            </w:r>
            <w:r w:rsidRPr="009339E0">
              <w:br/>
              <w:t>Mean (SD)</w:t>
            </w:r>
            <w:r w:rsidRPr="009339E0">
              <w:br/>
              <w:t>G1 Pre-tx: 49.95 (13.70)</w:t>
            </w:r>
            <w:r w:rsidRPr="009339E0">
              <w:br/>
              <w:t>G1 Post-tx: 32.43 (10.93)</w:t>
            </w:r>
            <w:r w:rsidRPr="009339E0">
              <w:br/>
              <w:t>G1 3 mth FU: 37.16 (11.80)</w:t>
            </w:r>
            <w:r w:rsidRPr="009339E0">
              <w:br/>
              <w:t>G1 6 mth FU: 34.95 (11.45)</w:t>
            </w:r>
            <w:r w:rsidRPr="009339E0">
              <w:br/>
              <w:t>G1 12 mth FU: 34.84 (12.43)</w:t>
            </w:r>
            <w:r w:rsidRPr="009339E0">
              <w:br/>
            </w:r>
            <w:r w:rsidRPr="009339E0">
              <w:br/>
              <w:t>G2 Pre-tx: 51.50 (13.37)</w:t>
            </w:r>
            <w:r w:rsidRPr="009339E0">
              <w:br/>
              <w:t>G2 Post-tx: 39.07 (11.55)</w:t>
            </w:r>
            <w:r w:rsidRPr="009339E0">
              <w:br/>
              <w:t>G2 3 mth FU: 41.26 (14.02)</w:t>
            </w:r>
            <w:r w:rsidRPr="009339E0">
              <w:br/>
              <w:t>G2 6 mth FU: 43.33 (17.01)</w:t>
            </w:r>
            <w:r w:rsidRPr="009339E0">
              <w:br/>
              <w:t>G2 12 mth FU: 42.46 (16.98)</w:t>
            </w:r>
          </w:p>
          <w:p w14:paraId="0D54B8BF" w14:textId="77777777" w:rsidR="003A51F2" w:rsidRPr="009339E0" w:rsidRDefault="003A51F2" w:rsidP="003A51F2">
            <w:pPr>
              <w:pStyle w:val="TableText"/>
            </w:pPr>
            <w:r w:rsidRPr="009339E0">
              <w:br/>
              <w:t>G3 Pre-tx: 50.66 (15.37)</w:t>
            </w:r>
            <w:r w:rsidRPr="009339E0">
              <w:br/>
              <w:t>G3 Post-tx: 40.55 (15.41)</w:t>
            </w:r>
            <w:r w:rsidRPr="009339E0">
              <w:br/>
              <w:t>G3 3 mth FU: 43.74 (15.27)</w:t>
            </w:r>
            <w:r w:rsidRPr="009339E0">
              <w:br/>
              <w:t>G3 6 mth FU: 41.12 (14.77)</w:t>
            </w:r>
            <w:r w:rsidRPr="009339E0">
              <w:br/>
              <w:t>G3 12 mth FU: 38.75 (13.29)</w:t>
            </w:r>
            <w:r w:rsidRPr="009339E0">
              <w:br/>
            </w:r>
            <w:r w:rsidRPr="009339E0">
              <w:br/>
              <w:t>G4 Pre-tx: 51.44 (12.60)</w:t>
            </w:r>
            <w:r w:rsidRPr="009339E0">
              <w:br/>
              <w:t>G4 Post-tx: 50.40 (13.80)</w:t>
            </w:r>
          </w:p>
          <w:p w14:paraId="064041F2" w14:textId="77777777" w:rsidR="003A51F2" w:rsidRPr="009339E0" w:rsidRDefault="003A51F2" w:rsidP="003A51F2">
            <w:pPr>
              <w:pStyle w:val="TableText"/>
            </w:pPr>
          </w:p>
          <w:p w14:paraId="6A2E8A1F" w14:textId="77777777" w:rsidR="003A51F2" w:rsidRPr="009339E0" w:rsidRDefault="003A51F2" w:rsidP="003A51F2">
            <w:pPr>
              <w:pStyle w:val="TableText"/>
            </w:pPr>
            <w:r w:rsidRPr="009339E0">
              <w:t>Main Effect, p&lt;0.01</w:t>
            </w:r>
          </w:p>
          <w:p w14:paraId="1675C3B8" w14:textId="77777777" w:rsidR="003A51F2" w:rsidRPr="009339E0" w:rsidRDefault="003A51F2" w:rsidP="003A51F2">
            <w:pPr>
              <w:pStyle w:val="TableText"/>
            </w:pPr>
            <w:r w:rsidRPr="009339E0">
              <w:t>G1 vs. G4, p&lt;0.001</w:t>
            </w:r>
          </w:p>
          <w:p w14:paraId="3EE2385E" w14:textId="77777777" w:rsidR="003A51F2" w:rsidRPr="009339E0" w:rsidRDefault="003A51F2" w:rsidP="003A51F2">
            <w:pPr>
              <w:pStyle w:val="TableText"/>
            </w:pPr>
            <w:r w:rsidRPr="009339E0">
              <w:t>G2 vs. G4, p=0.11</w:t>
            </w:r>
          </w:p>
          <w:p w14:paraId="079955C7" w14:textId="77777777" w:rsidR="003A51F2" w:rsidRPr="009339E0" w:rsidRDefault="003A51F2" w:rsidP="003A51F2">
            <w:pPr>
              <w:pStyle w:val="TableText"/>
            </w:pPr>
            <w:r w:rsidRPr="009339E0">
              <w:t>G3 vs. G4, p=0.14</w:t>
            </w:r>
          </w:p>
          <w:p w14:paraId="207C6ECA" w14:textId="77777777" w:rsidR="003A51F2" w:rsidRPr="009339E0" w:rsidRDefault="003A51F2" w:rsidP="003A51F2">
            <w:pPr>
              <w:pStyle w:val="TableText"/>
            </w:pPr>
            <w:r w:rsidRPr="009339E0">
              <w:br/>
              <w:t>G2 vs. G3, NS</w:t>
            </w:r>
          </w:p>
          <w:p w14:paraId="60B2F766" w14:textId="77777777" w:rsidR="003A51F2" w:rsidRPr="009339E0" w:rsidRDefault="003A51F2" w:rsidP="003A51F2">
            <w:pPr>
              <w:pStyle w:val="TableText"/>
            </w:pPr>
            <w:r w:rsidRPr="009339E0">
              <w:t>G1 vs. G2, p&lt;0.025</w:t>
            </w:r>
          </w:p>
          <w:p w14:paraId="4CC9F0DA" w14:textId="77777777" w:rsidR="003A51F2" w:rsidRPr="009339E0" w:rsidRDefault="003A51F2" w:rsidP="003A51F2">
            <w:pPr>
              <w:pStyle w:val="TableText"/>
            </w:pPr>
            <w:r w:rsidRPr="009339E0">
              <w:t>G1 vs. G3, p&lt;0.01</w:t>
            </w:r>
          </w:p>
        </w:tc>
        <w:tc>
          <w:tcPr>
            <w:tcW w:w="198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A29AB24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8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B977D04" w14:textId="77777777" w:rsidR="003A51F2" w:rsidRPr="009339E0" w:rsidRDefault="003A51F2" w:rsidP="003A51F2">
            <w:pPr>
              <w:pStyle w:val="TableText"/>
            </w:pPr>
            <w:r w:rsidRPr="009339E0">
              <w:br/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DA3BC8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13758146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DED0AD6" w14:textId="450E9D2A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710"/>
        <w:gridCol w:w="2880"/>
        <w:gridCol w:w="1980"/>
        <w:gridCol w:w="2880"/>
        <w:gridCol w:w="1980"/>
      </w:tblGrid>
      <w:tr w:rsidR="003A51F2" w:rsidRPr="009339E0" w14:paraId="68B70B85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9C57442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1709CA84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8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DAAE8D1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0B282F9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8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B577DC5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680DD50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65784E3" w14:textId="77777777" w:rsidTr="003A51F2">
        <w:trPr>
          <w:cantSplit/>
        </w:trPr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5141D5C4" w14:textId="0E9DB91E" w:rsidR="003A51F2" w:rsidRPr="009339E0" w:rsidRDefault="003A51F2" w:rsidP="003A51F2">
            <w:pPr>
              <w:pStyle w:val="TableText"/>
            </w:pPr>
            <w:r w:rsidRPr="009339E0">
              <w:t>Foa et al., 2005</w:t>
            </w:r>
            <w:hyperlink w:anchor="_ENREF_12" w:tooltip="Foa, 2005 #656" w:history="1">
              <w:r w:rsidR="00C82E3A" w:rsidRPr="009339E0">
                <w:fldChar w:fldCharType="begin">
                  <w:fldData xml:space="preserve">PEVuZE5vdGU+PENpdGU+PEF1dGhvcj5Gb2E8L0F1dGhvcj48WWVhcj4yMDA1PC9ZZWFyPjxSZWNO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b2E8L0F1dGhvcj48WWVhcj4yMDA1PC9ZZWFyPjxSZWNO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2</w:t>
              </w:r>
              <w:r w:rsidR="00C82E3A" w:rsidRPr="009339E0">
                <w:fldChar w:fldCharType="end"/>
              </w:r>
            </w:hyperlink>
          </w:p>
          <w:p w14:paraId="65B2A1FC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0FD1BF6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(PE)</w:t>
            </w:r>
          </w:p>
          <w:p w14:paraId="592676EB" w14:textId="77777777" w:rsidR="003A51F2" w:rsidRPr="009339E0" w:rsidRDefault="003A51F2" w:rsidP="003A51F2">
            <w:pPr>
              <w:pStyle w:val="TableText"/>
            </w:pPr>
            <w:r w:rsidRPr="009339E0">
              <w:t xml:space="preserve">G2: CBT-mixed </w:t>
            </w:r>
          </w:p>
          <w:p w14:paraId="33AD0B4F" w14:textId="77777777" w:rsidR="003A51F2" w:rsidRPr="009339E0" w:rsidRDefault="003A51F2" w:rsidP="003A51F2">
            <w:pPr>
              <w:pStyle w:val="TableText"/>
            </w:pPr>
            <w:r w:rsidRPr="009339E0">
              <w:t xml:space="preserve">(PE plus CR) </w:t>
            </w:r>
          </w:p>
          <w:p w14:paraId="1097ABCC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5A65946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  <w:r w:rsidRPr="009339E0">
              <w:br/>
              <w:t>Mean (SD)</w:t>
            </w:r>
            <w:r w:rsidRPr="009339E0">
              <w:br/>
              <w:t>G1 Pre-tx: 26.1 (9.9)</w:t>
            </w:r>
            <w:r w:rsidRPr="009339E0">
              <w:br/>
              <w:t>G1 Post-tx: 14.6 (13.8)</w:t>
            </w:r>
            <w:r w:rsidRPr="009339E0">
              <w:br/>
            </w:r>
            <w:r w:rsidRPr="009339E0">
              <w:br/>
              <w:t>G2 Pre-tx: 23.4 (9.3)</w:t>
            </w:r>
            <w:r w:rsidRPr="009339E0">
              <w:br/>
              <w:t>G2 Post-tx: 13.8 (12.9)</w:t>
            </w:r>
            <w:r w:rsidRPr="009339E0">
              <w:br/>
            </w:r>
            <w:r w:rsidRPr="009339E0">
              <w:br/>
              <w:t>G3 Pre-tx: 23.6 (10.3)</w:t>
            </w:r>
            <w:r w:rsidRPr="009339E0">
              <w:br/>
              <w:t>G3 Post-tx: 21.0 (10.7)</w:t>
            </w:r>
          </w:p>
          <w:p w14:paraId="79BB93B0" w14:textId="77777777" w:rsidR="003A51F2" w:rsidRPr="009339E0" w:rsidRDefault="003A51F2" w:rsidP="003A51F2">
            <w:pPr>
              <w:pStyle w:val="TableText"/>
            </w:pPr>
            <w:r w:rsidRPr="009339E0">
              <w:t xml:space="preserve"> </w:t>
            </w:r>
          </w:p>
          <w:p w14:paraId="2C1DCF29" w14:textId="77777777" w:rsidR="003A51F2" w:rsidRPr="009339E0" w:rsidRDefault="003A51F2" w:rsidP="003A51F2">
            <w:pPr>
              <w:pStyle w:val="TableText"/>
            </w:pPr>
            <w:r w:rsidRPr="009339E0">
              <w:t>Group X Time interaction, p&lt;0.001</w:t>
            </w:r>
          </w:p>
          <w:p w14:paraId="0EA11411" w14:textId="77777777" w:rsidR="003A51F2" w:rsidRPr="009339E0" w:rsidRDefault="003A51F2" w:rsidP="003A51F2">
            <w:pPr>
              <w:pStyle w:val="TableText"/>
            </w:pPr>
            <w:r w:rsidRPr="009339E0">
              <w:t>G1 vs. G3, p&lt;0.05</w:t>
            </w:r>
          </w:p>
          <w:p w14:paraId="548B7E2E" w14:textId="77777777" w:rsidR="003A51F2" w:rsidRPr="009339E0" w:rsidRDefault="003A51F2" w:rsidP="003A51F2">
            <w:pPr>
              <w:pStyle w:val="TableText"/>
            </w:pPr>
            <w:r w:rsidRPr="009339E0">
              <w:t>G2 vs. G3, p&lt;0.05</w:t>
            </w:r>
          </w:p>
          <w:p w14:paraId="067498C9" w14:textId="77777777" w:rsidR="003A51F2" w:rsidRPr="009339E0" w:rsidRDefault="003A51F2" w:rsidP="003A51F2">
            <w:pPr>
              <w:pStyle w:val="TableText"/>
            </w:pPr>
            <w:r w:rsidRPr="009339E0">
              <w:t>G1 vs. G2, ns</w:t>
            </w:r>
          </w:p>
          <w:p w14:paraId="421603FA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1A3670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4B5911A" w14:textId="77777777" w:rsidR="003A51F2" w:rsidRPr="009339E0" w:rsidRDefault="003A51F2" w:rsidP="003A51F2">
            <w:pPr>
              <w:pStyle w:val="TableText"/>
            </w:pPr>
            <w:r w:rsidRPr="009339E0">
              <w:t>Social Adjustment Scale - Work</w:t>
            </w:r>
            <w:r w:rsidRPr="009339E0">
              <w:br/>
              <w:t>Mean (SD)</w:t>
            </w:r>
            <w:r w:rsidRPr="009339E0">
              <w:br/>
              <w:t>G1 Pre-tx: 3.4 (1.2)</w:t>
            </w:r>
            <w:r w:rsidRPr="009339E0">
              <w:br/>
              <w:t>G1 Post-tx: 2.8 (1.4)</w:t>
            </w:r>
            <w:r w:rsidRPr="009339E0">
              <w:br/>
            </w:r>
            <w:r w:rsidRPr="009339E0">
              <w:br/>
              <w:t>G2 Pre-tx: 3.2 (1.2)</w:t>
            </w:r>
            <w:r w:rsidRPr="009339E0">
              <w:br/>
              <w:t>G2 Post-tx: 2.7 (1.4)</w:t>
            </w:r>
            <w:r w:rsidRPr="009339E0">
              <w:br/>
            </w:r>
            <w:r w:rsidRPr="009339E0">
              <w:br/>
              <w:t>G3 Pre-tx: 3.4 (1.5)</w:t>
            </w:r>
            <w:r w:rsidRPr="009339E0">
              <w:br/>
              <w:t>G3 Post-tx: 3.5 (1.3)</w:t>
            </w:r>
          </w:p>
          <w:p w14:paraId="548C6670" w14:textId="77777777" w:rsidR="003A51F2" w:rsidRPr="009339E0" w:rsidRDefault="003A51F2" w:rsidP="003A51F2">
            <w:pPr>
              <w:pStyle w:val="TableText"/>
            </w:pPr>
          </w:p>
          <w:p w14:paraId="2942C848" w14:textId="77777777" w:rsidR="003A51F2" w:rsidRPr="009339E0" w:rsidRDefault="003A51F2" w:rsidP="003A51F2">
            <w:pPr>
              <w:pStyle w:val="TableText"/>
            </w:pPr>
            <w:r w:rsidRPr="009339E0">
              <w:t>Group X Time interaction, p=0.059</w:t>
            </w:r>
            <w:r w:rsidRPr="009339E0">
              <w:br/>
            </w:r>
            <w:r w:rsidRPr="009339E0">
              <w:br/>
              <w:t>Social Adjustment Scale-Social</w:t>
            </w:r>
            <w:r w:rsidRPr="009339E0">
              <w:br/>
              <w:t>Mean (SD)</w:t>
            </w:r>
            <w:r w:rsidRPr="009339E0">
              <w:br/>
              <w:t>G1 Pre-tx: 4.1 (1.0)</w:t>
            </w:r>
            <w:r w:rsidRPr="009339E0">
              <w:br/>
              <w:t>G1 Post-tx: 3.5 (1.3)</w:t>
            </w:r>
            <w:r w:rsidRPr="009339E0">
              <w:br/>
            </w:r>
            <w:r w:rsidRPr="009339E0">
              <w:br/>
              <w:t>G2 Pre-tx: 4.0 (1.0)</w:t>
            </w:r>
            <w:r w:rsidRPr="009339E0">
              <w:br/>
              <w:t>G2 Post-tx: 3.3 (1.2)</w:t>
            </w:r>
            <w:r w:rsidRPr="009339E0">
              <w:br/>
            </w:r>
            <w:r w:rsidRPr="009339E0">
              <w:br/>
              <w:t>G3 Pre-tx: 4.0 (1.2)</w:t>
            </w:r>
            <w:r w:rsidRPr="009339E0">
              <w:br/>
              <w:t>G3 Post-tx: 3.8 (1.1)</w:t>
            </w:r>
          </w:p>
          <w:p w14:paraId="020A33B9" w14:textId="77777777" w:rsidR="003A51F2" w:rsidRPr="009339E0" w:rsidRDefault="003A51F2" w:rsidP="003A51F2">
            <w:pPr>
              <w:pStyle w:val="TableText"/>
            </w:pPr>
          </w:p>
          <w:p w14:paraId="5C6EF135" w14:textId="77777777" w:rsidR="003A51F2" w:rsidRPr="009339E0" w:rsidRDefault="003A51F2" w:rsidP="003A51F2">
            <w:pPr>
              <w:pStyle w:val="TableText"/>
            </w:pPr>
            <w:r w:rsidRPr="009339E0">
              <w:t>Group X Time interaction, ns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728768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691D79F" w14:textId="77777777" w:rsidR="003A51F2" w:rsidRPr="009339E0" w:rsidRDefault="003A51F2" w:rsidP="003A51F2"/>
    <w:p w14:paraId="5409E2D3" w14:textId="77777777" w:rsidR="003A51F2" w:rsidRPr="009339E0" w:rsidRDefault="003A51F2" w:rsidP="003A51F2">
      <w:pPr>
        <w:spacing w:after="160" w:line="259" w:lineRule="auto"/>
      </w:pPr>
      <w:r w:rsidRPr="009339E0">
        <w:br w:type="page"/>
      </w:r>
    </w:p>
    <w:p w14:paraId="1A4FA06E" w14:textId="5CB03B3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710"/>
        <w:gridCol w:w="2880"/>
        <w:gridCol w:w="2185"/>
        <w:gridCol w:w="2675"/>
        <w:gridCol w:w="1980"/>
      </w:tblGrid>
      <w:tr w:rsidR="003A51F2" w:rsidRPr="009339E0" w14:paraId="0DB08ED0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BCA6563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1EA08778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8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F79CDDB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18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EDAF41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67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0D22224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874A37B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92E3333" w14:textId="77777777" w:rsidTr="003A51F2">
        <w:trPr>
          <w:cantSplit/>
        </w:trPr>
        <w:tc>
          <w:tcPr>
            <w:tcW w:w="0" w:type="dxa"/>
            <w:noWrap/>
          </w:tcPr>
          <w:p w14:paraId="49636EF8" w14:textId="1D464258" w:rsidR="003A51F2" w:rsidRPr="009339E0" w:rsidRDefault="003A51F2" w:rsidP="003A51F2">
            <w:pPr>
              <w:pStyle w:val="TableText"/>
              <w:rPr>
                <w:rFonts w:eastAsia="Times New Roman"/>
              </w:rPr>
            </w:pPr>
            <w:r w:rsidRPr="009339E0">
              <w:rPr>
                <w:rFonts w:eastAsia="Times New Roman"/>
              </w:rPr>
              <w:t>Fonzo et al., 2017</w:t>
            </w:r>
            <w:hyperlink w:anchor="_ENREF_137" w:tooltip="Fonzo, 2017 #6058" w:history="1">
              <w:r w:rsidR="00C82E3A" w:rsidRPr="009339E0">
                <w:rPr>
                  <w:rFonts w:eastAsia="Times New Roman"/>
                </w:rPr>
                <w:fldChar w:fldCharType="begin">
                  <w:fldData xml:space="preserve">PEVuZE5vdGU+PENpdGU+PEF1dGhvcj5Gb256bzwvQXV0aG9yPjxZZWFyPjIwMTc8L1llYXI+PFJl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</w:fldData>
                </w:fldChar>
              </w:r>
              <w:r w:rsidR="00C82E3A">
                <w:rPr>
                  <w:rFonts w:eastAsia="Times New Roman"/>
                </w:rPr>
                <w:instrText xml:space="preserve"> ADDIN EN.CITE </w:instrText>
              </w:r>
              <w:r w:rsidR="00C82E3A">
                <w:rPr>
                  <w:rFonts w:eastAsia="Times New Roman"/>
                </w:rPr>
                <w:fldChar w:fldCharType="begin">
                  <w:fldData xml:space="preserve">PEVuZE5vdGU+PENpdGU+PEF1dGhvcj5Gb256bzwvQXV0aG9yPjxZZWFyPjIwMTc8L1llYXI+PFJl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</w:fldData>
                </w:fldChar>
              </w:r>
              <w:r w:rsidR="00C82E3A">
                <w:rPr>
                  <w:rFonts w:eastAsia="Times New Roman"/>
                </w:rPr>
                <w:instrText xml:space="preserve"> ADDIN EN.CITE.DATA </w:instrText>
              </w:r>
              <w:r w:rsidR="00C82E3A">
                <w:rPr>
                  <w:rFonts w:eastAsia="Times New Roman"/>
                </w:rPr>
              </w:r>
              <w:r w:rsidR="00C82E3A">
                <w:rPr>
                  <w:rFonts w:eastAsia="Times New Roman"/>
                </w:rPr>
                <w:fldChar w:fldCharType="end"/>
              </w:r>
              <w:r w:rsidR="00C82E3A" w:rsidRPr="009339E0">
                <w:rPr>
                  <w:rFonts w:eastAsia="Times New Roman"/>
                </w:rPr>
              </w:r>
              <w:r w:rsidR="00C82E3A" w:rsidRPr="009339E0">
                <w:rPr>
                  <w:rFonts w:eastAsia="Times New Roman"/>
                </w:rPr>
                <w:fldChar w:fldCharType="separate"/>
              </w:r>
              <w:r w:rsidR="00C82E3A" w:rsidRPr="00C82E3A">
                <w:rPr>
                  <w:rFonts w:ascii="Times New Roman" w:eastAsia="Times New Roman" w:hAnsi="Times New Roman" w:cs="Times New Roman"/>
                  <w:noProof/>
                  <w:vertAlign w:val="superscript"/>
                </w:rPr>
                <w:t>137</w:t>
              </w:r>
              <w:r w:rsidR="00C82E3A" w:rsidRPr="009339E0">
                <w:rPr>
                  <w:rFonts w:eastAsia="Times New Roman"/>
                </w:rPr>
                <w:fldChar w:fldCharType="end"/>
              </w:r>
            </w:hyperlink>
          </w:p>
          <w:p w14:paraId="06A4FCC9" w14:textId="52172F65" w:rsidR="003A51F2" w:rsidRPr="009339E0" w:rsidRDefault="003A51F2" w:rsidP="003A51F2">
            <w:pPr>
              <w:pStyle w:val="TableText"/>
            </w:pPr>
            <w:r w:rsidRPr="009339E0">
              <w:rPr>
                <w:rFonts w:eastAsia="Times New Roman"/>
              </w:rPr>
              <w:t>Fonzo et al., 2017</w:t>
            </w:r>
            <w:hyperlink w:anchor="_ENREF_21" w:tooltip="Fonzo, 2017 #6057" w:history="1">
              <w:r w:rsidR="00C82E3A" w:rsidRPr="009339E0">
                <w:rPr>
                  <w:rFonts w:eastAsia="Times New Roman"/>
                </w:rPr>
                <w:fldChar w:fldCharType="begin">
                  <w:fldData xml:space="preserve">PEVuZE5vdGU+PENpdGU+PEF1dGhvcj5Gb256bzwvQXV0aG9yPjxZZWFyPjIwMTc8L1llYXI+PFJl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</w:fldData>
                </w:fldChar>
              </w:r>
              <w:r w:rsidR="00C82E3A">
                <w:rPr>
                  <w:rFonts w:eastAsia="Times New Roman"/>
                </w:rPr>
                <w:instrText xml:space="preserve"> ADDIN EN.CITE </w:instrText>
              </w:r>
              <w:r w:rsidR="00C82E3A">
                <w:rPr>
                  <w:rFonts w:eastAsia="Times New Roman"/>
                </w:rPr>
                <w:fldChar w:fldCharType="begin">
                  <w:fldData xml:space="preserve">PEVuZE5vdGU+PENpdGU+PEF1dGhvcj5Gb256bzwvQXV0aG9yPjxZZWFyPjIwMTc8L1llYXI+PFJl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</w:fldData>
                </w:fldChar>
              </w:r>
              <w:r w:rsidR="00C82E3A">
                <w:rPr>
                  <w:rFonts w:eastAsia="Times New Roman"/>
                </w:rPr>
                <w:instrText xml:space="preserve"> ADDIN EN.CITE.DATA </w:instrText>
              </w:r>
              <w:r w:rsidR="00C82E3A">
                <w:rPr>
                  <w:rFonts w:eastAsia="Times New Roman"/>
                </w:rPr>
              </w:r>
              <w:r w:rsidR="00C82E3A">
                <w:rPr>
                  <w:rFonts w:eastAsia="Times New Roman"/>
                </w:rPr>
                <w:fldChar w:fldCharType="end"/>
              </w:r>
              <w:r w:rsidR="00C82E3A" w:rsidRPr="009339E0">
                <w:rPr>
                  <w:rFonts w:eastAsia="Times New Roman"/>
                </w:rPr>
              </w:r>
              <w:r w:rsidR="00C82E3A" w:rsidRPr="009339E0">
                <w:rPr>
                  <w:rFonts w:eastAsia="Times New Roman"/>
                </w:rPr>
                <w:fldChar w:fldCharType="separate"/>
              </w:r>
              <w:r w:rsidR="00C82E3A" w:rsidRPr="00F579CC">
                <w:rPr>
                  <w:rFonts w:ascii="Times New Roman" w:eastAsia="Times New Roman" w:hAnsi="Times New Roman" w:cs="Times New Roman"/>
                  <w:noProof/>
                  <w:vertAlign w:val="superscript"/>
                </w:rPr>
                <w:t>21</w:t>
              </w:r>
              <w:r w:rsidR="00C82E3A" w:rsidRPr="009339E0">
                <w:rPr>
                  <w:rFonts w:eastAsia="Times New Roman"/>
                </w:rPr>
                <w:fldChar w:fldCharType="end"/>
              </w:r>
            </w:hyperlink>
          </w:p>
        </w:tc>
        <w:tc>
          <w:tcPr>
            <w:tcW w:w="0" w:type="dxa"/>
          </w:tcPr>
          <w:p w14:paraId="02825296" w14:textId="77777777" w:rsidR="003A51F2" w:rsidRPr="009339E0" w:rsidRDefault="003A51F2" w:rsidP="003A51F2">
            <w:pPr>
              <w:pStyle w:val="TableText"/>
              <w:rPr>
                <w:rFonts w:eastAsia="Times New Roman"/>
              </w:rPr>
            </w:pPr>
            <w:r w:rsidRPr="009339E0">
              <w:rPr>
                <w:rFonts w:eastAsia="Times New Roman"/>
              </w:rPr>
              <w:t>G1: PE</w:t>
            </w:r>
          </w:p>
          <w:p w14:paraId="5CA6F45F" w14:textId="77777777" w:rsidR="003A51F2" w:rsidRPr="009339E0" w:rsidRDefault="003A51F2" w:rsidP="003A51F2">
            <w:pPr>
              <w:pStyle w:val="TableText"/>
            </w:pPr>
            <w:r w:rsidRPr="009339E0">
              <w:rPr>
                <w:rFonts w:eastAsia="Times New Roman"/>
              </w:rPr>
              <w:t>G2: WL</w:t>
            </w:r>
          </w:p>
        </w:tc>
        <w:tc>
          <w:tcPr>
            <w:tcW w:w="0" w:type="dxa"/>
          </w:tcPr>
          <w:p w14:paraId="0BF9BCFB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06D392D9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7DB54201" w14:textId="77777777" w:rsidR="003A51F2" w:rsidRPr="009339E0" w:rsidRDefault="003A51F2" w:rsidP="003A51F2">
            <w:pPr>
              <w:pStyle w:val="TableText"/>
            </w:pPr>
            <w:r w:rsidRPr="009339E0">
              <w:t>G1 Pre-tx: 23.69 (8.68)</w:t>
            </w:r>
          </w:p>
          <w:p w14:paraId="2DB222E4" w14:textId="77777777" w:rsidR="003A51F2" w:rsidRPr="009339E0" w:rsidRDefault="003A51F2" w:rsidP="003A51F2">
            <w:pPr>
              <w:pStyle w:val="TableText"/>
            </w:pPr>
            <w:r w:rsidRPr="009339E0">
              <w:t>G1 Post-tx: 9.69 (7.77)</w:t>
            </w:r>
          </w:p>
          <w:p w14:paraId="25F1487E" w14:textId="77777777" w:rsidR="003A51F2" w:rsidRPr="009339E0" w:rsidRDefault="003A51F2" w:rsidP="003A51F2">
            <w:pPr>
              <w:pStyle w:val="TableText"/>
            </w:pPr>
          </w:p>
          <w:p w14:paraId="3476BE13" w14:textId="77777777" w:rsidR="003A51F2" w:rsidRPr="009339E0" w:rsidRDefault="003A51F2" w:rsidP="003A51F2">
            <w:pPr>
              <w:pStyle w:val="TableText"/>
            </w:pPr>
            <w:r w:rsidRPr="009339E0">
              <w:t>G2 Pre-tx: 23.17 (8.60)</w:t>
            </w:r>
          </w:p>
          <w:p w14:paraId="4A66B080" w14:textId="77777777" w:rsidR="003A51F2" w:rsidRPr="009339E0" w:rsidRDefault="003A51F2" w:rsidP="003A51F2">
            <w:pPr>
              <w:pStyle w:val="TableText"/>
            </w:pPr>
            <w:r w:rsidRPr="009339E0">
              <w:t>G2 Post-tx: 17.87 (9.27)</w:t>
            </w:r>
          </w:p>
          <w:p w14:paraId="608DF0EB" w14:textId="77777777" w:rsidR="003A51F2" w:rsidRPr="009339E0" w:rsidRDefault="003A51F2" w:rsidP="003A51F2">
            <w:pPr>
              <w:pStyle w:val="TableText"/>
            </w:pPr>
          </w:p>
          <w:p w14:paraId="40606015" w14:textId="77777777" w:rsidR="003A51F2" w:rsidRPr="009339E0" w:rsidRDefault="003A51F2" w:rsidP="003A51F2">
            <w:pPr>
              <w:pStyle w:val="TableText"/>
            </w:pPr>
            <w:r w:rsidRPr="009339E0">
              <w:t>Group X Time interaction, p=0.016</w:t>
            </w:r>
          </w:p>
          <w:p w14:paraId="4C52D102" w14:textId="77777777" w:rsidR="003A51F2" w:rsidRPr="009339E0" w:rsidRDefault="003A51F2" w:rsidP="003A51F2">
            <w:pPr>
              <w:pStyle w:val="TableText"/>
            </w:pPr>
          </w:p>
          <w:p w14:paraId="2029093A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185" w:type="dxa"/>
          </w:tcPr>
          <w:p w14:paraId="6153C531" w14:textId="77777777" w:rsidR="003A51F2" w:rsidRPr="009339E0" w:rsidRDefault="003A51F2" w:rsidP="003A51F2">
            <w:pPr>
              <w:pStyle w:val="TableText"/>
            </w:pPr>
            <w:r w:rsidRPr="009339E0">
              <w:t>WHO QOL of BREF</w:t>
            </w:r>
          </w:p>
          <w:p w14:paraId="65C0E1CF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33A3A974" w14:textId="77777777" w:rsidR="003A51F2" w:rsidRPr="009339E0" w:rsidRDefault="003A51F2" w:rsidP="003A51F2">
            <w:pPr>
              <w:pStyle w:val="TableText"/>
            </w:pPr>
            <w:r w:rsidRPr="009339E0">
              <w:t>Physical Health</w:t>
            </w:r>
          </w:p>
          <w:p w14:paraId="28A88628" w14:textId="77777777" w:rsidR="003A51F2" w:rsidRPr="009339E0" w:rsidRDefault="003A51F2" w:rsidP="003A51F2">
            <w:pPr>
              <w:pStyle w:val="TableText"/>
            </w:pPr>
            <w:r w:rsidRPr="009339E0">
              <w:t>G1 Pre-tx: 12.46 (2.99)</w:t>
            </w:r>
          </w:p>
          <w:p w14:paraId="642F7D27" w14:textId="77777777" w:rsidR="003A51F2" w:rsidRPr="009339E0" w:rsidRDefault="003A51F2" w:rsidP="003A51F2">
            <w:pPr>
              <w:pStyle w:val="TableText"/>
            </w:pPr>
            <w:r w:rsidRPr="009339E0">
              <w:t>G1 Post-tx: 14.63 (3.29)</w:t>
            </w:r>
          </w:p>
          <w:p w14:paraId="0CE12C18" w14:textId="77777777" w:rsidR="003A51F2" w:rsidRPr="009339E0" w:rsidRDefault="003A51F2" w:rsidP="003A51F2">
            <w:pPr>
              <w:pStyle w:val="TableText"/>
            </w:pPr>
            <w:r w:rsidRPr="009339E0">
              <w:t>G2 Pre-tx: 12.43 (3.11)</w:t>
            </w:r>
          </w:p>
          <w:p w14:paraId="35654FEA" w14:textId="77777777" w:rsidR="003A51F2" w:rsidRPr="009339E0" w:rsidRDefault="003A51F2" w:rsidP="003A51F2">
            <w:pPr>
              <w:pStyle w:val="TableText"/>
            </w:pPr>
            <w:r w:rsidRPr="009339E0">
              <w:t>G2 Post-tx: 12.65 (3.19)</w:t>
            </w:r>
          </w:p>
          <w:p w14:paraId="0AB78A85" w14:textId="77777777" w:rsidR="003A51F2" w:rsidRPr="009339E0" w:rsidRDefault="003A51F2" w:rsidP="003A51F2">
            <w:pPr>
              <w:pStyle w:val="TableText"/>
            </w:pPr>
            <w:r w:rsidRPr="009339E0">
              <w:t>Group X Time interaction, p=0.039</w:t>
            </w:r>
          </w:p>
          <w:p w14:paraId="3E49C0DF" w14:textId="77777777" w:rsidR="003A51F2" w:rsidRPr="009339E0" w:rsidRDefault="003A51F2" w:rsidP="003A51F2">
            <w:pPr>
              <w:pStyle w:val="TableText"/>
            </w:pPr>
            <w:r w:rsidRPr="009339E0">
              <w:t>Psychological Health</w:t>
            </w:r>
          </w:p>
          <w:p w14:paraId="2E78F977" w14:textId="77777777" w:rsidR="003A51F2" w:rsidRPr="009339E0" w:rsidRDefault="003A51F2" w:rsidP="003A51F2">
            <w:pPr>
              <w:pStyle w:val="TableText"/>
            </w:pPr>
            <w:r w:rsidRPr="009339E0">
              <w:t>G1 Pre-tx: 10.04 (2.29)</w:t>
            </w:r>
          </w:p>
          <w:p w14:paraId="72070486" w14:textId="77777777" w:rsidR="003A51F2" w:rsidRPr="009339E0" w:rsidRDefault="003A51F2" w:rsidP="003A51F2">
            <w:pPr>
              <w:pStyle w:val="TableText"/>
            </w:pPr>
            <w:r w:rsidRPr="009339E0">
              <w:t>G1 Post-tx: 13.19 (2.59)</w:t>
            </w:r>
          </w:p>
          <w:p w14:paraId="12456EA9" w14:textId="77777777" w:rsidR="003A51F2" w:rsidRPr="009339E0" w:rsidRDefault="003A51F2" w:rsidP="003A51F2">
            <w:pPr>
              <w:pStyle w:val="TableText"/>
            </w:pPr>
            <w:r w:rsidRPr="009339E0">
              <w:t>G2 Pre-tx: 10.83 (2.34)</w:t>
            </w:r>
          </w:p>
          <w:p w14:paraId="0CB3051E" w14:textId="77777777" w:rsidR="003A51F2" w:rsidRPr="009339E0" w:rsidRDefault="003A51F2" w:rsidP="003A51F2">
            <w:pPr>
              <w:pStyle w:val="TableText"/>
            </w:pPr>
            <w:r w:rsidRPr="009339E0">
              <w:t>G2 Post-tx: 11.94 (2.52)</w:t>
            </w:r>
          </w:p>
          <w:p w14:paraId="4AD7FA75" w14:textId="77777777" w:rsidR="003A51F2" w:rsidRPr="009339E0" w:rsidRDefault="003A51F2" w:rsidP="003A51F2">
            <w:pPr>
              <w:pStyle w:val="TableText"/>
            </w:pPr>
            <w:r w:rsidRPr="009339E0">
              <w:t>Group X Time interaction, p=0.033</w:t>
            </w:r>
          </w:p>
          <w:p w14:paraId="5AB03AEF" w14:textId="77777777" w:rsidR="003A51F2" w:rsidRPr="009339E0" w:rsidRDefault="003A51F2" w:rsidP="003A51F2">
            <w:pPr>
              <w:pStyle w:val="TableText"/>
            </w:pPr>
            <w:r w:rsidRPr="009339E0">
              <w:t>Social Relationships</w:t>
            </w:r>
          </w:p>
          <w:p w14:paraId="35D1DA43" w14:textId="77777777" w:rsidR="003A51F2" w:rsidRPr="009339E0" w:rsidRDefault="003A51F2" w:rsidP="003A51F2">
            <w:pPr>
              <w:pStyle w:val="TableText"/>
            </w:pPr>
            <w:r w:rsidRPr="009339E0">
              <w:t>G1 Pre-tx: 9.71 (4.06)</w:t>
            </w:r>
          </w:p>
          <w:p w14:paraId="4EAF0458" w14:textId="77777777" w:rsidR="003A51F2" w:rsidRPr="009339E0" w:rsidRDefault="003A51F2" w:rsidP="003A51F2">
            <w:pPr>
              <w:pStyle w:val="TableText"/>
            </w:pPr>
            <w:r w:rsidRPr="009339E0">
              <w:t>G1 Post-tx: 11.83 (3.20)</w:t>
            </w:r>
          </w:p>
          <w:p w14:paraId="2B46932A" w14:textId="77777777" w:rsidR="003A51F2" w:rsidRPr="009339E0" w:rsidRDefault="003A51F2" w:rsidP="003A51F2">
            <w:pPr>
              <w:pStyle w:val="TableText"/>
            </w:pPr>
            <w:r w:rsidRPr="009339E0">
              <w:t>G2 Pre-tx: 9.29(3.51)</w:t>
            </w:r>
          </w:p>
          <w:p w14:paraId="4D887B03" w14:textId="77777777" w:rsidR="003A51F2" w:rsidRPr="009339E0" w:rsidRDefault="003A51F2" w:rsidP="003A51F2">
            <w:pPr>
              <w:pStyle w:val="TableText"/>
            </w:pPr>
            <w:r w:rsidRPr="009339E0">
              <w:t>G2 Post-tx: 10.73 (3.20)</w:t>
            </w:r>
          </w:p>
          <w:p w14:paraId="07E40A3E" w14:textId="77777777" w:rsidR="003A51F2" w:rsidRPr="009339E0" w:rsidRDefault="003A51F2" w:rsidP="003A51F2">
            <w:pPr>
              <w:pStyle w:val="TableText"/>
            </w:pPr>
            <w:r w:rsidRPr="009339E0">
              <w:t>Group X Time interaction, p=0.35</w:t>
            </w:r>
          </w:p>
          <w:p w14:paraId="5269B26E" w14:textId="77777777" w:rsidR="003A51F2" w:rsidRPr="009339E0" w:rsidRDefault="003A51F2" w:rsidP="003A51F2">
            <w:pPr>
              <w:pStyle w:val="TableText"/>
            </w:pPr>
            <w:r w:rsidRPr="009339E0">
              <w:t>Environmental</w:t>
            </w:r>
          </w:p>
          <w:p w14:paraId="3BEF11DC" w14:textId="77777777" w:rsidR="003A51F2" w:rsidRPr="009339E0" w:rsidRDefault="003A51F2" w:rsidP="003A51F2">
            <w:pPr>
              <w:pStyle w:val="TableText"/>
            </w:pPr>
            <w:r w:rsidRPr="009339E0">
              <w:t>G1 Pre-tx: 12.30 (3.48)</w:t>
            </w:r>
          </w:p>
          <w:p w14:paraId="5D8CEDFA" w14:textId="77777777" w:rsidR="003A51F2" w:rsidRPr="009339E0" w:rsidRDefault="003A51F2" w:rsidP="003A51F2">
            <w:pPr>
              <w:pStyle w:val="TableText"/>
            </w:pPr>
            <w:r w:rsidRPr="009339E0">
              <w:t>G1 Post-tx: 14.59 (2.42)</w:t>
            </w:r>
          </w:p>
          <w:p w14:paraId="02926D7C" w14:textId="77777777" w:rsidR="003A51F2" w:rsidRPr="009339E0" w:rsidRDefault="003A51F2" w:rsidP="003A51F2">
            <w:pPr>
              <w:pStyle w:val="TableText"/>
            </w:pPr>
            <w:r w:rsidRPr="009339E0">
              <w:t>G2 Pre-tx: 12.79 (3.37)</w:t>
            </w:r>
          </w:p>
          <w:p w14:paraId="467EE378" w14:textId="77777777" w:rsidR="003A51F2" w:rsidRPr="009339E0" w:rsidRDefault="003A51F2" w:rsidP="003A51F2">
            <w:pPr>
              <w:pStyle w:val="TableText"/>
            </w:pPr>
            <w:r w:rsidRPr="009339E0">
              <w:t>G2 Post-tx: 13.57 (2.99)</w:t>
            </w:r>
          </w:p>
          <w:p w14:paraId="0CE95FFF" w14:textId="77777777" w:rsidR="003A51F2" w:rsidRPr="009339E0" w:rsidRDefault="003A51F2" w:rsidP="003A51F2">
            <w:pPr>
              <w:pStyle w:val="TableText"/>
            </w:pPr>
            <w:r w:rsidRPr="009339E0">
              <w:t>Group X Time interaction, p=0.22</w:t>
            </w:r>
          </w:p>
        </w:tc>
        <w:tc>
          <w:tcPr>
            <w:tcW w:w="267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014653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597CF0C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6C6EFFBF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9562284" w14:textId="6FDC501F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710"/>
        <w:gridCol w:w="2880"/>
        <w:gridCol w:w="1980"/>
        <w:gridCol w:w="2700"/>
        <w:gridCol w:w="2160"/>
      </w:tblGrid>
      <w:tr w:rsidR="003A51F2" w:rsidRPr="009339E0" w14:paraId="0F83CFE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87723F3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0DAB272D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8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A0AB39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798F50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7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1FC3475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375211B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73A49A7F" w14:textId="77777777" w:rsidTr="003A51F2">
        <w:trPr>
          <w:cantSplit/>
        </w:trPr>
        <w:tc>
          <w:tcPr>
            <w:tcW w:w="15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4ECC2C4F" w14:textId="5971089E" w:rsidR="003A51F2" w:rsidRPr="009339E0" w:rsidRDefault="003A51F2" w:rsidP="003A51F2">
            <w:pPr>
              <w:pStyle w:val="TableText"/>
            </w:pPr>
            <w:r w:rsidRPr="009339E0">
              <w:t>Forbes et al., 2012</w:t>
            </w:r>
            <w:hyperlink w:anchor="_ENREF_4" w:tooltip="Forbes, 2012 #3586" w:history="1">
              <w:r w:rsidR="00C82E3A" w:rsidRPr="009339E0">
                <w:fldChar w:fldCharType="begin">
                  <w:fldData xml:space="preserve">PEVuZE5vdGU+PENpdGU+PEF1dGhvcj5Gb3JiZXM8L0F1dGhvcj48WWVhcj4yMDEyPC9ZZWFyPjxS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b3JiZXM8L0F1dGhvcj48WWVhcj4yMDEyPC9ZZWFyPjxS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</w:t>
              </w:r>
              <w:r w:rsidR="00C82E3A" w:rsidRPr="009339E0">
                <w:fldChar w:fldCharType="end"/>
              </w:r>
            </w:hyperlink>
          </w:p>
          <w:p w14:paraId="09CCA68C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B1E0627" w14:textId="77777777" w:rsidR="003A51F2" w:rsidRPr="009339E0" w:rsidRDefault="003A51F2" w:rsidP="003A51F2">
            <w:pPr>
              <w:pStyle w:val="TableText"/>
            </w:pPr>
            <w:r w:rsidRPr="009339E0">
              <w:t>G1: CBT, CPT</w:t>
            </w:r>
          </w:p>
          <w:p w14:paraId="19DECFFA" w14:textId="77777777" w:rsidR="003A51F2" w:rsidRPr="009339E0" w:rsidRDefault="003A51F2" w:rsidP="003A51F2">
            <w:pPr>
              <w:pStyle w:val="TableText"/>
            </w:pPr>
            <w:r w:rsidRPr="009339E0">
              <w:t>G2: TAU</w:t>
            </w:r>
          </w:p>
        </w:tc>
        <w:tc>
          <w:tcPr>
            <w:tcW w:w="28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3DD5A14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2DD563D8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E64203F" w14:textId="77777777" w:rsidR="003A51F2" w:rsidRPr="009339E0" w:rsidRDefault="003A51F2" w:rsidP="003A51F2">
            <w:pPr>
              <w:pStyle w:val="TableText"/>
            </w:pPr>
            <w:r w:rsidRPr="009339E0">
              <w:t>G1 Pre-tx: 26.33 (11.38)</w:t>
            </w:r>
          </w:p>
          <w:p w14:paraId="1235F55E" w14:textId="77777777" w:rsidR="003A51F2" w:rsidRPr="009339E0" w:rsidRDefault="003A51F2" w:rsidP="003A51F2">
            <w:pPr>
              <w:pStyle w:val="TableText"/>
            </w:pPr>
            <w:r w:rsidRPr="009339E0">
              <w:t>G1 Post-tx:15.91 (11.97)</w:t>
            </w:r>
          </w:p>
          <w:p w14:paraId="3B12E0F4" w14:textId="77777777" w:rsidR="003A51F2" w:rsidRPr="009339E0" w:rsidRDefault="003A51F2" w:rsidP="003A51F2">
            <w:pPr>
              <w:pStyle w:val="TableText"/>
            </w:pPr>
            <w:r w:rsidRPr="009339E0">
              <w:t>G1 FU: 14.77 (12.86)</w:t>
            </w:r>
          </w:p>
          <w:p w14:paraId="5E4CC742" w14:textId="77777777" w:rsidR="003A51F2" w:rsidRPr="009339E0" w:rsidRDefault="003A51F2" w:rsidP="003A51F2">
            <w:pPr>
              <w:pStyle w:val="TableText"/>
            </w:pPr>
          </w:p>
          <w:p w14:paraId="428507EB" w14:textId="77777777" w:rsidR="003A51F2" w:rsidRPr="009339E0" w:rsidRDefault="003A51F2" w:rsidP="003A51F2">
            <w:pPr>
              <w:pStyle w:val="TableText"/>
            </w:pPr>
            <w:r w:rsidRPr="009339E0">
              <w:t>G2 Pre-tx: 24.78 (11.99)</w:t>
            </w:r>
          </w:p>
          <w:p w14:paraId="048D8D27" w14:textId="77777777" w:rsidR="003A51F2" w:rsidRPr="009339E0" w:rsidRDefault="003A51F2" w:rsidP="003A51F2">
            <w:pPr>
              <w:pStyle w:val="TableText"/>
            </w:pPr>
            <w:r w:rsidRPr="009339E0">
              <w:t>G2 Post-tx: 20.83 (11.83)</w:t>
            </w:r>
          </w:p>
          <w:p w14:paraId="456CCF49" w14:textId="77777777" w:rsidR="003A51F2" w:rsidRPr="009339E0" w:rsidRDefault="003A51F2" w:rsidP="003A51F2">
            <w:pPr>
              <w:pStyle w:val="TableText"/>
            </w:pPr>
            <w:r w:rsidRPr="009339E0">
              <w:t>G2 FU: 19.11 (10.15)</w:t>
            </w:r>
          </w:p>
          <w:p w14:paraId="7A58ED3F" w14:textId="77777777" w:rsidR="003A51F2" w:rsidRPr="009339E0" w:rsidRDefault="003A51F2" w:rsidP="003A51F2">
            <w:pPr>
              <w:pStyle w:val="TableText"/>
            </w:pPr>
          </w:p>
          <w:p w14:paraId="40927FE6" w14:textId="77777777" w:rsidR="003A51F2" w:rsidRPr="009339E0" w:rsidRDefault="003A51F2" w:rsidP="003A51F2">
            <w:pPr>
              <w:pStyle w:val="TableText"/>
            </w:pPr>
            <w:r w:rsidRPr="009339E0">
              <w:t>Change over time</w:t>
            </w:r>
          </w:p>
          <w:p w14:paraId="4F4177B1" w14:textId="77777777" w:rsidR="003A51F2" w:rsidRPr="009339E0" w:rsidRDefault="003A51F2" w:rsidP="003A51F2">
            <w:pPr>
              <w:pStyle w:val="TableText"/>
            </w:pPr>
            <w:r w:rsidRPr="009339E0">
              <w:t>Post-tx, p=0.054</w:t>
            </w:r>
          </w:p>
          <w:p w14:paraId="1D9992AD" w14:textId="77777777" w:rsidR="003A51F2" w:rsidRPr="009339E0" w:rsidRDefault="003A51F2" w:rsidP="003A51F2">
            <w:pPr>
              <w:pStyle w:val="TableText"/>
            </w:pPr>
            <w:r w:rsidRPr="009339E0">
              <w:t>FU, p=0.785</w:t>
            </w:r>
          </w:p>
          <w:p w14:paraId="279CB45E" w14:textId="77777777" w:rsidR="003A51F2" w:rsidRPr="009339E0" w:rsidRDefault="003A51F2" w:rsidP="003A51F2">
            <w:pPr>
              <w:pStyle w:val="TableText"/>
            </w:pPr>
          </w:p>
          <w:p w14:paraId="41C0327F" w14:textId="77777777" w:rsidR="003A51F2" w:rsidRPr="009339E0" w:rsidRDefault="003A51F2" w:rsidP="003A51F2">
            <w:pPr>
              <w:pStyle w:val="TableText"/>
            </w:pPr>
            <w:r w:rsidRPr="009339E0">
              <w:t>STAI-Trait</w:t>
            </w:r>
          </w:p>
          <w:p w14:paraId="055DFC65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01A86265" w14:textId="77777777" w:rsidR="003A51F2" w:rsidRPr="009339E0" w:rsidRDefault="003A51F2" w:rsidP="003A51F2">
            <w:pPr>
              <w:pStyle w:val="TableText"/>
            </w:pPr>
            <w:r w:rsidRPr="009339E0">
              <w:t>G1 Pre-tx: 59.97 (13.52)</w:t>
            </w:r>
          </w:p>
          <w:p w14:paraId="33D37CE8" w14:textId="77777777" w:rsidR="003A51F2" w:rsidRPr="009339E0" w:rsidRDefault="003A51F2" w:rsidP="003A51F2">
            <w:pPr>
              <w:pStyle w:val="TableText"/>
            </w:pPr>
            <w:r w:rsidRPr="009339E0">
              <w:t>G1 Post-tx: 44.59 (13.12)</w:t>
            </w:r>
          </w:p>
          <w:p w14:paraId="536B9D4F" w14:textId="77777777" w:rsidR="003A51F2" w:rsidRPr="009339E0" w:rsidRDefault="003A51F2" w:rsidP="003A51F2">
            <w:pPr>
              <w:pStyle w:val="TableText"/>
            </w:pPr>
            <w:r w:rsidRPr="009339E0">
              <w:t>G1 FU: 43.59 (11.49)</w:t>
            </w:r>
          </w:p>
          <w:p w14:paraId="627EBA8C" w14:textId="77777777" w:rsidR="003A51F2" w:rsidRPr="009339E0" w:rsidRDefault="003A51F2" w:rsidP="003A51F2">
            <w:pPr>
              <w:pStyle w:val="TableText"/>
            </w:pPr>
          </w:p>
          <w:p w14:paraId="32C78319" w14:textId="77777777" w:rsidR="003A51F2" w:rsidRPr="009339E0" w:rsidRDefault="003A51F2" w:rsidP="003A51F2">
            <w:pPr>
              <w:pStyle w:val="TableText"/>
            </w:pPr>
            <w:r w:rsidRPr="009339E0">
              <w:t>G2 Pre-tx: 50.29 (9.94)</w:t>
            </w:r>
          </w:p>
          <w:p w14:paraId="2AFD21B0" w14:textId="77777777" w:rsidR="003A51F2" w:rsidRPr="009339E0" w:rsidRDefault="003A51F2" w:rsidP="003A51F2">
            <w:pPr>
              <w:pStyle w:val="TableText"/>
            </w:pPr>
            <w:r w:rsidRPr="009339E0">
              <w:t>G2 Post-tx: 48.31 (12.75)</w:t>
            </w:r>
          </w:p>
          <w:p w14:paraId="4C021AFA" w14:textId="77777777" w:rsidR="003A51F2" w:rsidRPr="009339E0" w:rsidRDefault="003A51F2" w:rsidP="003A51F2">
            <w:pPr>
              <w:pStyle w:val="TableText"/>
            </w:pPr>
            <w:r w:rsidRPr="009339E0">
              <w:t>G2 FU: 47.26 (16.17)</w:t>
            </w:r>
          </w:p>
          <w:p w14:paraId="07D1D1F3" w14:textId="77777777" w:rsidR="003A51F2" w:rsidRPr="009339E0" w:rsidRDefault="003A51F2" w:rsidP="003A51F2">
            <w:pPr>
              <w:pStyle w:val="TableText"/>
            </w:pPr>
          </w:p>
          <w:p w14:paraId="177004B0" w14:textId="77777777" w:rsidR="003A51F2" w:rsidRPr="009339E0" w:rsidRDefault="003A51F2" w:rsidP="003A51F2">
            <w:pPr>
              <w:pStyle w:val="TableText"/>
            </w:pPr>
            <w:r w:rsidRPr="009339E0">
              <w:t>Change over time</w:t>
            </w:r>
          </w:p>
          <w:p w14:paraId="3F708A43" w14:textId="77777777" w:rsidR="003A51F2" w:rsidRPr="009339E0" w:rsidRDefault="003A51F2" w:rsidP="003A51F2">
            <w:pPr>
              <w:pStyle w:val="TableText"/>
            </w:pPr>
            <w:r w:rsidRPr="009339E0">
              <w:t>Post-tx, p=0.018</w:t>
            </w:r>
          </w:p>
          <w:p w14:paraId="5B74FA44" w14:textId="77777777" w:rsidR="003A51F2" w:rsidRPr="009339E0" w:rsidRDefault="003A51F2" w:rsidP="003A51F2">
            <w:pPr>
              <w:pStyle w:val="TableText"/>
            </w:pPr>
            <w:r w:rsidRPr="009339E0">
              <w:t>FU, p=0.917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1B1D8F2" w14:textId="77777777" w:rsidR="003A51F2" w:rsidRPr="009339E0" w:rsidRDefault="003A51F2" w:rsidP="003A51F2">
            <w:pPr>
              <w:pStyle w:val="TableText"/>
            </w:pPr>
            <w:r w:rsidRPr="009339E0">
              <w:t>Abbreviated Dyadic Adjustment Scale (ADAS)</w:t>
            </w:r>
          </w:p>
          <w:p w14:paraId="0EDC9861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3FCE7A42" w14:textId="77777777" w:rsidR="003A51F2" w:rsidRPr="009339E0" w:rsidRDefault="003A51F2" w:rsidP="003A51F2">
            <w:pPr>
              <w:pStyle w:val="TableText"/>
            </w:pPr>
            <w:r w:rsidRPr="009339E0">
              <w:t>G1 Pre-tx: 25.84 (6.95)</w:t>
            </w:r>
          </w:p>
          <w:p w14:paraId="6F351894" w14:textId="77777777" w:rsidR="003A51F2" w:rsidRPr="009339E0" w:rsidRDefault="003A51F2" w:rsidP="003A51F2">
            <w:pPr>
              <w:pStyle w:val="TableText"/>
            </w:pPr>
            <w:r w:rsidRPr="009339E0">
              <w:t>G1 Post-tx:27.41 (7.72)</w:t>
            </w:r>
          </w:p>
          <w:p w14:paraId="62FCE777" w14:textId="77777777" w:rsidR="003A51F2" w:rsidRPr="009339E0" w:rsidRDefault="003A51F2" w:rsidP="003A51F2">
            <w:pPr>
              <w:pStyle w:val="TableText"/>
            </w:pPr>
            <w:r w:rsidRPr="009339E0">
              <w:t>G1 FU: 25.81 (6.80)</w:t>
            </w:r>
          </w:p>
          <w:p w14:paraId="1B48AA42" w14:textId="77777777" w:rsidR="003A51F2" w:rsidRPr="009339E0" w:rsidRDefault="003A51F2" w:rsidP="003A51F2">
            <w:pPr>
              <w:pStyle w:val="TableText"/>
            </w:pPr>
          </w:p>
          <w:p w14:paraId="4DB85A47" w14:textId="77777777" w:rsidR="003A51F2" w:rsidRPr="009339E0" w:rsidRDefault="003A51F2" w:rsidP="003A51F2">
            <w:pPr>
              <w:pStyle w:val="TableText"/>
            </w:pPr>
            <w:r w:rsidRPr="009339E0">
              <w:t>G2 Pre-tx: 28.73 (5.13)</w:t>
            </w:r>
          </w:p>
          <w:p w14:paraId="346C2764" w14:textId="77777777" w:rsidR="003A51F2" w:rsidRPr="009339E0" w:rsidRDefault="003A51F2" w:rsidP="003A51F2">
            <w:pPr>
              <w:pStyle w:val="TableText"/>
            </w:pPr>
            <w:r w:rsidRPr="009339E0">
              <w:t>G2 Post-tx:26.15 (6.34)</w:t>
            </w:r>
          </w:p>
          <w:p w14:paraId="342FF9C0" w14:textId="77777777" w:rsidR="003A51F2" w:rsidRPr="009339E0" w:rsidRDefault="003A51F2" w:rsidP="003A51F2">
            <w:pPr>
              <w:pStyle w:val="TableText"/>
            </w:pPr>
            <w:r w:rsidRPr="009339E0">
              <w:t>G2 FU: 27.98 (6.98)</w:t>
            </w:r>
          </w:p>
          <w:p w14:paraId="2F8D0D19" w14:textId="77777777" w:rsidR="003A51F2" w:rsidRPr="009339E0" w:rsidRDefault="003A51F2" w:rsidP="003A51F2">
            <w:pPr>
              <w:pStyle w:val="TableText"/>
            </w:pPr>
          </w:p>
          <w:p w14:paraId="513C4376" w14:textId="77777777" w:rsidR="003A51F2" w:rsidRPr="009339E0" w:rsidRDefault="003A51F2" w:rsidP="003A51F2">
            <w:pPr>
              <w:pStyle w:val="TableText"/>
            </w:pPr>
            <w:r w:rsidRPr="009339E0">
              <w:t>Change over time</w:t>
            </w:r>
          </w:p>
          <w:p w14:paraId="0FF4D55F" w14:textId="77777777" w:rsidR="003A51F2" w:rsidRPr="009339E0" w:rsidRDefault="003A51F2" w:rsidP="003A51F2">
            <w:pPr>
              <w:pStyle w:val="TableText"/>
            </w:pPr>
            <w:r w:rsidRPr="009339E0">
              <w:t>Post-tx, p=0.014</w:t>
            </w:r>
          </w:p>
          <w:p w14:paraId="3EAA4646" w14:textId="77777777" w:rsidR="003A51F2" w:rsidRPr="009339E0" w:rsidRDefault="003A51F2" w:rsidP="003A51F2">
            <w:pPr>
              <w:pStyle w:val="TableText"/>
            </w:pPr>
            <w:r w:rsidRPr="009339E0">
              <w:t>FU, p=0.025</w:t>
            </w:r>
          </w:p>
          <w:p w14:paraId="2556BE14" w14:textId="77777777" w:rsidR="003A51F2" w:rsidRPr="009339E0" w:rsidRDefault="003A51F2" w:rsidP="003A51F2">
            <w:pPr>
              <w:pStyle w:val="TableText"/>
            </w:pPr>
          </w:p>
          <w:p w14:paraId="0BC6C628" w14:textId="77777777" w:rsidR="003A51F2" w:rsidRPr="009339E0" w:rsidRDefault="003A51F2" w:rsidP="003A51F2">
            <w:pPr>
              <w:pStyle w:val="TableText"/>
            </w:pPr>
            <w:r w:rsidRPr="009339E0">
              <w:t>World Health Organization Quality of Life Scale (WHO-QOL)</w:t>
            </w:r>
          </w:p>
          <w:p w14:paraId="63ACAB8B" w14:textId="77777777" w:rsidR="003A51F2" w:rsidRPr="009339E0" w:rsidRDefault="003A51F2" w:rsidP="003A51F2">
            <w:pPr>
              <w:pStyle w:val="TableText"/>
            </w:pPr>
            <w:r w:rsidRPr="009339E0">
              <w:t xml:space="preserve">WHOQOL-Physical </w:t>
            </w:r>
          </w:p>
          <w:p w14:paraId="723DEA7B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C595B9B" w14:textId="77777777" w:rsidR="003A51F2" w:rsidRPr="009339E0" w:rsidRDefault="003A51F2" w:rsidP="003A51F2">
            <w:pPr>
              <w:pStyle w:val="TableText"/>
            </w:pPr>
            <w:r w:rsidRPr="009339E0">
              <w:t>G1 Pre-tx: 19.68 (5.23)</w:t>
            </w:r>
          </w:p>
          <w:p w14:paraId="1B1C2AF1" w14:textId="77777777" w:rsidR="003A51F2" w:rsidRPr="009339E0" w:rsidRDefault="003A51F2" w:rsidP="003A51F2">
            <w:pPr>
              <w:pStyle w:val="TableText"/>
            </w:pPr>
            <w:r w:rsidRPr="009339E0">
              <w:t>G1 Post-tx:21.23 (5.00)</w:t>
            </w:r>
          </w:p>
          <w:p w14:paraId="22A82D07" w14:textId="77777777" w:rsidR="003A51F2" w:rsidRPr="009339E0" w:rsidRDefault="003A51F2" w:rsidP="003A51F2">
            <w:pPr>
              <w:pStyle w:val="TableText"/>
            </w:pPr>
            <w:r w:rsidRPr="009339E0">
              <w:t>G1 FU:19.81 (5.38)</w:t>
            </w:r>
          </w:p>
          <w:p w14:paraId="28D43857" w14:textId="77777777" w:rsidR="003A51F2" w:rsidRPr="009339E0" w:rsidRDefault="003A51F2" w:rsidP="003A51F2">
            <w:pPr>
              <w:pStyle w:val="TableText"/>
            </w:pPr>
          </w:p>
          <w:p w14:paraId="7082306D" w14:textId="77777777" w:rsidR="003A51F2" w:rsidRPr="009339E0" w:rsidRDefault="003A51F2" w:rsidP="003A51F2">
            <w:pPr>
              <w:pStyle w:val="TableText"/>
            </w:pPr>
            <w:r w:rsidRPr="009339E0">
              <w:t>G2 Pre-tx: 20.73 (4.69)</w:t>
            </w:r>
          </w:p>
          <w:p w14:paraId="4D88C919" w14:textId="77777777" w:rsidR="003A51F2" w:rsidRPr="009339E0" w:rsidRDefault="003A51F2" w:rsidP="003A51F2">
            <w:pPr>
              <w:pStyle w:val="TableText"/>
            </w:pPr>
            <w:r w:rsidRPr="009339E0">
              <w:t>G2 Post-tx:22.20 (4.90)</w:t>
            </w:r>
          </w:p>
          <w:p w14:paraId="13979588" w14:textId="77777777" w:rsidR="003A51F2" w:rsidRPr="009339E0" w:rsidRDefault="003A51F2" w:rsidP="003A51F2">
            <w:pPr>
              <w:pStyle w:val="TableText"/>
            </w:pPr>
            <w:r w:rsidRPr="009339E0">
              <w:t>G2 FU:20.39 (4.70)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95046E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7BC736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0CC7F70C" w14:textId="77777777" w:rsidR="003A51F2" w:rsidRPr="009339E0" w:rsidRDefault="003A51F2" w:rsidP="003A51F2"/>
    <w:p w14:paraId="6E5D330A" w14:textId="71FA965E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710"/>
        <w:gridCol w:w="2880"/>
        <w:gridCol w:w="1980"/>
        <w:gridCol w:w="2835"/>
        <w:gridCol w:w="2025"/>
      </w:tblGrid>
      <w:tr w:rsidR="003A51F2" w:rsidRPr="009339E0" w14:paraId="702C50D8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87C02D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1886B86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8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35DBC70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E12C6D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83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1620741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2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8BD45D1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18462A7D" w14:textId="77777777" w:rsidTr="003A51F2">
        <w:tc>
          <w:tcPr>
            <w:tcW w:w="15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6F265A37" w14:textId="77D4F214" w:rsidR="003A51F2" w:rsidRPr="009339E0" w:rsidRDefault="003A51F2" w:rsidP="003A51F2">
            <w:pPr>
              <w:pStyle w:val="TableText"/>
            </w:pPr>
            <w:r w:rsidRPr="009339E0">
              <w:t>Forbes et al., 2012</w:t>
            </w:r>
            <w:hyperlink w:anchor="_ENREF_4" w:tooltip="Forbes, 2012 #3586" w:history="1">
              <w:r w:rsidR="00C82E3A" w:rsidRPr="009339E0">
                <w:fldChar w:fldCharType="begin">
                  <w:fldData xml:space="preserve">PEVuZE5vdGU+PENpdGU+PEF1dGhvcj5Gb3JiZXM8L0F1dGhvcj48WWVhcj4yMDEyPC9ZZWFyPjxS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b3JiZXM8L0F1dGhvcj48WWVhcj4yMDEyPC9ZZWFyPjxS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</w:t>
              </w:r>
              <w:r w:rsidR="00C82E3A" w:rsidRPr="009339E0">
                <w:fldChar w:fldCharType="end"/>
              </w:r>
            </w:hyperlink>
          </w:p>
          <w:p w14:paraId="2D5FD19D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FF9419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8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855F14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4153BAF" w14:textId="77777777" w:rsidR="003A51F2" w:rsidRPr="009339E0" w:rsidRDefault="003A51F2" w:rsidP="003A51F2">
            <w:pPr>
              <w:pStyle w:val="TableText"/>
            </w:pPr>
            <w:r w:rsidRPr="009339E0">
              <w:t>Change over time</w:t>
            </w:r>
          </w:p>
          <w:p w14:paraId="3D9F5FB9" w14:textId="77777777" w:rsidR="003A51F2" w:rsidRPr="009339E0" w:rsidRDefault="003A51F2" w:rsidP="003A51F2">
            <w:pPr>
              <w:pStyle w:val="TableText"/>
            </w:pPr>
            <w:r w:rsidRPr="009339E0">
              <w:t>Post-tx, p=0.911</w:t>
            </w:r>
          </w:p>
          <w:p w14:paraId="26280A0F" w14:textId="77777777" w:rsidR="003A51F2" w:rsidRPr="009339E0" w:rsidRDefault="003A51F2" w:rsidP="003A51F2">
            <w:pPr>
              <w:pStyle w:val="TableText"/>
            </w:pPr>
            <w:r w:rsidRPr="009339E0">
              <w:t>FU, p=0.453</w:t>
            </w:r>
          </w:p>
          <w:p w14:paraId="6916B0B9" w14:textId="77777777" w:rsidR="003A51F2" w:rsidRPr="009339E0" w:rsidRDefault="003A51F2" w:rsidP="003A51F2">
            <w:pPr>
              <w:pStyle w:val="TableText"/>
            </w:pPr>
          </w:p>
          <w:p w14:paraId="268689CB" w14:textId="77777777" w:rsidR="003A51F2" w:rsidRPr="009339E0" w:rsidRDefault="003A51F2" w:rsidP="003A51F2">
            <w:pPr>
              <w:pStyle w:val="TableText"/>
            </w:pPr>
            <w:r w:rsidRPr="009339E0">
              <w:t xml:space="preserve">WHOQOL-Psychological </w:t>
            </w:r>
          </w:p>
          <w:p w14:paraId="1260E965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AE68775" w14:textId="77777777" w:rsidR="003A51F2" w:rsidRPr="009339E0" w:rsidRDefault="003A51F2" w:rsidP="003A51F2">
            <w:pPr>
              <w:pStyle w:val="TableText"/>
            </w:pPr>
            <w:r w:rsidRPr="009339E0">
              <w:t>G1 Pre-tx: 15.70 (4.34)</w:t>
            </w:r>
          </w:p>
          <w:p w14:paraId="68E75D15" w14:textId="77777777" w:rsidR="003A51F2" w:rsidRPr="009339E0" w:rsidRDefault="003A51F2" w:rsidP="003A51F2">
            <w:pPr>
              <w:pStyle w:val="TableText"/>
            </w:pPr>
            <w:r w:rsidRPr="009339E0">
              <w:t>G1 Post-tx:18.22 (4.59)</w:t>
            </w:r>
          </w:p>
          <w:p w14:paraId="0EEAD6B5" w14:textId="77777777" w:rsidR="003A51F2" w:rsidRPr="009339E0" w:rsidRDefault="003A51F2" w:rsidP="003A51F2">
            <w:pPr>
              <w:pStyle w:val="TableText"/>
            </w:pPr>
            <w:r w:rsidRPr="009339E0">
              <w:t>G1 FU: 18.40 (4.66)</w:t>
            </w:r>
          </w:p>
          <w:p w14:paraId="623B9CB1" w14:textId="77777777" w:rsidR="003A51F2" w:rsidRPr="009339E0" w:rsidRDefault="003A51F2" w:rsidP="003A51F2">
            <w:pPr>
              <w:pStyle w:val="TableText"/>
            </w:pPr>
          </w:p>
          <w:p w14:paraId="23F72252" w14:textId="77777777" w:rsidR="003A51F2" w:rsidRPr="009339E0" w:rsidRDefault="003A51F2" w:rsidP="003A51F2">
            <w:pPr>
              <w:pStyle w:val="TableText"/>
            </w:pPr>
            <w:r w:rsidRPr="009339E0">
              <w:t>G2 Pre-tx: 15.54 (3.56)</w:t>
            </w:r>
          </w:p>
          <w:p w14:paraId="5AEC6C78" w14:textId="77777777" w:rsidR="003A51F2" w:rsidRPr="009339E0" w:rsidRDefault="003A51F2" w:rsidP="003A51F2">
            <w:pPr>
              <w:pStyle w:val="TableText"/>
            </w:pPr>
            <w:r w:rsidRPr="009339E0">
              <w:t>G2 Post-tx: 16.23 (4.27)</w:t>
            </w:r>
          </w:p>
          <w:p w14:paraId="3B0A18C7" w14:textId="77777777" w:rsidR="003A51F2" w:rsidRPr="009339E0" w:rsidRDefault="003A51F2" w:rsidP="003A51F2">
            <w:pPr>
              <w:pStyle w:val="TableText"/>
            </w:pPr>
          </w:p>
          <w:p w14:paraId="0D655453" w14:textId="77777777" w:rsidR="003A51F2" w:rsidRPr="009339E0" w:rsidRDefault="003A51F2" w:rsidP="003A51F2">
            <w:pPr>
              <w:pStyle w:val="TableText"/>
            </w:pPr>
            <w:r w:rsidRPr="009339E0">
              <w:t>G2 FU: 16.35 (4.88)</w:t>
            </w:r>
          </w:p>
          <w:p w14:paraId="0360B951" w14:textId="77777777" w:rsidR="003A51F2" w:rsidRPr="009339E0" w:rsidRDefault="003A51F2" w:rsidP="003A51F2">
            <w:pPr>
              <w:pStyle w:val="TableText"/>
            </w:pPr>
          </w:p>
          <w:p w14:paraId="30B1FEA4" w14:textId="77777777" w:rsidR="003A51F2" w:rsidRPr="009339E0" w:rsidRDefault="003A51F2" w:rsidP="003A51F2">
            <w:pPr>
              <w:pStyle w:val="TableText"/>
            </w:pPr>
            <w:r w:rsidRPr="009339E0">
              <w:t>Change over time</w:t>
            </w:r>
          </w:p>
          <w:p w14:paraId="3782A57B" w14:textId="77777777" w:rsidR="003A51F2" w:rsidRPr="009339E0" w:rsidRDefault="003A51F2" w:rsidP="003A51F2">
            <w:pPr>
              <w:pStyle w:val="TableText"/>
            </w:pPr>
            <w:r w:rsidRPr="009339E0">
              <w:t>Post-tx, p=0.093</w:t>
            </w:r>
          </w:p>
          <w:p w14:paraId="2A133999" w14:textId="77777777" w:rsidR="003A51F2" w:rsidRPr="009339E0" w:rsidRDefault="003A51F2" w:rsidP="003A51F2">
            <w:pPr>
              <w:pStyle w:val="TableText"/>
            </w:pPr>
            <w:r w:rsidRPr="009339E0">
              <w:t>FU, p=0.955</w:t>
            </w:r>
          </w:p>
          <w:p w14:paraId="3E957B39" w14:textId="77777777" w:rsidR="003A51F2" w:rsidRPr="009339E0" w:rsidRDefault="003A51F2" w:rsidP="003A51F2">
            <w:pPr>
              <w:pStyle w:val="TableText"/>
            </w:pPr>
          </w:p>
          <w:p w14:paraId="07A50EFB" w14:textId="77777777" w:rsidR="003A51F2" w:rsidRPr="009339E0" w:rsidRDefault="003A51F2" w:rsidP="003A51F2">
            <w:pPr>
              <w:pStyle w:val="TableText"/>
            </w:pPr>
            <w:r w:rsidRPr="009339E0">
              <w:t>WHOQOL-Social</w:t>
            </w:r>
          </w:p>
          <w:p w14:paraId="623C5B6B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08C0677" w14:textId="77777777" w:rsidR="003A51F2" w:rsidRPr="009339E0" w:rsidRDefault="003A51F2" w:rsidP="003A51F2">
            <w:pPr>
              <w:pStyle w:val="TableText"/>
            </w:pPr>
            <w:r w:rsidRPr="009339E0">
              <w:t>G1 Pre-tx: 7.77 (2.78)</w:t>
            </w:r>
          </w:p>
          <w:p w14:paraId="56E0E0F7" w14:textId="77777777" w:rsidR="003A51F2" w:rsidRPr="009339E0" w:rsidRDefault="003A51F2" w:rsidP="003A51F2">
            <w:pPr>
              <w:pStyle w:val="TableText"/>
            </w:pPr>
            <w:r w:rsidRPr="009339E0">
              <w:t>G1 Post-tx: 8.43 (3.36)</w:t>
            </w:r>
          </w:p>
          <w:p w14:paraId="0C23467D" w14:textId="77777777" w:rsidR="003A51F2" w:rsidRPr="009339E0" w:rsidRDefault="003A51F2" w:rsidP="003A51F2">
            <w:pPr>
              <w:pStyle w:val="TableText"/>
            </w:pPr>
            <w:r w:rsidRPr="009339E0">
              <w:t>G1 FU: 8.97 (3.12)</w:t>
            </w:r>
          </w:p>
          <w:p w14:paraId="4053EC52" w14:textId="77777777" w:rsidR="003A51F2" w:rsidRPr="009339E0" w:rsidRDefault="003A51F2" w:rsidP="003A51F2">
            <w:pPr>
              <w:pStyle w:val="TableText"/>
            </w:pPr>
          </w:p>
          <w:p w14:paraId="6E9DE77E" w14:textId="77777777" w:rsidR="003A51F2" w:rsidRPr="009339E0" w:rsidRDefault="003A51F2" w:rsidP="003A51F2">
            <w:pPr>
              <w:pStyle w:val="TableText"/>
            </w:pPr>
            <w:r w:rsidRPr="009339E0">
              <w:t>G2 Pre-tx: 8.46 (2.83)</w:t>
            </w:r>
          </w:p>
          <w:p w14:paraId="3AC6C795" w14:textId="77777777" w:rsidR="003A51F2" w:rsidRPr="009339E0" w:rsidRDefault="003A51F2" w:rsidP="003A51F2">
            <w:pPr>
              <w:pStyle w:val="TableText"/>
            </w:pPr>
            <w:r w:rsidRPr="009339E0">
              <w:t>G2 Post-tx: 8.29 (2.20)</w:t>
            </w:r>
          </w:p>
          <w:p w14:paraId="76E36DE0" w14:textId="77777777" w:rsidR="003A51F2" w:rsidRPr="009339E0" w:rsidRDefault="003A51F2" w:rsidP="003A51F2">
            <w:pPr>
              <w:pStyle w:val="TableText"/>
            </w:pPr>
          </w:p>
          <w:p w14:paraId="0DFB26E9" w14:textId="77777777" w:rsidR="003A51F2" w:rsidRPr="009339E0" w:rsidRDefault="003A51F2" w:rsidP="003A51F2">
            <w:pPr>
              <w:pStyle w:val="TableText"/>
            </w:pPr>
            <w:r w:rsidRPr="009339E0">
              <w:t>G2 FU: 8.00 (2.38)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71067E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2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B6FBA2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56D8C497" w14:textId="77777777" w:rsidR="003A51F2" w:rsidRPr="009339E0" w:rsidRDefault="003A51F2" w:rsidP="003A51F2"/>
    <w:p w14:paraId="54FAC41F" w14:textId="77777777" w:rsidR="003A51F2" w:rsidRPr="009339E0" w:rsidRDefault="003A51F2" w:rsidP="003A51F2">
      <w:pPr>
        <w:spacing w:after="160" w:line="259" w:lineRule="auto"/>
        <w:rPr>
          <w:rFonts w:ascii="Arial" w:eastAsia="Calibri" w:hAnsi="Arial"/>
          <w:b/>
          <w:sz w:val="20"/>
          <w:szCs w:val="24"/>
        </w:rPr>
      </w:pPr>
      <w:r w:rsidRPr="009339E0">
        <w:rPr>
          <w:rFonts w:ascii="Arial" w:eastAsia="Calibri" w:hAnsi="Arial"/>
          <w:b/>
          <w:sz w:val="20"/>
          <w:szCs w:val="24"/>
        </w:rPr>
        <w:br w:type="page"/>
      </w:r>
    </w:p>
    <w:p w14:paraId="3342CF5A" w14:textId="35677D93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40"/>
        <w:gridCol w:w="1800"/>
        <w:gridCol w:w="2880"/>
        <w:gridCol w:w="1980"/>
        <w:gridCol w:w="2700"/>
        <w:gridCol w:w="2160"/>
      </w:tblGrid>
      <w:tr w:rsidR="003A51F2" w:rsidRPr="009339E0" w14:paraId="64C66C6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5196D5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5B854F11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8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437278E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2F52708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7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1E763CE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4ECA01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73699CCC" w14:textId="77777777" w:rsidTr="003A51F2">
        <w:trPr>
          <w:cantSplit/>
        </w:trPr>
        <w:tc>
          <w:tcPr>
            <w:tcW w:w="14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2B3A2B73" w14:textId="34A60A96" w:rsidR="003A51F2" w:rsidRPr="009339E0" w:rsidRDefault="003A51F2" w:rsidP="003A51F2">
            <w:pPr>
              <w:pStyle w:val="TableText"/>
            </w:pPr>
            <w:r w:rsidRPr="009339E0">
              <w:t>Forbes et al., 2012</w:t>
            </w:r>
            <w:hyperlink w:anchor="_ENREF_4" w:tooltip="Forbes, 2012 #3586" w:history="1">
              <w:r w:rsidR="00C82E3A" w:rsidRPr="009339E0">
                <w:fldChar w:fldCharType="begin">
                  <w:fldData xml:space="preserve">PEVuZE5vdGU+PENpdGU+PEF1dGhvcj5Gb3JiZXM8L0F1dGhvcj48WWVhcj4yMDEyPC9ZZWFyPjxS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b3JiZXM8L0F1dGhvcj48WWVhcj4yMDEyPC9ZZWFyPjxS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</w:t>
              </w:r>
              <w:r w:rsidR="00C82E3A" w:rsidRPr="009339E0">
                <w:fldChar w:fldCharType="end"/>
              </w:r>
            </w:hyperlink>
          </w:p>
          <w:p w14:paraId="71A1A7CD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1AF592F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8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EFD47B4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5B47FE1" w14:textId="77777777" w:rsidR="003A51F2" w:rsidRPr="009339E0" w:rsidRDefault="003A51F2" w:rsidP="003A51F2">
            <w:pPr>
              <w:pStyle w:val="TableText"/>
            </w:pPr>
            <w:r w:rsidRPr="009339E0">
              <w:t>Change over time</w:t>
            </w:r>
          </w:p>
          <w:p w14:paraId="289AE37C" w14:textId="77777777" w:rsidR="003A51F2" w:rsidRPr="009339E0" w:rsidRDefault="003A51F2" w:rsidP="003A51F2">
            <w:pPr>
              <w:pStyle w:val="TableText"/>
            </w:pPr>
            <w:r w:rsidRPr="009339E0">
              <w:t>Post-tx, p=0.152</w:t>
            </w:r>
          </w:p>
          <w:p w14:paraId="5915D28E" w14:textId="77777777" w:rsidR="003A51F2" w:rsidRPr="009339E0" w:rsidRDefault="003A51F2" w:rsidP="003A51F2">
            <w:pPr>
              <w:pStyle w:val="TableText"/>
            </w:pPr>
            <w:r w:rsidRPr="009339E0">
              <w:t>FU, p=0.197</w:t>
            </w:r>
          </w:p>
          <w:p w14:paraId="353B6881" w14:textId="77777777" w:rsidR="003A51F2" w:rsidRPr="009339E0" w:rsidRDefault="003A51F2" w:rsidP="003A51F2">
            <w:pPr>
              <w:pStyle w:val="TableText"/>
            </w:pPr>
          </w:p>
          <w:p w14:paraId="4324EB50" w14:textId="77777777" w:rsidR="003A51F2" w:rsidRPr="009339E0" w:rsidRDefault="003A51F2" w:rsidP="003A51F2">
            <w:pPr>
              <w:pStyle w:val="TableText"/>
            </w:pPr>
            <w:r w:rsidRPr="009339E0">
              <w:t>WHOQOL-Environmental</w:t>
            </w:r>
          </w:p>
          <w:p w14:paraId="7A643CB7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727A44D2" w14:textId="77777777" w:rsidR="003A51F2" w:rsidRPr="009339E0" w:rsidRDefault="003A51F2" w:rsidP="003A51F2">
            <w:pPr>
              <w:pStyle w:val="TableText"/>
            </w:pPr>
            <w:r w:rsidRPr="009339E0">
              <w:t>G1 Pre-tx: 27.50 (4.53)</w:t>
            </w:r>
          </w:p>
          <w:p w14:paraId="57AF0E5E" w14:textId="77777777" w:rsidR="003A51F2" w:rsidRPr="009339E0" w:rsidRDefault="003A51F2" w:rsidP="003A51F2">
            <w:pPr>
              <w:pStyle w:val="TableText"/>
            </w:pPr>
          </w:p>
          <w:p w14:paraId="71C72382" w14:textId="77777777" w:rsidR="003A51F2" w:rsidRPr="009339E0" w:rsidRDefault="003A51F2" w:rsidP="003A51F2">
            <w:pPr>
              <w:pStyle w:val="TableText"/>
            </w:pPr>
            <w:r w:rsidRPr="009339E0">
              <w:t>G1 Post-tx: 28.73 (3.97)</w:t>
            </w:r>
          </w:p>
          <w:p w14:paraId="7FAA19A0" w14:textId="77777777" w:rsidR="003A51F2" w:rsidRPr="009339E0" w:rsidRDefault="003A51F2" w:rsidP="003A51F2">
            <w:pPr>
              <w:pStyle w:val="TableText"/>
            </w:pPr>
          </w:p>
          <w:p w14:paraId="3BA60271" w14:textId="77777777" w:rsidR="003A51F2" w:rsidRPr="009339E0" w:rsidRDefault="003A51F2" w:rsidP="003A51F2">
            <w:pPr>
              <w:pStyle w:val="TableText"/>
            </w:pPr>
            <w:r w:rsidRPr="009339E0">
              <w:t>G1 FU: 28.16 (4.29)</w:t>
            </w:r>
          </w:p>
          <w:p w14:paraId="6AB87181" w14:textId="77777777" w:rsidR="003A51F2" w:rsidRPr="009339E0" w:rsidRDefault="003A51F2" w:rsidP="003A51F2">
            <w:pPr>
              <w:pStyle w:val="TableText"/>
            </w:pPr>
            <w:r w:rsidRPr="009339E0">
              <w:t>G2 Pre-tx: 29.07 (4.80)</w:t>
            </w:r>
          </w:p>
          <w:p w14:paraId="40E75481" w14:textId="77777777" w:rsidR="003A51F2" w:rsidRPr="009339E0" w:rsidRDefault="003A51F2" w:rsidP="003A51F2">
            <w:pPr>
              <w:pStyle w:val="TableText"/>
            </w:pPr>
            <w:r w:rsidRPr="009339E0">
              <w:t>G2 Post-tx:28.40 (4.89)</w:t>
            </w:r>
          </w:p>
          <w:p w14:paraId="05A1AF42" w14:textId="77777777" w:rsidR="003A51F2" w:rsidRPr="009339E0" w:rsidRDefault="003A51F2" w:rsidP="003A51F2">
            <w:pPr>
              <w:pStyle w:val="TableText"/>
            </w:pPr>
          </w:p>
          <w:p w14:paraId="26CD3B03" w14:textId="77777777" w:rsidR="003A51F2" w:rsidRPr="009339E0" w:rsidRDefault="003A51F2" w:rsidP="003A51F2">
            <w:pPr>
              <w:pStyle w:val="TableText"/>
            </w:pPr>
            <w:r w:rsidRPr="009339E0">
              <w:t>G2 FU: 28.14 (5.51)</w:t>
            </w:r>
          </w:p>
          <w:p w14:paraId="2A5DB93C" w14:textId="77777777" w:rsidR="003A51F2" w:rsidRPr="009339E0" w:rsidRDefault="003A51F2" w:rsidP="003A51F2">
            <w:pPr>
              <w:pStyle w:val="TableText"/>
            </w:pPr>
          </w:p>
          <w:p w14:paraId="6897EFC9" w14:textId="77777777" w:rsidR="003A51F2" w:rsidRPr="009339E0" w:rsidRDefault="003A51F2" w:rsidP="003A51F2">
            <w:pPr>
              <w:pStyle w:val="TableText"/>
            </w:pPr>
            <w:r w:rsidRPr="009339E0">
              <w:t>Change over time</w:t>
            </w:r>
          </w:p>
          <w:p w14:paraId="27D6ECAE" w14:textId="77777777" w:rsidR="003A51F2" w:rsidRPr="009339E0" w:rsidRDefault="003A51F2" w:rsidP="003A51F2">
            <w:pPr>
              <w:pStyle w:val="TableText"/>
            </w:pPr>
            <w:r w:rsidRPr="009339E0">
              <w:t>Post-tx, p=0.016</w:t>
            </w:r>
          </w:p>
          <w:p w14:paraId="7B428FF2" w14:textId="77777777" w:rsidR="003A51F2" w:rsidRPr="009339E0" w:rsidRDefault="003A51F2" w:rsidP="003A51F2">
            <w:pPr>
              <w:pStyle w:val="TableText"/>
            </w:pPr>
            <w:r w:rsidRPr="009339E0">
              <w:t>FU, p=0.738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39934B8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7884FC8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35B12297" w14:textId="77777777" w:rsidR="003A51F2" w:rsidRPr="009339E0" w:rsidRDefault="003A51F2" w:rsidP="003A51F2"/>
    <w:p w14:paraId="6788C4A8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04ED5E04" w14:textId="5E4939C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40"/>
        <w:gridCol w:w="1707"/>
        <w:gridCol w:w="2778"/>
        <w:gridCol w:w="2100"/>
        <w:gridCol w:w="2983"/>
        <w:gridCol w:w="1952"/>
      </w:tblGrid>
      <w:tr w:rsidR="003A51F2" w:rsidRPr="009339E0" w14:paraId="20CB7F82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13C7208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0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26EF67B0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7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969890E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1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0BBA7D0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8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A21CC93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5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DB2008A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726F909" w14:textId="77777777" w:rsidTr="003A51F2">
        <w:trPr>
          <w:cantSplit/>
        </w:trPr>
        <w:tc>
          <w:tcPr>
            <w:tcW w:w="14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39E75BBE" w14:textId="5B4CB374" w:rsidR="003A51F2" w:rsidRPr="009339E0" w:rsidRDefault="003A51F2" w:rsidP="003A51F2">
            <w:pPr>
              <w:pStyle w:val="TableText"/>
            </w:pPr>
            <w:r w:rsidRPr="009339E0">
              <w:t>Ford et al., 2011</w:t>
            </w:r>
            <w:hyperlink w:anchor="_ENREF_59" w:tooltip="Ford, 2011 #3493" w:history="1">
              <w:r w:rsidR="00C82E3A" w:rsidRPr="009339E0">
                <w:fldChar w:fldCharType="begin">
                  <w:fldData xml:space="preserve">PEVuZE5vdGU+PENpdGU+PEF1dGhvcj5Gb3JkPC9BdXRob3I+PFllYXI+MjAxMTwvWWVhcj48UmVj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b3JkPC9BdXRob3I+PFllYXI+MjAxMTwvWWVhcj48UmVj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9</w:t>
              </w:r>
              <w:r w:rsidR="00C82E3A" w:rsidRPr="009339E0">
                <w:fldChar w:fldCharType="end"/>
              </w:r>
            </w:hyperlink>
          </w:p>
          <w:p w14:paraId="7BB766BB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70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5ED048D" w14:textId="77777777" w:rsidR="003A51F2" w:rsidRPr="009339E0" w:rsidRDefault="003A51F2" w:rsidP="003A51F2">
            <w:pPr>
              <w:pStyle w:val="TableText"/>
            </w:pPr>
            <w:r w:rsidRPr="009339E0">
              <w:t>G1: Trauma Affect Regulation: Guide for Education and Therapy (TARGET)</w:t>
            </w:r>
          </w:p>
          <w:p w14:paraId="30D46F5D" w14:textId="77777777" w:rsidR="003A51F2" w:rsidRPr="009339E0" w:rsidRDefault="003A51F2" w:rsidP="003A51F2">
            <w:pPr>
              <w:pStyle w:val="TableText"/>
            </w:pPr>
            <w:r w:rsidRPr="009339E0">
              <w:t>G2: PCT</w:t>
            </w:r>
          </w:p>
          <w:p w14:paraId="60C109F7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277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8A837FF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187927BA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7AF5C83C" w14:textId="77777777" w:rsidR="003A51F2" w:rsidRPr="009339E0" w:rsidRDefault="003A51F2" w:rsidP="003A51F2">
            <w:pPr>
              <w:pStyle w:val="TableText"/>
            </w:pPr>
            <w:r w:rsidRPr="009339E0">
              <w:t>G1 Pre-tx:16.0 (10.8)</w:t>
            </w:r>
          </w:p>
          <w:p w14:paraId="420F9271" w14:textId="77777777" w:rsidR="003A51F2" w:rsidRPr="009339E0" w:rsidRDefault="003A51F2" w:rsidP="003A51F2">
            <w:pPr>
              <w:pStyle w:val="TableText"/>
            </w:pPr>
            <w:r w:rsidRPr="009339E0">
              <w:t>G1 Post-tx:11.6 (10.9)</w:t>
            </w:r>
          </w:p>
          <w:p w14:paraId="6A71E193" w14:textId="77777777" w:rsidR="003A51F2" w:rsidRPr="009339E0" w:rsidRDefault="003A51F2" w:rsidP="003A51F2">
            <w:pPr>
              <w:pStyle w:val="TableText"/>
            </w:pPr>
          </w:p>
          <w:p w14:paraId="2DE7AD27" w14:textId="77777777" w:rsidR="003A51F2" w:rsidRPr="009339E0" w:rsidRDefault="003A51F2" w:rsidP="003A51F2">
            <w:pPr>
              <w:pStyle w:val="TableText"/>
            </w:pPr>
            <w:r w:rsidRPr="009339E0">
              <w:t>G2 Pre-tx:17.8 (10.2)</w:t>
            </w:r>
          </w:p>
          <w:p w14:paraId="2BEA8876" w14:textId="77777777" w:rsidR="003A51F2" w:rsidRPr="009339E0" w:rsidRDefault="003A51F2" w:rsidP="003A51F2">
            <w:pPr>
              <w:pStyle w:val="TableText"/>
            </w:pPr>
            <w:r w:rsidRPr="009339E0">
              <w:t>G2 Post-tx:11.9 (10.1)</w:t>
            </w:r>
          </w:p>
          <w:p w14:paraId="5F81E1CB" w14:textId="77777777" w:rsidR="003A51F2" w:rsidRPr="009339E0" w:rsidRDefault="003A51F2" w:rsidP="003A51F2">
            <w:pPr>
              <w:pStyle w:val="TableText"/>
            </w:pPr>
          </w:p>
          <w:p w14:paraId="14C01B2A" w14:textId="77777777" w:rsidR="003A51F2" w:rsidRPr="009339E0" w:rsidRDefault="003A51F2" w:rsidP="003A51F2">
            <w:pPr>
              <w:pStyle w:val="TableText"/>
            </w:pPr>
            <w:r w:rsidRPr="009339E0">
              <w:t>G3 Pre-tx:17.8 (10.2)</w:t>
            </w:r>
          </w:p>
          <w:p w14:paraId="28DEDBBF" w14:textId="77777777" w:rsidR="003A51F2" w:rsidRPr="009339E0" w:rsidRDefault="003A51F2" w:rsidP="003A51F2">
            <w:pPr>
              <w:pStyle w:val="TableText"/>
            </w:pPr>
            <w:r w:rsidRPr="009339E0">
              <w:t>G3 Post-tx:11.9 (10.1)</w:t>
            </w:r>
          </w:p>
          <w:p w14:paraId="08A0FECA" w14:textId="77777777" w:rsidR="003A51F2" w:rsidRPr="009339E0" w:rsidRDefault="003A51F2" w:rsidP="003A51F2">
            <w:pPr>
              <w:pStyle w:val="TableText"/>
            </w:pPr>
          </w:p>
          <w:p w14:paraId="235B3B0A" w14:textId="77777777" w:rsidR="003A51F2" w:rsidRPr="009339E0" w:rsidRDefault="003A51F2" w:rsidP="003A51F2">
            <w:pPr>
              <w:pStyle w:val="TableText"/>
            </w:pPr>
            <w:r w:rsidRPr="009339E0">
              <w:t>Group X Time Effect, p&lt;0.01</w:t>
            </w:r>
          </w:p>
          <w:p w14:paraId="7DF4B630" w14:textId="77777777" w:rsidR="003A51F2" w:rsidRPr="009339E0" w:rsidRDefault="003A51F2" w:rsidP="003A51F2">
            <w:pPr>
              <w:pStyle w:val="TableText"/>
            </w:pPr>
          </w:p>
          <w:p w14:paraId="2FFE3B30" w14:textId="77777777" w:rsidR="003A51F2" w:rsidRPr="009339E0" w:rsidRDefault="003A51F2" w:rsidP="003A51F2">
            <w:pPr>
              <w:pStyle w:val="TableText"/>
            </w:pPr>
            <w:r w:rsidRPr="009339E0">
              <w:t>STAI</w:t>
            </w:r>
          </w:p>
          <w:p w14:paraId="47315BB5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B97FC3B" w14:textId="77777777" w:rsidR="003A51F2" w:rsidRPr="009339E0" w:rsidRDefault="003A51F2" w:rsidP="003A51F2">
            <w:pPr>
              <w:pStyle w:val="TableText"/>
            </w:pPr>
            <w:r w:rsidRPr="009339E0">
              <w:t>G1 Pre-tx: 38.1 (13.0)</w:t>
            </w:r>
          </w:p>
          <w:p w14:paraId="20B4363B" w14:textId="77777777" w:rsidR="003A51F2" w:rsidRPr="009339E0" w:rsidRDefault="003A51F2" w:rsidP="003A51F2">
            <w:pPr>
              <w:pStyle w:val="TableText"/>
            </w:pPr>
            <w:r w:rsidRPr="009339E0">
              <w:t>G1 Post-tx: 31.4 (11.3)</w:t>
            </w:r>
          </w:p>
          <w:p w14:paraId="3C914442" w14:textId="77777777" w:rsidR="003A51F2" w:rsidRPr="009339E0" w:rsidRDefault="003A51F2" w:rsidP="003A51F2">
            <w:pPr>
              <w:pStyle w:val="TableText"/>
            </w:pPr>
          </w:p>
          <w:p w14:paraId="2BF4751D" w14:textId="77777777" w:rsidR="003A51F2" w:rsidRPr="009339E0" w:rsidRDefault="003A51F2" w:rsidP="003A51F2">
            <w:pPr>
              <w:pStyle w:val="TableText"/>
            </w:pPr>
            <w:r w:rsidRPr="009339E0">
              <w:t>G2 Pre-tx:41.6 (13.0)</w:t>
            </w:r>
          </w:p>
          <w:p w14:paraId="5C3DAAE8" w14:textId="77777777" w:rsidR="003A51F2" w:rsidRPr="009339E0" w:rsidRDefault="003A51F2" w:rsidP="003A51F2">
            <w:pPr>
              <w:pStyle w:val="TableText"/>
            </w:pPr>
            <w:r w:rsidRPr="009339E0">
              <w:t>G2 Post-tx:37.4 (13.3)</w:t>
            </w:r>
          </w:p>
          <w:p w14:paraId="44D26A29" w14:textId="77777777" w:rsidR="003A51F2" w:rsidRPr="009339E0" w:rsidRDefault="003A51F2" w:rsidP="003A51F2">
            <w:pPr>
              <w:pStyle w:val="TableText"/>
            </w:pPr>
          </w:p>
          <w:p w14:paraId="573F859A" w14:textId="77777777" w:rsidR="003A51F2" w:rsidRPr="009339E0" w:rsidRDefault="003A51F2" w:rsidP="003A51F2">
            <w:pPr>
              <w:pStyle w:val="TableText"/>
            </w:pPr>
            <w:r w:rsidRPr="009339E0">
              <w:t>G3 Pre-tx:43.0 (10.9)</w:t>
            </w:r>
          </w:p>
          <w:p w14:paraId="3AF55590" w14:textId="77777777" w:rsidR="003A51F2" w:rsidRPr="009339E0" w:rsidRDefault="003A51F2" w:rsidP="003A51F2">
            <w:pPr>
              <w:pStyle w:val="TableText"/>
            </w:pPr>
            <w:r w:rsidRPr="009339E0">
              <w:t>G3 Post-tx:42.6 (12.9)</w:t>
            </w:r>
          </w:p>
          <w:p w14:paraId="70E04F60" w14:textId="77777777" w:rsidR="003A51F2" w:rsidRPr="009339E0" w:rsidRDefault="003A51F2" w:rsidP="003A51F2">
            <w:pPr>
              <w:pStyle w:val="TableText"/>
            </w:pPr>
          </w:p>
          <w:p w14:paraId="6851FC73" w14:textId="77777777" w:rsidR="003A51F2" w:rsidRPr="009339E0" w:rsidRDefault="003A51F2" w:rsidP="003A51F2">
            <w:pPr>
              <w:pStyle w:val="TableText"/>
            </w:pPr>
            <w:r w:rsidRPr="009339E0">
              <w:t>Group X Time Effect, p=0.19</w:t>
            </w:r>
          </w:p>
        </w:tc>
        <w:tc>
          <w:tcPr>
            <w:tcW w:w="21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C4EBB3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98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3720FD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5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9D68E8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64D5B59D" w14:textId="77777777" w:rsidTr="003A51F2">
        <w:trPr>
          <w:cantSplit/>
        </w:trPr>
        <w:tc>
          <w:tcPr>
            <w:tcW w:w="14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1D2C8AE4" w14:textId="393F69A2" w:rsidR="003A51F2" w:rsidRPr="009339E0" w:rsidRDefault="003A51F2" w:rsidP="003A51F2">
            <w:pPr>
              <w:pStyle w:val="TableText"/>
            </w:pPr>
            <w:r w:rsidRPr="009339E0">
              <w:t>Ford et al., 2011</w:t>
            </w:r>
            <w:hyperlink w:anchor="_ENREF_60" w:tooltip="Ford, 2013 #5309" w:history="1">
              <w:r w:rsidR="00C82E3A" w:rsidRPr="009339E0">
                <w:fldChar w:fldCharType="begin">
                  <w:fldData xml:space="preserve">PEVuZE5vdGU+PENpdGU+PEF1dGhvcj5Gb3JkPC9BdXRob3I+PFllYXI+MjAxMzwvWWVhcj48UmVj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b3JkPC9BdXRob3I+PFllYXI+MjAxMzwvWWVhcj48UmVj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0</w:t>
              </w:r>
              <w:r w:rsidR="00C82E3A" w:rsidRPr="009339E0">
                <w:fldChar w:fldCharType="end"/>
              </w:r>
            </w:hyperlink>
          </w:p>
        </w:tc>
        <w:tc>
          <w:tcPr>
            <w:tcW w:w="170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50D8FE48" w14:textId="77777777" w:rsidR="003A51F2" w:rsidRPr="009339E0" w:rsidRDefault="003A51F2" w:rsidP="003A51F2">
            <w:pPr>
              <w:pStyle w:val="TableText"/>
            </w:pPr>
            <w:r w:rsidRPr="009339E0">
              <w:t>G1: Trauma Affect Regulation:</w:t>
            </w:r>
          </w:p>
          <w:p w14:paraId="2F9FE580" w14:textId="77777777" w:rsidR="003A51F2" w:rsidRPr="009339E0" w:rsidRDefault="003A51F2" w:rsidP="003A51F2">
            <w:pPr>
              <w:pStyle w:val="TableText"/>
            </w:pPr>
            <w:r w:rsidRPr="009339E0">
              <w:t>Guide for Education and</w:t>
            </w:r>
          </w:p>
          <w:p w14:paraId="24343512" w14:textId="77777777" w:rsidR="003A51F2" w:rsidRPr="009339E0" w:rsidRDefault="003A51F2" w:rsidP="003A51F2">
            <w:pPr>
              <w:pStyle w:val="TableText"/>
            </w:pPr>
            <w:r w:rsidRPr="009339E0">
              <w:t>Therapy (TARGET),</w:t>
            </w:r>
          </w:p>
          <w:p w14:paraId="01E4B7A7" w14:textId="77777777" w:rsidR="003A51F2" w:rsidRPr="009339E0" w:rsidRDefault="003A51F2" w:rsidP="003A51F2">
            <w:pPr>
              <w:pStyle w:val="TableText"/>
            </w:pPr>
            <w:r w:rsidRPr="009339E0">
              <w:t>G2: SGT</w:t>
            </w:r>
          </w:p>
        </w:tc>
        <w:tc>
          <w:tcPr>
            <w:tcW w:w="277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E66396A" w14:textId="77777777" w:rsidR="003A51F2" w:rsidRPr="009339E0" w:rsidRDefault="003A51F2" w:rsidP="003A51F2">
            <w:pPr>
              <w:pStyle w:val="TableText"/>
            </w:pPr>
            <w:r w:rsidRPr="009339E0">
              <w:t>TSI Dissociation Symptoms</w:t>
            </w:r>
          </w:p>
          <w:p w14:paraId="72B576BE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369942B2" w14:textId="77777777" w:rsidR="003A51F2" w:rsidRPr="009339E0" w:rsidRDefault="003A51F2" w:rsidP="003A51F2">
            <w:pPr>
              <w:pStyle w:val="TableText"/>
            </w:pPr>
            <w:r w:rsidRPr="009339E0">
              <w:t>G1 Pre-tx: 14.5 (6.5)</w:t>
            </w:r>
          </w:p>
          <w:p w14:paraId="30A08141" w14:textId="77777777" w:rsidR="003A51F2" w:rsidRPr="009339E0" w:rsidRDefault="003A51F2" w:rsidP="003A51F2">
            <w:pPr>
              <w:pStyle w:val="TableText"/>
            </w:pPr>
            <w:r w:rsidRPr="009339E0">
              <w:t>G1 Post-tx: 14.1 (6.4)</w:t>
            </w:r>
          </w:p>
          <w:p w14:paraId="188B653F" w14:textId="77777777" w:rsidR="003A51F2" w:rsidRPr="009339E0" w:rsidRDefault="003A51F2" w:rsidP="003A51F2">
            <w:pPr>
              <w:pStyle w:val="TableText"/>
            </w:pPr>
          </w:p>
          <w:p w14:paraId="36B7D211" w14:textId="77777777" w:rsidR="003A51F2" w:rsidRPr="009339E0" w:rsidRDefault="003A51F2" w:rsidP="003A51F2">
            <w:pPr>
              <w:pStyle w:val="TableText"/>
            </w:pPr>
            <w:r w:rsidRPr="009339E0">
              <w:t>G2 Pre-tx: 12.0 (6.0)</w:t>
            </w:r>
          </w:p>
          <w:p w14:paraId="4502A826" w14:textId="77777777" w:rsidR="003A51F2" w:rsidRPr="009339E0" w:rsidRDefault="003A51F2" w:rsidP="003A51F2">
            <w:pPr>
              <w:pStyle w:val="TableText"/>
            </w:pPr>
            <w:r w:rsidRPr="009339E0">
              <w:t>G2 Post-tx: 9.1 (5.5)</w:t>
            </w:r>
          </w:p>
          <w:p w14:paraId="11F988B5" w14:textId="77777777" w:rsidR="003A51F2" w:rsidRPr="009339E0" w:rsidRDefault="003A51F2" w:rsidP="003A51F2">
            <w:pPr>
              <w:pStyle w:val="TableText"/>
            </w:pPr>
          </w:p>
          <w:p w14:paraId="2CFE457F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F= 1.6, NS, d = -0.26</w:t>
            </w:r>
          </w:p>
          <w:p w14:paraId="31BCE664" w14:textId="77777777" w:rsidR="003A51F2" w:rsidRPr="009339E0" w:rsidRDefault="003A51F2" w:rsidP="003A51F2">
            <w:pPr>
              <w:pStyle w:val="TableText"/>
            </w:pPr>
          </w:p>
          <w:p w14:paraId="36DF4838" w14:textId="77777777" w:rsidR="003A51F2" w:rsidRPr="009339E0" w:rsidRDefault="003A51F2" w:rsidP="003A51F2">
            <w:pPr>
              <w:pStyle w:val="TableText"/>
            </w:pPr>
            <w:r w:rsidRPr="009339E0">
              <w:t>TSI Sexual Concerns</w:t>
            </w:r>
          </w:p>
          <w:p w14:paraId="2EE26788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3EAAA86B" w14:textId="77777777" w:rsidR="003A51F2" w:rsidRPr="009339E0" w:rsidRDefault="003A51F2" w:rsidP="003A51F2">
            <w:pPr>
              <w:pStyle w:val="TableText"/>
            </w:pPr>
            <w:r w:rsidRPr="009339E0">
              <w:t>G1 Pre-tx: 9.6 (6.0)</w:t>
            </w:r>
          </w:p>
          <w:p w14:paraId="340BECCF" w14:textId="77777777" w:rsidR="003A51F2" w:rsidRPr="009339E0" w:rsidRDefault="003A51F2" w:rsidP="003A51F2">
            <w:pPr>
              <w:pStyle w:val="TableText"/>
            </w:pPr>
            <w:r w:rsidRPr="009339E0">
              <w:t>G1 Post-tx: 8.2 (7.3)</w:t>
            </w:r>
          </w:p>
        </w:tc>
        <w:tc>
          <w:tcPr>
            <w:tcW w:w="2100" w:type="dxa"/>
            <w:shd w:val="clear" w:color="auto" w:fill="FFFFFF" w:themeFill="background1"/>
          </w:tcPr>
          <w:p w14:paraId="4888962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983" w:type="dxa"/>
            <w:shd w:val="clear" w:color="auto" w:fill="auto"/>
          </w:tcPr>
          <w:p w14:paraId="3AF5C8B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52" w:type="dxa"/>
            <w:shd w:val="clear" w:color="auto" w:fill="auto"/>
          </w:tcPr>
          <w:p w14:paraId="0221C6D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5A538E0" w14:textId="3A399AA6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40"/>
        <w:gridCol w:w="1707"/>
        <w:gridCol w:w="2778"/>
        <w:gridCol w:w="2100"/>
        <w:gridCol w:w="2983"/>
        <w:gridCol w:w="1952"/>
      </w:tblGrid>
      <w:tr w:rsidR="003A51F2" w:rsidRPr="009339E0" w14:paraId="639EE397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E83EF58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0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0681FA7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7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3730FA8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1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02C8B1B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8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7E153F0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5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A5E02D1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E21C0D2" w14:textId="77777777" w:rsidTr="003A51F2">
        <w:trPr>
          <w:cantSplit/>
        </w:trPr>
        <w:tc>
          <w:tcPr>
            <w:tcW w:w="14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618E05A0" w14:textId="055D47B6" w:rsidR="003A51F2" w:rsidRPr="009339E0" w:rsidRDefault="003A51F2" w:rsidP="003A51F2">
            <w:pPr>
              <w:pStyle w:val="TableText"/>
            </w:pPr>
            <w:r w:rsidRPr="009339E0">
              <w:t>Ford et al., 2011</w:t>
            </w:r>
            <w:hyperlink w:anchor="_ENREF_60" w:tooltip="Ford, 2013 #5309" w:history="1">
              <w:r w:rsidR="00C82E3A" w:rsidRPr="009339E0">
                <w:fldChar w:fldCharType="begin">
                  <w:fldData xml:space="preserve">PEVuZE5vdGU+PENpdGU+PEF1dGhvcj5Gb3JkPC9BdXRob3I+PFllYXI+MjAxMzwvWWVhcj48UmVj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b3JkPC9BdXRob3I+PFllYXI+MjAxMzwvWWVhcj48UmVj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0</w:t>
              </w:r>
              <w:r w:rsidR="00C82E3A" w:rsidRPr="009339E0">
                <w:fldChar w:fldCharType="end"/>
              </w:r>
            </w:hyperlink>
          </w:p>
          <w:p w14:paraId="207AA8F0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70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CAFC28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7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DC75A04" w14:textId="77777777" w:rsidR="003A51F2" w:rsidRPr="009339E0" w:rsidRDefault="003A51F2" w:rsidP="003A51F2">
            <w:pPr>
              <w:pStyle w:val="TableText"/>
            </w:pPr>
            <w:r w:rsidRPr="009339E0">
              <w:t>G2 Pre-tx: 6.1 (5.2)</w:t>
            </w:r>
          </w:p>
          <w:p w14:paraId="03D5072D" w14:textId="77777777" w:rsidR="003A51F2" w:rsidRPr="009339E0" w:rsidRDefault="003A51F2" w:rsidP="003A51F2">
            <w:pPr>
              <w:pStyle w:val="TableText"/>
            </w:pPr>
            <w:r w:rsidRPr="009339E0">
              <w:t>G2 Post-tx: 5.5 (4.7)</w:t>
            </w:r>
          </w:p>
          <w:p w14:paraId="1E80F3E9" w14:textId="77777777" w:rsidR="003A51F2" w:rsidRPr="009339E0" w:rsidRDefault="003A51F2" w:rsidP="003A51F2">
            <w:pPr>
              <w:pStyle w:val="TableText"/>
            </w:pPr>
          </w:p>
          <w:p w14:paraId="5419EBB7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F= 0.5, NS, d = 0.22</w:t>
            </w:r>
          </w:p>
          <w:p w14:paraId="01749C8F" w14:textId="77777777" w:rsidR="003A51F2" w:rsidRPr="009339E0" w:rsidRDefault="003A51F2" w:rsidP="003A51F2">
            <w:pPr>
              <w:pStyle w:val="TableText"/>
            </w:pPr>
          </w:p>
          <w:p w14:paraId="71A6BB97" w14:textId="77777777" w:rsidR="003A51F2" w:rsidRPr="009339E0" w:rsidRDefault="003A51F2" w:rsidP="003A51F2">
            <w:pPr>
              <w:pStyle w:val="TableText"/>
            </w:pPr>
            <w:r w:rsidRPr="009339E0">
              <w:t>TSI Sexual Behavior Problems</w:t>
            </w:r>
          </w:p>
          <w:p w14:paraId="24777F0D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1751EA05" w14:textId="77777777" w:rsidR="003A51F2" w:rsidRPr="009339E0" w:rsidRDefault="003A51F2" w:rsidP="003A51F2">
            <w:pPr>
              <w:pStyle w:val="TableText"/>
            </w:pPr>
            <w:r w:rsidRPr="009339E0">
              <w:t>G1 Pre-tx: 9.2 (7.0)</w:t>
            </w:r>
          </w:p>
          <w:p w14:paraId="3C8B828E" w14:textId="77777777" w:rsidR="003A51F2" w:rsidRPr="009339E0" w:rsidRDefault="003A51F2" w:rsidP="003A51F2">
            <w:pPr>
              <w:pStyle w:val="TableText"/>
            </w:pPr>
            <w:r w:rsidRPr="009339E0">
              <w:t>G1 Post-tx: 7.0 (7.4)</w:t>
            </w:r>
          </w:p>
          <w:p w14:paraId="4F1C5907" w14:textId="77777777" w:rsidR="003A51F2" w:rsidRPr="009339E0" w:rsidRDefault="003A51F2" w:rsidP="003A51F2">
            <w:pPr>
              <w:pStyle w:val="TableText"/>
            </w:pPr>
          </w:p>
          <w:p w14:paraId="0D903A69" w14:textId="77777777" w:rsidR="003A51F2" w:rsidRPr="009339E0" w:rsidRDefault="003A51F2" w:rsidP="003A51F2">
            <w:pPr>
              <w:pStyle w:val="TableText"/>
            </w:pPr>
            <w:r w:rsidRPr="009339E0">
              <w:t>G2 Pre-tx: 7.8 (7.4)</w:t>
            </w:r>
          </w:p>
          <w:p w14:paraId="711D91F4" w14:textId="77777777" w:rsidR="003A51F2" w:rsidRPr="009339E0" w:rsidRDefault="003A51F2" w:rsidP="003A51F2">
            <w:pPr>
              <w:pStyle w:val="TableText"/>
            </w:pPr>
            <w:r w:rsidRPr="009339E0">
              <w:t>G2 Post-tx: 6.6 (7.1)</w:t>
            </w:r>
          </w:p>
          <w:p w14:paraId="1675263E" w14:textId="77777777" w:rsidR="003A51F2" w:rsidRPr="009339E0" w:rsidRDefault="003A51F2" w:rsidP="003A51F2">
            <w:pPr>
              <w:pStyle w:val="TableText"/>
            </w:pPr>
          </w:p>
          <w:p w14:paraId="2748E1E1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F= 1.1, NS, d = 0.31</w:t>
            </w:r>
          </w:p>
          <w:p w14:paraId="320E47E9" w14:textId="77777777" w:rsidR="003A51F2" w:rsidRPr="009339E0" w:rsidRDefault="003A51F2" w:rsidP="003A51F2">
            <w:pPr>
              <w:pStyle w:val="TableText"/>
            </w:pPr>
          </w:p>
          <w:p w14:paraId="68E980F2" w14:textId="77777777" w:rsidR="003A51F2" w:rsidRPr="009339E0" w:rsidRDefault="003A51F2" w:rsidP="003A51F2">
            <w:pPr>
              <w:pStyle w:val="TableText"/>
            </w:pPr>
            <w:r w:rsidRPr="009339E0">
              <w:t>TSI Impaired Self-Reference</w:t>
            </w:r>
          </w:p>
          <w:p w14:paraId="6104B2CE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0C4C8273" w14:textId="77777777" w:rsidR="003A51F2" w:rsidRPr="009339E0" w:rsidRDefault="003A51F2" w:rsidP="003A51F2">
            <w:pPr>
              <w:pStyle w:val="TableText"/>
            </w:pPr>
            <w:r w:rsidRPr="009339E0">
              <w:t>G1 Pre-tx: 14.8 (5.6)</w:t>
            </w:r>
          </w:p>
          <w:p w14:paraId="6E3521AF" w14:textId="77777777" w:rsidR="003A51F2" w:rsidRPr="009339E0" w:rsidRDefault="003A51F2" w:rsidP="003A51F2">
            <w:pPr>
              <w:pStyle w:val="TableText"/>
            </w:pPr>
            <w:r w:rsidRPr="009339E0">
              <w:t>G1 Post-tx: 11.4 (5.6)</w:t>
            </w:r>
          </w:p>
          <w:p w14:paraId="075A215A" w14:textId="77777777" w:rsidR="003A51F2" w:rsidRPr="009339E0" w:rsidRDefault="003A51F2" w:rsidP="003A51F2">
            <w:pPr>
              <w:pStyle w:val="TableText"/>
            </w:pPr>
          </w:p>
          <w:p w14:paraId="27BE2707" w14:textId="77777777" w:rsidR="003A51F2" w:rsidRPr="009339E0" w:rsidRDefault="003A51F2" w:rsidP="003A51F2">
            <w:pPr>
              <w:pStyle w:val="TableText"/>
            </w:pPr>
            <w:r w:rsidRPr="009339E0">
              <w:t>G2 Pre-tx: 12.7 (6.2)</w:t>
            </w:r>
          </w:p>
          <w:p w14:paraId="44EC0D43" w14:textId="77777777" w:rsidR="003A51F2" w:rsidRPr="009339E0" w:rsidRDefault="003A51F2" w:rsidP="003A51F2">
            <w:pPr>
              <w:pStyle w:val="TableText"/>
            </w:pPr>
            <w:r w:rsidRPr="009339E0">
              <w:t>G2 Post-tx: 11.4 (5.3)</w:t>
            </w:r>
          </w:p>
          <w:p w14:paraId="2EC59563" w14:textId="77777777" w:rsidR="003A51F2" w:rsidRPr="009339E0" w:rsidRDefault="003A51F2" w:rsidP="003A51F2">
            <w:pPr>
              <w:pStyle w:val="TableText"/>
            </w:pPr>
          </w:p>
          <w:p w14:paraId="6D00CCD5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F= 2.3, NS, d = 0.39</w:t>
            </w:r>
          </w:p>
          <w:p w14:paraId="52BEE75C" w14:textId="77777777" w:rsidR="003A51F2" w:rsidRPr="009339E0" w:rsidRDefault="003A51F2" w:rsidP="003A51F2">
            <w:pPr>
              <w:pStyle w:val="TableText"/>
            </w:pPr>
          </w:p>
          <w:p w14:paraId="00BEA87D" w14:textId="77777777" w:rsidR="003A51F2" w:rsidRPr="009339E0" w:rsidRDefault="003A51F2" w:rsidP="003A51F2">
            <w:pPr>
              <w:pStyle w:val="TableText"/>
            </w:pPr>
            <w:r w:rsidRPr="009339E0">
              <w:t>TSI Tension Reduction Behaviors</w:t>
            </w:r>
          </w:p>
          <w:p w14:paraId="2D5284C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51BB7C36" w14:textId="77777777" w:rsidR="003A51F2" w:rsidRPr="009339E0" w:rsidRDefault="003A51F2" w:rsidP="003A51F2">
            <w:pPr>
              <w:pStyle w:val="TableText"/>
            </w:pPr>
            <w:r w:rsidRPr="009339E0">
              <w:t>G1 Pre-tx: 9.3 (5.7)</w:t>
            </w:r>
          </w:p>
          <w:p w14:paraId="20990D61" w14:textId="77777777" w:rsidR="003A51F2" w:rsidRPr="009339E0" w:rsidRDefault="003A51F2" w:rsidP="003A51F2">
            <w:pPr>
              <w:pStyle w:val="TableText"/>
            </w:pPr>
            <w:r w:rsidRPr="009339E0">
              <w:t>G1 Post-tx: 7.3 (5.1)</w:t>
            </w:r>
          </w:p>
          <w:p w14:paraId="2AA317A8" w14:textId="77777777" w:rsidR="003A51F2" w:rsidRPr="009339E0" w:rsidRDefault="003A51F2" w:rsidP="003A51F2">
            <w:pPr>
              <w:pStyle w:val="TableText"/>
            </w:pPr>
          </w:p>
          <w:p w14:paraId="4DCF6491" w14:textId="77777777" w:rsidR="003A51F2" w:rsidRPr="009339E0" w:rsidRDefault="003A51F2" w:rsidP="003A51F2">
            <w:pPr>
              <w:pStyle w:val="TableText"/>
            </w:pPr>
            <w:r w:rsidRPr="009339E0">
              <w:t>G2 Pre-tx: 7.5 (5.3)</w:t>
            </w:r>
          </w:p>
          <w:p w14:paraId="2851F508" w14:textId="77777777" w:rsidR="003A51F2" w:rsidRPr="009339E0" w:rsidRDefault="003A51F2" w:rsidP="003A51F2">
            <w:pPr>
              <w:pStyle w:val="TableText"/>
            </w:pPr>
            <w:r w:rsidRPr="009339E0">
              <w:t>G2 Post-tx: 6.6 (5.3)</w:t>
            </w:r>
          </w:p>
          <w:p w14:paraId="6B31EC06" w14:textId="77777777" w:rsidR="003A51F2" w:rsidRPr="009339E0" w:rsidRDefault="003A51F2" w:rsidP="003A51F2">
            <w:pPr>
              <w:pStyle w:val="TableText"/>
            </w:pPr>
          </w:p>
          <w:p w14:paraId="7538A441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F= 2.0, NS, d = 0.42</w:t>
            </w:r>
          </w:p>
        </w:tc>
        <w:tc>
          <w:tcPr>
            <w:tcW w:w="2100" w:type="dxa"/>
            <w:shd w:val="clear" w:color="auto" w:fill="FFFFFF" w:themeFill="background1"/>
          </w:tcPr>
          <w:p w14:paraId="1902380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983" w:type="dxa"/>
            <w:shd w:val="clear" w:color="auto" w:fill="auto"/>
          </w:tcPr>
          <w:p w14:paraId="052CBD2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52" w:type="dxa"/>
            <w:shd w:val="clear" w:color="auto" w:fill="auto"/>
          </w:tcPr>
          <w:p w14:paraId="2061AC7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4FEF1A98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22DC1F0C" w14:textId="4EEE9D9B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insideH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351"/>
        <w:gridCol w:w="1439"/>
        <w:gridCol w:w="2609"/>
        <w:gridCol w:w="2255"/>
        <w:gridCol w:w="3208"/>
        <w:gridCol w:w="2098"/>
      </w:tblGrid>
      <w:tr w:rsidR="003A51F2" w:rsidRPr="009339E0" w14:paraId="7ECC49B3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351" w:type="dxa"/>
            <w:hideMark/>
          </w:tcPr>
          <w:p w14:paraId="719FE36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439" w:type="dxa"/>
          </w:tcPr>
          <w:p w14:paraId="1DE4C529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09" w:type="dxa"/>
            <w:hideMark/>
          </w:tcPr>
          <w:p w14:paraId="6C6C736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255" w:type="dxa"/>
            <w:hideMark/>
          </w:tcPr>
          <w:p w14:paraId="179461DB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208" w:type="dxa"/>
            <w:hideMark/>
          </w:tcPr>
          <w:p w14:paraId="327AD8D0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98" w:type="dxa"/>
            <w:hideMark/>
          </w:tcPr>
          <w:p w14:paraId="2DDC7DA1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7DFD455" w14:textId="77777777" w:rsidTr="003A51F2">
        <w:tblPrEx>
          <w:tblBorders>
            <w:insideH w:val="single" w:sz="8" w:space="0" w:color="auto"/>
          </w:tblBorders>
          <w:tblCellMar>
            <w:left w:w="29" w:type="dxa"/>
            <w:right w:w="29" w:type="dxa"/>
          </w:tblCellMar>
        </w:tblPrEx>
        <w:trPr>
          <w:cantSplit/>
        </w:trPr>
        <w:tc>
          <w:tcPr>
            <w:tcW w:w="1351" w:type="dxa"/>
            <w:noWrap/>
          </w:tcPr>
          <w:p w14:paraId="7E344B6A" w14:textId="135FD32E" w:rsidR="003A51F2" w:rsidRPr="009339E0" w:rsidRDefault="003A51F2" w:rsidP="003A51F2">
            <w:pPr>
              <w:pStyle w:val="Tabletext0"/>
            </w:pPr>
            <w:r w:rsidRPr="009339E0">
              <w:t>Friedman et al., 2007</w:t>
            </w:r>
            <w:hyperlink w:anchor="_ENREF_70" w:tooltip="Friedman, 2007 #503" w:history="1">
              <w:r w:rsidR="00C82E3A" w:rsidRPr="009339E0">
                <w:fldChar w:fldCharType="begin">
                  <w:fldData xml:space="preserve">PEVuZE5vdGU+PENpdGU+PEF1dGhvcj5GcmllZG1hbjwvQXV0aG9yPjxZZWFyPjIwMDc8L1llYXI+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cmllZG1hbjwvQXV0aG9yPjxZZWFyPjIwMDc8L1llYXI+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0</w:t>
              </w:r>
              <w:r w:rsidR="00C82E3A" w:rsidRPr="009339E0">
                <w:fldChar w:fldCharType="end"/>
              </w:r>
            </w:hyperlink>
          </w:p>
        </w:tc>
        <w:tc>
          <w:tcPr>
            <w:tcW w:w="1439" w:type="dxa"/>
          </w:tcPr>
          <w:p w14:paraId="373E1739" w14:textId="77777777" w:rsidR="003A51F2" w:rsidRPr="009339E0" w:rsidRDefault="003A51F2" w:rsidP="003A51F2">
            <w:pPr>
              <w:pStyle w:val="Tabletext0"/>
            </w:pPr>
            <w:r w:rsidRPr="009339E0">
              <w:t xml:space="preserve">G1: Sertraline </w:t>
            </w:r>
            <w:r w:rsidRPr="009339E0">
              <w:br/>
              <w:t>25 to 200 mg/day</w:t>
            </w:r>
          </w:p>
          <w:p w14:paraId="640DA6F8" w14:textId="77777777" w:rsidR="003A51F2" w:rsidRPr="009339E0" w:rsidRDefault="003A51F2" w:rsidP="003A51F2">
            <w:pPr>
              <w:pStyle w:val="Tabletext0"/>
            </w:pPr>
            <w:r w:rsidRPr="009339E0">
              <w:t>G2: Placebo</w:t>
            </w:r>
          </w:p>
        </w:tc>
        <w:tc>
          <w:tcPr>
            <w:tcW w:w="2609" w:type="dxa"/>
            <w:hideMark/>
          </w:tcPr>
          <w:p w14:paraId="7ACB59F2" w14:textId="77777777" w:rsidR="003A51F2" w:rsidRPr="009339E0" w:rsidRDefault="003A51F2" w:rsidP="003A51F2">
            <w:pPr>
              <w:pStyle w:val="Tabletext0"/>
            </w:pPr>
            <w:r w:rsidRPr="009339E0">
              <w:t xml:space="preserve">HAM-A </w:t>
            </w:r>
          </w:p>
          <w:p w14:paraId="6646A1A8" w14:textId="77777777" w:rsidR="003A51F2" w:rsidRPr="009339E0" w:rsidRDefault="003A51F2" w:rsidP="003A51F2">
            <w:pPr>
              <w:pStyle w:val="Tabletext0"/>
            </w:pPr>
            <w:r w:rsidRPr="009339E0">
              <w:t xml:space="preserve">Change at Endpoint (SE) </w:t>
            </w:r>
          </w:p>
          <w:p w14:paraId="3EB496E7" w14:textId="77777777" w:rsidR="003A51F2" w:rsidRPr="009339E0" w:rsidRDefault="003A51F2" w:rsidP="003A51F2">
            <w:pPr>
              <w:pStyle w:val="Tabletext0"/>
            </w:pPr>
            <w:r w:rsidRPr="009339E0">
              <w:t>G1: -4.1 (1.0)</w:t>
            </w:r>
            <w:r w:rsidRPr="009339E0">
              <w:br/>
              <w:t>G2: -6.1 (1.1)</w:t>
            </w:r>
          </w:p>
          <w:p w14:paraId="310DF2D6" w14:textId="77777777" w:rsidR="003A51F2" w:rsidRPr="009339E0" w:rsidRDefault="003A51F2" w:rsidP="003A51F2">
            <w:pPr>
              <w:pStyle w:val="Tabletext0"/>
            </w:pPr>
            <w:r w:rsidRPr="009339E0">
              <w:t>Between Group Differences, NS</w:t>
            </w:r>
            <w:r w:rsidRPr="009339E0">
              <w:br/>
            </w:r>
            <w:r w:rsidRPr="009339E0">
              <w:br/>
              <w:t xml:space="preserve">HAM-D </w:t>
            </w:r>
          </w:p>
          <w:p w14:paraId="7F29CA30" w14:textId="77777777" w:rsidR="003A51F2" w:rsidRPr="009339E0" w:rsidRDefault="003A51F2" w:rsidP="003A51F2">
            <w:pPr>
              <w:pStyle w:val="Tabletext0"/>
            </w:pPr>
            <w:r w:rsidRPr="009339E0">
              <w:t xml:space="preserve">Change at Endpoint (SE) </w:t>
            </w:r>
          </w:p>
          <w:p w14:paraId="013E9A76" w14:textId="77777777" w:rsidR="003A51F2" w:rsidRPr="009339E0" w:rsidRDefault="003A51F2" w:rsidP="003A51F2">
            <w:pPr>
              <w:pStyle w:val="Tabletext0"/>
            </w:pPr>
            <w:r w:rsidRPr="009339E0">
              <w:t xml:space="preserve">G1: -2.7 (1.1) </w:t>
            </w:r>
            <w:r w:rsidRPr="009339E0">
              <w:br/>
              <w:t>G2: -4.2 (1.1)</w:t>
            </w:r>
          </w:p>
          <w:p w14:paraId="59B860A1" w14:textId="77777777" w:rsidR="003A51F2" w:rsidRPr="009339E0" w:rsidRDefault="003A51F2" w:rsidP="003A51F2">
            <w:pPr>
              <w:pStyle w:val="Tabletext0"/>
            </w:pPr>
            <w:r w:rsidRPr="009339E0">
              <w:t>Between Group Differences, NS</w:t>
            </w:r>
          </w:p>
        </w:tc>
        <w:tc>
          <w:tcPr>
            <w:tcW w:w="2255" w:type="dxa"/>
            <w:hideMark/>
          </w:tcPr>
          <w:p w14:paraId="115FF06F" w14:textId="77777777" w:rsidR="003A51F2" w:rsidRPr="009339E0" w:rsidRDefault="003A51F2" w:rsidP="003A51F2">
            <w:pPr>
              <w:pStyle w:val="Tabletext0"/>
            </w:pPr>
            <w:r w:rsidRPr="009339E0">
              <w:t>NR</w:t>
            </w:r>
          </w:p>
        </w:tc>
        <w:tc>
          <w:tcPr>
            <w:tcW w:w="3208" w:type="dxa"/>
            <w:hideMark/>
          </w:tcPr>
          <w:p w14:paraId="28979F81" w14:textId="77777777" w:rsidR="003A51F2" w:rsidRPr="009339E0" w:rsidRDefault="003A51F2" w:rsidP="003A51F2">
            <w:pPr>
              <w:pStyle w:val="Tabletext0"/>
            </w:pPr>
            <w:r w:rsidRPr="009339E0">
              <w:t>NR</w:t>
            </w:r>
          </w:p>
        </w:tc>
        <w:tc>
          <w:tcPr>
            <w:tcW w:w="2098" w:type="dxa"/>
            <w:hideMark/>
          </w:tcPr>
          <w:p w14:paraId="5BCECEC9" w14:textId="77777777" w:rsidR="003A51F2" w:rsidRPr="009339E0" w:rsidRDefault="003A51F2" w:rsidP="003A51F2">
            <w:pPr>
              <w:pStyle w:val="Tabletext0"/>
            </w:pPr>
            <w:r w:rsidRPr="009339E0">
              <w:t>NR</w:t>
            </w:r>
          </w:p>
        </w:tc>
      </w:tr>
      <w:tr w:rsidR="003A51F2" w:rsidRPr="009339E0" w14:paraId="3FA9F31B" w14:textId="77777777" w:rsidTr="003A51F2">
        <w:trPr>
          <w:cantSplit/>
        </w:trPr>
        <w:tc>
          <w:tcPr>
            <w:tcW w:w="1351" w:type="dxa"/>
            <w:noWrap/>
          </w:tcPr>
          <w:p w14:paraId="50E17627" w14:textId="4B4127E6" w:rsidR="003A51F2" w:rsidRPr="009339E0" w:rsidRDefault="003A51F2" w:rsidP="003A51F2">
            <w:pPr>
              <w:pStyle w:val="Tabletext0"/>
            </w:pPr>
            <w:r w:rsidRPr="009339E0">
              <w:t>Galovski et al., 2012</w:t>
            </w:r>
            <w:hyperlink w:anchor="_ENREF_6" w:tooltip="Galovski, 2012 #5326" w:history="1">
              <w:r w:rsidR="00C82E3A" w:rsidRPr="009339E0">
                <w:fldChar w:fldCharType="begin">
                  <w:fldData xml:space="preserve">PEVuZE5vdGU+PENpdGU+PEF1dGhvcj5HYWxvdnNraTwvQXV0aG9yPjxZZWFyPjIwMTI8L1llYXI+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HYWxvdnNraTwvQXV0aG9yPjxZZWFyPjIwMTI8L1llYXI+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</w:t>
              </w:r>
              <w:r w:rsidR="00C82E3A" w:rsidRPr="009339E0">
                <w:fldChar w:fldCharType="end"/>
              </w:r>
            </w:hyperlink>
          </w:p>
        </w:tc>
        <w:tc>
          <w:tcPr>
            <w:tcW w:w="1439" w:type="dxa"/>
          </w:tcPr>
          <w:p w14:paraId="747E95A0" w14:textId="77777777" w:rsidR="003A51F2" w:rsidRPr="009339E0" w:rsidRDefault="003A51F2" w:rsidP="003A51F2">
            <w:pPr>
              <w:pStyle w:val="Tabletext0"/>
            </w:pPr>
            <w:r w:rsidRPr="009339E0">
              <w:t xml:space="preserve">G1: Modified CBT. Modifications include potential addition of stressor sessions and variable length of treatment. </w:t>
            </w:r>
          </w:p>
          <w:p w14:paraId="373F04B3" w14:textId="77777777" w:rsidR="003A51F2" w:rsidRPr="009339E0" w:rsidRDefault="003A51F2" w:rsidP="003A51F2">
            <w:pPr>
              <w:pStyle w:val="Tabletext0"/>
            </w:pPr>
            <w:r w:rsidRPr="009339E0">
              <w:t>G2: Delayed treatment symptom monitoring</w:t>
            </w:r>
          </w:p>
        </w:tc>
        <w:tc>
          <w:tcPr>
            <w:tcW w:w="2609" w:type="dxa"/>
          </w:tcPr>
          <w:p w14:paraId="07A41E53" w14:textId="77777777" w:rsidR="003A51F2" w:rsidRPr="009339E0" w:rsidRDefault="003A51F2" w:rsidP="003A51F2">
            <w:pPr>
              <w:pStyle w:val="Tabletext0"/>
            </w:pPr>
            <w:r w:rsidRPr="009339E0">
              <w:t xml:space="preserve">BDI-II </w:t>
            </w:r>
            <w:r w:rsidRPr="009339E0">
              <w:br/>
              <w:t>LSM (SE)</w:t>
            </w:r>
          </w:p>
          <w:p w14:paraId="3E2BFAB8" w14:textId="77777777" w:rsidR="003A51F2" w:rsidRPr="009339E0" w:rsidRDefault="003A51F2" w:rsidP="003A51F2">
            <w:pPr>
              <w:pStyle w:val="Tabletext0"/>
            </w:pPr>
            <w:r w:rsidRPr="009339E0">
              <w:t>G1 Pre-tx: 30.06 (1.53)</w:t>
            </w:r>
            <w:r w:rsidRPr="009339E0">
              <w:br/>
              <w:t>G1 Post-tx: 9.67 (2.06)</w:t>
            </w:r>
          </w:p>
          <w:p w14:paraId="383E30E6" w14:textId="77777777" w:rsidR="003A51F2" w:rsidRPr="009339E0" w:rsidRDefault="003A51F2" w:rsidP="003A51F2">
            <w:pPr>
              <w:pStyle w:val="Tabletext0"/>
            </w:pPr>
            <w:r w:rsidRPr="009339E0">
              <w:t>Difference: -20.2</w:t>
            </w:r>
            <w:r w:rsidRPr="009339E0">
              <w:br/>
            </w:r>
            <w:r w:rsidRPr="009339E0">
              <w:br/>
              <w:t>G2 Pre: 32.50 (1.65)</w:t>
            </w:r>
            <w:r w:rsidRPr="009339E0">
              <w:br/>
              <w:t>G2 Post: 25.51 (2.13)</w:t>
            </w:r>
          </w:p>
          <w:p w14:paraId="44E6A90B" w14:textId="77777777" w:rsidR="003A51F2" w:rsidRPr="009339E0" w:rsidRDefault="003A51F2" w:rsidP="003A51F2">
            <w:pPr>
              <w:pStyle w:val="Tabletext0"/>
            </w:pPr>
            <w:r w:rsidRPr="009339E0">
              <w:t>Difference: -7.0</w:t>
            </w:r>
          </w:p>
          <w:p w14:paraId="5FEFDB64" w14:textId="77777777" w:rsidR="003A51F2" w:rsidRPr="009339E0" w:rsidRDefault="003A51F2" w:rsidP="003A51F2">
            <w:pPr>
              <w:pStyle w:val="Tabletext0"/>
            </w:pPr>
            <w:r w:rsidRPr="009339E0">
              <w:t>(Hedge's g = .92)</w:t>
            </w:r>
          </w:p>
          <w:p w14:paraId="0FC087B6" w14:textId="77777777" w:rsidR="003A51F2" w:rsidRPr="009339E0" w:rsidRDefault="003A51F2" w:rsidP="003A51F2">
            <w:pPr>
              <w:pStyle w:val="Tabletext0"/>
            </w:pPr>
          </w:p>
          <w:p w14:paraId="682318AC" w14:textId="77777777" w:rsidR="003A51F2" w:rsidRPr="009339E0" w:rsidRDefault="003A51F2" w:rsidP="003A51F2">
            <w:pPr>
              <w:pStyle w:val="Tabletext0"/>
            </w:pPr>
            <w:r w:rsidRPr="009339E0">
              <w:t>G1 vs. G2: -13.2, p &lt; .001</w:t>
            </w:r>
            <w:r w:rsidRPr="009339E0">
              <w:br/>
            </w:r>
            <w:r w:rsidRPr="009339E0">
              <w:br/>
            </w:r>
          </w:p>
        </w:tc>
        <w:tc>
          <w:tcPr>
            <w:tcW w:w="2255" w:type="dxa"/>
          </w:tcPr>
          <w:p w14:paraId="25766A3C" w14:textId="77777777" w:rsidR="003A51F2" w:rsidRPr="009339E0" w:rsidRDefault="003A51F2" w:rsidP="003A51F2">
            <w:pPr>
              <w:pStyle w:val="Tabletext0"/>
            </w:pPr>
            <w:r w:rsidRPr="009339E0">
              <w:t xml:space="preserve">QOLI </w:t>
            </w:r>
          </w:p>
          <w:p w14:paraId="4AD63AEA" w14:textId="77777777" w:rsidR="003A51F2" w:rsidRPr="009339E0" w:rsidRDefault="003A51F2" w:rsidP="003A51F2">
            <w:pPr>
              <w:pStyle w:val="Tabletext0"/>
            </w:pPr>
            <w:r w:rsidRPr="009339E0">
              <w:t>LSM (SE)</w:t>
            </w:r>
            <w:r w:rsidRPr="009339E0">
              <w:br/>
              <w:t>G1 Pre-tx LSM=1.18 (4.65)</w:t>
            </w:r>
            <w:r w:rsidRPr="009339E0">
              <w:br/>
              <w:t>G1 Post-tx: 21.87 (5.69)</w:t>
            </w:r>
          </w:p>
          <w:p w14:paraId="179F08EA" w14:textId="77777777" w:rsidR="003A51F2" w:rsidRPr="009339E0" w:rsidRDefault="003A51F2" w:rsidP="003A51F2">
            <w:pPr>
              <w:pStyle w:val="Tabletext0"/>
            </w:pPr>
            <w:r w:rsidRPr="009339E0">
              <w:t xml:space="preserve">Point Improvement: 20.7, p </w:t>
            </w:r>
          </w:p>
          <w:p w14:paraId="4B25ADAF" w14:textId="77777777" w:rsidR="003A51F2" w:rsidRPr="009339E0" w:rsidRDefault="003A51F2" w:rsidP="003A51F2">
            <w:pPr>
              <w:pStyle w:val="Tabletext0"/>
            </w:pPr>
            <w:r w:rsidRPr="009339E0">
              <w:br/>
              <w:t>G2 Pre-tx: -.17 (4.81)</w:t>
            </w:r>
            <w:r w:rsidRPr="009339E0">
              <w:br/>
              <w:t>G2 Post-tx: 3.05 (5.89)</w:t>
            </w:r>
          </w:p>
          <w:p w14:paraId="7F84E0A5" w14:textId="77777777" w:rsidR="003A51F2" w:rsidRPr="009339E0" w:rsidRDefault="003A51F2" w:rsidP="003A51F2">
            <w:pPr>
              <w:pStyle w:val="Tabletext0"/>
            </w:pPr>
            <w:r w:rsidRPr="009339E0">
              <w:t>Point Improvement: 3.2</w:t>
            </w:r>
          </w:p>
          <w:p w14:paraId="27AB247C" w14:textId="77777777" w:rsidR="003A51F2" w:rsidRPr="009339E0" w:rsidRDefault="003A51F2" w:rsidP="003A51F2">
            <w:pPr>
              <w:pStyle w:val="Tabletext0"/>
            </w:pPr>
            <w:r w:rsidRPr="009339E0">
              <w:t>(Hedge's g = .47)</w:t>
            </w:r>
            <w:r w:rsidRPr="009339E0">
              <w:br/>
            </w:r>
          </w:p>
          <w:p w14:paraId="6BA37D57" w14:textId="77777777" w:rsidR="003A51F2" w:rsidRPr="009339E0" w:rsidRDefault="003A51F2" w:rsidP="003A51F2">
            <w:pPr>
              <w:pStyle w:val="Tabletext0"/>
            </w:pPr>
            <w:r w:rsidRPr="009339E0">
              <w:t>G1 vs. G2: -17.4, p &lt;0.025</w:t>
            </w:r>
          </w:p>
        </w:tc>
        <w:tc>
          <w:tcPr>
            <w:tcW w:w="3208" w:type="dxa"/>
          </w:tcPr>
          <w:p w14:paraId="7A0C59B4" w14:textId="77777777" w:rsidR="003A51F2" w:rsidRPr="009339E0" w:rsidRDefault="003A51F2" w:rsidP="003A51F2">
            <w:pPr>
              <w:pStyle w:val="Tabletext0"/>
            </w:pPr>
            <w:r w:rsidRPr="009339E0">
              <w:t>NR</w:t>
            </w:r>
          </w:p>
        </w:tc>
        <w:tc>
          <w:tcPr>
            <w:tcW w:w="2098" w:type="dxa"/>
          </w:tcPr>
          <w:p w14:paraId="46DA4C32" w14:textId="77777777" w:rsidR="003A51F2" w:rsidRPr="009339E0" w:rsidRDefault="003A51F2" w:rsidP="003A51F2">
            <w:pPr>
              <w:pStyle w:val="Tabletext0"/>
            </w:pPr>
            <w:r w:rsidRPr="009339E0">
              <w:t>NR</w:t>
            </w:r>
          </w:p>
        </w:tc>
      </w:tr>
    </w:tbl>
    <w:p w14:paraId="75E01D96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1DBE7F9" w14:textId="33213234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insideH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351"/>
        <w:gridCol w:w="1439"/>
        <w:gridCol w:w="2609"/>
        <w:gridCol w:w="2255"/>
        <w:gridCol w:w="3208"/>
        <w:gridCol w:w="2098"/>
      </w:tblGrid>
      <w:tr w:rsidR="003A51F2" w:rsidRPr="009339E0" w14:paraId="2F8D3B9D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351" w:type="dxa"/>
            <w:hideMark/>
          </w:tcPr>
          <w:p w14:paraId="5C5F0543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439" w:type="dxa"/>
          </w:tcPr>
          <w:p w14:paraId="4459B1F5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09" w:type="dxa"/>
            <w:hideMark/>
          </w:tcPr>
          <w:p w14:paraId="400CDCF2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255" w:type="dxa"/>
            <w:hideMark/>
          </w:tcPr>
          <w:p w14:paraId="4884FAB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208" w:type="dxa"/>
            <w:hideMark/>
          </w:tcPr>
          <w:p w14:paraId="30923CC8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98" w:type="dxa"/>
            <w:hideMark/>
          </w:tcPr>
          <w:p w14:paraId="75328E62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5253631" w14:textId="77777777" w:rsidTr="003A51F2">
        <w:trPr>
          <w:cantSplit/>
        </w:trPr>
        <w:tc>
          <w:tcPr>
            <w:tcW w:w="1351" w:type="dxa"/>
            <w:noWrap/>
          </w:tcPr>
          <w:p w14:paraId="5834D32B" w14:textId="062599BB" w:rsidR="003A51F2" w:rsidRPr="009339E0" w:rsidRDefault="003A51F2" w:rsidP="003A51F2">
            <w:pPr>
              <w:pStyle w:val="Tabletext0"/>
            </w:pPr>
            <w:r w:rsidRPr="009339E0">
              <w:t>Galovski et al., 2012</w:t>
            </w:r>
            <w:hyperlink w:anchor="_ENREF_6" w:tooltip="Galovski, 2012 #5326" w:history="1">
              <w:r w:rsidR="00C82E3A" w:rsidRPr="009339E0">
                <w:fldChar w:fldCharType="begin">
                  <w:fldData xml:space="preserve">PEVuZE5vdGU+PENpdGU+PEF1dGhvcj5HYWxvdnNraTwvQXV0aG9yPjxZZWFyPjIwMTI8L1llYXI+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HYWxvdnNraTwvQXV0aG9yPjxZZWFyPjIwMTI8L1llYXI+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</w:t>
              </w:r>
              <w:r w:rsidR="00C82E3A" w:rsidRPr="009339E0">
                <w:fldChar w:fldCharType="end"/>
              </w:r>
            </w:hyperlink>
          </w:p>
          <w:p w14:paraId="7D96105A" w14:textId="77777777" w:rsidR="003A51F2" w:rsidRPr="009339E0" w:rsidRDefault="003A51F2" w:rsidP="003A51F2">
            <w:pPr>
              <w:pStyle w:val="Tabletext0"/>
            </w:pPr>
            <w:r w:rsidRPr="009339E0">
              <w:t>(continued)</w:t>
            </w:r>
          </w:p>
        </w:tc>
        <w:tc>
          <w:tcPr>
            <w:tcW w:w="1439" w:type="dxa"/>
          </w:tcPr>
          <w:p w14:paraId="00FE56F1" w14:textId="77777777" w:rsidR="003A51F2" w:rsidRPr="009339E0" w:rsidRDefault="003A51F2" w:rsidP="003A51F2">
            <w:pPr>
              <w:pStyle w:val="Tabletext0"/>
            </w:pPr>
            <w:r w:rsidRPr="009339E0">
              <w:t> </w:t>
            </w:r>
          </w:p>
        </w:tc>
        <w:tc>
          <w:tcPr>
            <w:tcW w:w="2609" w:type="dxa"/>
          </w:tcPr>
          <w:p w14:paraId="385A13F9" w14:textId="77777777" w:rsidR="003A51F2" w:rsidRPr="009339E0" w:rsidRDefault="003A51F2" w:rsidP="003A51F2">
            <w:pPr>
              <w:pStyle w:val="Tabletext0"/>
            </w:pPr>
            <w:r w:rsidRPr="009339E0">
              <w:t> </w:t>
            </w:r>
          </w:p>
        </w:tc>
        <w:tc>
          <w:tcPr>
            <w:tcW w:w="2255" w:type="dxa"/>
          </w:tcPr>
          <w:p w14:paraId="72BD08AD" w14:textId="77777777" w:rsidR="003A51F2" w:rsidRPr="009339E0" w:rsidRDefault="003A51F2" w:rsidP="003A51F2">
            <w:pPr>
              <w:pStyle w:val="Tabletext0"/>
            </w:pPr>
            <w:r w:rsidRPr="009339E0">
              <w:t xml:space="preserve">SF-36 social functioning </w:t>
            </w:r>
            <w:r w:rsidRPr="009339E0">
              <w:br/>
              <w:t>G1 Pre-tx: 42.87 (4.06)</w:t>
            </w:r>
            <w:r w:rsidRPr="009339E0">
              <w:br/>
              <w:t>G1 Post-tx: 73.87 (4.56)</w:t>
            </w:r>
            <w:r w:rsidRPr="009339E0">
              <w:br/>
              <w:t>G2 Pre-tx: 37.45 (4.29)</w:t>
            </w:r>
            <w:r w:rsidRPr="009339E0">
              <w:br/>
              <w:t>G2 Post-tx: 39.88 (4.69)</w:t>
            </w:r>
            <w:r w:rsidRPr="009339E0">
              <w:br/>
              <w:t>(Hedge's g = .95)</w:t>
            </w:r>
          </w:p>
          <w:p w14:paraId="5902DC9E" w14:textId="77777777" w:rsidR="003A51F2" w:rsidRPr="009339E0" w:rsidRDefault="003A51F2" w:rsidP="003A51F2">
            <w:pPr>
              <w:pStyle w:val="Tabletext0"/>
            </w:pPr>
            <w:r w:rsidRPr="009339E0">
              <w:t>G1 vs. G2: p &lt; .001</w:t>
            </w:r>
            <w:r w:rsidRPr="009339E0">
              <w:br/>
            </w:r>
            <w:r w:rsidRPr="009339E0">
              <w:br/>
              <w:t xml:space="preserve">SF-36 emotional well-being </w:t>
            </w:r>
            <w:r w:rsidRPr="009339E0">
              <w:br/>
              <w:t>G1 Pre-tx: 41.29 (2.77)</w:t>
            </w:r>
            <w:r w:rsidRPr="009339E0">
              <w:br/>
              <w:t>G1 Post-tx: 66.51 (3.62)</w:t>
            </w:r>
            <w:r w:rsidRPr="009339E0">
              <w:br/>
              <w:t>G2 Pre-tx: 40.89 (2.91)</w:t>
            </w:r>
            <w:r w:rsidRPr="009339E0">
              <w:br/>
              <w:t>G2 Post-tx: 42.43 (3.83)</w:t>
            </w:r>
          </w:p>
          <w:p w14:paraId="5DD67855" w14:textId="77777777" w:rsidR="003A51F2" w:rsidRPr="009339E0" w:rsidRDefault="003A51F2" w:rsidP="003A51F2">
            <w:pPr>
              <w:pStyle w:val="Tabletext0"/>
            </w:pPr>
            <w:r w:rsidRPr="009339E0">
              <w:t>(Hedge's g = 1.04)</w:t>
            </w:r>
            <w:r w:rsidRPr="009339E0">
              <w:br/>
            </w:r>
          </w:p>
          <w:p w14:paraId="07D3340B" w14:textId="77777777" w:rsidR="003A51F2" w:rsidRPr="009339E0" w:rsidRDefault="003A51F2" w:rsidP="003A51F2">
            <w:pPr>
              <w:pStyle w:val="Tabletext0"/>
            </w:pPr>
            <w:r w:rsidRPr="009339E0">
              <w:t>G1 vs. G2: p &lt; .001</w:t>
            </w:r>
            <w:r w:rsidRPr="009339E0">
              <w:br/>
            </w:r>
            <w:r w:rsidRPr="009339E0">
              <w:br/>
              <w:t xml:space="preserve">SF-36 general health </w:t>
            </w:r>
            <w:r w:rsidRPr="009339E0">
              <w:br/>
              <w:t>G1 Pre-tx: 50.43 (3.38)</w:t>
            </w:r>
            <w:r w:rsidRPr="009339E0">
              <w:br/>
              <w:t>G1 Post-tx: 64.63 (3.48)</w:t>
            </w:r>
            <w:r w:rsidRPr="009339E0">
              <w:br/>
              <w:t>G2 Pre-tx: 50.35 (3.56)</w:t>
            </w:r>
            <w:r w:rsidRPr="009339E0">
              <w:br/>
              <w:t>G2 Post-tx: 50.53 (3.66)</w:t>
            </w:r>
          </w:p>
          <w:p w14:paraId="4C803155" w14:textId="77777777" w:rsidR="003A51F2" w:rsidRPr="009339E0" w:rsidRDefault="003A51F2" w:rsidP="003A51F2">
            <w:pPr>
              <w:pStyle w:val="Tabletext0"/>
            </w:pPr>
            <w:r w:rsidRPr="009339E0">
              <w:t>(Hedge's g = .81)</w:t>
            </w:r>
            <w:r w:rsidRPr="009339E0">
              <w:br/>
              <w:t>G1 vs. G2: p &lt;.001</w:t>
            </w:r>
          </w:p>
        </w:tc>
        <w:tc>
          <w:tcPr>
            <w:tcW w:w="3208" w:type="dxa"/>
          </w:tcPr>
          <w:p w14:paraId="6CF17194" w14:textId="77777777" w:rsidR="003A51F2" w:rsidRPr="009339E0" w:rsidRDefault="003A51F2" w:rsidP="003A51F2">
            <w:pPr>
              <w:pStyle w:val="Tabletext0"/>
            </w:pPr>
            <w:r w:rsidRPr="009339E0">
              <w:t> </w:t>
            </w:r>
          </w:p>
        </w:tc>
        <w:tc>
          <w:tcPr>
            <w:tcW w:w="2098" w:type="dxa"/>
          </w:tcPr>
          <w:p w14:paraId="059F2398" w14:textId="77777777" w:rsidR="003A51F2" w:rsidRPr="009339E0" w:rsidRDefault="003A51F2" w:rsidP="003A51F2">
            <w:pPr>
              <w:pStyle w:val="Tabletext0"/>
            </w:pPr>
            <w:r w:rsidRPr="009339E0">
              <w:t> </w:t>
            </w:r>
          </w:p>
        </w:tc>
      </w:tr>
    </w:tbl>
    <w:p w14:paraId="3F9CC394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C07CD11" w14:textId="1B8FC823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insideH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351"/>
        <w:gridCol w:w="1439"/>
        <w:gridCol w:w="2609"/>
        <w:gridCol w:w="2255"/>
        <w:gridCol w:w="3208"/>
        <w:gridCol w:w="2098"/>
      </w:tblGrid>
      <w:tr w:rsidR="003A51F2" w:rsidRPr="009339E0" w14:paraId="78733530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351" w:type="dxa"/>
            <w:hideMark/>
          </w:tcPr>
          <w:p w14:paraId="5253103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439" w:type="dxa"/>
          </w:tcPr>
          <w:p w14:paraId="57A2F928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09" w:type="dxa"/>
            <w:hideMark/>
          </w:tcPr>
          <w:p w14:paraId="223D5D2F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255" w:type="dxa"/>
            <w:hideMark/>
          </w:tcPr>
          <w:p w14:paraId="272C8BE6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208" w:type="dxa"/>
            <w:hideMark/>
          </w:tcPr>
          <w:p w14:paraId="72FFB664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98" w:type="dxa"/>
            <w:hideMark/>
          </w:tcPr>
          <w:p w14:paraId="5705113D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2FF003E" w14:textId="77777777" w:rsidTr="003A51F2">
        <w:trPr>
          <w:cantSplit/>
        </w:trPr>
        <w:tc>
          <w:tcPr>
            <w:tcW w:w="1351" w:type="dxa"/>
            <w:noWrap/>
          </w:tcPr>
          <w:p w14:paraId="6B4CF376" w14:textId="38E7480D" w:rsidR="003A51F2" w:rsidRPr="009339E0" w:rsidRDefault="003A51F2" w:rsidP="003A51F2">
            <w:pPr>
              <w:pStyle w:val="TableText"/>
            </w:pPr>
            <w:r w:rsidRPr="009339E0">
              <w:t>Gamito et al., 2010</w:t>
            </w:r>
            <w:hyperlink w:anchor="_ENREF_141" w:tooltip="Gamito, 2010 #118" w:history="1">
              <w:r w:rsidR="00C82E3A" w:rsidRPr="009339E0">
                <w:fldChar w:fldCharType="begin">
                  <w:fldData xml:space="preserve">PEVuZE5vdGU+PENpdGU+PEF1dGhvcj5HYW1pdG88L0F1dGhvcj48WWVhcj4yMDEwPC9ZZWFyPjxS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HYW1pdG88L0F1dGhvcj48WWVhcj4yMDEwPC9ZZWFyPjxS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1</w:t>
              </w:r>
              <w:r w:rsidR="00C82E3A" w:rsidRPr="009339E0">
                <w:fldChar w:fldCharType="end"/>
              </w:r>
            </w:hyperlink>
          </w:p>
        </w:tc>
        <w:tc>
          <w:tcPr>
            <w:tcW w:w="1439" w:type="dxa"/>
          </w:tcPr>
          <w:p w14:paraId="0224DE2C" w14:textId="77777777" w:rsidR="003A51F2" w:rsidRPr="009339E0" w:rsidRDefault="003A51F2" w:rsidP="003A51F2">
            <w:pPr>
              <w:pStyle w:val="TableText"/>
            </w:pPr>
            <w:r w:rsidRPr="009339E0">
              <w:t>G1: Virtual reality exposure therapy "VRET"</w:t>
            </w:r>
          </w:p>
          <w:p w14:paraId="5B6BEB77" w14:textId="77777777" w:rsidR="003A51F2" w:rsidRPr="009339E0" w:rsidRDefault="003A51F2" w:rsidP="003A51F2">
            <w:pPr>
              <w:pStyle w:val="TableText"/>
            </w:pPr>
            <w:r w:rsidRPr="009339E0">
              <w:t>G2: CBT, exposure-based therapy (Imaginal exposure)</w:t>
            </w:r>
          </w:p>
          <w:p w14:paraId="563517E3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2609" w:type="dxa"/>
            <w:hideMark/>
          </w:tcPr>
          <w:p w14:paraId="4DE24046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7BC88AFA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 xml:space="preserve">G1 Pre-tx: 24.25 (9.46) </w:t>
            </w:r>
            <w:r w:rsidRPr="009339E0">
              <w:br/>
              <w:t>G1 Post-tx.: 14.25 (7.67)</w:t>
            </w:r>
            <w:r w:rsidRPr="009339E0">
              <w:br/>
              <w:t>p=0.003</w:t>
            </w:r>
            <w:r w:rsidRPr="009339E0">
              <w:br/>
            </w:r>
            <w:r w:rsidRPr="009339E0">
              <w:br/>
              <w:t>SCL-90-R (Psychopathology)</w:t>
            </w:r>
          </w:p>
          <w:p w14:paraId="578898F2" w14:textId="77777777" w:rsidR="003A51F2" w:rsidRPr="009339E0" w:rsidRDefault="003A51F2" w:rsidP="003A51F2">
            <w:pPr>
              <w:pStyle w:val="TableText"/>
            </w:pPr>
            <w:r w:rsidRPr="009339E0">
              <w:t>Depression</w:t>
            </w:r>
          </w:p>
          <w:p w14:paraId="2E606D22" w14:textId="77777777" w:rsidR="003A51F2" w:rsidRPr="009339E0" w:rsidRDefault="003A51F2" w:rsidP="003A51F2">
            <w:pPr>
              <w:pStyle w:val="TableText"/>
            </w:pPr>
            <w:r w:rsidRPr="009339E0">
              <w:t>G1 Change, p=0.011</w:t>
            </w:r>
          </w:p>
          <w:p w14:paraId="4447766F" w14:textId="77777777" w:rsidR="003A51F2" w:rsidRPr="009339E0" w:rsidRDefault="003A51F2" w:rsidP="003A51F2">
            <w:pPr>
              <w:pStyle w:val="TableText"/>
            </w:pPr>
          </w:p>
          <w:p w14:paraId="04976C4D" w14:textId="77777777" w:rsidR="003A51F2" w:rsidRPr="009339E0" w:rsidRDefault="003A51F2" w:rsidP="003A51F2">
            <w:pPr>
              <w:pStyle w:val="TableText"/>
            </w:pPr>
            <w:r w:rsidRPr="009339E0">
              <w:t>Somatization</w:t>
            </w:r>
          </w:p>
          <w:p w14:paraId="40226FA2" w14:textId="77777777" w:rsidR="003A51F2" w:rsidRPr="009339E0" w:rsidRDefault="003A51F2" w:rsidP="003A51F2">
            <w:pPr>
              <w:pStyle w:val="TableText"/>
            </w:pPr>
            <w:r w:rsidRPr="009339E0">
              <w:t>G1 Change, p&lt;0.01</w:t>
            </w:r>
          </w:p>
          <w:p w14:paraId="04217365" w14:textId="77777777" w:rsidR="003A51F2" w:rsidRPr="009339E0" w:rsidRDefault="003A51F2" w:rsidP="003A51F2">
            <w:pPr>
              <w:pStyle w:val="TableText"/>
            </w:pPr>
            <w:r w:rsidRPr="009339E0">
              <w:br/>
              <w:t>Anxiety</w:t>
            </w:r>
          </w:p>
          <w:p w14:paraId="12549F7E" w14:textId="77777777" w:rsidR="003A51F2" w:rsidRPr="009339E0" w:rsidRDefault="003A51F2" w:rsidP="003A51F2">
            <w:pPr>
              <w:pStyle w:val="TableText"/>
            </w:pPr>
            <w:r w:rsidRPr="009339E0">
              <w:t>G1 Change, p&lt;0.05</w:t>
            </w:r>
          </w:p>
        </w:tc>
        <w:tc>
          <w:tcPr>
            <w:tcW w:w="2255" w:type="dxa"/>
            <w:hideMark/>
          </w:tcPr>
          <w:p w14:paraId="5377684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208" w:type="dxa"/>
            <w:hideMark/>
          </w:tcPr>
          <w:p w14:paraId="26E8853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98" w:type="dxa"/>
            <w:hideMark/>
          </w:tcPr>
          <w:p w14:paraId="414C9BB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BB923E9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08A3963D" w14:textId="75FDB8FC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insideH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351"/>
        <w:gridCol w:w="1439"/>
        <w:gridCol w:w="2609"/>
        <w:gridCol w:w="2255"/>
        <w:gridCol w:w="3208"/>
        <w:gridCol w:w="2098"/>
      </w:tblGrid>
      <w:tr w:rsidR="003A51F2" w:rsidRPr="009339E0" w14:paraId="4950C683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351" w:type="dxa"/>
            <w:hideMark/>
          </w:tcPr>
          <w:p w14:paraId="06C7478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439" w:type="dxa"/>
          </w:tcPr>
          <w:p w14:paraId="2610B834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09" w:type="dxa"/>
            <w:hideMark/>
          </w:tcPr>
          <w:p w14:paraId="6A775D68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255" w:type="dxa"/>
            <w:hideMark/>
          </w:tcPr>
          <w:p w14:paraId="004759AB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208" w:type="dxa"/>
            <w:hideMark/>
          </w:tcPr>
          <w:p w14:paraId="4C47A467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98" w:type="dxa"/>
            <w:hideMark/>
          </w:tcPr>
          <w:p w14:paraId="737ACE7F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11C108D" w14:textId="77777777" w:rsidTr="003A51F2">
        <w:trPr>
          <w:cantSplit/>
        </w:trPr>
        <w:tc>
          <w:tcPr>
            <w:tcW w:w="1351" w:type="dxa"/>
            <w:hideMark/>
          </w:tcPr>
          <w:p w14:paraId="3ADC6A7A" w14:textId="766EA23A" w:rsidR="003A51F2" w:rsidRPr="009339E0" w:rsidRDefault="003A51F2" w:rsidP="003A51F2">
            <w:pPr>
              <w:pStyle w:val="TableText"/>
            </w:pPr>
            <w:r w:rsidRPr="009339E0">
              <w:t>Gersons et al., 2000</w:t>
            </w:r>
            <w:hyperlink w:anchor="_ENREF_51" w:tooltip="Gersons, 2000 #1043" w:history="1">
              <w:r w:rsidR="00C82E3A" w:rsidRPr="009339E0">
                <w:fldChar w:fldCharType="begin">
                  <w:fldData xml:space="preserve">PEVuZE5vdGU+PENpdGU+PEF1dGhvcj5HZXJzb248L0F1dGhvcj48WWVhcj4yMDAwPC9ZZWFyPjxS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HZXJzb248L0F1dGhvcj48WWVhcj4yMDAwPC9ZZWFyPjxS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1</w:t>
              </w:r>
              <w:r w:rsidR="00C82E3A" w:rsidRPr="009339E0">
                <w:fldChar w:fldCharType="end"/>
              </w:r>
            </w:hyperlink>
            <w:r w:rsidRPr="009339E0">
              <w:t xml:space="preserve"> </w:t>
            </w:r>
          </w:p>
        </w:tc>
        <w:tc>
          <w:tcPr>
            <w:tcW w:w="1439" w:type="dxa"/>
          </w:tcPr>
          <w:p w14:paraId="34EDB0D3" w14:textId="77777777" w:rsidR="003A51F2" w:rsidRPr="009339E0" w:rsidRDefault="003A51F2" w:rsidP="003A51F2">
            <w:pPr>
              <w:pStyle w:val="TableText"/>
            </w:pPr>
            <w:r w:rsidRPr="009339E0">
              <w:t>G1: Eclectic psychotherapy (Brief Eclectic Psychotherapy)</w:t>
            </w:r>
          </w:p>
          <w:p w14:paraId="1DA554B6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609" w:type="dxa"/>
            <w:hideMark/>
          </w:tcPr>
          <w:p w14:paraId="6AAF9D96" w14:textId="77777777" w:rsidR="003A51F2" w:rsidRPr="009339E0" w:rsidRDefault="003A51F2" w:rsidP="003A51F2">
            <w:pPr>
              <w:pStyle w:val="TableText"/>
            </w:pPr>
            <w:r w:rsidRPr="009339E0">
              <w:t>Symptom Checklist-90-Phobic Anxiety Subscale Mean (SD)</w:t>
            </w:r>
            <w:r w:rsidRPr="009339E0">
              <w:br/>
              <w:t>G1 Pre-tx: 21.1 (7.3)</w:t>
            </w:r>
            <w:r w:rsidRPr="009339E0">
              <w:br/>
              <w:t>G1 Post-tx: 13.4 (5.6)</w:t>
            </w:r>
            <w:r w:rsidRPr="009339E0">
              <w:br/>
              <w:t xml:space="preserve">G1 3 mth FU: 13.8 (4.6) </w:t>
            </w:r>
            <w:r w:rsidRPr="009339E0">
              <w:br/>
            </w:r>
            <w:r w:rsidRPr="009339E0">
              <w:br/>
              <w:t>G2 Pre-tx: 22.1 (11.0)</w:t>
            </w:r>
            <w:r w:rsidRPr="009339E0">
              <w:br/>
              <w:t>G2 Post-tx:17.8 (7.4)</w:t>
            </w:r>
            <w:r w:rsidRPr="009339E0">
              <w:br/>
              <w:t xml:space="preserve">G2 3 mth FU: 21.1 (7.6) </w:t>
            </w:r>
            <w:r w:rsidRPr="009339E0">
              <w:br/>
            </w:r>
            <w:r w:rsidRPr="009339E0">
              <w:br/>
              <w:t>Post-tx G1 vs. G2, p&lt;0.01</w:t>
            </w:r>
            <w:r w:rsidRPr="009339E0">
              <w:br/>
              <w:t>3-mth FU G1 vs. G2, p&lt;0.05</w:t>
            </w:r>
            <w:r w:rsidRPr="009339E0">
              <w:br/>
            </w:r>
            <w:r w:rsidRPr="009339E0">
              <w:br/>
              <w:t>Symptom Checklist-90-Anxiety Subscale</w:t>
            </w:r>
          </w:p>
          <w:p w14:paraId="6E3D6AAA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10.1 (3.1)</w:t>
            </w:r>
            <w:r w:rsidRPr="009339E0">
              <w:br/>
              <w:t>G1 Post-tx: 7.7 (1.6)</w:t>
            </w:r>
            <w:r w:rsidRPr="009339E0">
              <w:br/>
              <w:t>G1 3 mth FU: 7.6 (0.9)</w:t>
            </w:r>
          </w:p>
          <w:p w14:paraId="45320088" w14:textId="77777777" w:rsidR="003A51F2" w:rsidRPr="009339E0" w:rsidRDefault="003A51F2" w:rsidP="003A51F2">
            <w:pPr>
              <w:pStyle w:val="TableText"/>
            </w:pPr>
          </w:p>
          <w:p w14:paraId="2A4B3627" w14:textId="77777777" w:rsidR="003A51F2" w:rsidRPr="009339E0" w:rsidRDefault="003A51F2" w:rsidP="003A51F2">
            <w:pPr>
              <w:pStyle w:val="TableText"/>
            </w:pPr>
            <w:r w:rsidRPr="009339E0">
              <w:t>G2 Pre-tx: 14.4 (4.7)</w:t>
            </w:r>
          </w:p>
          <w:p w14:paraId="22693A5B" w14:textId="77777777" w:rsidR="003A51F2" w:rsidRPr="009339E0" w:rsidRDefault="003A51F2" w:rsidP="003A51F2">
            <w:pPr>
              <w:pStyle w:val="TableText"/>
            </w:pPr>
            <w:r w:rsidRPr="009339E0">
              <w:t>G2 Post-tx: 9.8 (3.7)</w:t>
            </w:r>
          </w:p>
          <w:p w14:paraId="39F073C6" w14:textId="77777777" w:rsidR="003A51F2" w:rsidRPr="009339E0" w:rsidRDefault="003A51F2" w:rsidP="003A51F2">
            <w:pPr>
              <w:pStyle w:val="TableText"/>
            </w:pPr>
            <w:r w:rsidRPr="009339E0">
              <w:t>G2 3 mth FU: 9.8 (3.7)</w:t>
            </w:r>
          </w:p>
          <w:p w14:paraId="58964E0B" w14:textId="77777777" w:rsidR="003A51F2" w:rsidRPr="009339E0" w:rsidRDefault="003A51F2" w:rsidP="003A51F2">
            <w:pPr>
              <w:pStyle w:val="TableText"/>
            </w:pPr>
          </w:p>
          <w:p w14:paraId="193CD10B" w14:textId="77777777" w:rsidR="003A51F2" w:rsidRPr="009339E0" w:rsidRDefault="003A51F2" w:rsidP="003A51F2">
            <w:pPr>
              <w:pStyle w:val="TableText"/>
            </w:pPr>
            <w:r w:rsidRPr="009339E0">
              <w:t>Post-tx G1 vs. G2, p&lt;0.01</w:t>
            </w:r>
          </w:p>
          <w:p w14:paraId="4D2C4CB1" w14:textId="77777777" w:rsidR="003A51F2" w:rsidRPr="009339E0" w:rsidRDefault="003A51F2" w:rsidP="003A51F2">
            <w:pPr>
              <w:pStyle w:val="TableText"/>
            </w:pPr>
            <w:r w:rsidRPr="009339E0">
              <w:t>3 mth FU G1 vs. G2, p&lt;0.05</w:t>
            </w:r>
          </w:p>
          <w:p w14:paraId="3786F6E5" w14:textId="77777777" w:rsidR="003A51F2" w:rsidRPr="009339E0" w:rsidRDefault="003A51F2" w:rsidP="003A51F2">
            <w:pPr>
              <w:pStyle w:val="TableText"/>
            </w:pPr>
          </w:p>
          <w:p w14:paraId="4FBA8BCD" w14:textId="77777777" w:rsidR="003A51F2" w:rsidRPr="009339E0" w:rsidRDefault="003A51F2" w:rsidP="003A51F2">
            <w:pPr>
              <w:pStyle w:val="TableText"/>
            </w:pPr>
            <w:r w:rsidRPr="009339E0">
              <w:t>Symptom Checklist-90-Depression Subscale</w:t>
            </w:r>
          </w:p>
          <w:p w14:paraId="429224CB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7B9A5A1B" w14:textId="77777777" w:rsidR="003A51F2" w:rsidRPr="009339E0" w:rsidRDefault="003A51F2" w:rsidP="003A51F2">
            <w:pPr>
              <w:pStyle w:val="TableText"/>
            </w:pPr>
            <w:r w:rsidRPr="009339E0">
              <w:t>G1 Pre-tx: 35.1 (14.6)</w:t>
            </w:r>
          </w:p>
          <w:p w14:paraId="6B7FC042" w14:textId="77777777" w:rsidR="003A51F2" w:rsidRPr="009339E0" w:rsidRDefault="003A51F2" w:rsidP="003A51F2">
            <w:pPr>
              <w:pStyle w:val="TableText"/>
            </w:pPr>
            <w:r w:rsidRPr="009339E0">
              <w:t>G1 Post-tx: 21.0 (7.4)</w:t>
            </w:r>
          </w:p>
          <w:p w14:paraId="1EFF86F6" w14:textId="77777777" w:rsidR="003A51F2" w:rsidRPr="009339E0" w:rsidRDefault="003A51F2" w:rsidP="003A51F2">
            <w:pPr>
              <w:pStyle w:val="TableText"/>
            </w:pPr>
            <w:r w:rsidRPr="009339E0">
              <w:t>G1 3 mth FU: 21.6 (8.5)</w:t>
            </w:r>
          </w:p>
        </w:tc>
        <w:tc>
          <w:tcPr>
            <w:tcW w:w="2255" w:type="dxa"/>
            <w:hideMark/>
          </w:tcPr>
          <w:p w14:paraId="4BE93CE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208" w:type="dxa"/>
            <w:hideMark/>
          </w:tcPr>
          <w:p w14:paraId="4DD1F98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98" w:type="dxa"/>
            <w:hideMark/>
          </w:tcPr>
          <w:p w14:paraId="0B5D9B50" w14:textId="2760C939" w:rsidR="003A51F2" w:rsidRPr="009339E0" w:rsidRDefault="003A51F2" w:rsidP="003A51F2">
            <w:pPr>
              <w:pStyle w:val="TableText"/>
            </w:pPr>
            <w:r w:rsidRPr="009339E0">
              <w:t>Proportions by Treatment (%, p values)</w:t>
            </w:r>
            <w:r w:rsidRPr="009339E0">
              <w:br/>
            </w:r>
            <w:r w:rsidRPr="009339E0">
              <w:br/>
              <w:t>Resumption of Polic work</w:t>
            </w:r>
            <w:r w:rsidRPr="009339E0">
              <w:br/>
              <w:t>Pre-tx</w:t>
            </w:r>
            <w:r w:rsidRPr="009339E0">
              <w:br/>
              <w:t>G1: 18%</w:t>
            </w:r>
            <w:r w:rsidRPr="009339E0">
              <w:br/>
              <w:t>G2: 25%</w:t>
            </w:r>
            <w:r w:rsidRPr="009339E0">
              <w:br/>
              <w:t>NS</w:t>
            </w:r>
            <w:r w:rsidRPr="009339E0">
              <w:br/>
              <w:t>Post-tx</w:t>
            </w:r>
            <w:r w:rsidRPr="009339E0">
              <w:br/>
              <w:t xml:space="preserve">G1: 77% </w:t>
            </w:r>
            <w:r w:rsidRPr="009339E0">
              <w:br/>
              <w:t>G2: 70%</w:t>
            </w:r>
            <w:r w:rsidRPr="009339E0">
              <w:br/>
              <w:t>NS</w:t>
            </w:r>
            <w:r w:rsidRPr="009339E0">
              <w:br/>
              <w:t xml:space="preserve">3-month </w:t>
            </w:r>
            <w:r w:rsidR="00FF4EF4" w:rsidRPr="00FF4EF4">
              <w:t>Followup</w:t>
            </w:r>
            <w:r w:rsidRPr="009339E0">
              <w:br/>
              <w:t>G1: 86%</w:t>
            </w:r>
            <w:r w:rsidRPr="009339E0">
              <w:br/>
              <w:t>G2: 60%</w:t>
            </w:r>
            <w:r w:rsidRPr="009339E0">
              <w:br/>
              <w:t>p&lt;0.05</w:t>
            </w:r>
          </w:p>
        </w:tc>
      </w:tr>
    </w:tbl>
    <w:p w14:paraId="4CB3A572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22DEF768" w14:textId="21AE8652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947"/>
        <w:gridCol w:w="1701"/>
        <w:gridCol w:w="2636"/>
        <w:gridCol w:w="1993"/>
        <w:gridCol w:w="2830"/>
        <w:gridCol w:w="1853"/>
      </w:tblGrid>
      <w:tr w:rsidR="003A51F2" w:rsidRPr="009339E0" w14:paraId="25DDB953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94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EC62752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0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72DF6D1F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3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06A3387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9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5477FDD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8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300EF25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85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5E323B4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14D4B31A" w14:textId="77777777" w:rsidTr="003A51F2">
        <w:trPr>
          <w:cantSplit/>
        </w:trPr>
        <w:tc>
          <w:tcPr>
            <w:tcW w:w="1947" w:type="dxa"/>
            <w:shd w:val="clear" w:color="auto" w:fill="auto"/>
          </w:tcPr>
          <w:p w14:paraId="461B69DD" w14:textId="7530FC89" w:rsidR="003A51F2" w:rsidRPr="009339E0" w:rsidRDefault="003A51F2" w:rsidP="003A51F2">
            <w:pPr>
              <w:pStyle w:val="TableText"/>
            </w:pPr>
            <w:r w:rsidRPr="009339E0">
              <w:t>Gersons et al., 2000</w:t>
            </w:r>
            <w:hyperlink w:anchor="_ENREF_51" w:tooltip="Gersons, 2000 #1043" w:history="1">
              <w:r w:rsidR="00C82E3A" w:rsidRPr="009339E0">
                <w:fldChar w:fldCharType="begin">
                  <w:fldData xml:space="preserve">PEVuZE5vdGU+PENpdGU+PEF1dGhvcj5HZXJzb248L0F1dGhvcj48WWVhcj4yMDAwPC9ZZWFyPjxS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HZXJzb248L0F1dGhvcj48WWVhcj4yMDAwPC9ZZWFyPjxS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1</w:t>
              </w:r>
              <w:r w:rsidR="00C82E3A" w:rsidRPr="009339E0">
                <w:fldChar w:fldCharType="end"/>
              </w:r>
            </w:hyperlink>
          </w:p>
          <w:p w14:paraId="24B90C6B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A1E232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636" w:type="dxa"/>
            <w:shd w:val="clear" w:color="auto" w:fill="auto"/>
          </w:tcPr>
          <w:p w14:paraId="2136CD62" w14:textId="77777777" w:rsidR="003A51F2" w:rsidRPr="009339E0" w:rsidRDefault="003A51F2" w:rsidP="003A51F2">
            <w:pPr>
              <w:pStyle w:val="TableText"/>
            </w:pPr>
            <w:r w:rsidRPr="009339E0">
              <w:t>G2 Pre-tx: 34.9 (13.0)</w:t>
            </w:r>
          </w:p>
          <w:p w14:paraId="4E71F002" w14:textId="77777777" w:rsidR="003A51F2" w:rsidRPr="009339E0" w:rsidRDefault="003A51F2" w:rsidP="003A51F2">
            <w:pPr>
              <w:pStyle w:val="TableText"/>
            </w:pPr>
            <w:r w:rsidRPr="009339E0">
              <w:t>G2 Post-tx: 28.5 (9.6)</w:t>
            </w:r>
          </w:p>
          <w:p w14:paraId="04115A8A" w14:textId="77777777" w:rsidR="003A51F2" w:rsidRPr="009339E0" w:rsidRDefault="003A51F2" w:rsidP="003A51F2">
            <w:pPr>
              <w:pStyle w:val="TableText"/>
            </w:pPr>
            <w:r w:rsidRPr="009339E0">
              <w:t>G2 3 mth FU: 30.5 (10.5)</w:t>
            </w:r>
          </w:p>
          <w:p w14:paraId="28CB237F" w14:textId="77777777" w:rsidR="003A51F2" w:rsidRPr="009339E0" w:rsidRDefault="003A51F2" w:rsidP="003A51F2">
            <w:pPr>
              <w:pStyle w:val="TableText"/>
            </w:pPr>
          </w:p>
          <w:p w14:paraId="141D7DEE" w14:textId="77777777" w:rsidR="003A51F2" w:rsidRPr="009339E0" w:rsidRDefault="003A51F2" w:rsidP="003A51F2">
            <w:pPr>
              <w:pStyle w:val="TableText"/>
            </w:pPr>
            <w:r w:rsidRPr="009339E0">
              <w:t>Post-tx G1 vs. G2, p&lt;0.01</w:t>
            </w:r>
          </w:p>
          <w:p w14:paraId="4A74CF2E" w14:textId="77777777" w:rsidR="003A51F2" w:rsidRPr="009339E0" w:rsidRDefault="003A51F2" w:rsidP="003A51F2">
            <w:pPr>
              <w:pStyle w:val="TableText"/>
            </w:pPr>
            <w:r w:rsidRPr="009339E0">
              <w:t>3 mth FU G1 vs. G2, p&lt;0.05</w:t>
            </w:r>
          </w:p>
        </w:tc>
        <w:tc>
          <w:tcPr>
            <w:tcW w:w="1993" w:type="dxa"/>
            <w:shd w:val="clear" w:color="auto" w:fill="auto"/>
          </w:tcPr>
          <w:p w14:paraId="7E3CE8A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830" w:type="dxa"/>
            <w:shd w:val="clear" w:color="auto" w:fill="auto"/>
          </w:tcPr>
          <w:p w14:paraId="01B56F4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853" w:type="dxa"/>
            <w:shd w:val="clear" w:color="auto" w:fill="auto"/>
          </w:tcPr>
          <w:p w14:paraId="287B14A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0D778237" w14:textId="77777777" w:rsidTr="003A51F2">
        <w:trPr>
          <w:cantSplit/>
        </w:trPr>
        <w:tc>
          <w:tcPr>
            <w:tcW w:w="1947" w:type="dxa"/>
            <w:shd w:val="clear" w:color="auto" w:fill="auto"/>
          </w:tcPr>
          <w:p w14:paraId="3EE7A1CB" w14:textId="0C64C606" w:rsidR="003A51F2" w:rsidRPr="009339E0" w:rsidRDefault="003A51F2" w:rsidP="003A51F2">
            <w:pPr>
              <w:pStyle w:val="TableText"/>
            </w:pPr>
            <w:r w:rsidRPr="009339E0">
              <w:t>Haller et al., 2016</w:t>
            </w:r>
            <w:hyperlink w:anchor="_ENREF_145" w:tooltip="Haller, 2016 #5354" w:history="1">
              <w:r w:rsidR="00C82E3A" w:rsidRPr="009339E0">
                <w:fldChar w:fldCharType="begin">
                  <w:fldData xml:space="preserve">PEVuZE5vdGU+PENpdGU+PEF1dGhvcj5IYWxsZXI8L0F1dGhvcj48WWVhcj4yMDE2PC9ZZWFyPjxS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YWxsZXI8L0F1dGhvcj48WWVhcj4yMDE2PC9ZZWFyPjxS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5</w:t>
              </w:r>
              <w:r w:rsidR="00C82E3A" w:rsidRPr="009339E0">
                <w:fldChar w:fldCharType="end"/>
              </w:r>
            </w:hyperlink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736CF2C" w14:textId="77777777" w:rsidR="003A51F2" w:rsidRPr="009339E0" w:rsidRDefault="003A51F2" w:rsidP="003A51F2">
            <w:pPr>
              <w:pStyle w:val="TableText"/>
            </w:pPr>
            <w:r w:rsidRPr="009339E0">
              <w:t>G1: Group ICBT for depression and SUD plus CPT-M (trauma-focused CPT modified to include substance use prevention) (individual)</w:t>
            </w:r>
          </w:p>
          <w:p w14:paraId="6CB6B06F" w14:textId="77777777" w:rsidR="003A51F2" w:rsidRPr="009339E0" w:rsidRDefault="003A51F2" w:rsidP="003A51F2">
            <w:pPr>
              <w:pStyle w:val="TableText"/>
            </w:pPr>
            <w:r w:rsidRPr="009339E0">
              <w:t>G2: Group ICBT for depression and SUD plus ICBT for depression and SUD (individual)</w:t>
            </w:r>
          </w:p>
        </w:tc>
        <w:tc>
          <w:tcPr>
            <w:tcW w:w="2636" w:type="dxa"/>
            <w:shd w:val="clear" w:color="auto" w:fill="auto"/>
          </w:tcPr>
          <w:p w14:paraId="379B9048" w14:textId="77777777" w:rsidR="003A51F2" w:rsidRPr="009339E0" w:rsidRDefault="003A51F2" w:rsidP="003A51F2">
            <w:pPr>
              <w:pStyle w:val="TableText"/>
            </w:pPr>
            <w:r w:rsidRPr="009339E0">
              <w:t>PDA</w:t>
            </w:r>
          </w:p>
          <w:p w14:paraId="65FADAAB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3A3BB05" w14:textId="77777777" w:rsidR="003A51F2" w:rsidRPr="009339E0" w:rsidRDefault="003A51F2" w:rsidP="003A51F2">
            <w:pPr>
              <w:pStyle w:val="TableText"/>
            </w:pPr>
            <w:r w:rsidRPr="009339E0">
              <w:t>G1 Pre-tx: 0.84 (0.26)</w:t>
            </w:r>
          </w:p>
          <w:p w14:paraId="1B4A940C" w14:textId="77777777" w:rsidR="003A51F2" w:rsidRPr="009339E0" w:rsidRDefault="003A51F2" w:rsidP="003A51F2">
            <w:pPr>
              <w:pStyle w:val="TableText"/>
            </w:pPr>
            <w:r w:rsidRPr="009339E0">
              <w:t>G1 Post-tx: 0.81(0.28)</w:t>
            </w:r>
          </w:p>
          <w:p w14:paraId="171E530C" w14:textId="77777777" w:rsidR="003A51F2" w:rsidRPr="009339E0" w:rsidRDefault="003A51F2" w:rsidP="003A51F2">
            <w:pPr>
              <w:pStyle w:val="TableText"/>
            </w:pPr>
            <w:r w:rsidRPr="009339E0">
              <w:t>G1 Post-tx (1 year followup): 0.73 (0.32)</w:t>
            </w:r>
          </w:p>
          <w:p w14:paraId="0164C02A" w14:textId="77777777" w:rsidR="003A51F2" w:rsidRPr="009339E0" w:rsidRDefault="003A51F2" w:rsidP="003A51F2">
            <w:pPr>
              <w:pStyle w:val="TableText"/>
            </w:pPr>
          </w:p>
          <w:p w14:paraId="112CC5B4" w14:textId="77777777" w:rsidR="003A51F2" w:rsidRPr="009339E0" w:rsidRDefault="003A51F2" w:rsidP="003A51F2">
            <w:pPr>
              <w:pStyle w:val="TableText"/>
            </w:pPr>
            <w:r w:rsidRPr="009339E0">
              <w:t>G2 Pre-tx: 0.81 (0.30)</w:t>
            </w:r>
          </w:p>
          <w:p w14:paraId="7DA957F0" w14:textId="77777777" w:rsidR="003A51F2" w:rsidRPr="009339E0" w:rsidRDefault="003A51F2" w:rsidP="003A51F2">
            <w:pPr>
              <w:pStyle w:val="TableText"/>
            </w:pPr>
            <w:r w:rsidRPr="009339E0">
              <w:t>G2 Post-tx: 0.79(0.29)</w:t>
            </w:r>
          </w:p>
          <w:p w14:paraId="649F9DD1" w14:textId="77777777" w:rsidR="003A51F2" w:rsidRPr="009339E0" w:rsidRDefault="003A51F2" w:rsidP="003A51F2">
            <w:pPr>
              <w:pStyle w:val="TableText"/>
            </w:pPr>
            <w:r w:rsidRPr="009339E0">
              <w:t>G1 Post-tx (1 year followup): 0.72 (0.40)</w:t>
            </w:r>
          </w:p>
        </w:tc>
        <w:tc>
          <w:tcPr>
            <w:tcW w:w="1993" w:type="dxa"/>
            <w:shd w:val="clear" w:color="auto" w:fill="auto"/>
          </w:tcPr>
          <w:p w14:paraId="5A76345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830" w:type="dxa"/>
            <w:shd w:val="clear" w:color="auto" w:fill="auto"/>
          </w:tcPr>
          <w:p w14:paraId="03C1D5A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853" w:type="dxa"/>
            <w:shd w:val="clear" w:color="auto" w:fill="auto"/>
          </w:tcPr>
          <w:p w14:paraId="3E2E336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4F453200" w14:textId="77777777" w:rsidTr="003A51F2">
        <w:trPr>
          <w:cantSplit/>
        </w:trPr>
        <w:tc>
          <w:tcPr>
            <w:tcW w:w="194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CCB3280" w14:textId="45AD4A52" w:rsidR="003A51F2" w:rsidRPr="009339E0" w:rsidRDefault="003A51F2" w:rsidP="003A51F2">
            <w:pPr>
              <w:pStyle w:val="TableText"/>
            </w:pPr>
            <w:r w:rsidRPr="009339E0">
              <w:t>Hamner et al., 2003</w:t>
            </w:r>
            <w:hyperlink w:anchor="_ENREF_83" w:tooltip="Hamner, 2003 #897" w:history="1">
              <w:r w:rsidR="00C82E3A" w:rsidRPr="009339E0">
                <w:fldChar w:fldCharType="begin">
                  <w:fldData xml:space="preserve">PEVuZE5vdGU+PENpdGU+PEF1dGhvcj5IYW1uZXI8L0F1dGhvcj48WWVhcj4yMDAzPC9ZZWFyPjxS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YW1uZXI8L0F1dGhvcj48WWVhcj4yMDAzPC9ZZWFyPjxS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83</w:t>
              </w:r>
              <w:r w:rsidR="00C82E3A" w:rsidRPr="009339E0">
                <w:fldChar w:fldCharType="end"/>
              </w:r>
            </w:hyperlink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A5D2D05" w14:textId="77777777" w:rsidR="003A51F2" w:rsidRPr="009339E0" w:rsidRDefault="003A51F2" w:rsidP="003A51F2">
            <w:pPr>
              <w:pStyle w:val="TableText"/>
            </w:pPr>
            <w:r w:rsidRPr="009339E0">
              <w:t>G1: Risperidone</w:t>
            </w:r>
          </w:p>
          <w:p w14:paraId="4394EE76" w14:textId="77777777" w:rsidR="003A51F2" w:rsidRPr="009339E0" w:rsidRDefault="003A51F2" w:rsidP="003A51F2">
            <w:pPr>
              <w:pStyle w:val="TableText"/>
            </w:pPr>
            <w:r w:rsidRPr="009339E0">
              <w:t>1 to 6 mg/day</w:t>
            </w:r>
          </w:p>
          <w:p w14:paraId="438CEFF2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6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0DDF0E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D6FAD8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83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060E53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85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04557C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2C9C197F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B8ADB66" w14:textId="3F63CB7C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620"/>
        <w:gridCol w:w="2250"/>
        <w:gridCol w:w="18"/>
        <w:gridCol w:w="2412"/>
        <w:gridCol w:w="1980"/>
        <w:gridCol w:w="2340"/>
        <w:gridCol w:w="16"/>
        <w:gridCol w:w="2324"/>
      </w:tblGrid>
      <w:tr w:rsidR="003A51F2" w:rsidRPr="009339E0" w14:paraId="0FD18807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6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90FD616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268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0F94D18D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41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B37D39B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7BDC2CB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356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5E6A54A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2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C5FBC8F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B2828EE" w14:textId="77777777" w:rsidTr="003A51F2">
        <w:tc>
          <w:tcPr>
            <w:tcW w:w="1620" w:type="dxa"/>
            <w:shd w:val="clear" w:color="auto" w:fill="auto"/>
            <w:noWrap/>
          </w:tcPr>
          <w:p w14:paraId="745C325B" w14:textId="39146463" w:rsidR="003A51F2" w:rsidRPr="009339E0" w:rsidRDefault="003A51F2" w:rsidP="003A51F2">
            <w:pPr>
              <w:pStyle w:val="TableText"/>
            </w:pPr>
            <w:r w:rsidRPr="009339E0">
              <w:t>Harned et al., 2014</w:t>
            </w:r>
            <w:hyperlink w:anchor="_ENREF_144" w:tooltip="Harned, 2014 #5359" w:history="1">
              <w:r w:rsidR="00C82E3A" w:rsidRPr="009339E0">
                <w:fldChar w:fldCharType="begin">
                  <w:fldData xml:space="preserve">PEVuZE5vdGU+PENpdGU+PEF1dGhvcj5IYXJuZWQ8L0F1dGhvcj48WWVhcj4yMDE0PC9ZZWFyPjxS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YXJuZWQ8L0F1dGhvcj48WWVhcj4yMDE0PC9ZZWFyPjxS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4</w:t>
              </w:r>
              <w:r w:rsidR="00C82E3A" w:rsidRPr="009339E0">
                <w:fldChar w:fldCharType="end"/>
              </w:r>
            </w:hyperlink>
          </w:p>
        </w:tc>
        <w:tc>
          <w:tcPr>
            <w:tcW w:w="2250" w:type="dxa"/>
          </w:tcPr>
          <w:p w14:paraId="1004C7A5" w14:textId="77777777" w:rsidR="003A51F2" w:rsidRPr="009339E0" w:rsidRDefault="003A51F2" w:rsidP="003A51F2">
            <w:pPr>
              <w:pStyle w:val="TableText"/>
            </w:pPr>
            <w:r w:rsidRPr="009339E0">
              <w:t xml:space="preserve">G1: DBT plus DBT PE </w:t>
            </w:r>
          </w:p>
          <w:p w14:paraId="226BBEB7" w14:textId="77777777" w:rsidR="003A51F2" w:rsidRPr="009339E0" w:rsidRDefault="003A51F2" w:rsidP="003A51F2">
            <w:pPr>
              <w:pStyle w:val="TableText"/>
            </w:pPr>
            <w:r w:rsidRPr="009339E0">
              <w:t>G2: DBT</w:t>
            </w:r>
          </w:p>
        </w:tc>
        <w:tc>
          <w:tcPr>
            <w:tcW w:w="2430" w:type="dxa"/>
            <w:gridSpan w:val="2"/>
            <w:shd w:val="clear" w:color="auto" w:fill="auto"/>
          </w:tcPr>
          <w:p w14:paraId="1A8027AF" w14:textId="77777777" w:rsidR="003A51F2" w:rsidRPr="009339E0" w:rsidRDefault="003A51F2" w:rsidP="003A51F2">
            <w:pPr>
              <w:pStyle w:val="TableText"/>
            </w:pPr>
            <w:r w:rsidRPr="009339E0">
              <w:t>HRSD</w:t>
            </w:r>
          </w:p>
          <w:p w14:paraId="417F16B4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396BEB9" w14:textId="77777777" w:rsidR="003A51F2" w:rsidRPr="009339E0" w:rsidRDefault="003A51F2" w:rsidP="003A51F2">
            <w:pPr>
              <w:pStyle w:val="TableText"/>
            </w:pPr>
            <w:r w:rsidRPr="009339E0">
              <w:t>G1 Pre-tx: 22.9 (5.7)</w:t>
            </w:r>
          </w:p>
          <w:p w14:paraId="091F960D" w14:textId="77777777" w:rsidR="003A51F2" w:rsidRPr="009339E0" w:rsidRDefault="003A51F2" w:rsidP="003A51F2">
            <w:pPr>
              <w:pStyle w:val="TableText"/>
            </w:pPr>
            <w:r w:rsidRPr="009339E0">
              <w:t xml:space="preserve">G1 Post-tx: 11.8 (8.0) </w:t>
            </w:r>
          </w:p>
          <w:p w14:paraId="1BCC3835" w14:textId="47145FA8" w:rsidR="003A51F2" w:rsidRPr="009339E0" w:rsidRDefault="003A51F2" w:rsidP="003A51F2">
            <w:pPr>
              <w:pStyle w:val="TableText"/>
            </w:pPr>
            <w:r w:rsidRPr="009339E0">
              <w:t xml:space="preserve">G1 3 month </w:t>
            </w:r>
            <w:r w:rsidR="00FF4EF4">
              <w:t>f</w:t>
            </w:r>
            <w:r w:rsidR="00FF4EF4" w:rsidRPr="00FF4EF4">
              <w:t>ollowup</w:t>
            </w:r>
            <w:r w:rsidRPr="009339E0">
              <w:t>: 12.5 (8.2)</w:t>
            </w:r>
          </w:p>
          <w:p w14:paraId="049507AC" w14:textId="77777777" w:rsidR="003A51F2" w:rsidRPr="009339E0" w:rsidRDefault="003A51F2" w:rsidP="003A51F2">
            <w:pPr>
              <w:pStyle w:val="TableText"/>
            </w:pPr>
          </w:p>
          <w:p w14:paraId="645410B9" w14:textId="77777777" w:rsidR="003A51F2" w:rsidRPr="009339E0" w:rsidRDefault="003A51F2" w:rsidP="003A51F2">
            <w:pPr>
              <w:pStyle w:val="TableText"/>
            </w:pPr>
            <w:r w:rsidRPr="009339E0">
              <w:t>G2 Pre-tx: 25.6 (6.2)</w:t>
            </w:r>
          </w:p>
          <w:p w14:paraId="08126EBD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15.5 (6.5) </w:t>
            </w:r>
          </w:p>
          <w:p w14:paraId="462F00DB" w14:textId="73A68299" w:rsidR="003A51F2" w:rsidRPr="009339E0" w:rsidRDefault="003A51F2" w:rsidP="003A51F2">
            <w:pPr>
              <w:pStyle w:val="TableText"/>
            </w:pPr>
            <w:r w:rsidRPr="009339E0">
              <w:t xml:space="preserve">G2 3 month </w:t>
            </w:r>
            <w:r w:rsidR="00FF4EF4">
              <w:t>f</w:t>
            </w:r>
            <w:r w:rsidR="00FF4EF4" w:rsidRPr="00FF4EF4">
              <w:t>ollowup</w:t>
            </w:r>
            <w:r w:rsidRPr="009339E0">
              <w:t>: 16.8 (3.4)</w:t>
            </w:r>
          </w:p>
          <w:p w14:paraId="1440B43E" w14:textId="77777777" w:rsidR="003A51F2" w:rsidRPr="009339E0" w:rsidRDefault="003A51F2" w:rsidP="003A51F2">
            <w:pPr>
              <w:pStyle w:val="TableText"/>
            </w:pPr>
          </w:p>
          <w:p w14:paraId="114F6A78" w14:textId="55ED2E3A" w:rsidR="003A51F2" w:rsidRPr="009339E0" w:rsidRDefault="003A51F2" w:rsidP="003A51F2">
            <w:pPr>
              <w:pStyle w:val="TableText"/>
            </w:pPr>
            <w:r w:rsidRPr="009339E0">
              <w:t xml:space="preserve">Between Group Effect size, Post: 0.5, </w:t>
            </w:r>
            <w:r w:rsidR="00FF4EF4">
              <w:t>f</w:t>
            </w:r>
            <w:r w:rsidR="00FF4EF4" w:rsidRPr="00FF4EF4">
              <w:t>ollowup</w:t>
            </w:r>
            <w:r w:rsidRPr="009339E0">
              <w:t>: 0.6</w:t>
            </w:r>
          </w:p>
          <w:p w14:paraId="2EB43D0F" w14:textId="77777777" w:rsidR="003A51F2" w:rsidRPr="009339E0" w:rsidRDefault="003A51F2" w:rsidP="003A51F2">
            <w:pPr>
              <w:pStyle w:val="TableText"/>
            </w:pPr>
          </w:p>
          <w:p w14:paraId="53973C85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F = 0.0 (1, 28), NS</w:t>
            </w:r>
          </w:p>
          <w:p w14:paraId="6BF98C83" w14:textId="77777777" w:rsidR="003A51F2" w:rsidRPr="009339E0" w:rsidRDefault="003A51F2" w:rsidP="003A51F2">
            <w:pPr>
              <w:pStyle w:val="TableText"/>
            </w:pPr>
          </w:p>
          <w:p w14:paraId="5F906165" w14:textId="77777777" w:rsidR="003A51F2" w:rsidRPr="009339E0" w:rsidRDefault="003A51F2" w:rsidP="003A51F2">
            <w:pPr>
              <w:pStyle w:val="TableText"/>
            </w:pPr>
            <w:r w:rsidRPr="009339E0">
              <w:t>HRSA</w:t>
            </w:r>
          </w:p>
          <w:p w14:paraId="40F5376F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1A5C6BB4" w14:textId="77777777" w:rsidR="003A51F2" w:rsidRPr="009339E0" w:rsidRDefault="003A51F2" w:rsidP="003A51F2">
            <w:pPr>
              <w:pStyle w:val="TableText"/>
            </w:pPr>
            <w:r w:rsidRPr="009339E0">
              <w:t>G1 Pre-tx: 25.8 (9.0)</w:t>
            </w:r>
          </w:p>
          <w:p w14:paraId="669C8BB7" w14:textId="77777777" w:rsidR="003A51F2" w:rsidRPr="009339E0" w:rsidRDefault="003A51F2" w:rsidP="003A51F2">
            <w:pPr>
              <w:pStyle w:val="TableText"/>
            </w:pPr>
            <w:r w:rsidRPr="009339E0">
              <w:t xml:space="preserve">G1 Post-tx: 14.2 (10.8) </w:t>
            </w:r>
          </w:p>
          <w:p w14:paraId="1EA8D595" w14:textId="071350A6" w:rsidR="003A51F2" w:rsidRPr="009339E0" w:rsidRDefault="003A51F2" w:rsidP="00C541D5">
            <w:pPr>
              <w:pStyle w:val="TableText"/>
              <w:tabs>
                <w:tab w:val="left" w:pos="1104"/>
              </w:tabs>
            </w:pPr>
            <w:r w:rsidRPr="009339E0">
              <w:t xml:space="preserve">G1 3 month </w:t>
            </w:r>
            <w:r w:rsidR="00FF4EF4" w:rsidRPr="00FF4EF4">
              <w:t>followup</w:t>
            </w:r>
            <w:r w:rsidRPr="009339E0">
              <w:t>: 15.0 (10.6)</w:t>
            </w:r>
          </w:p>
          <w:p w14:paraId="4E167066" w14:textId="77777777" w:rsidR="003A51F2" w:rsidRPr="009339E0" w:rsidRDefault="003A51F2" w:rsidP="003A51F2">
            <w:pPr>
              <w:pStyle w:val="TableText"/>
            </w:pPr>
          </w:p>
          <w:p w14:paraId="4DE2C688" w14:textId="77777777" w:rsidR="003A51F2" w:rsidRPr="009339E0" w:rsidRDefault="003A51F2" w:rsidP="003A51F2">
            <w:pPr>
              <w:pStyle w:val="TableText"/>
            </w:pPr>
            <w:r w:rsidRPr="009339E0">
              <w:t>G2 Pre-tx: 27.6 (10.9)</w:t>
            </w:r>
          </w:p>
          <w:p w14:paraId="0FE72235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17.8 (8.6) </w:t>
            </w:r>
          </w:p>
          <w:p w14:paraId="3117F3B7" w14:textId="0B09A129" w:rsidR="003A51F2" w:rsidRPr="009339E0" w:rsidRDefault="003A51F2" w:rsidP="003A51F2">
            <w:pPr>
              <w:pStyle w:val="TableText"/>
            </w:pPr>
            <w:r w:rsidRPr="009339E0">
              <w:t xml:space="preserve">G2 3 month </w:t>
            </w:r>
            <w:r w:rsidR="00FF4EF4" w:rsidRPr="00FF4EF4">
              <w:t>followup</w:t>
            </w:r>
            <w:r w:rsidRPr="009339E0">
              <w:t>: 16.3 (7.0)</w:t>
            </w:r>
          </w:p>
          <w:p w14:paraId="7EED909D" w14:textId="77777777" w:rsidR="003A51F2" w:rsidRPr="009339E0" w:rsidRDefault="003A51F2" w:rsidP="003A51F2">
            <w:pPr>
              <w:pStyle w:val="TableText"/>
            </w:pPr>
          </w:p>
          <w:p w14:paraId="7AD1CEC4" w14:textId="0B7865DC" w:rsidR="003A51F2" w:rsidRPr="009339E0" w:rsidRDefault="003A51F2" w:rsidP="003A51F2">
            <w:pPr>
              <w:pStyle w:val="TableText"/>
            </w:pPr>
            <w:r w:rsidRPr="009339E0">
              <w:t xml:space="preserve">Between Group Effect size, Post: 0.3, </w:t>
            </w:r>
            <w:r w:rsidR="00FF4EF4">
              <w:t>f</w:t>
            </w:r>
            <w:r w:rsidR="00FF4EF4" w:rsidRPr="00FF4EF4">
              <w:t>ollowup</w:t>
            </w:r>
            <w:r w:rsidRPr="009339E0">
              <w:t>: 0.1</w:t>
            </w:r>
          </w:p>
          <w:p w14:paraId="5DF63F98" w14:textId="77777777" w:rsidR="003A51F2" w:rsidRPr="009339E0" w:rsidRDefault="003A51F2" w:rsidP="003A51F2">
            <w:pPr>
              <w:pStyle w:val="TableText"/>
            </w:pPr>
          </w:p>
          <w:p w14:paraId="4AF296F0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F = 0.6 (1, 22), NS</w:t>
            </w:r>
          </w:p>
        </w:tc>
        <w:tc>
          <w:tcPr>
            <w:tcW w:w="1980" w:type="dxa"/>
            <w:shd w:val="clear" w:color="auto" w:fill="auto"/>
          </w:tcPr>
          <w:p w14:paraId="5795648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  <w:shd w:val="clear" w:color="auto" w:fill="auto"/>
          </w:tcPr>
          <w:p w14:paraId="193E8C1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  <w:gridSpan w:val="2"/>
            <w:shd w:val="clear" w:color="auto" w:fill="auto"/>
          </w:tcPr>
          <w:p w14:paraId="0F917AF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2EB71751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410644A2" w14:textId="728229C3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620"/>
        <w:gridCol w:w="2250"/>
        <w:gridCol w:w="18"/>
        <w:gridCol w:w="2412"/>
        <w:gridCol w:w="1980"/>
        <w:gridCol w:w="2340"/>
        <w:gridCol w:w="16"/>
        <w:gridCol w:w="2324"/>
      </w:tblGrid>
      <w:tr w:rsidR="003A51F2" w:rsidRPr="009339E0" w14:paraId="58A76D21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6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883DC43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268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65A5AEE9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41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033FFCE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5E94F8A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356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29D2278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2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1403E6B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B9AAE6E" w14:textId="77777777" w:rsidTr="003A51F2">
        <w:tc>
          <w:tcPr>
            <w:tcW w:w="1620" w:type="dxa"/>
            <w:shd w:val="clear" w:color="auto" w:fill="auto"/>
            <w:noWrap/>
          </w:tcPr>
          <w:p w14:paraId="2A127829" w14:textId="65A9531C" w:rsidR="003A51F2" w:rsidRPr="009339E0" w:rsidRDefault="003A51F2" w:rsidP="003A51F2">
            <w:pPr>
              <w:pStyle w:val="TableText"/>
            </w:pPr>
            <w:r w:rsidRPr="009339E0">
              <w:t>Harned et al., 2014</w:t>
            </w:r>
            <w:hyperlink w:anchor="_ENREF_144" w:tooltip="Harned, 2014 #5359" w:history="1">
              <w:r w:rsidR="00C82E3A" w:rsidRPr="009339E0">
                <w:fldChar w:fldCharType="begin">
                  <w:fldData xml:space="preserve">PEVuZE5vdGU+PENpdGU+PEF1dGhvcj5IYXJuZWQ8L0F1dGhvcj48WWVhcj4yMDE0PC9ZZWFyPjxS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YXJuZWQ8L0F1dGhvcj48WWVhcj4yMDE0PC9ZZWFyPjxS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4</w:t>
              </w:r>
              <w:r w:rsidR="00C82E3A" w:rsidRPr="009339E0">
                <w:fldChar w:fldCharType="end"/>
              </w:r>
            </w:hyperlink>
          </w:p>
          <w:p w14:paraId="21988953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2250" w:type="dxa"/>
          </w:tcPr>
          <w:p w14:paraId="73D8F31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430" w:type="dxa"/>
            <w:gridSpan w:val="2"/>
            <w:shd w:val="clear" w:color="auto" w:fill="auto"/>
          </w:tcPr>
          <w:p w14:paraId="64F3A80D" w14:textId="77777777" w:rsidR="003A51F2" w:rsidRPr="009339E0" w:rsidRDefault="003A51F2" w:rsidP="003A51F2">
            <w:pPr>
              <w:pStyle w:val="TableText"/>
            </w:pPr>
            <w:r w:rsidRPr="009339E0">
              <w:t>GIS</w:t>
            </w:r>
          </w:p>
          <w:p w14:paraId="7282F92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59C2AE0" w14:textId="77777777" w:rsidR="003A51F2" w:rsidRPr="009339E0" w:rsidRDefault="003A51F2" w:rsidP="003A51F2">
            <w:pPr>
              <w:pStyle w:val="TableText"/>
            </w:pPr>
            <w:r w:rsidRPr="009339E0">
              <w:t>G1 Pre-tx: 2.6 (0.6)</w:t>
            </w:r>
          </w:p>
          <w:p w14:paraId="73259CBA" w14:textId="77777777" w:rsidR="003A51F2" w:rsidRPr="009339E0" w:rsidRDefault="003A51F2" w:rsidP="003A51F2">
            <w:pPr>
              <w:pStyle w:val="TableText"/>
            </w:pPr>
            <w:r w:rsidRPr="009339E0">
              <w:t xml:space="preserve">G1 Post-tx: 1.1 (0.7) </w:t>
            </w:r>
          </w:p>
          <w:p w14:paraId="04FA851C" w14:textId="24E852BC" w:rsidR="003A51F2" w:rsidRPr="009339E0" w:rsidRDefault="003A51F2" w:rsidP="003A51F2">
            <w:pPr>
              <w:pStyle w:val="TableText"/>
            </w:pPr>
            <w:r w:rsidRPr="009339E0">
              <w:t xml:space="preserve">G1 3 month </w:t>
            </w:r>
            <w:r w:rsidR="00FF4EF4" w:rsidRPr="00FF4EF4">
              <w:t>followup</w:t>
            </w:r>
            <w:r w:rsidRPr="009339E0">
              <w:t>: 1.4 (0.9)</w:t>
            </w:r>
          </w:p>
          <w:p w14:paraId="19D12844" w14:textId="77777777" w:rsidR="003A51F2" w:rsidRPr="009339E0" w:rsidRDefault="003A51F2" w:rsidP="003A51F2">
            <w:pPr>
              <w:pStyle w:val="TableText"/>
            </w:pPr>
          </w:p>
          <w:p w14:paraId="080268D0" w14:textId="77777777" w:rsidR="003A51F2" w:rsidRPr="009339E0" w:rsidRDefault="003A51F2" w:rsidP="003A51F2">
            <w:pPr>
              <w:pStyle w:val="TableText"/>
            </w:pPr>
            <w:r w:rsidRPr="009339E0">
              <w:t>G2 Pre-tx: 2.2 (0.7)</w:t>
            </w:r>
          </w:p>
          <w:p w14:paraId="5F7B9833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1.2 (0.5) </w:t>
            </w:r>
          </w:p>
          <w:p w14:paraId="238AD5EA" w14:textId="7FBAB768" w:rsidR="003A51F2" w:rsidRPr="009339E0" w:rsidRDefault="003A51F2" w:rsidP="003A51F2">
            <w:pPr>
              <w:pStyle w:val="TableText"/>
            </w:pPr>
            <w:r w:rsidRPr="009339E0">
              <w:t xml:space="preserve">G2 3 month </w:t>
            </w:r>
            <w:r w:rsidR="00FF4EF4" w:rsidRPr="00FF4EF4">
              <w:t>followup</w:t>
            </w:r>
            <w:r w:rsidRPr="009339E0">
              <w:t>: 1.7 (0.8)</w:t>
            </w:r>
          </w:p>
          <w:p w14:paraId="203D2F60" w14:textId="77777777" w:rsidR="003A51F2" w:rsidRPr="009339E0" w:rsidRDefault="003A51F2" w:rsidP="003A51F2">
            <w:pPr>
              <w:pStyle w:val="TableText"/>
            </w:pPr>
          </w:p>
          <w:p w14:paraId="664F46A5" w14:textId="391B0B11" w:rsidR="003A51F2" w:rsidRPr="009339E0" w:rsidRDefault="003A51F2" w:rsidP="003A51F2">
            <w:pPr>
              <w:pStyle w:val="TableText"/>
            </w:pPr>
            <w:r w:rsidRPr="009339E0">
              <w:t xml:space="preserve">Between Group Effect size, Post: 0.2, </w:t>
            </w:r>
            <w:r w:rsidR="00FF4EF4" w:rsidRPr="00FF4EF4">
              <w:t>Followup</w:t>
            </w:r>
            <w:r w:rsidRPr="009339E0">
              <w:t>: 0.2</w:t>
            </w:r>
          </w:p>
          <w:p w14:paraId="0A5620CE" w14:textId="77777777" w:rsidR="003A51F2" w:rsidRPr="009339E0" w:rsidRDefault="003A51F2" w:rsidP="003A51F2">
            <w:pPr>
              <w:pStyle w:val="TableText"/>
            </w:pPr>
          </w:p>
          <w:p w14:paraId="253531CA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F = 0.6 (1, 16), NS</w:t>
            </w:r>
          </w:p>
        </w:tc>
        <w:tc>
          <w:tcPr>
            <w:tcW w:w="1980" w:type="dxa"/>
            <w:shd w:val="clear" w:color="auto" w:fill="auto"/>
          </w:tcPr>
          <w:p w14:paraId="04C3D9A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40" w:type="dxa"/>
            <w:shd w:val="clear" w:color="auto" w:fill="auto"/>
          </w:tcPr>
          <w:p w14:paraId="68813873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340" w:type="dxa"/>
            <w:gridSpan w:val="2"/>
            <w:shd w:val="clear" w:color="auto" w:fill="auto"/>
          </w:tcPr>
          <w:p w14:paraId="405F85B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661B4D6C" w14:textId="77777777" w:rsidTr="003A51F2">
        <w:tc>
          <w:tcPr>
            <w:tcW w:w="162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682274B8" w14:textId="250387EA" w:rsidR="003A51F2" w:rsidRPr="009339E0" w:rsidRDefault="003A51F2" w:rsidP="003A51F2">
            <w:pPr>
              <w:pStyle w:val="TableText"/>
            </w:pPr>
            <w:r w:rsidRPr="009339E0">
              <w:t>Hien et al., 2004</w:t>
            </w:r>
            <w:hyperlink w:anchor="_ENREF_57" w:tooltip="Hien, 2004 #764" w:history="1">
              <w:r w:rsidR="00C82E3A" w:rsidRPr="009339E0">
                <w:fldChar w:fldCharType="begin">
                  <w:fldData xml:space="preserve">PEVuZE5vdGU+PENpdGU+PEF1dGhvcj5IaWVuPC9BdXRob3I+PFllYXI+MjAwNDwvWWVhcj48UmVj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aWVuPC9BdXRob3I+PFllYXI+MjAwNDwvWWVhcj48UmVj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7</w:t>
              </w:r>
              <w:r w:rsidR="00C82E3A" w:rsidRPr="009339E0">
                <w:fldChar w:fldCharType="end"/>
              </w:r>
            </w:hyperlink>
            <w:r w:rsidRPr="009339E0">
              <w:t xml:space="preserve"> </w:t>
            </w:r>
          </w:p>
        </w:tc>
        <w:tc>
          <w:tcPr>
            <w:tcW w:w="225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CE4B0FB" w14:textId="77777777" w:rsidR="003A51F2" w:rsidRPr="009339E0" w:rsidRDefault="003A51F2" w:rsidP="003A51F2">
            <w:pPr>
              <w:pStyle w:val="TableText"/>
            </w:pPr>
            <w:r w:rsidRPr="009339E0">
              <w:t>G1: Seeking Safety</w:t>
            </w:r>
          </w:p>
          <w:p w14:paraId="3C664382" w14:textId="77777777" w:rsidR="003A51F2" w:rsidRPr="009339E0" w:rsidRDefault="003A51F2" w:rsidP="003A51F2">
            <w:pPr>
              <w:pStyle w:val="TableText"/>
            </w:pPr>
            <w:r w:rsidRPr="009339E0">
              <w:t xml:space="preserve">G2: Relapse prevention condition </w:t>
            </w:r>
          </w:p>
          <w:p w14:paraId="3A38A027" w14:textId="77777777" w:rsidR="003A51F2" w:rsidRPr="009339E0" w:rsidRDefault="003A51F2" w:rsidP="003A51F2">
            <w:pPr>
              <w:pStyle w:val="TableText"/>
            </w:pPr>
            <w:r w:rsidRPr="009339E0">
              <w:t>(only substance abuse)</w:t>
            </w:r>
          </w:p>
          <w:p w14:paraId="2964CE6A" w14:textId="77777777" w:rsidR="003A51F2" w:rsidRPr="009339E0" w:rsidRDefault="003A51F2" w:rsidP="003A51F2">
            <w:pPr>
              <w:pStyle w:val="TableText"/>
            </w:pPr>
            <w:r w:rsidRPr="009339E0">
              <w:t>G3: UC (Non-randomized Standard community Care)</w:t>
            </w:r>
          </w:p>
        </w:tc>
        <w:tc>
          <w:tcPr>
            <w:tcW w:w="2430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B4F6E9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1530FB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A8DDBE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F3A2E9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237B692F" w14:textId="77777777" w:rsidTr="003A51F2">
        <w:tc>
          <w:tcPr>
            <w:tcW w:w="162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07602E6" w14:textId="6151B224" w:rsidR="003A51F2" w:rsidRPr="009339E0" w:rsidRDefault="003A51F2" w:rsidP="003A51F2">
            <w:pPr>
              <w:pStyle w:val="TableText"/>
            </w:pPr>
            <w:r w:rsidRPr="009339E0">
              <w:t>Hien et al., 2009</w:t>
            </w:r>
            <w:hyperlink w:anchor="_ENREF_157" w:tooltip="Hien, 2009 #232" w:history="1">
              <w:r w:rsidR="00C82E3A" w:rsidRPr="009339E0">
                <w:fldChar w:fldCharType="begin">
                  <w:fldData xml:space="preserve">PEVuZE5vdGU+PENpdGU+PEF1dGhvcj5IaWVuPC9BdXRob3I+PFllYXI+MjAwOTwvWWVhcj48UmVj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aWVuPC9BdXRob3I+PFllYXI+MjAwOTwvWWVhcj48UmVj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57</w:t>
              </w:r>
              <w:r w:rsidR="00C82E3A" w:rsidRPr="009339E0">
                <w:fldChar w:fldCharType="end"/>
              </w:r>
            </w:hyperlink>
          </w:p>
          <w:p w14:paraId="0A5A0328" w14:textId="683B2D01" w:rsidR="003A51F2" w:rsidRPr="009339E0" w:rsidRDefault="003A51F2" w:rsidP="003A51F2">
            <w:pPr>
              <w:pStyle w:val="TableText"/>
            </w:pPr>
            <w:r w:rsidRPr="009339E0">
              <w:t>Hien et al., 2012</w:t>
            </w:r>
            <w:hyperlink w:anchor="_ENREF_158" w:tooltip="Hien, 2012 #3798" w:history="1">
              <w:r w:rsidR="00C82E3A" w:rsidRPr="009339E0">
                <w:fldChar w:fldCharType="begin">
                  <w:fldData xml:space="preserve">PEVuZE5vdGU+PENpdGU+PEF1dGhvcj5IaWVuPC9BdXRob3I+PFllYXI+MjAxMjwvWWVhcj48UmVj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aWVuPC9BdXRob3I+PFllYXI+MjAxMjwvWWVhcj48UmVj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58</w:t>
              </w:r>
              <w:r w:rsidR="00C82E3A" w:rsidRPr="009339E0">
                <w:fldChar w:fldCharType="end"/>
              </w:r>
            </w:hyperlink>
          </w:p>
        </w:tc>
        <w:tc>
          <w:tcPr>
            <w:tcW w:w="225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A37C197" w14:textId="77777777" w:rsidR="003A51F2" w:rsidRPr="009339E0" w:rsidRDefault="003A51F2" w:rsidP="003A51F2">
            <w:pPr>
              <w:pStyle w:val="TableText"/>
            </w:pPr>
            <w:r w:rsidRPr="009339E0">
              <w:t>G1: Seeking Safety</w:t>
            </w:r>
          </w:p>
          <w:p w14:paraId="080A9035" w14:textId="77777777" w:rsidR="003A51F2" w:rsidRPr="009339E0" w:rsidRDefault="003A51F2" w:rsidP="003A51F2">
            <w:pPr>
              <w:pStyle w:val="TableText"/>
            </w:pPr>
            <w:r w:rsidRPr="009339E0">
              <w:t>G2: Psychoeducation</w:t>
            </w:r>
          </w:p>
          <w:p w14:paraId="184AE645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430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C70B49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ACBEDC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C6EA41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B9AFA2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07F00B2" w14:textId="77777777" w:rsidR="003A51F2" w:rsidRPr="009339E0" w:rsidRDefault="003A51F2" w:rsidP="003A51F2"/>
    <w:p w14:paraId="334A9796" w14:textId="77777777" w:rsidR="003A51F2" w:rsidRPr="009339E0" w:rsidRDefault="003A51F2" w:rsidP="003A51F2">
      <w:pPr>
        <w:spacing w:after="200" w:line="276" w:lineRule="auto"/>
        <w:rPr>
          <w:rFonts w:ascii="Arial" w:eastAsia="Calibri" w:hAnsi="Arial"/>
          <w:b/>
          <w:sz w:val="20"/>
          <w:szCs w:val="24"/>
        </w:rPr>
      </w:pPr>
      <w:r w:rsidRPr="009339E0">
        <w:br w:type="page"/>
      </w:r>
    </w:p>
    <w:p w14:paraId="4FA6370C" w14:textId="0689164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23"/>
        <w:gridCol w:w="2256"/>
        <w:gridCol w:w="2521"/>
        <w:gridCol w:w="1980"/>
        <w:gridCol w:w="2442"/>
        <w:gridCol w:w="2238"/>
      </w:tblGrid>
      <w:tr w:rsidR="003A51F2" w:rsidRPr="009339E0" w14:paraId="25FBDD76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2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69AB43B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25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68011259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52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C29D526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BE2CD19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44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6E31E10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3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2050774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0C3E29B" w14:textId="77777777" w:rsidTr="003A51F2">
        <w:trPr>
          <w:cantSplit/>
        </w:trPr>
        <w:tc>
          <w:tcPr>
            <w:tcW w:w="1523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4A6BB60F" w14:textId="29B28C26" w:rsidR="003A51F2" w:rsidRPr="009339E0" w:rsidRDefault="003A51F2" w:rsidP="003A51F2">
            <w:pPr>
              <w:pStyle w:val="TableText"/>
            </w:pPr>
            <w:r w:rsidRPr="009339E0">
              <w:t>Hinton et al., 2005</w:t>
            </w:r>
            <w:hyperlink w:anchor="_ENREF_34" w:tooltip="Hinton, 2005 #643" w:history="1">
              <w:r w:rsidR="00C82E3A" w:rsidRPr="009339E0">
                <w:fldChar w:fldCharType="begin">
                  <w:fldData xml:space="preserve">PEVuZE5vdGU+PENpdGU+PEF1dGhvcj5IaW50b248L0F1dGhvcj48WWVhcj4yMDA1PC9ZZWFyPjxS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aW50b248L0F1dGhvcj48WWVhcj4yMDA1PC9ZZWFyPjxS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4</w:t>
              </w:r>
              <w:r w:rsidR="00C82E3A" w:rsidRPr="009339E0">
                <w:fldChar w:fldCharType="end"/>
              </w:r>
            </w:hyperlink>
          </w:p>
          <w:p w14:paraId="21342E26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256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9DB3355" w14:textId="77777777" w:rsidR="003A51F2" w:rsidRPr="009339E0" w:rsidRDefault="003A51F2" w:rsidP="003A51F2">
            <w:pPr>
              <w:pStyle w:val="TableText"/>
            </w:pPr>
            <w:r w:rsidRPr="009339E0">
              <w:t xml:space="preserve">G1: CBT-mixed </w:t>
            </w:r>
          </w:p>
          <w:p w14:paraId="194D2151" w14:textId="77777777" w:rsidR="003A51F2" w:rsidRPr="009339E0" w:rsidRDefault="003A51F2" w:rsidP="003A51F2">
            <w:pPr>
              <w:pStyle w:val="TableText"/>
            </w:pPr>
            <w:r w:rsidRPr="009339E0">
              <w:t>(Information on PTSD and Panic Disorder, relaxation techniques, culturally appropriate visualization, cognitive restructuring, exposure to anxiety-related sensations and trauma related memories, emotional-processing protocol, and cognitive flexibility)</w:t>
            </w:r>
          </w:p>
          <w:p w14:paraId="3F03E74F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52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3CD9519" w14:textId="77777777" w:rsidR="003A51F2" w:rsidRPr="009339E0" w:rsidRDefault="003A51F2" w:rsidP="003A51F2">
            <w:pPr>
              <w:pStyle w:val="TableText"/>
            </w:pPr>
            <w:r w:rsidRPr="009339E0">
              <w:t>Anxiety Sensitivity Index (ASI)</w:t>
            </w:r>
            <w:r w:rsidRPr="009339E0">
              <w:br/>
              <w:t>Mean (SD)</w:t>
            </w:r>
            <w:r w:rsidRPr="009339E0">
              <w:br/>
              <w:t>G1 Pre-tx: 3.08 (0.61)</w:t>
            </w:r>
            <w:r w:rsidRPr="009339E0">
              <w:br/>
              <w:t>G1 2</w:t>
            </w:r>
            <w:r w:rsidRPr="009339E0">
              <w:rPr>
                <w:vertAlign w:val="superscript"/>
              </w:rPr>
              <w:t>nd</w:t>
            </w:r>
            <w:r w:rsidRPr="009339E0">
              <w:t xml:space="preserve"> Assessment: 1.65 (0.45)</w:t>
            </w:r>
          </w:p>
          <w:p w14:paraId="50DD99ED" w14:textId="77777777" w:rsidR="003A51F2" w:rsidRPr="009339E0" w:rsidRDefault="003A51F2" w:rsidP="003A51F2">
            <w:pPr>
              <w:pStyle w:val="TableText"/>
            </w:pPr>
            <w:r w:rsidRPr="009339E0">
              <w:t>G1 3</w:t>
            </w:r>
            <w:r w:rsidRPr="009339E0">
              <w:rPr>
                <w:vertAlign w:val="superscript"/>
              </w:rPr>
              <w:t>rd</w:t>
            </w:r>
            <w:r w:rsidRPr="009339E0">
              <w:t xml:space="preserve"> Assessment: 1.86 (1.98)</w:t>
            </w:r>
          </w:p>
          <w:p w14:paraId="6066FBA0" w14:textId="77777777" w:rsidR="003A51F2" w:rsidRPr="009339E0" w:rsidRDefault="003A51F2" w:rsidP="003A51F2">
            <w:pPr>
              <w:pStyle w:val="TableText"/>
            </w:pPr>
            <w:r w:rsidRPr="009339E0">
              <w:t>G1 FU Assessment: 1.98 (0.40)</w:t>
            </w:r>
            <w:r w:rsidRPr="009339E0">
              <w:br/>
            </w:r>
            <w:r w:rsidRPr="009339E0">
              <w:br/>
              <w:t>G2 Pre-tx: 3.27 (0.53)</w:t>
            </w:r>
            <w:r w:rsidRPr="009339E0">
              <w:br/>
              <w:t>G2 2</w:t>
            </w:r>
            <w:r w:rsidRPr="009339E0">
              <w:rPr>
                <w:vertAlign w:val="superscript"/>
              </w:rPr>
              <w:t>nd</w:t>
            </w:r>
            <w:r w:rsidRPr="009339E0">
              <w:t xml:space="preserve"> Assessment: 3.19 (0.36)</w:t>
            </w:r>
          </w:p>
          <w:p w14:paraId="69D023DB" w14:textId="77777777" w:rsidR="003A51F2" w:rsidRPr="009339E0" w:rsidRDefault="003A51F2" w:rsidP="003A51F2">
            <w:pPr>
              <w:pStyle w:val="TableText"/>
            </w:pPr>
            <w:r w:rsidRPr="009339E0">
              <w:t>G2 3</w:t>
            </w:r>
            <w:r w:rsidRPr="009339E0">
              <w:rPr>
                <w:vertAlign w:val="superscript"/>
              </w:rPr>
              <w:t>rd</w:t>
            </w:r>
            <w:r w:rsidRPr="009339E0">
              <w:t xml:space="preserve"> Assessment 1.84 (0.42)</w:t>
            </w:r>
          </w:p>
          <w:p w14:paraId="70FC76A0" w14:textId="77777777" w:rsidR="003A51F2" w:rsidRPr="009339E0" w:rsidRDefault="003A51F2" w:rsidP="003A51F2">
            <w:pPr>
              <w:pStyle w:val="TableText"/>
            </w:pPr>
            <w:r w:rsidRPr="009339E0">
              <w:t>G2 FU Assessment: 1.91 (0.49)</w:t>
            </w:r>
          </w:p>
          <w:p w14:paraId="205FD1D0" w14:textId="77777777" w:rsidR="003A51F2" w:rsidRPr="009339E0" w:rsidRDefault="003A51F2" w:rsidP="003A51F2">
            <w:pPr>
              <w:pStyle w:val="TableText"/>
            </w:pPr>
          </w:p>
          <w:p w14:paraId="1700CB71" w14:textId="77777777" w:rsidR="003A51F2" w:rsidRPr="009339E0" w:rsidRDefault="003A51F2" w:rsidP="003A51F2">
            <w:pPr>
              <w:pStyle w:val="TableText"/>
            </w:pPr>
            <w:r w:rsidRPr="009339E0">
              <w:t>Group Diffferences at 2</w:t>
            </w:r>
            <w:r w:rsidRPr="009339E0">
              <w:rPr>
                <w:vertAlign w:val="superscript"/>
              </w:rPr>
              <w:t>nd</w:t>
            </w:r>
            <w:r w:rsidRPr="009339E0">
              <w:t xml:space="preserve"> Assessment, p&lt;0.001</w:t>
            </w:r>
          </w:p>
          <w:p w14:paraId="14896E58" w14:textId="77777777" w:rsidR="003A51F2" w:rsidRPr="009339E0" w:rsidRDefault="003A51F2" w:rsidP="003A51F2">
            <w:pPr>
              <w:pStyle w:val="TableText"/>
            </w:pPr>
            <w:r w:rsidRPr="009339E0">
              <w:t>Group Differences at 1</w:t>
            </w:r>
            <w:r w:rsidRPr="009339E0">
              <w:rPr>
                <w:vertAlign w:val="superscript"/>
              </w:rPr>
              <w:t>st</w:t>
            </w:r>
            <w:r w:rsidRPr="009339E0">
              <w:t>, 3</w:t>
            </w:r>
            <w:r w:rsidRPr="009339E0">
              <w:rPr>
                <w:vertAlign w:val="superscript"/>
              </w:rPr>
              <w:t>rd</w:t>
            </w:r>
            <w:r w:rsidRPr="009339E0">
              <w:t>, &amp; 4</w:t>
            </w:r>
            <w:r w:rsidRPr="009339E0">
              <w:rPr>
                <w:vertAlign w:val="superscript"/>
              </w:rPr>
              <w:t>th</w:t>
            </w:r>
            <w:r w:rsidRPr="009339E0">
              <w:t xml:space="preserve"> assessments, NS</w:t>
            </w:r>
            <w:r w:rsidRPr="009339E0">
              <w:br/>
            </w:r>
            <w:r w:rsidRPr="009339E0">
              <w:br/>
              <w:t>Average of the Symptom Checklist-90-R's Anxiety and Depression subscale (SCL)</w:t>
            </w:r>
            <w:r w:rsidRPr="009339E0">
              <w:br/>
              <w:t>Mean (SD)</w:t>
            </w:r>
            <w:r w:rsidRPr="009339E0">
              <w:br/>
              <w:t>G1 Pre-tx: 2.92 (0.61)</w:t>
            </w:r>
            <w:r w:rsidRPr="009339E0">
              <w:br/>
              <w:t>G1 2</w:t>
            </w:r>
            <w:r w:rsidRPr="009339E0">
              <w:rPr>
                <w:vertAlign w:val="superscript"/>
              </w:rPr>
              <w:t>nd</w:t>
            </w:r>
            <w:r w:rsidRPr="009339E0">
              <w:t xml:space="preserve"> Assessment: 1.72 (0.43)</w:t>
            </w:r>
          </w:p>
          <w:p w14:paraId="775AD399" w14:textId="77777777" w:rsidR="003A51F2" w:rsidRPr="009339E0" w:rsidRDefault="003A51F2" w:rsidP="003A51F2">
            <w:pPr>
              <w:pStyle w:val="TableText"/>
            </w:pPr>
            <w:r w:rsidRPr="009339E0">
              <w:t>G1 3</w:t>
            </w:r>
            <w:r w:rsidRPr="009339E0">
              <w:rPr>
                <w:vertAlign w:val="superscript"/>
              </w:rPr>
              <w:t>rd</w:t>
            </w:r>
            <w:r w:rsidRPr="009339E0">
              <w:t xml:space="preserve"> Assessment: 1.77 (0.30)</w:t>
            </w:r>
          </w:p>
          <w:p w14:paraId="7274862C" w14:textId="77777777" w:rsidR="003A51F2" w:rsidRPr="009339E0" w:rsidRDefault="003A51F2" w:rsidP="003A51F2">
            <w:pPr>
              <w:pStyle w:val="TableText"/>
            </w:pPr>
            <w:r w:rsidRPr="009339E0">
              <w:t>G1 FU Assessment: 2.02 (0.78)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B4C2DE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44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48A1B1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3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13DF3E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65D9126C" w14:textId="7777777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p w14:paraId="53A4A954" w14:textId="77777777" w:rsidR="003A51F2" w:rsidRPr="009339E0" w:rsidRDefault="003A51F2" w:rsidP="003A51F2">
      <w:pPr>
        <w:spacing w:after="200" w:line="276" w:lineRule="auto"/>
        <w:rPr>
          <w:rFonts w:ascii="Arial" w:eastAsia="Calibri" w:hAnsi="Arial"/>
          <w:b/>
          <w:sz w:val="20"/>
          <w:szCs w:val="24"/>
        </w:rPr>
      </w:pPr>
      <w:r w:rsidRPr="009339E0">
        <w:br w:type="page"/>
      </w:r>
    </w:p>
    <w:p w14:paraId="6F00CB29" w14:textId="54276B3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2250"/>
        <w:gridCol w:w="2700"/>
        <w:gridCol w:w="2160"/>
        <w:gridCol w:w="2160"/>
        <w:gridCol w:w="2160"/>
      </w:tblGrid>
      <w:tr w:rsidR="003A51F2" w:rsidRPr="009339E0" w14:paraId="2E6A0BA0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C7EE752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25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7B7CFF57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55CA28C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DD484BD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CF5231F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3513BA6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CD7446F" w14:textId="77777777" w:rsidTr="003A51F2">
        <w:trPr>
          <w:cantSplit/>
        </w:trPr>
        <w:tc>
          <w:tcPr>
            <w:tcW w:w="153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354CB512" w14:textId="65F1F810" w:rsidR="003A51F2" w:rsidRPr="009339E0" w:rsidRDefault="003A51F2" w:rsidP="003A51F2">
            <w:pPr>
              <w:pStyle w:val="TableText"/>
            </w:pPr>
            <w:r w:rsidRPr="009339E0">
              <w:t>Hinton et al., 2005</w:t>
            </w:r>
            <w:hyperlink w:anchor="_ENREF_34" w:tooltip="Hinton, 2005 #643" w:history="1">
              <w:r w:rsidR="00C82E3A" w:rsidRPr="009339E0">
                <w:fldChar w:fldCharType="begin">
                  <w:fldData xml:space="preserve">PEVuZE5vdGU+PENpdGU+PEF1dGhvcj5IaW50b248L0F1dGhvcj48WWVhcj4yMDA1PC9ZZWFyPjxS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aW50b248L0F1dGhvcj48WWVhcj4yMDA1PC9ZZWFyPjxS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4</w:t>
              </w:r>
              <w:r w:rsidR="00C82E3A" w:rsidRPr="009339E0">
                <w:fldChar w:fldCharType="end"/>
              </w:r>
            </w:hyperlink>
          </w:p>
          <w:p w14:paraId="5ACB3301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225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070816F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7225185" w14:textId="77777777" w:rsidR="003A51F2" w:rsidRPr="009339E0" w:rsidRDefault="003A51F2" w:rsidP="003A51F2">
            <w:pPr>
              <w:pStyle w:val="TableText"/>
            </w:pPr>
            <w:r w:rsidRPr="009339E0">
              <w:t>G2 Pre-tx: 3.02 (0.51)</w:t>
            </w:r>
            <w:r w:rsidRPr="009339E0">
              <w:br/>
              <w:t>G2 2</w:t>
            </w:r>
            <w:r w:rsidRPr="009339E0">
              <w:rPr>
                <w:vertAlign w:val="superscript"/>
              </w:rPr>
              <w:t>nd</w:t>
            </w:r>
            <w:r w:rsidRPr="009339E0">
              <w:t xml:space="preserve"> Assessment: 2.94 (0.45)</w:t>
            </w:r>
          </w:p>
          <w:p w14:paraId="3A9E3F1F" w14:textId="77777777" w:rsidR="003A51F2" w:rsidRPr="009339E0" w:rsidRDefault="003A51F2" w:rsidP="003A51F2">
            <w:pPr>
              <w:pStyle w:val="TableText"/>
            </w:pPr>
            <w:r w:rsidRPr="009339E0">
              <w:t>G2 3</w:t>
            </w:r>
            <w:r w:rsidRPr="009339E0">
              <w:rPr>
                <w:vertAlign w:val="superscript"/>
              </w:rPr>
              <w:t>rd</w:t>
            </w:r>
            <w:r w:rsidRPr="009339E0">
              <w:t xml:space="preserve"> Assessment: 2.03 (0.41)</w:t>
            </w:r>
          </w:p>
          <w:p w14:paraId="63E86000" w14:textId="77777777" w:rsidR="003A51F2" w:rsidRPr="009339E0" w:rsidRDefault="003A51F2" w:rsidP="003A51F2">
            <w:pPr>
              <w:pStyle w:val="TableText"/>
            </w:pPr>
            <w:r w:rsidRPr="009339E0">
              <w:t xml:space="preserve">G2 FU Assessment: 1.96 (0.89) </w:t>
            </w:r>
          </w:p>
          <w:p w14:paraId="64B7D4BD" w14:textId="77777777" w:rsidR="003A51F2" w:rsidRPr="009339E0" w:rsidRDefault="003A51F2" w:rsidP="003A51F2">
            <w:pPr>
              <w:pStyle w:val="TableText"/>
            </w:pPr>
          </w:p>
          <w:p w14:paraId="7B693059" w14:textId="77777777" w:rsidR="003A51F2" w:rsidRPr="009339E0" w:rsidRDefault="003A51F2" w:rsidP="003A51F2">
            <w:pPr>
              <w:pStyle w:val="TableText"/>
            </w:pPr>
            <w:r w:rsidRPr="009339E0">
              <w:t>Group Diffferences at 2</w:t>
            </w:r>
            <w:r w:rsidRPr="009339E0">
              <w:rPr>
                <w:vertAlign w:val="superscript"/>
              </w:rPr>
              <w:t>nd</w:t>
            </w:r>
            <w:r w:rsidRPr="009339E0">
              <w:t xml:space="preserve"> Assessment, p&lt;0.001</w:t>
            </w:r>
          </w:p>
          <w:p w14:paraId="0D70B06F" w14:textId="77777777" w:rsidR="003A51F2" w:rsidRPr="009339E0" w:rsidRDefault="003A51F2" w:rsidP="003A51F2">
            <w:pPr>
              <w:pStyle w:val="TableText"/>
            </w:pPr>
          </w:p>
          <w:p w14:paraId="372D4D98" w14:textId="77777777" w:rsidR="003A51F2" w:rsidRPr="009339E0" w:rsidRDefault="003A51F2" w:rsidP="003A51F2">
            <w:pPr>
              <w:pStyle w:val="TableText"/>
            </w:pPr>
            <w:r w:rsidRPr="009339E0">
              <w:t>Group Differences at 1</w:t>
            </w:r>
            <w:r w:rsidRPr="009339E0">
              <w:rPr>
                <w:vertAlign w:val="superscript"/>
              </w:rPr>
              <w:t>st</w:t>
            </w:r>
            <w:r w:rsidRPr="009339E0">
              <w:t>, 3</w:t>
            </w:r>
            <w:r w:rsidRPr="009339E0">
              <w:rPr>
                <w:vertAlign w:val="superscript"/>
              </w:rPr>
              <w:t>rd</w:t>
            </w:r>
            <w:r w:rsidRPr="009339E0">
              <w:t>, &amp; 4</w:t>
            </w:r>
            <w:r w:rsidRPr="009339E0">
              <w:rPr>
                <w:vertAlign w:val="superscript"/>
              </w:rPr>
              <w:t>th</w:t>
            </w:r>
            <w:r w:rsidRPr="009339E0">
              <w:t xml:space="preserve"> assessments, NS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0068DB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676B87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38F55B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1E2587D5" w14:textId="77777777" w:rsidTr="003A51F2">
        <w:trPr>
          <w:cantSplit/>
        </w:trPr>
        <w:tc>
          <w:tcPr>
            <w:tcW w:w="153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19694E10" w14:textId="374D058A" w:rsidR="003A51F2" w:rsidRPr="009339E0" w:rsidRDefault="003A51F2" w:rsidP="003A51F2">
            <w:pPr>
              <w:pStyle w:val="TableText"/>
            </w:pPr>
            <w:r w:rsidRPr="009339E0">
              <w:t>Hinton et al., 2009</w:t>
            </w:r>
            <w:hyperlink w:anchor="_ENREF_151" w:tooltip="Hinton, 2009 #221" w:history="1">
              <w:r w:rsidR="00C82E3A" w:rsidRPr="009339E0">
                <w:fldChar w:fldCharType="begin">
                  <w:fldData xml:space="preserve">PEVuZE5vdGU+PENpdGU+PEF1dGhvcj5IaW50b248L0F1dGhvcj48WWVhcj4yMDA5PC9ZZWFyPjxS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aW50b248L0F1dGhvcj48WWVhcj4yMDA5PC9ZZWFyPjxS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51</w:t>
              </w:r>
              <w:r w:rsidR="00C82E3A" w:rsidRPr="009339E0">
                <w:fldChar w:fldCharType="end"/>
              </w:r>
            </w:hyperlink>
          </w:p>
        </w:tc>
        <w:tc>
          <w:tcPr>
            <w:tcW w:w="225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7E4797A" w14:textId="77777777" w:rsidR="003A51F2" w:rsidRPr="009339E0" w:rsidRDefault="003A51F2" w:rsidP="003A51F2">
            <w:pPr>
              <w:pStyle w:val="TableText"/>
            </w:pPr>
            <w:r w:rsidRPr="009339E0">
              <w:t xml:space="preserve">G1: CBT-Mixed </w:t>
            </w:r>
          </w:p>
          <w:p w14:paraId="131529F8" w14:textId="77777777" w:rsidR="003A51F2" w:rsidRPr="009339E0" w:rsidRDefault="003A51F2" w:rsidP="003A51F2">
            <w:pPr>
              <w:pStyle w:val="TableText"/>
            </w:pPr>
            <w:r w:rsidRPr="009339E0">
              <w:t>(Information on PTSD and Panic Disorder, muscle relaxation, guided imagery, mindfulness training, yoga-like stretching, cognitive restructuring, various exercises to teach emotional distancing and switching, and interoceptive exposure)</w:t>
            </w:r>
          </w:p>
          <w:p w14:paraId="2DF7D142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723935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AD92E1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8C9803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547CA3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20D8C6C7" w14:textId="77777777" w:rsidR="003A51F2" w:rsidRPr="009339E0" w:rsidRDefault="003A51F2" w:rsidP="003A51F2"/>
    <w:p w14:paraId="374E9650" w14:textId="77777777" w:rsidR="003A51F2" w:rsidRPr="009339E0" w:rsidRDefault="003A51F2" w:rsidP="003A51F2">
      <w:pPr>
        <w:spacing w:after="160" w:line="259" w:lineRule="auto"/>
        <w:rPr>
          <w:rFonts w:ascii="Arial" w:eastAsia="Calibri" w:hAnsi="Arial"/>
          <w:b/>
          <w:sz w:val="20"/>
          <w:szCs w:val="24"/>
        </w:rPr>
      </w:pPr>
      <w:r w:rsidRPr="009339E0">
        <w:rPr>
          <w:rFonts w:ascii="Arial" w:eastAsia="Calibri" w:hAnsi="Arial"/>
          <w:b/>
          <w:sz w:val="20"/>
          <w:szCs w:val="24"/>
        </w:rPr>
        <w:br w:type="page"/>
      </w:r>
    </w:p>
    <w:p w14:paraId="5CE9429E" w14:textId="07481DC2" w:rsidR="003A51F2" w:rsidRPr="009339E0" w:rsidRDefault="003A51F2" w:rsidP="003A51F2">
      <w:pPr>
        <w:spacing w:after="200" w:line="276" w:lineRule="auto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1438"/>
        <w:gridCol w:w="90"/>
        <w:gridCol w:w="2249"/>
        <w:gridCol w:w="2699"/>
        <w:gridCol w:w="2159"/>
        <w:gridCol w:w="2159"/>
        <w:gridCol w:w="2159"/>
        <w:gridCol w:w="7"/>
      </w:tblGrid>
      <w:tr w:rsidR="003A51F2" w:rsidRPr="009339E0" w14:paraId="6877737C" w14:textId="77777777" w:rsidTr="003A51F2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7" w:type="dxa"/>
          <w:tblHeader/>
        </w:trPr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BAD9324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340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CF2D3E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AB8EAB7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3112A20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489D795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7202D52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F78C368" w14:textId="77777777" w:rsidTr="003A51F2">
        <w:tc>
          <w:tcPr>
            <w:tcW w:w="1530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49964DF0" w14:textId="7AEC1808" w:rsidR="003A51F2" w:rsidRPr="009339E0" w:rsidRDefault="003A51F2" w:rsidP="003A51F2">
            <w:pPr>
              <w:pStyle w:val="TableText"/>
            </w:pPr>
            <w:r w:rsidRPr="009339E0">
              <w:t>Hinton et al., 2011</w:t>
            </w:r>
            <w:hyperlink w:anchor="_ENREF_152" w:tooltip="Hinton, 2011 #28" w:history="1">
              <w:r w:rsidR="00C82E3A" w:rsidRPr="009339E0">
                <w:fldChar w:fldCharType="begin">
                  <w:fldData xml:space="preserve">PEVuZE5vdGU+PENpdGU+PEF1dGhvcj5IaW50b248L0F1dGhvcj48WWVhcj4yMDExPC9ZZWFyPjxS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aW50b248L0F1dGhvcj48WWVhcj4yMDExPC9ZZWFyPjxS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52</w:t>
              </w:r>
              <w:r w:rsidR="00C82E3A" w:rsidRPr="009339E0">
                <w:fldChar w:fldCharType="end"/>
              </w:r>
            </w:hyperlink>
          </w:p>
        </w:tc>
        <w:tc>
          <w:tcPr>
            <w:tcW w:w="225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638CDA0" w14:textId="77777777" w:rsidR="003A51F2" w:rsidRPr="009339E0" w:rsidRDefault="003A51F2" w:rsidP="003A51F2">
            <w:pPr>
              <w:pStyle w:val="TableText"/>
            </w:pPr>
            <w:r w:rsidRPr="009339E0">
              <w:t xml:space="preserve">G1; CBT-mixed </w:t>
            </w:r>
          </w:p>
          <w:p w14:paraId="6C353A01" w14:textId="77777777" w:rsidR="003A51F2" w:rsidRPr="009339E0" w:rsidRDefault="003A51F2" w:rsidP="003A51F2">
            <w:pPr>
              <w:pStyle w:val="TableText"/>
            </w:pPr>
            <w:r w:rsidRPr="009339E0">
              <w:t xml:space="preserve">Culturally Adapted CBT (coping skills, cognitive "modification", mentions exposure) </w:t>
            </w:r>
          </w:p>
          <w:p w14:paraId="50FF321F" w14:textId="77777777" w:rsidR="003A51F2" w:rsidRPr="009339E0" w:rsidRDefault="003A51F2" w:rsidP="003A51F2">
            <w:pPr>
              <w:pStyle w:val="TableText"/>
            </w:pPr>
            <w:r w:rsidRPr="009339E0">
              <w:t xml:space="preserve">G2: Applied Muscle Relaxation </w:t>
            </w:r>
          </w:p>
          <w:p w14:paraId="6932AF8B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88550FE" w14:textId="77777777" w:rsidR="003A51F2" w:rsidRPr="009339E0" w:rsidRDefault="003A51F2" w:rsidP="003A51F2">
            <w:pPr>
              <w:pStyle w:val="TableText"/>
            </w:pPr>
            <w:r w:rsidRPr="009339E0">
              <w:t>SCL Anxiety Scale</w:t>
            </w:r>
          </w:p>
          <w:p w14:paraId="0D8116E3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C57CA8C" w14:textId="77777777" w:rsidR="003A51F2" w:rsidRPr="009339E0" w:rsidRDefault="003A51F2" w:rsidP="003A51F2">
            <w:pPr>
              <w:pStyle w:val="TableText"/>
            </w:pPr>
            <w:r w:rsidRPr="009339E0">
              <w:t>G1 Pre-tx: 2.5 (0.5)</w:t>
            </w:r>
          </w:p>
          <w:p w14:paraId="3F022CA9" w14:textId="77777777" w:rsidR="003A51F2" w:rsidRPr="009339E0" w:rsidRDefault="003A51F2" w:rsidP="003A51F2">
            <w:pPr>
              <w:pStyle w:val="TableText"/>
            </w:pPr>
            <w:r w:rsidRPr="009339E0">
              <w:t>G1 Post-tx: 1.5 (0.7)</w:t>
            </w:r>
          </w:p>
          <w:p w14:paraId="51781407" w14:textId="77777777" w:rsidR="003A51F2" w:rsidRPr="009339E0" w:rsidRDefault="003A51F2" w:rsidP="003A51F2">
            <w:pPr>
              <w:pStyle w:val="TableText"/>
            </w:pPr>
            <w:r w:rsidRPr="009339E0">
              <w:t>G1 FU: 1.4 (0.6)</w:t>
            </w:r>
          </w:p>
          <w:p w14:paraId="06A53912" w14:textId="77777777" w:rsidR="003A51F2" w:rsidRPr="009339E0" w:rsidRDefault="003A51F2" w:rsidP="003A51F2">
            <w:pPr>
              <w:pStyle w:val="TableText"/>
            </w:pPr>
          </w:p>
          <w:p w14:paraId="0B8B29EE" w14:textId="77777777" w:rsidR="003A51F2" w:rsidRPr="009339E0" w:rsidRDefault="003A51F2" w:rsidP="003A51F2">
            <w:pPr>
              <w:pStyle w:val="TableText"/>
            </w:pPr>
            <w:r w:rsidRPr="009339E0">
              <w:t>G2 Pre-tx: 2.6 (0.6)</w:t>
            </w:r>
          </w:p>
          <w:p w14:paraId="74D44063" w14:textId="77777777" w:rsidR="003A51F2" w:rsidRPr="009339E0" w:rsidRDefault="003A51F2" w:rsidP="003A51F2">
            <w:pPr>
              <w:pStyle w:val="TableText"/>
            </w:pPr>
            <w:r w:rsidRPr="009339E0">
              <w:t>G2 Post-tx: 2.2 (0.7)</w:t>
            </w:r>
          </w:p>
          <w:p w14:paraId="0DB70743" w14:textId="77777777" w:rsidR="003A51F2" w:rsidRPr="009339E0" w:rsidRDefault="003A51F2" w:rsidP="003A51F2">
            <w:pPr>
              <w:pStyle w:val="TableText"/>
            </w:pPr>
            <w:r w:rsidRPr="009339E0">
              <w:t>G2 FU: 2.1 (0.8)</w:t>
            </w:r>
          </w:p>
          <w:p w14:paraId="419E3B07" w14:textId="77777777" w:rsidR="003A51F2" w:rsidRPr="009339E0" w:rsidRDefault="003A51F2" w:rsidP="003A51F2">
            <w:pPr>
              <w:pStyle w:val="TableText"/>
            </w:pPr>
          </w:p>
          <w:p w14:paraId="6E4B6364" w14:textId="77777777" w:rsidR="003A51F2" w:rsidRPr="009339E0" w:rsidRDefault="003A51F2" w:rsidP="003A51F2">
            <w:pPr>
              <w:pStyle w:val="TableText"/>
            </w:pPr>
            <w:r w:rsidRPr="009339E0">
              <w:t>Post-tx</w:t>
            </w:r>
          </w:p>
          <w:p w14:paraId="5D30EA17" w14:textId="77777777" w:rsidR="003A51F2" w:rsidRPr="009339E0" w:rsidRDefault="003A51F2" w:rsidP="003A51F2">
            <w:pPr>
              <w:pStyle w:val="TableText"/>
            </w:pPr>
            <w:r w:rsidRPr="009339E0">
              <w:t>G1 vs. G2, p&lt;0.05 (t-test)</w:t>
            </w:r>
          </w:p>
          <w:p w14:paraId="38914A73" w14:textId="77777777" w:rsidR="003A51F2" w:rsidRPr="009339E0" w:rsidRDefault="003A51F2" w:rsidP="003A51F2">
            <w:pPr>
              <w:pStyle w:val="TableText"/>
            </w:pPr>
          </w:p>
          <w:p w14:paraId="38E1EC4E" w14:textId="77777777" w:rsidR="003A51F2" w:rsidRPr="009339E0" w:rsidRDefault="003A51F2" w:rsidP="003A51F2">
            <w:pPr>
              <w:pStyle w:val="TableText"/>
            </w:pPr>
            <w:r w:rsidRPr="009339E0">
              <w:t>FU</w:t>
            </w:r>
          </w:p>
          <w:p w14:paraId="4E332D99" w14:textId="77777777" w:rsidR="003A51F2" w:rsidRPr="009339E0" w:rsidRDefault="003A51F2" w:rsidP="003A51F2">
            <w:pPr>
              <w:pStyle w:val="TableText"/>
            </w:pPr>
            <w:r w:rsidRPr="009339E0">
              <w:t>G1 vs. G2, p&lt;0.05 (t-test)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C69287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941331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60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550FFF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2F2A4939" w14:textId="77777777" w:rsidTr="003A51F2">
        <w:trPr>
          <w:gridAfter w:val="1"/>
          <w:wAfter w:w="7" w:type="dxa"/>
        </w:trPr>
        <w:tc>
          <w:tcPr>
            <w:tcW w:w="14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6ED3F5A" w14:textId="35C88ED0" w:rsidR="003A51F2" w:rsidRPr="009339E0" w:rsidRDefault="003A51F2" w:rsidP="003A51F2">
            <w:pPr>
              <w:pStyle w:val="TableText"/>
            </w:pPr>
            <w:r w:rsidRPr="009339E0">
              <w:t>Hogberg et al., 2007</w:t>
            </w:r>
            <w:hyperlink w:anchor="_ENREF_48" w:tooltip="Hogberg, 2007 #2250" w:history="1">
              <w:r w:rsidR="00C82E3A" w:rsidRPr="009339E0">
                <w:fldChar w:fldCharType="begin">
                  <w:fldData xml:space="preserve">PEVuZE5vdGU+PENpdGU+PEF1dGhvcj5Ib2diZXJnPC9BdXRob3I+PFllYXI+MjAwNzwvWWVhcj48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b2diZXJnPC9BdXRob3I+PFllYXI+MjAwNzwvWWVhcj48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8</w:t>
              </w:r>
              <w:r w:rsidR="00C82E3A" w:rsidRPr="009339E0">
                <w:fldChar w:fldCharType="end"/>
              </w:r>
            </w:hyperlink>
          </w:p>
          <w:p w14:paraId="16A43FFB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340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6374352" w14:textId="77777777" w:rsidR="003A51F2" w:rsidRPr="009339E0" w:rsidRDefault="003A51F2" w:rsidP="003A51F2">
            <w:pPr>
              <w:pStyle w:val="TableText"/>
            </w:pPr>
            <w:r w:rsidRPr="009339E0">
              <w:t>G1; EMDR</w:t>
            </w:r>
          </w:p>
          <w:p w14:paraId="011E710B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7E354B8" w14:textId="77777777" w:rsidR="003A51F2" w:rsidRPr="009339E0" w:rsidRDefault="003A51F2" w:rsidP="003A51F2">
            <w:pPr>
              <w:pStyle w:val="TableText"/>
            </w:pPr>
            <w:r w:rsidRPr="009339E0">
              <w:t>BAI</w:t>
            </w:r>
          </w:p>
          <w:p w14:paraId="3735C048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Pre-tx</w:t>
            </w:r>
            <w:r w:rsidRPr="009339E0">
              <w:br/>
              <w:t>G1 Pre-tx: 16.7 (10.0)</w:t>
            </w:r>
          </w:p>
          <w:p w14:paraId="241E5A4B" w14:textId="77777777" w:rsidR="003A51F2" w:rsidRPr="009339E0" w:rsidRDefault="003A51F2" w:rsidP="003A51F2">
            <w:pPr>
              <w:pStyle w:val="TableText"/>
            </w:pPr>
            <w:r w:rsidRPr="009339E0">
              <w:t>G1 Post-tx: 9.5 (14.0)</w:t>
            </w:r>
          </w:p>
          <w:p w14:paraId="3B7AC005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13.1 (9.3)</w:t>
            </w:r>
          </w:p>
          <w:p w14:paraId="6F25524F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11.4 (4.9) </w:t>
            </w:r>
            <w:r w:rsidRPr="009339E0">
              <w:br/>
            </w:r>
          </w:p>
          <w:p w14:paraId="05D3A062" w14:textId="77777777" w:rsidR="003A51F2" w:rsidRPr="009339E0" w:rsidRDefault="003A51F2" w:rsidP="003A51F2">
            <w:pPr>
              <w:pStyle w:val="TableText"/>
            </w:pPr>
            <w:r w:rsidRPr="009339E0">
              <w:t>Within group change</w:t>
            </w:r>
          </w:p>
          <w:p w14:paraId="22BC707F" w14:textId="77777777" w:rsidR="003A51F2" w:rsidRPr="009339E0" w:rsidRDefault="003A51F2" w:rsidP="003A51F2">
            <w:pPr>
              <w:pStyle w:val="TableText"/>
            </w:pPr>
            <w:r w:rsidRPr="009339E0">
              <w:t>G1: p&lt;0.05</w:t>
            </w:r>
            <w:r w:rsidRPr="009339E0">
              <w:br/>
              <w:t>G2: NS</w:t>
            </w:r>
          </w:p>
          <w:p w14:paraId="32348803" w14:textId="77777777" w:rsidR="003A51F2" w:rsidRPr="009339E0" w:rsidRDefault="003A51F2" w:rsidP="003A51F2">
            <w:pPr>
              <w:pStyle w:val="TableText"/>
            </w:pPr>
            <w:r w:rsidRPr="009339E0">
              <w:br/>
              <w:t>Between group change, NS</w:t>
            </w:r>
            <w:r w:rsidRPr="009339E0">
              <w:br/>
            </w:r>
            <w:r w:rsidRPr="009339E0">
              <w:br/>
              <w:t>HAM-A</w:t>
            </w:r>
          </w:p>
          <w:p w14:paraId="2452A6B2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16.0 (6.5)</w:t>
            </w:r>
          </w:p>
          <w:p w14:paraId="11D1B8B5" w14:textId="77777777" w:rsidR="003A51F2" w:rsidRPr="009339E0" w:rsidRDefault="003A51F2" w:rsidP="003A51F2">
            <w:pPr>
              <w:pStyle w:val="TableText"/>
            </w:pPr>
            <w:r w:rsidRPr="009339E0">
              <w:t>G1 Post-tx: 9.8 (7.2)</w:t>
            </w:r>
          </w:p>
          <w:p w14:paraId="35A7BA84" w14:textId="77777777" w:rsidR="003A51F2" w:rsidRPr="009339E0" w:rsidRDefault="003A51F2" w:rsidP="003A51F2">
            <w:pPr>
              <w:pStyle w:val="TableText"/>
            </w:pPr>
            <w:r w:rsidRPr="009339E0">
              <w:br/>
              <w:t xml:space="preserve">G2 Pre-tx: 18.2 (6.6) </w:t>
            </w:r>
          </w:p>
          <w:p w14:paraId="7EAB2DB8" w14:textId="77777777" w:rsidR="003A51F2" w:rsidRPr="009339E0" w:rsidRDefault="003A51F2" w:rsidP="003A51F2">
            <w:pPr>
              <w:pStyle w:val="TableText"/>
            </w:pPr>
            <w:r w:rsidRPr="009339E0">
              <w:t>G2 Post-tx: 16.1 (5.1)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805EEE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6AA9531" w14:textId="77777777" w:rsidR="003A51F2" w:rsidRPr="009339E0" w:rsidRDefault="003A51F2" w:rsidP="003A51F2">
            <w:pPr>
              <w:pStyle w:val="TableText"/>
            </w:pPr>
            <w:r w:rsidRPr="009339E0">
              <w:t>GAF</w:t>
            </w:r>
          </w:p>
          <w:p w14:paraId="392A5603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64.0 (3.6)</w:t>
            </w:r>
          </w:p>
          <w:p w14:paraId="2832896F" w14:textId="77777777" w:rsidR="003A51F2" w:rsidRPr="009339E0" w:rsidRDefault="003A51F2" w:rsidP="003A51F2">
            <w:pPr>
              <w:pStyle w:val="TableText"/>
            </w:pPr>
            <w:r w:rsidRPr="009339E0">
              <w:t>G1 Post-tx: 78.9 (12.5)</w:t>
            </w:r>
          </w:p>
          <w:p w14:paraId="35CF20B8" w14:textId="77777777" w:rsidR="003A51F2" w:rsidRPr="009339E0" w:rsidRDefault="003A51F2" w:rsidP="003A51F2">
            <w:pPr>
              <w:pStyle w:val="TableText"/>
            </w:pPr>
          </w:p>
          <w:p w14:paraId="662711ED" w14:textId="77777777" w:rsidR="003A51F2" w:rsidRPr="009339E0" w:rsidRDefault="003A51F2" w:rsidP="003A51F2">
            <w:pPr>
              <w:pStyle w:val="TableText"/>
            </w:pPr>
            <w:r w:rsidRPr="009339E0">
              <w:t xml:space="preserve">G2 Pre-tx: 64.9 (3.9) </w:t>
            </w:r>
            <w:r w:rsidRPr="009339E0">
              <w:br/>
              <w:t>G2 Post-tx: 66.8 (6.0)</w:t>
            </w:r>
          </w:p>
          <w:p w14:paraId="03E79E32" w14:textId="77777777" w:rsidR="003A51F2" w:rsidRPr="009339E0" w:rsidRDefault="003A51F2" w:rsidP="003A51F2">
            <w:pPr>
              <w:pStyle w:val="TableText"/>
            </w:pPr>
          </w:p>
          <w:p w14:paraId="67ACA99F" w14:textId="77777777" w:rsidR="003A51F2" w:rsidRPr="009339E0" w:rsidRDefault="003A51F2" w:rsidP="003A51F2">
            <w:pPr>
              <w:pStyle w:val="TableText"/>
            </w:pPr>
            <w:r w:rsidRPr="009339E0">
              <w:t>Within group change</w:t>
            </w:r>
            <w:r w:rsidRPr="009339E0">
              <w:br/>
              <w:t>G1: p&lt;0.05</w:t>
            </w:r>
            <w:r w:rsidRPr="009339E0">
              <w:br/>
              <w:t>G2: NS</w:t>
            </w:r>
          </w:p>
          <w:p w14:paraId="65F42136" w14:textId="77777777" w:rsidR="003A51F2" w:rsidRPr="009339E0" w:rsidRDefault="003A51F2" w:rsidP="003A51F2">
            <w:pPr>
              <w:pStyle w:val="TableText"/>
            </w:pPr>
          </w:p>
          <w:p w14:paraId="61AAF666" w14:textId="77777777" w:rsidR="003A51F2" w:rsidRPr="009339E0" w:rsidRDefault="003A51F2" w:rsidP="003A51F2">
            <w:pPr>
              <w:pStyle w:val="TableText"/>
            </w:pPr>
            <w:r w:rsidRPr="009339E0">
              <w:t>Between group change, p&lt;0.05</w:t>
            </w:r>
          </w:p>
          <w:p w14:paraId="76BB8277" w14:textId="77777777" w:rsidR="003A51F2" w:rsidRPr="009339E0" w:rsidRDefault="003A51F2" w:rsidP="003A51F2">
            <w:pPr>
              <w:pStyle w:val="TableText"/>
            </w:pPr>
            <w:r w:rsidRPr="009339E0">
              <w:br/>
              <w:t>SDI</w:t>
            </w:r>
          </w:p>
          <w:p w14:paraId="12890027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4.5 (2.3)</w:t>
            </w:r>
          </w:p>
          <w:p w14:paraId="2CD78174" w14:textId="77777777" w:rsidR="003A51F2" w:rsidRPr="009339E0" w:rsidRDefault="003A51F2" w:rsidP="003A51F2">
            <w:pPr>
              <w:pStyle w:val="TableText"/>
            </w:pPr>
            <w:r w:rsidRPr="009339E0">
              <w:t>G1 Post-tx: 4.2 (3.3)</w:t>
            </w:r>
          </w:p>
          <w:p w14:paraId="628E1C33" w14:textId="77777777" w:rsidR="003A51F2" w:rsidRPr="009339E0" w:rsidRDefault="003A51F2" w:rsidP="003A51F2">
            <w:pPr>
              <w:pStyle w:val="TableText"/>
            </w:pPr>
          </w:p>
          <w:p w14:paraId="00DCC14C" w14:textId="77777777" w:rsidR="003A51F2" w:rsidRPr="009339E0" w:rsidRDefault="003A51F2" w:rsidP="003A51F2">
            <w:pPr>
              <w:pStyle w:val="TableText"/>
            </w:pPr>
            <w:r w:rsidRPr="009339E0">
              <w:t xml:space="preserve">G2 Pre-tx: 5.9 (4.5) </w:t>
            </w:r>
            <w:r w:rsidRPr="009339E0">
              <w:br/>
              <w:t>G2 Post-tx: 5.4 (3.4)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FF0423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0447E8FD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55C1E280" w14:textId="74AA3E9D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969"/>
        <w:gridCol w:w="1811"/>
        <w:gridCol w:w="2700"/>
        <w:gridCol w:w="2160"/>
        <w:gridCol w:w="2104"/>
        <w:gridCol w:w="2216"/>
      </w:tblGrid>
      <w:tr w:rsidR="003A51F2" w:rsidRPr="009339E0" w14:paraId="1712E889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96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A1B2D9F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81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FB1D1C7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3C98ECA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677D0E0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10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D94CDA9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1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0A28D49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478459B" w14:textId="77777777" w:rsidTr="003A51F2">
        <w:tc>
          <w:tcPr>
            <w:tcW w:w="196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B6FA064" w14:textId="790669C2" w:rsidR="003A51F2" w:rsidRPr="009339E0" w:rsidRDefault="003A51F2" w:rsidP="003A51F2">
            <w:pPr>
              <w:pStyle w:val="TableText"/>
            </w:pPr>
            <w:r w:rsidRPr="009339E0">
              <w:t>Hogberg et al., 2007</w:t>
            </w:r>
            <w:hyperlink w:anchor="_ENREF_48" w:tooltip="Hogberg, 2007 #2250" w:history="1">
              <w:r w:rsidR="00C82E3A" w:rsidRPr="009339E0">
                <w:fldChar w:fldCharType="begin">
                  <w:fldData xml:space="preserve">PEVuZE5vdGU+PENpdGU+PEF1dGhvcj5Ib2diZXJnPC9BdXRob3I+PFllYXI+MjAwNzwvWWVhcj48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b2diZXJnPC9BdXRob3I+PFllYXI+MjAwNzwvWWVhcj48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8</w:t>
              </w:r>
              <w:r w:rsidR="00C82E3A" w:rsidRPr="009339E0">
                <w:fldChar w:fldCharType="end"/>
              </w:r>
            </w:hyperlink>
          </w:p>
          <w:p w14:paraId="14690741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81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C4803CF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1C6E2B6" w14:textId="77777777" w:rsidR="003A51F2" w:rsidRPr="009339E0" w:rsidRDefault="003A51F2" w:rsidP="003A51F2">
            <w:pPr>
              <w:pStyle w:val="TableText"/>
            </w:pPr>
            <w:r w:rsidRPr="009339E0">
              <w:t>Within group change</w:t>
            </w:r>
            <w:r w:rsidRPr="009339E0">
              <w:br/>
              <w:t>G1: p&lt;0.05</w:t>
            </w:r>
            <w:r w:rsidRPr="009339E0">
              <w:br/>
              <w:t>G2: NS</w:t>
            </w:r>
          </w:p>
          <w:p w14:paraId="15F410AC" w14:textId="77777777" w:rsidR="003A51F2" w:rsidRPr="009339E0" w:rsidRDefault="003A51F2" w:rsidP="003A51F2">
            <w:pPr>
              <w:pStyle w:val="TableText"/>
            </w:pPr>
            <w:r w:rsidRPr="009339E0">
              <w:br/>
              <w:t>Between group change, NS</w:t>
            </w:r>
          </w:p>
          <w:p w14:paraId="4F3064EF" w14:textId="77777777" w:rsidR="003A51F2" w:rsidRPr="009339E0" w:rsidRDefault="003A51F2" w:rsidP="003A51F2">
            <w:pPr>
              <w:pStyle w:val="TableText"/>
            </w:pPr>
          </w:p>
          <w:p w14:paraId="0E9D057C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</w:p>
          <w:p w14:paraId="38E825A9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29.5 (3.5)</w:t>
            </w:r>
          </w:p>
          <w:p w14:paraId="3CF9A667" w14:textId="77777777" w:rsidR="003A51F2" w:rsidRPr="009339E0" w:rsidRDefault="003A51F2" w:rsidP="003A51F2">
            <w:pPr>
              <w:pStyle w:val="TableText"/>
            </w:pPr>
            <w:r w:rsidRPr="009339E0">
              <w:t>G1 Post-tx: 26.8 (5.0)</w:t>
            </w:r>
          </w:p>
          <w:p w14:paraId="5071875F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30.0 (3.4)</w:t>
            </w:r>
          </w:p>
          <w:p w14:paraId="2E632C11" w14:textId="77777777" w:rsidR="003A51F2" w:rsidRPr="009339E0" w:rsidRDefault="003A51F2" w:rsidP="003A51F2">
            <w:pPr>
              <w:pStyle w:val="TableText"/>
            </w:pPr>
            <w:r w:rsidRPr="009339E0">
              <w:t>G2 Post-tx: 31.3 (4.5)</w:t>
            </w:r>
          </w:p>
          <w:p w14:paraId="2D9E58E0" w14:textId="77777777" w:rsidR="003A51F2" w:rsidRPr="009339E0" w:rsidRDefault="003A51F2" w:rsidP="003A51F2">
            <w:pPr>
              <w:pStyle w:val="TableText"/>
            </w:pPr>
          </w:p>
          <w:p w14:paraId="2EC454E7" w14:textId="77777777" w:rsidR="003A51F2" w:rsidRPr="009339E0" w:rsidRDefault="003A51F2" w:rsidP="003A51F2">
            <w:pPr>
              <w:pStyle w:val="TableText"/>
            </w:pPr>
            <w:r w:rsidRPr="009339E0">
              <w:t>Within group change</w:t>
            </w:r>
            <w:r w:rsidRPr="009339E0">
              <w:br/>
              <w:t xml:space="preserve">G1: NS </w:t>
            </w:r>
            <w:r w:rsidRPr="009339E0">
              <w:br/>
              <w:t>G2: NS</w:t>
            </w:r>
          </w:p>
          <w:p w14:paraId="3CF9FF5B" w14:textId="77777777" w:rsidR="003A51F2" w:rsidRPr="009339E0" w:rsidRDefault="003A51F2" w:rsidP="003A51F2">
            <w:pPr>
              <w:pStyle w:val="TableText"/>
            </w:pPr>
            <w:r w:rsidRPr="009339E0">
              <w:br/>
              <w:t>Between group change, p&lt;0.05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DC60CF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1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1EB4CF3" w14:textId="77777777" w:rsidR="003A51F2" w:rsidRPr="009339E0" w:rsidRDefault="003A51F2" w:rsidP="003A51F2">
            <w:pPr>
              <w:pStyle w:val="TableText"/>
            </w:pPr>
            <w:r w:rsidRPr="009339E0">
              <w:t>Within group change</w:t>
            </w:r>
            <w:r w:rsidRPr="009339E0">
              <w:br/>
              <w:t>G1: NS</w:t>
            </w:r>
            <w:r w:rsidRPr="009339E0">
              <w:br/>
              <w:t>G2: NS</w:t>
            </w:r>
          </w:p>
          <w:p w14:paraId="0AF3C020" w14:textId="77777777" w:rsidR="003A51F2" w:rsidRPr="009339E0" w:rsidRDefault="003A51F2" w:rsidP="003A51F2">
            <w:pPr>
              <w:pStyle w:val="TableText"/>
            </w:pPr>
          </w:p>
          <w:p w14:paraId="441E47CB" w14:textId="77777777" w:rsidR="003A51F2" w:rsidRPr="009339E0" w:rsidRDefault="003A51F2" w:rsidP="003A51F2">
            <w:pPr>
              <w:pStyle w:val="TableText"/>
            </w:pPr>
            <w:r w:rsidRPr="009339E0">
              <w:t>Between group change, NS</w:t>
            </w:r>
          </w:p>
        </w:tc>
        <w:tc>
          <w:tcPr>
            <w:tcW w:w="221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8B50B1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364B5C54" w14:textId="77777777" w:rsidTr="003A51F2">
        <w:tc>
          <w:tcPr>
            <w:tcW w:w="196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05131EA2" w14:textId="058C10A9" w:rsidR="003A51F2" w:rsidRPr="009339E0" w:rsidRDefault="003A51F2" w:rsidP="003A51F2">
            <w:pPr>
              <w:pStyle w:val="TableText"/>
            </w:pPr>
            <w:r w:rsidRPr="009339E0">
              <w:t>Hollifield et al., 2007</w:t>
            </w:r>
            <w:hyperlink w:anchor="_ENREF_32" w:tooltip="Hollifield, 2007 #497" w:history="1">
              <w:r w:rsidR="00C82E3A" w:rsidRPr="009339E0">
                <w:fldChar w:fldCharType="begin">
                  <w:fldData xml:space="preserve">PEVuZE5vdGU+PENpdGU+PEF1dGhvcj5Ib2xsaWZpZWxkPC9BdXRob3I+PFllYXI+MjAwNzwvWWVh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b2xsaWZpZWxkPC9BdXRob3I+PFllYXI+MjAwNzwvWWVh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2</w:t>
              </w:r>
              <w:r w:rsidR="00C82E3A" w:rsidRPr="009339E0">
                <w:fldChar w:fldCharType="end"/>
              </w:r>
            </w:hyperlink>
          </w:p>
          <w:p w14:paraId="498ADFBA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81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FB5C938" w14:textId="77777777" w:rsidR="003A51F2" w:rsidRPr="009339E0" w:rsidRDefault="003A51F2" w:rsidP="003A51F2">
            <w:pPr>
              <w:pStyle w:val="TableText"/>
            </w:pPr>
            <w:r w:rsidRPr="009339E0">
              <w:t>G1: Acupuncture</w:t>
            </w:r>
          </w:p>
          <w:p w14:paraId="2BF563B4" w14:textId="77777777" w:rsidR="003A51F2" w:rsidRPr="009339E0" w:rsidRDefault="003A51F2" w:rsidP="003A51F2">
            <w:pPr>
              <w:pStyle w:val="TableText"/>
            </w:pPr>
            <w:r w:rsidRPr="009339E0">
              <w:t xml:space="preserve">G2: CBT-mixed </w:t>
            </w:r>
          </w:p>
          <w:p w14:paraId="7FFEBBB1" w14:textId="77777777" w:rsidR="003A51F2" w:rsidRPr="009339E0" w:rsidRDefault="003A51F2" w:rsidP="003A51F2">
            <w:pPr>
              <w:pStyle w:val="TableText"/>
            </w:pPr>
            <w:r w:rsidRPr="009339E0">
              <w:t xml:space="preserve">(Cognitive restructuring, behavior activation, and coping skills) </w:t>
            </w:r>
          </w:p>
          <w:p w14:paraId="6A736431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7D7A568" w14:textId="77777777" w:rsidR="003A51F2" w:rsidRPr="009339E0" w:rsidRDefault="003A51F2" w:rsidP="003A51F2">
            <w:pPr>
              <w:pStyle w:val="TableText"/>
            </w:pPr>
            <w:r w:rsidRPr="009339E0">
              <w:t>Depression (HSCL-25)</w:t>
            </w:r>
          </w:p>
          <w:p w14:paraId="56F17F6A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09B1F049" w14:textId="77777777" w:rsidR="003A51F2" w:rsidRPr="009339E0" w:rsidRDefault="003A51F2" w:rsidP="003A51F2">
            <w:pPr>
              <w:pStyle w:val="TableText"/>
            </w:pPr>
            <w:r w:rsidRPr="009339E0">
              <w:t>G1 Pre-tx: 2.50 (0.70)</w:t>
            </w:r>
          </w:p>
          <w:p w14:paraId="0A5BCDC8" w14:textId="77777777" w:rsidR="003A51F2" w:rsidRPr="009339E0" w:rsidRDefault="003A51F2" w:rsidP="003A51F2">
            <w:pPr>
              <w:pStyle w:val="TableText"/>
            </w:pPr>
            <w:r w:rsidRPr="009339E0">
              <w:t>G1 Post-tx: 1.89 (0.76)</w:t>
            </w:r>
          </w:p>
          <w:p w14:paraId="7EF21A0A" w14:textId="77777777" w:rsidR="003A51F2" w:rsidRPr="009339E0" w:rsidRDefault="003A51F2" w:rsidP="003A51F2">
            <w:pPr>
              <w:pStyle w:val="TableText"/>
            </w:pPr>
            <w:r w:rsidRPr="009339E0">
              <w:t>G1 3 mth FU: 1.88 (0.75)</w:t>
            </w:r>
          </w:p>
          <w:p w14:paraId="28DDEE2A" w14:textId="77777777" w:rsidR="003A51F2" w:rsidRPr="009339E0" w:rsidRDefault="003A51F2" w:rsidP="003A51F2">
            <w:pPr>
              <w:pStyle w:val="TableText"/>
            </w:pPr>
          </w:p>
          <w:p w14:paraId="650696E6" w14:textId="77777777" w:rsidR="003A51F2" w:rsidRPr="009339E0" w:rsidRDefault="003A51F2" w:rsidP="003A51F2">
            <w:pPr>
              <w:pStyle w:val="TableText"/>
            </w:pPr>
            <w:r w:rsidRPr="009339E0">
              <w:t>G2 Pre-tx: 2.63 (0.53)</w:t>
            </w:r>
          </w:p>
          <w:p w14:paraId="48D7E6FF" w14:textId="77777777" w:rsidR="003A51F2" w:rsidRPr="009339E0" w:rsidRDefault="003A51F2" w:rsidP="003A51F2">
            <w:pPr>
              <w:pStyle w:val="TableText"/>
            </w:pPr>
            <w:r w:rsidRPr="009339E0">
              <w:t>G2 Post-tx: 2.00 (0.63)</w:t>
            </w:r>
          </w:p>
          <w:p w14:paraId="1DC59EA1" w14:textId="77777777" w:rsidR="003A51F2" w:rsidRPr="009339E0" w:rsidRDefault="003A51F2" w:rsidP="003A51F2">
            <w:pPr>
              <w:pStyle w:val="TableText"/>
            </w:pPr>
            <w:r w:rsidRPr="009339E0">
              <w:t>G2 3 mth FU: 1.91 (0.69)</w:t>
            </w:r>
          </w:p>
          <w:p w14:paraId="41633FBC" w14:textId="77777777" w:rsidR="003A51F2" w:rsidRPr="009339E0" w:rsidRDefault="003A51F2" w:rsidP="003A51F2">
            <w:pPr>
              <w:pStyle w:val="TableText"/>
            </w:pPr>
          </w:p>
          <w:p w14:paraId="1790E072" w14:textId="77777777" w:rsidR="003A51F2" w:rsidRPr="009339E0" w:rsidRDefault="003A51F2" w:rsidP="003A51F2">
            <w:pPr>
              <w:pStyle w:val="TableText"/>
            </w:pPr>
            <w:r w:rsidRPr="009339E0">
              <w:t>G3 Pre-tx: 2.61 (0.65)</w:t>
            </w:r>
          </w:p>
          <w:p w14:paraId="2BFF4464" w14:textId="77777777" w:rsidR="003A51F2" w:rsidRPr="009339E0" w:rsidRDefault="003A51F2" w:rsidP="003A51F2">
            <w:pPr>
              <w:pStyle w:val="TableText"/>
            </w:pPr>
            <w:r w:rsidRPr="009339E0">
              <w:t>G3 Post-tx: 2.53 (0.67)</w:t>
            </w:r>
          </w:p>
          <w:p w14:paraId="7AEF7509" w14:textId="77777777" w:rsidR="003A51F2" w:rsidRPr="009339E0" w:rsidRDefault="003A51F2" w:rsidP="003A51F2">
            <w:pPr>
              <w:pStyle w:val="TableText"/>
            </w:pPr>
            <w:r w:rsidRPr="009339E0">
              <w:t>G3 3 mth FU: 2.53 (0.67)</w:t>
            </w:r>
          </w:p>
          <w:p w14:paraId="4F69C9C3" w14:textId="77777777" w:rsidR="003A51F2" w:rsidRPr="009339E0" w:rsidRDefault="003A51F2" w:rsidP="003A51F2">
            <w:pPr>
              <w:pStyle w:val="TableText"/>
            </w:pPr>
          </w:p>
          <w:p w14:paraId="286E2278" w14:textId="77777777" w:rsidR="003A51F2" w:rsidRPr="009339E0" w:rsidRDefault="003A51F2" w:rsidP="003A51F2">
            <w:pPr>
              <w:pStyle w:val="TableText"/>
            </w:pPr>
            <w:r w:rsidRPr="009339E0">
              <w:t>RMANOVA</w:t>
            </w:r>
          </w:p>
          <w:p w14:paraId="242D2D43" w14:textId="77777777" w:rsidR="003A51F2" w:rsidRPr="009339E0" w:rsidRDefault="003A51F2" w:rsidP="003A51F2">
            <w:pPr>
              <w:pStyle w:val="TableText"/>
            </w:pPr>
            <w:r w:rsidRPr="009339E0">
              <w:t xml:space="preserve">G1 vs. G2, p=0.77 </w:t>
            </w:r>
          </w:p>
          <w:p w14:paraId="742E2ABE" w14:textId="77777777" w:rsidR="003A51F2" w:rsidRPr="009339E0" w:rsidRDefault="003A51F2" w:rsidP="003A51F2">
            <w:pPr>
              <w:pStyle w:val="TableText"/>
            </w:pPr>
            <w:r w:rsidRPr="009339E0">
              <w:t>G1 vs. G3, p&lt;0.01</w:t>
            </w:r>
          </w:p>
          <w:p w14:paraId="2A2ABF33" w14:textId="77777777" w:rsidR="003A51F2" w:rsidRPr="009339E0" w:rsidRDefault="003A51F2" w:rsidP="003A51F2">
            <w:pPr>
              <w:pStyle w:val="TableText"/>
            </w:pPr>
            <w:r w:rsidRPr="009339E0">
              <w:t>G2 vs. G3, p&lt;0.01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4F5CAE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04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4754B9F" w14:textId="77777777" w:rsidR="003A51F2" w:rsidRPr="009339E0" w:rsidRDefault="003A51F2" w:rsidP="003A51F2">
            <w:pPr>
              <w:pStyle w:val="TableText"/>
            </w:pPr>
            <w:r w:rsidRPr="009339E0">
              <w:t>SDI</w:t>
            </w:r>
          </w:p>
          <w:p w14:paraId="42E2CE7B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3.78 (0.83)</w:t>
            </w:r>
          </w:p>
          <w:p w14:paraId="1218159C" w14:textId="77777777" w:rsidR="003A51F2" w:rsidRPr="009339E0" w:rsidRDefault="003A51F2" w:rsidP="003A51F2">
            <w:pPr>
              <w:pStyle w:val="TableText"/>
            </w:pPr>
            <w:r w:rsidRPr="009339E0">
              <w:t>G1 Post-tx: 2.98 (1.26)</w:t>
            </w:r>
          </w:p>
          <w:p w14:paraId="4101BBBE" w14:textId="77777777" w:rsidR="003A51F2" w:rsidRPr="009339E0" w:rsidRDefault="003A51F2" w:rsidP="003A51F2">
            <w:pPr>
              <w:pStyle w:val="TableText"/>
            </w:pPr>
            <w:r w:rsidRPr="009339E0">
              <w:t>G1 3 mth FU: 2.79 (1.32)</w:t>
            </w:r>
          </w:p>
          <w:p w14:paraId="7A8C3918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4.09 (0.81)</w:t>
            </w:r>
          </w:p>
          <w:p w14:paraId="70773C16" w14:textId="77777777" w:rsidR="003A51F2" w:rsidRPr="009339E0" w:rsidRDefault="003A51F2" w:rsidP="003A51F2">
            <w:pPr>
              <w:pStyle w:val="TableText"/>
            </w:pPr>
            <w:r w:rsidRPr="009339E0">
              <w:t>G2 Post-tx: 3.30 (1.22)</w:t>
            </w:r>
          </w:p>
          <w:p w14:paraId="29490743" w14:textId="77777777" w:rsidR="003A51F2" w:rsidRPr="009339E0" w:rsidRDefault="003A51F2" w:rsidP="003A51F2">
            <w:pPr>
              <w:pStyle w:val="TableText"/>
            </w:pPr>
            <w:r w:rsidRPr="009339E0">
              <w:t>G2 3 mth FU: 3.00 (1.29)</w:t>
            </w:r>
          </w:p>
          <w:p w14:paraId="71A86523" w14:textId="77777777" w:rsidR="003A51F2" w:rsidRPr="009339E0" w:rsidRDefault="003A51F2" w:rsidP="003A51F2">
            <w:pPr>
              <w:pStyle w:val="TableText"/>
            </w:pPr>
            <w:r w:rsidRPr="009339E0">
              <w:br/>
              <w:t>G3 Pre-tx: 4.00 (1.02)</w:t>
            </w:r>
            <w:r w:rsidRPr="009339E0">
              <w:br/>
              <w:t>G3 Post-tx: 3.96 (1.04)</w:t>
            </w:r>
          </w:p>
          <w:p w14:paraId="643CDAB6" w14:textId="77777777" w:rsidR="003A51F2" w:rsidRPr="009339E0" w:rsidRDefault="003A51F2" w:rsidP="003A51F2">
            <w:pPr>
              <w:pStyle w:val="TableText"/>
            </w:pPr>
            <w:r w:rsidRPr="009339E0">
              <w:t>G3 3 mth FU: 3.96 (1.04)</w:t>
            </w:r>
            <w:r w:rsidRPr="009339E0">
              <w:br/>
            </w:r>
            <w:r w:rsidRPr="009339E0">
              <w:br/>
            </w:r>
            <w:r w:rsidRPr="009339E0">
              <w:br/>
              <w:t>G2 vs. G3, p&lt;0.01</w:t>
            </w:r>
          </w:p>
        </w:tc>
        <w:tc>
          <w:tcPr>
            <w:tcW w:w="2216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D9F60A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0421D9D0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21ADA521" w14:textId="4231148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002"/>
        <w:gridCol w:w="1778"/>
        <w:gridCol w:w="2700"/>
        <w:gridCol w:w="2250"/>
        <w:gridCol w:w="1980"/>
        <w:gridCol w:w="2250"/>
      </w:tblGrid>
      <w:tr w:rsidR="003A51F2" w:rsidRPr="009339E0" w14:paraId="7D8F9C86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200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DA4AF0B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7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51DBFA7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F253771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25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1CCE66E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CB0F7E2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5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C225E7C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18D0565" w14:textId="77777777" w:rsidTr="003A51F2">
        <w:tc>
          <w:tcPr>
            <w:tcW w:w="200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0974CD06" w14:textId="3710768F" w:rsidR="003A51F2" w:rsidRPr="009339E0" w:rsidRDefault="003A51F2" w:rsidP="003A51F2">
            <w:pPr>
              <w:pStyle w:val="TableText"/>
            </w:pPr>
            <w:r w:rsidRPr="009339E0">
              <w:t>Hollifield et al., 2007</w:t>
            </w:r>
            <w:hyperlink w:anchor="_ENREF_32" w:tooltip="Hollifield, 2007 #497" w:history="1">
              <w:r w:rsidR="00C82E3A" w:rsidRPr="009339E0">
                <w:fldChar w:fldCharType="begin">
                  <w:fldData xml:space="preserve">PEVuZE5vdGU+PENpdGU+PEF1dGhvcj5Ib2xsaWZpZWxkPC9BdXRob3I+PFllYXI+MjAwNzwvWWVh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Ib2xsaWZpZWxkPC9BdXRob3I+PFllYXI+MjAwNzwvWWVh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2</w:t>
              </w:r>
              <w:r w:rsidR="00C82E3A" w:rsidRPr="009339E0">
                <w:fldChar w:fldCharType="end"/>
              </w:r>
            </w:hyperlink>
          </w:p>
          <w:p w14:paraId="60EA1AE5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77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016BA7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2FCBAC1" w14:textId="77777777" w:rsidR="003A51F2" w:rsidRPr="009339E0" w:rsidRDefault="003A51F2" w:rsidP="003A51F2">
            <w:pPr>
              <w:pStyle w:val="TableText"/>
            </w:pPr>
            <w:r w:rsidRPr="009339E0">
              <w:t>Anxiety (HSCL-25)</w:t>
            </w:r>
          </w:p>
          <w:p w14:paraId="44954F3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F0BAC72" w14:textId="77777777" w:rsidR="003A51F2" w:rsidRPr="009339E0" w:rsidRDefault="003A51F2" w:rsidP="003A51F2">
            <w:pPr>
              <w:pStyle w:val="TableText"/>
            </w:pPr>
            <w:r w:rsidRPr="009339E0">
              <w:t>G1 Pre-tx: 2.45 (0.57)</w:t>
            </w:r>
          </w:p>
          <w:p w14:paraId="6DE35A3E" w14:textId="77777777" w:rsidR="003A51F2" w:rsidRPr="009339E0" w:rsidRDefault="003A51F2" w:rsidP="003A51F2">
            <w:pPr>
              <w:pStyle w:val="TableText"/>
            </w:pPr>
            <w:r w:rsidRPr="009339E0">
              <w:t>G1 Post-tx: 1.67 (0.72)</w:t>
            </w:r>
          </w:p>
          <w:p w14:paraId="4609EBA4" w14:textId="77777777" w:rsidR="003A51F2" w:rsidRPr="009339E0" w:rsidRDefault="003A51F2" w:rsidP="003A51F2">
            <w:pPr>
              <w:pStyle w:val="TableText"/>
            </w:pPr>
            <w:r w:rsidRPr="009339E0">
              <w:t>G1 3mth FU: 1.66 (0.56)</w:t>
            </w:r>
          </w:p>
          <w:p w14:paraId="05A1DACF" w14:textId="77777777" w:rsidR="003A51F2" w:rsidRPr="009339E0" w:rsidRDefault="003A51F2" w:rsidP="003A51F2">
            <w:pPr>
              <w:pStyle w:val="TableText"/>
            </w:pPr>
          </w:p>
          <w:p w14:paraId="2D53DDB7" w14:textId="77777777" w:rsidR="003A51F2" w:rsidRPr="009339E0" w:rsidRDefault="003A51F2" w:rsidP="003A51F2">
            <w:pPr>
              <w:pStyle w:val="TableText"/>
            </w:pPr>
            <w:r w:rsidRPr="009339E0">
              <w:t>G2 Pre-tx: 2.40 (0.42)</w:t>
            </w:r>
          </w:p>
          <w:p w14:paraId="056D76E6" w14:textId="77777777" w:rsidR="003A51F2" w:rsidRPr="009339E0" w:rsidRDefault="003A51F2" w:rsidP="003A51F2">
            <w:pPr>
              <w:pStyle w:val="TableText"/>
            </w:pPr>
            <w:r w:rsidRPr="009339E0">
              <w:t>G2 Post-tx: 1.78 (0.54)</w:t>
            </w:r>
          </w:p>
          <w:p w14:paraId="5376F89F" w14:textId="77777777" w:rsidR="003A51F2" w:rsidRPr="009339E0" w:rsidRDefault="003A51F2" w:rsidP="003A51F2">
            <w:pPr>
              <w:pStyle w:val="TableText"/>
            </w:pPr>
            <w:r w:rsidRPr="009339E0">
              <w:t>G2 3 mth FU: 1.81 (0.61)</w:t>
            </w:r>
          </w:p>
          <w:p w14:paraId="162CC5E7" w14:textId="77777777" w:rsidR="003A51F2" w:rsidRPr="009339E0" w:rsidRDefault="003A51F2" w:rsidP="003A51F2">
            <w:pPr>
              <w:pStyle w:val="TableText"/>
            </w:pPr>
          </w:p>
          <w:p w14:paraId="4EB0F619" w14:textId="77777777" w:rsidR="003A51F2" w:rsidRPr="009339E0" w:rsidRDefault="003A51F2" w:rsidP="003A51F2">
            <w:pPr>
              <w:pStyle w:val="TableText"/>
            </w:pPr>
            <w:r w:rsidRPr="009339E0">
              <w:t>G3 Pre-tx: 2.26 (0.67)</w:t>
            </w:r>
          </w:p>
          <w:p w14:paraId="75DE0C59" w14:textId="77777777" w:rsidR="003A51F2" w:rsidRPr="009339E0" w:rsidRDefault="003A51F2" w:rsidP="003A51F2">
            <w:pPr>
              <w:pStyle w:val="TableText"/>
            </w:pPr>
            <w:r w:rsidRPr="009339E0">
              <w:t>G3 Post-tx: 2.14 (0.61)</w:t>
            </w:r>
          </w:p>
          <w:p w14:paraId="628CA86B" w14:textId="77777777" w:rsidR="003A51F2" w:rsidRPr="009339E0" w:rsidRDefault="003A51F2" w:rsidP="003A51F2">
            <w:pPr>
              <w:pStyle w:val="TableText"/>
            </w:pPr>
            <w:r w:rsidRPr="009339E0">
              <w:t>G3 3 mth FU: 2.14 (0.61)</w:t>
            </w:r>
          </w:p>
          <w:p w14:paraId="4925F4E6" w14:textId="77777777" w:rsidR="003A51F2" w:rsidRPr="009339E0" w:rsidRDefault="003A51F2" w:rsidP="003A51F2">
            <w:pPr>
              <w:pStyle w:val="TableText"/>
            </w:pPr>
          </w:p>
          <w:p w14:paraId="50310833" w14:textId="77777777" w:rsidR="003A51F2" w:rsidRPr="009339E0" w:rsidRDefault="003A51F2" w:rsidP="003A51F2">
            <w:pPr>
              <w:pStyle w:val="TableText"/>
            </w:pPr>
            <w:r w:rsidRPr="009339E0">
              <w:t>RMANOVA</w:t>
            </w:r>
          </w:p>
          <w:p w14:paraId="041474E8" w14:textId="77777777" w:rsidR="003A51F2" w:rsidRPr="009339E0" w:rsidRDefault="003A51F2" w:rsidP="003A51F2">
            <w:pPr>
              <w:pStyle w:val="TableText"/>
            </w:pPr>
            <w:r w:rsidRPr="009339E0">
              <w:t xml:space="preserve">G1 vs. G2, p=0.30 </w:t>
            </w:r>
          </w:p>
          <w:p w14:paraId="1FD59CBC" w14:textId="77777777" w:rsidR="003A51F2" w:rsidRPr="009339E0" w:rsidRDefault="003A51F2" w:rsidP="003A51F2">
            <w:pPr>
              <w:pStyle w:val="TableText"/>
            </w:pPr>
            <w:r w:rsidRPr="009339E0">
              <w:t>G1 vs. G3, p&lt;0.01</w:t>
            </w:r>
          </w:p>
          <w:p w14:paraId="60EA9177" w14:textId="77777777" w:rsidR="003A51F2" w:rsidRPr="009339E0" w:rsidRDefault="003A51F2" w:rsidP="003A51F2">
            <w:pPr>
              <w:pStyle w:val="TableText"/>
            </w:pPr>
            <w:r w:rsidRPr="009339E0">
              <w:t>G2 vs. G3, p&lt;0.01</w:t>
            </w:r>
          </w:p>
        </w:tc>
        <w:tc>
          <w:tcPr>
            <w:tcW w:w="225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1DB72C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ACEE906" w14:textId="77777777" w:rsidR="003A51F2" w:rsidRPr="009339E0" w:rsidRDefault="003A51F2" w:rsidP="003A51F2">
            <w:pPr>
              <w:pStyle w:val="TableText"/>
            </w:pPr>
            <w:r w:rsidRPr="009339E0">
              <w:t>RMANOVA</w:t>
            </w:r>
            <w:r w:rsidRPr="009339E0">
              <w:br/>
              <w:t xml:space="preserve">G1 vs. G2, p=0.83 </w:t>
            </w:r>
            <w:r w:rsidRPr="009339E0">
              <w:br/>
              <w:t>G1 vs. G3, p&lt;0.01</w:t>
            </w:r>
          </w:p>
        </w:tc>
        <w:tc>
          <w:tcPr>
            <w:tcW w:w="225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ECE75E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365A5B1C" w14:textId="77777777" w:rsidTr="003A51F2">
        <w:trPr>
          <w:trHeight w:val="1690"/>
        </w:trPr>
        <w:tc>
          <w:tcPr>
            <w:tcW w:w="2002" w:type="dxa"/>
            <w:shd w:val="clear" w:color="auto" w:fill="auto"/>
            <w:noWrap/>
          </w:tcPr>
          <w:p w14:paraId="1A14A047" w14:textId="0AB88F27" w:rsidR="003A51F2" w:rsidRPr="009339E0" w:rsidRDefault="003A51F2" w:rsidP="003A51F2">
            <w:pPr>
              <w:pStyle w:val="TableText"/>
            </w:pPr>
            <w:r w:rsidRPr="009339E0">
              <w:t>Ivarsson et al., 2014</w:t>
            </w:r>
            <w:hyperlink w:anchor="_ENREF_24" w:tooltip="Ivarsson, 2014 #4382" w:history="1">
              <w:r w:rsidR="00C82E3A" w:rsidRPr="009339E0">
                <w:fldChar w:fldCharType="begin">
                  <w:fldData xml:space="preserve">PEVuZE5vdGU+PENpdGU+PEF1dGhvcj5JdmFyc3NvbjwvQXV0aG9yPjxZZWFyPjIwMTQ8L1llYXI+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JdmFyc3NvbjwvQXV0aG9yPjxZZWFyPjIwMTQ8L1llYXI+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4</w:t>
              </w:r>
              <w:r w:rsidR="00C82E3A" w:rsidRPr="009339E0">
                <w:fldChar w:fldCharType="end"/>
              </w:r>
            </w:hyperlink>
          </w:p>
        </w:tc>
        <w:tc>
          <w:tcPr>
            <w:tcW w:w="1778" w:type="dxa"/>
          </w:tcPr>
          <w:p w14:paraId="24557A32" w14:textId="77777777" w:rsidR="003A51F2" w:rsidRPr="009339E0" w:rsidRDefault="003A51F2" w:rsidP="003A51F2">
            <w:pPr>
              <w:pStyle w:val="TableText"/>
            </w:pPr>
            <w:r w:rsidRPr="009339E0">
              <w:t>G1: Internet based CBT</w:t>
            </w:r>
          </w:p>
          <w:p w14:paraId="7E3D8A31" w14:textId="77777777" w:rsidR="003A51F2" w:rsidRPr="009339E0" w:rsidRDefault="003A51F2" w:rsidP="003A51F2">
            <w:pPr>
              <w:pStyle w:val="TableText"/>
            </w:pPr>
            <w:r w:rsidRPr="009339E0">
              <w:t>G2: Delayed treatment attention control</w:t>
            </w:r>
          </w:p>
        </w:tc>
        <w:tc>
          <w:tcPr>
            <w:tcW w:w="2700" w:type="dxa"/>
            <w:shd w:val="clear" w:color="auto" w:fill="auto"/>
          </w:tcPr>
          <w:p w14:paraId="19EB80F0" w14:textId="77777777" w:rsidR="003A51F2" w:rsidRPr="009339E0" w:rsidRDefault="003A51F2" w:rsidP="003A51F2">
            <w:pPr>
              <w:pStyle w:val="TableText"/>
            </w:pPr>
            <w:r w:rsidRPr="009339E0">
              <w:t>BDI-II (ITT)</w:t>
            </w:r>
          </w:p>
          <w:p w14:paraId="7ABE2E1B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CFBC77A" w14:textId="77777777" w:rsidR="003A51F2" w:rsidRPr="009339E0" w:rsidRDefault="003A51F2" w:rsidP="003A51F2">
            <w:pPr>
              <w:pStyle w:val="TableText"/>
            </w:pPr>
            <w:r w:rsidRPr="009339E0">
              <w:t>G1 Pre-tx: 26.61 (11.42)</w:t>
            </w:r>
          </w:p>
          <w:p w14:paraId="12209553" w14:textId="77777777" w:rsidR="003A51F2" w:rsidRPr="009339E0" w:rsidRDefault="003A51F2" w:rsidP="003A51F2">
            <w:pPr>
              <w:pStyle w:val="TableText"/>
            </w:pPr>
            <w:r w:rsidRPr="009339E0">
              <w:t>G1 Post-tx: 16.11 (10.49)</w:t>
            </w:r>
          </w:p>
          <w:p w14:paraId="070D4A54" w14:textId="77777777" w:rsidR="003A51F2" w:rsidRPr="009339E0" w:rsidRDefault="003A51F2" w:rsidP="003A51F2">
            <w:pPr>
              <w:pStyle w:val="TableText"/>
            </w:pPr>
          </w:p>
          <w:p w14:paraId="23E91C55" w14:textId="77777777" w:rsidR="003A51F2" w:rsidRPr="009339E0" w:rsidRDefault="003A51F2" w:rsidP="003A51F2">
            <w:pPr>
              <w:pStyle w:val="TableText"/>
            </w:pPr>
            <w:r w:rsidRPr="009339E0">
              <w:t>G2 Pre-tx: 26.35 (10.88)</w:t>
            </w:r>
          </w:p>
          <w:p w14:paraId="40F0BBFA" w14:textId="77777777" w:rsidR="003A51F2" w:rsidRPr="009339E0" w:rsidRDefault="003A51F2" w:rsidP="003A51F2">
            <w:pPr>
              <w:pStyle w:val="TableText"/>
            </w:pPr>
            <w:r w:rsidRPr="009339E0">
              <w:t>G2 Post-tx: 22.19 (10.50)</w:t>
            </w:r>
          </w:p>
          <w:p w14:paraId="6E682A27" w14:textId="77777777" w:rsidR="003A51F2" w:rsidRPr="009339E0" w:rsidRDefault="003A51F2" w:rsidP="003A51F2">
            <w:pPr>
              <w:pStyle w:val="TableText"/>
            </w:pPr>
          </w:p>
          <w:p w14:paraId="2D260D2F" w14:textId="5D844F6F" w:rsidR="003A51F2" w:rsidRPr="009339E0" w:rsidRDefault="003A51F2" w:rsidP="003A51F2">
            <w:pPr>
              <w:pStyle w:val="TableText"/>
            </w:pPr>
            <w:r w:rsidRPr="009339E0">
              <w:t xml:space="preserve">Treatment by time interaction = -6.1 (95% CI, -10.7 to -1.6), t (58) = 2.7, </w:t>
            </w:r>
            <w:r w:rsidR="00E67736">
              <w:t>p=</w:t>
            </w:r>
            <w:r w:rsidRPr="009339E0">
              <w:t>0.009, d = 0.55 (95% CI, 0.00 to 1.09), favoring treatment</w:t>
            </w:r>
          </w:p>
          <w:p w14:paraId="27D49706" w14:textId="77777777" w:rsidR="003A51F2" w:rsidRPr="009339E0" w:rsidRDefault="003A51F2" w:rsidP="003A51F2">
            <w:pPr>
              <w:pStyle w:val="TableText"/>
            </w:pPr>
          </w:p>
          <w:p w14:paraId="21B27794" w14:textId="77777777" w:rsidR="003A51F2" w:rsidRPr="009339E0" w:rsidRDefault="003A51F2" w:rsidP="003A51F2">
            <w:pPr>
              <w:pStyle w:val="TableText"/>
            </w:pPr>
            <w:r w:rsidRPr="009339E0">
              <w:t>BAI (ITT)</w:t>
            </w:r>
          </w:p>
          <w:p w14:paraId="56A23DA9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9244E85" w14:textId="77777777" w:rsidR="003A51F2" w:rsidRPr="009339E0" w:rsidRDefault="003A51F2" w:rsidP="003A51F2">
            <w:pPr>
              <w:pStyle w:val="TableText"/>
            </w:pPr>
            <w:r w:rsidRPr="009339E0">
              <w:t>G1 Pre-tx: 23.03 (10.27)</w:t>
            </w:r>
          </w:p>
          <w:p w14:paraId="70E4FAC9" w14:textId="77777777" w:rsidR="003A51F2" w:rsidRPr="009339E0" w:rsidRDefault="003A51F2" w:rsidP="003A51F2">
            <w:pPr>
              <w:pStyle w:val="TableText"/>
            </w:pPr>
            <w:r w:rsidRPr="009339E0">
              <w:t>G1 Post-tx: 13.57 (8.15)</w:t>
            </w:r>
          </w:p>
          <w:p w14:paraId="1B75F33F" w14:textId="37E8415F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1 year: 11.95 (9.33)</w:t>
            </w:r>
          </w:p>
        </w:tc>
        <w:tc>
          <w:tcPr>
            <w:tcW w:w="2250" w:type="dxa"/>
            <w:shd w:val="clear" w:color="auto" w:fill="auto"/>
          </w:tcPr>
          <w:p w14:paraId="1701860A" w14:textId="77777777" w:rsidR="003A51F2" w:rsidRPr="009339E0" w:rsidRDefault="003A51F2" w:rsidP="003A51F2">
            <w:pPr>
              <w:pStyle w:val="TableText"/>
            </w:pPr>
            <w:r w:rsidRPr="009339E0">
              <w:t>QOLI (ITT)</w:t>
            </w:r>
          </w:p>
          <w:p w14:paraId="307FF26B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3783C2F8" w14:textId="77777777" w:rsidR="003A51F2" w:rsidRPr="009339E0" w:rsidRDefault="003A51F2" w:rsidP="003A51F2">
            <w:pPr>
              <w:pStyle w:val="TableText"/>
            </w:pPr>
            <w:r w:rsidRPr="009339E0">
              <w:t>G1 Pre-tx: 0.14 (1.71)</w:t>
            </w:r>
          </w:p>
          <w:p w14:paraId="54DB849A" w14:textId="77777777" w:rsidR="003A51F2" w:rsidRPr="009339E0" w:rsidRDefault="003A51F2" w:rsidP="003A51F2">
            <w:pPr>
              <w:pStyle w:val="TableText"/>
            </w:pPr>
            <w:r w:rsidRPr="009339E0">
              <w:t>G1 Post-tx: 1.15 (1.60)</w:t>
            </w:r>
          </w:p>
          <w:p w14:paraId="047ADFFD" w14:textId="77777777" w:rsidR="003A51F2" w:rsidRPr="009339E0" w:rsidRDefault="003A51F2" w:rsidP="003A51F2">
            <w:pPr>
              <w:pStyle w:val="TableText"/>
            </w:pPr>
          </w:p>
          <w:p w14:paraId="78EFB0CB" w14:textId="77777777" w:rsidR="003A51F2" w:rsidRPr="009339E0" w:rsidRDefault="003A51F2" w:rsidP="003A51F2">
            <w:pPr>
              <w:pStyle w:val="TableText"/>
            </w:pPr>
            <w:r w:rsidRPr="009339E0">
              <w:t>G2 Pre-tx: 0.59 (1.65)</w:t>
            </w:r>
          </w:p>
          <w:p w14:paraId="1E5E4B51" w14:textId="77777777" w:rsidR="003A51F2" w:rsidRPr="009339E0" w:rsidRDefault="003A51F2" w:rsidP="003A51F2">
            <w:pPr>
              <w:pStyle w:val="TableText"/>
            </w:pPr>
            <w:r w:rsidRPr="009339E0">
              <w:t>G2 Post-tx: 0.62 (1.93)</w:t>
            </w:r>
          </w:p>
          <w:p w14:paraId="227C27BD" w14:textId="77777777" w:rsidR="003A51F2" w:rsidRPr="009339E0" w:rsidRDefault="003A51F2" w:rsidP="003A51F2">
            <w:pPr>
              <w:pStyle w:val="TableText"/>
            </w:pPr>
          </w:p>
          <w:p w14:paraId="100D31D0" w14:textId="77777777" w:rsidR="003A51F2" w:rsidRPr="009339E0" w:rsidRDefault="003A51F2" w:rsidP="003A51F2">
            <w:pPr>
              <w:pStyle w:val="TableText"/>
            </w:pPr>
            <w:r w:rsidRPr="009339E0">
              <w:t>Treatment by time interaction = 0.89 (95% CI, 0.26 to 1.51), t (55) = 2.9, P =0.006, d = 0.53 (95% CI, -0.02 to 1.06), favoring treatment</w:t>
            </w:r>
          </w:p>
        </w:tc>
        <w:tc>
          <w:tcPr>
            <w:tcW w:w="1980" w:type="dxa"/>
            <w:shd w:val="clear" w:color="auto" w:fill="auto"/>
          </w:tcPr>
          <w:p w14:paraId="653CBC3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50" w:type="dxa"/>
            <w:shd w:val="clear" w:color="auto" w:fill="auto"/>
          </w:tcPr>
          <w:p w14:paraId="660DB15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43661398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E0A8091" w14:textId="6FEC8249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189"/>
        <w:gridCol w:w="1591"/>
        <w:gridCol w:w="2790"/>
        <w:gridCol w:w="2340"/>
        <w:gridCol w:w="1967"/>
        <w:gridCol w:w="2083"/>
      </w:tblGrid>
      <w:tr w:rsidR="003A51F2" w:rsidRPr="009339E0" w14:paraId="4D2A6B53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2189" w:type="dxa"/>
            <w:hideMark/>
          </w:tcPr>
          <w:p w14:paraId="33F3060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591" w:type="dxa"/>
          </w:tcPr>
          <w:p w14:paraId="0D3C1697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0" w:type="dxa"/>
            <w:hideMark/>
          </w:tcPr>
          <w:p w14:paraId="553B479E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340" w:type="dxa"/>
            <w:hideMark/>
          </w:tcPr>
          <w:p w14:paraId="5E374B0B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67" w:type="dxa"/>
            <w:hideMark/>
          </w:tcPr>
          <w:p w14:paraId="0A46CC40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hideMark/>
          </w:tcPr>
          <w:p w14:paraId="59167243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90AB33D" w14:textId="77777777" w:rsidTr="003A51F2">
        <w:trPr>
          <w:cantSplit/>
        </w:trPr>
        <w:tc>
          <w:tcPr>
            <w:tcW w:w="2189" w:type="dxa"/>
          </w:tcPr>
          <w:p w14:paraId="6F643A13" w14:textId="481CE4F2" w:rsidR="003A51F2" w:rsidRPr="009339E0" w:rsidRDefault="003A51F2" w:rsidP="003A51F2">
            <w:pPr>
              <w:pStyle w:val="TableText"/>
            </w:pPr>
            <w:r w:rsidRPr="009339E0">
              <w:t>Ivarsson et al., 2014</w:t>
            </w:r>
            <w:hyperlink w:anchor="_ENREF_24" w:tooltip="Ivarsson, 2014 #4382" w:history="1">
              <w:r w:rsidR="00C82E3A" w:rsidRPr="009339E0">
                <w:fldChar w:fldCharType="begin">
                  <w:fldData xml:space="preserve">PEVuZE5vdGU+PENpdGU+PEF1dGhvcj5JdmFyc3NvbjwvQXV0aG9yPjxZZWFyPjIwMTQ8L1llYXI+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JdmFyc3NvbjwvQXV0aG9yPjxZZWFyPjIwMTQ8L1llYXI+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4</w:t>
              </w:r>
              <w:r w:rsidR="00C82E3A" w:rsidRPr="009339E0">
                <w:fldChar w:fldCharType="end"/>
              </w:r>
            </w:hyperlink>
          </w:p>
          <w:p w14:paraId="7314CC75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591" w:type="dxa"/>
          </w:tcPr>
          <w:p w14:paraId="7FF4918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90" w:type="dxa"/>
          </w:tcPr>
          <w:p w14:paraId="647FA69B" w14:textId="77777777" w:rsidR="003A51F2" w:rsidRPr="009339E0" w:rsidRDefault="003A51F2" w:rsidP="003A51F2">
            <w:pPr>
              <w:pStyle w:val="TableText"/>
            </w:pPr>
            <w:r w:rsidRPr="009339E0">
              <w:t>G2 Pre-tx: 22.61 (10.51)</w:t>
            </w:r>
          </w:p>
          <w:p w14:paraId="10277BED" w14:textId="77777777" w:rsidR="003A51F2" w:rsidRPr="009339E0" w:rsidRDefault="003A51F2" w:rsidP="003A51F2">
            <w:pPr>
              <w:pStyle w:val="TableText"/>
            </w:pPr>
            <w:r w:rsidRPr="009339E0">
              <w:t>G2 Post-tx: 20.08 (10.26)</w:t>
            </w:r>
          </w:p>
          <w:p w14:paraId="55C9F0FD" w14:textId="77777777" w:rsidR="003A51F2" w:rsidRPr="009339E0" w:rsidRDefault="003A51F2" w:rsidP="003A51F2">
            <w:pPr>
              <w:pStyle w:val="TableText"/>
            </w:pPr>
          </w:p>
          <w:p w14:paraId="3F2EF519" w14:textId="77777777" w:rsidR="003A51F2" w:rsidRPr="009339E0" w:rsidRDefault="003A51F2" w:rsidP="003A51F2">
            <w:pPr>
              <w:pStyle w:val="TableText"/>
            </w:pPr>
            <w:r w:rsidRPr="009339E0">
              <w:t>Treatment by time interaction = -6.2 (95% CI, -10.3 to -2.1), t (55) = 3.0, P =0.004, d = 0.60 (95% CI, 0.04 to 1.13), favoring treatment</w:t>
            </w:r>
          </w:p>
        </w:tc>
        <w:tc>
          <w:tcPr>
            <w:tcW w:w="2340" w:type="dxa"/>
          </w:tcPr>
          <w:p w14:paraId="077D9C1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67" w:type="dxa"/>
          </w:tcPr>
          <w:p w14:paraId="78DA20A7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83" w:type="dxa"/>
          </w:tcPr>
          <w:p w14:paraId="6323A20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3E159544" w14:textId="77777777" w:rsidTr="003A51F2">
        <w:trPr>
          <w:cantSplit/>
        </w:trPr>
        <w:tc>
          <w:tcPr>
            <w:tcW w:w="2189" w:type="dxa"/>
          </w:tcPr>
          <w:p w14:paraId="5A8B11D0" w14:textId="123E3BF8" w:rsidR="003A51F2" w:rsidRPr="009339E0" w:rsidRDefault="003A51F2" w:rsidP="003A51F2">
            <w:pPr>
              <w:pStyle w:val="TableText"/>
            </w:pPr>
            <w:r w:rsidRPr="009339E0">
              <w:t>Johnson et al., 2011</w:t>
            </w:r>
            <w:hyperlink w:anchor="_ENREF_29" w:tooltip="Johnson, 2011 #2312" w:history="1">
              <w:r w:rsidR="00C82E3A" w:rsidRPr="009339E0">
                <w:fldChar w:fldCharType="begin">
                  <w:fldData xml:space="preserve">PEVuZE5vdGU+PENpdGU+PEF1dGhvcj5Kb2huc29uPC9BdXRob3I+PFllYXI+MjAxMTwvWWVhcj48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Kb2huc29uPC9BdXRob3I+PFllYXI+MjAxMTwvWWVhcj48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9</w:t>
              </w:r>
              <w:r w:rsidR="00C82E3A" w:rsidRPr="009339E0">
                <w:fldChar w:fldCharType="end"/>
              </w:r>
            </w:hyperlink>
          </w:p>
          <w:p w14:paraId="24372C8F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591" w:type="dxa"/>
          </w:tcPr>
          <w:p w14:paraId="73B5352D" w14:textId="77777777" w:rsidR="003A51F2" w:rsidRPr="009339E0" w:rsidRDefault="003A51F2" w:rsidP="003A51F2">
            <w:pPr>
              <w:pStyle w:val="TableText"/>
            </w:pPr>
            <w:r w:rsidRPr="009339E0">
              <w:t>G1: CBT-mixed</w:t>
            </w:r>
          </w:p>
          <w:p w14:paraId="09C5E747" w14:textId="77777777" w:rsidR="003A51F2" w:rsidRPr="009339E0" w:rsidRDefault="003A51F2" w:rsidP="003A51F2">
            <w:pPr>
              <w:pStyle w:val="TableText"/>
            </w:pPr>
            <w:r w:rsidRPr="009339E0">
              <w:t>(Psychoeducation and CBT restructuring)</w:t>
            </w:r>
          </w:p>
          <w:p w14:paraId="08463FE0" w14:textId="77777777" w:rsidR="003A51F2" w:rsidRPr="009339E0" w:rsidRDefault="003A51F2" w:rsidP="003A51F2">
            <w:pPr>
              <w:pStyle w:val="TableText"/>
            </w:pPr>
            <w:r w:rsidRPr="009339E0">
              <w:t>G2: UC</w:t>
            </w:r>
          </w:p>
        </w:tc>
        <w:tc>
          <w:tcPr>
            <w:tcW w:w="2790" w:type="dxa"/>
            <w:hideMark/>
          </w:tcPr>
          <w:p w14:paraId="0A0D26E1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3599498D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54A76875" w14:textId="77777777" w:rsidR="003A51F2" w:rsidRPr="009339E0" w:rsidRDefault="003A51F2" w:rsidP="003A51F2">
            <w:pPr>
              <w:pStyle w:val="TableText"/>
            </w:pPr>
            <w:r w:rsidRPr="009339E0">
              <w:t>G1 Pre-tx: 24.17 (9.10)</w:t>
            </w:r>
          </w:p>
          <w:p w14:paraId="355F4039" w14:textId="77777777" w:rsidR="003A51F2" w:rsidRPr="009339E0" w:rsidRDefault="003A51F2" w:rsidP="003A51F2">
            <w:pPr>
              <w:pStyle w:val="TableText"/>
            </w:pPr>
            <w:r w:rsidRPr="009339E0">
              <w:t xml:space="preserve">G1 Post-tx: 10.68 (8.80) </w:t>
            </w:r>
          </w:p>
          <w:p w14:paraId="222F9DE1" w14:textId="77777777" w:rsidR="003A51F2" w:rsidRPr="009339E0" w:rsidRDefault="003A51F2" w:rsidP="003A51F2">
            <w:pPr>
              <w:pStyle w:val="TableText"/>
            </w:pPr>
            <w:r w:rsidRPr="009339E0">
              <w:t>G1 3 mth FU: 11.61 (10.69)</w:t>
            </w:r>
          </w:p>
          <w:p w14:paraId="17C88C0B" w14:textId="77777777" w:rsidR="003A51F2" w:rsidRPr="009339E0" w:rsidRDefault="003A51F2" w:rsidP="003A51F2">
            <w:pPr>
              <w:pStyle w:val="TableText"/>
            </w:pPr>
            <w:r w:rsidRPr="009339E0">
              <w:t>G1 6 mth FU: 8.16 (8.62)</w:t>
            </w:r>
          </w:p>
          <w:p w14:paraId="03B14A88" w14:textId="77777777" w:rsidR="003A51F2" w:rsidRPr="009339E0" w:rsidRDefault="003A51F2" w:rsidP="003A51F2">
            <w:pPr>
              <w:pStyle w:val="TableText"/>
            </w:pPr>
          </w:p>
          <w:p w14:paraId="4384F04A" w14:textId="77777777" w:rsidR="003A51F2" w:rsidRPr="009339E0" w:rsidRDefault="003A51F2" w:rsidP="003A51F2">
            <w:pPr>
              <w:pStyle w:val="TableText"/>
            </w:pPr>
            <w:r w:rsidRPr="009339E0">
              <w:t xml:space="preserve">G2 Pre-tx: 21.89 (11.54) </w:t>
            </w:r>
          </w:p>
          <w:p w14:paraId="5E031927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18.53 (12.12) </w:t>
            </w:r>
          </w:p>
          <w:p w14:paraId="37E8D7F1" w14:textId="77777777" w:rsidR="003A51F2" w:rsidRPr="009339E0" w:rsidRDefault="003A51F2" w:rsidP="003A51F2">
            <w:pPr>
              <w:pStyle w:val="TableText"/>
            </w:pPr>
            <w:r w:rsidRPr="009339E0">
              <w:t xml:space="preserve">G2 3 mth FU: 15.73 (10.90) </w:t>
            </w:r>
          </w:p>
          <w:p w14:paraId="7AB10C2B" w14:textId="77777777" w:rsidR="003A51F2" w:rsidRPr="009339E0" w:rsidRDefault="003A51F2" w:rsidP="003A51F2">
            <w:pPr>
              <w:pStyle w:val="TableText"/>
            </w:pPr>
            <w:r w:rsidRPr="009339E0">
              <w:t xml:space="preserve">G2 6 mth FU: 12.85 (11.87) </w:t>
            </w:r>
          </w:p>
          <w:p w14:paraId="752CC2BB" w14:textId="77777777" w:rsidR="003A51F2" w:rsidRPr="009339E0" w:rsidRDefault="003A51F2" w:rsidP="003A51F2">
            <w:pPr>
              <w:pStyle w:val="TableText"/>
            </w:pPr>
          </w:p>
          <w:p w14:paraId="51377C8A" w14:textId="77777777" w:rsidR="003A51F2" w:rsidRPr="009339E0" w:rsidRDefault="003A51F2" w:rsidP="003A51F2">
            <w:pPr>
              <w:pStyle w:val="TableText"/>
            </w:pPr>
            <w:r w:rsidRPr="009339E0">
              <w:t>Time effect, p&lt;0.0001</w:t>
            </w:r>
          </w:p>
          <w:p w14:paraId="58B196AB" w14:textId="77777777" w:rsidR="003A51F2" w:rsidRPr="009339E0" w:rsidRDefault="003A51F2" w:rsidP="003A51F2">
            <w:pPr>
              <w:pStyle w:val="TableText"/>
            </w:pPr>
            <w:r w:rsidRPr="009339E0">
              <w:t>Treatment effect, p&lt;0.01</w:t>
            </w:r>
          </w:p>
        </w:tc>
        <w:tc>
          <w:tcPr>
            <w:tcW w:w="2340" w:type="dxa"/>
            <w:hideMark/>
          </w:tcPr>
          <w:p w14:paraId="2FEE047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67" w:type="dxa"/>
            <w:hideMark/>
          </w:tcPr>
          <w:p w14:paraId="592E747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3" w:type="dxa"/>
            <w:hideMark/>
          </w:tcPr>
          <w:p w14:paraId="6635EEC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0EF20DC4" w14:textId="77777777" w:rsidTr="003A51F2">
        <w:trPr>
          <w:cantSplit/>
        </w:trPr>
        <w:tc>
          <w:tcPr>
            <w:tcW w:w="2189" w:type="dxa"/>
          </w:tcPr>
          <w:p w14:paraId="5D0C3728" w14:textId="1C06E539" w:rsidR="003A51F2" w:rsidRPr="009339E0" w:rsidRDefault="003A51F2" w:rsidP="003A51F2">
            <w:pPr>
              <w:pStyle w:val="TableText"/>
            </w:pPr>
            <w:r w:rsidRPr="009339E0">
              <w:t>Kearney et al., 2013</w:t>
            </w:r>
            <w:hyperlink w:anchor="_ENREF_159" w:tooltip="Kearney, 2013 #5423" w:history="1">
              <w:r w:rsidR="00C82E3A" w:rsidRPr="009339E0">
                <w:fldChar w:fldCharType="begin">
                  <w:fldData xml:space="preserve">PEVuZE5vdGU+PENpdGU+PEF1dGhvcj5LZWFybmV5PC9BdXRob3I+PFllYXI+MjAxMzwvWWVhcj48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LZWFybmV5PC9BdXRob3I+PFllYXI+MjAxMzwvWWVhcj48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59</w:t>
              </w:r>
              <w:r w:rsidR="00C82E3A" w:rsidRPr="009339E0">
                <w:fldChar w:fldCharType="end"/>
              </w:r>
            </w:hyperlink>
          </w:p>
        </w:tc>
        <w:tc>
          <w:tcPr>
            <w:tcW w:w="1591" w:type="dxa"/>
          </w:tcPr>
          <w:p w14:paraId="38ACD120" w14:textId="77777777" w:rsidR="003A51F2" w:rsidRPr="009339E0" w:rsidRDefault="003A51F2" w:rsidP="003A51F2">
            <w:pPr>
              <w:pStyle w:val="TableText"/>
            </w:pPr>
            <w:r w:rsidRPr="009339E0">
              <w:t>G1: MBSR+TAU</w:t>
            </w:r>
            <w:r w:rsidRPr="009339E0">
              <w:br/>
              <w:t>G2: TAU (VHA health system)</w:t>
            </w:r>
          </w:p>
        </w:tc>
        <w:tc>
          <w:tcPr>
            <w:tcW w:w="2790" w:type="dxa"/>
          </w:tcPr>
          <w:p w14:paraId="58DF7910" w14:textId="77777777" w:rsidR="003A51F2" w:rsidRPr="009339E0" w:rsidRDefault="003A51F2" w:rsidP="003A51F2">
            <w:pPr>
              <w:pStyle w:val="TableText"/>
            </w:pPr>
            <w:r w:rsidRPr="009339E0">
              <w:t xml:space="preserve">PHQ-9 </w:t>
            </w:r>
          </w:p>
          <w:p w14:paraId="10343CBF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15.92 (6)</w:t>
            </w:r>
          </w:p>
          <w:p w14:paraId="3F0B2E5F" w14:textId="77777777" w:rsidR="003A51F2" w:rsidRPr="009339E0" w:rsidRDefault="003A51F2" w:rsidP="003A51F2">
            <w:pPr>
              <w:pStyle w:val="TableText"/>
            </w:pPr>
            <w:r w:rsidRPr="009339E0">
              <w:t>G1 Post-tx: 12 (6)</w:t>
            </w:r>
          </w:p>
          <w:p w14:paraId="2AFEDB30" w14:textId="77777777" w:rsidR="003A51F2" w:rsidRPr="009339E0" w:rsidRDefault="003A51F2" w:rsidP="003A51F2">
            <w:pPr>
              <w:pStyle w:val="TableText"/>
            </w:pPr>
            <w:r w:rsidRPr="009339E0">
              <w:t>G1 4 month followup: 12.39 (6)</w:t>
            </w:r>
          </w:p>
          <w:p w14:paraId="0E2B90C4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16.55 (5)</w:t>
            </w:r>
            <w:r w:rsidRPr="009339E0">
              <w:br/>
              <w:t>G2 Post-tx: 15.45 (5)</w:t>
            </w:r>
            <w:r w:rsidRPr="009339E0">
              <w:br/>
              <w:t>G2 4 Month: 15.61 (6)</w:t>
            </w:r>
            <w:r w:rsidRPr="009339E0">
              <w:br/>
            </w:r>
            <w:r w:rsidRPr="009339E0">
              <w:br/>
              <w:t>Post-tx, Between group:</w:t>
            </w:r>
            <w:r w:rsidRPr="009339E0">
              <w:br/>
              <w:t>d = -.62 (95%, CI, -1.24 to 0)</w:t>
            </w:r>
            <w:r w:rsidRPr="009339E0">
              <w:br/>
              <w:t>4 months, between group: d = -0.55 (95% CI, -1.18 to .08)</w:t>
            </w:r>
          </w:p>
          <w:p w14:paraId="385D57E4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340" w:type="dxa"/>
          </w:tcPr>
          <w:p w14:paraId="70019181" w14:textId="77777777" w:rsidR="003A51F2" w:rsidRPr="009339E0" w:rsidRDefault="003A51F2" w:rsidP="003A51F2">
            <w:pPr>
              <w:pStyle w:val="TableText"/>
            </w:pPr>
            <w:r w:rsidRPr="009339E0">
              <w:t xml:space="preserve">SF-8-MCS </w:t>
            </w:r>
          </w:p>
          <w:p w14:paraId="0737ED3D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30.87 (9)</w:t>
            </w:r>
          </w:p>
          <w:p w14:paraId="0794FBE1" w14:textId="77777777" w:rsidR="003A51F2" w:rsidRPr="009339E0" w:rsidRDefault="003A51F2" w:rsidP="003A51F2">
            <w:pPr>
              <w:pStyle w:val="TableText"/>
            </w:pPr>
            <w:r w:rsidRPr="009339E0">
              <w:t>G1 Post-tx: 38.27 (10)</w:t>
            </w:r>
          </w:p>
          <w:p w14:paraId="798F9B7C" w14:textId="77777777" w:rsidR="003A51F2" w:rsidRPr="009339E0" w:rsidRDefault="003A51F2" w:rsidP="003A51F2">
            <w:pPr>
              <w:pStyle w:val="TableText"/>
            </w:pPr>
            <w:r w:rsidRPr="009339E0">
              <w:t>G1 4 month followup: 37.46 (10)</w:t>
            </w:r>
          </w:p>
          <w:p w14:paraId="154CDF75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30.41 (8)</w:t>
            </w:r>
            <w:r w:rsidRPr="009339E0">
              <w:br/>
              <w:t>G2 Post-tx: 31.4 (10)</w:t>
            </w:r>
            <w:r w:rsidRPr="009339E0">
              <w:br/>
              <w:t>G2 4 Month: 62.17 (7)</w:t>
            </w:r>
            <w:r w:rsidRPr="009339E0">
              <w:br/>
            </w:r>
            <w:r w:rsidRPr="009339E0">
              <w:br/>
              <w:t>Post-tx, Between group: d = 0.69 (95% CI, 0.07 to 1.32)</w:t>
            </w:r>
            <w:r w:rsidRPr="009339E0">
              <w:br/>
              <w:t>4 months, Between group = d = .57 (95% CI, -.06 to 1.2)</w:t>
            </w:r>
          </w:p>
        </w:tc>
        <w:tc>
          <w:tcPr>
            <w:tcW w:w="1967" w:type="dxa"/>
          </w:tcPr>
          <w:p w14:paraId="4125454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83" w:type="dxa"/>
          </w:tcPr>
          <w:p w14:paraId="4DDF69FE" w14:textId="77777777" w:rsidR="003A51F2" w:rsidRPr="009339E0" w:rsidRDefault="003A51F2" w:rsidP="003A51F2">
            <w:pPr>
              <w:pStyle w:val="TableText"/>
            </w:pPr>
            <w:r w:rsidRPr="009339E0">
              <w:rPr>
                <w:rFonts w:ascii="Calibri" w:hAnsi="Calibri"/>
              </w:rPr>
              <w:t>NR</w:t>
            </w:r>
          </w:p>
        </w:tc>
      </w:tr>
    </w:tbl>
    <w:p w14:paraId="7706DF88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5DBA619C" w14:textId="5F4F1A29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189"/>
        <w:gridCol w:w="1591"/>
        <w:gridCol w:w="2790"/>
        <w:gridCol w:w="2340"/>
        <w:gridCol w:w="1967"/>
        <w:gridCol w:w="2083"/>
      </w:tblGrid>
      <w:tr w:rsidR="003A51F2" w:rsidRPr="009339E0" w14:paraId="0B7B0788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2189" w:type="dxa"/>
            <w:hideMark/>
          </w:tcPr>
          <w:p w14:paraId="523F8B97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591" w:type="dxa"/>
          </w:tcPr>
          <w:p w14:paraId="6ADB0B9A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0" w:type="dxa"/>
            <w:hideMark/>
          </w:tcPr>
          <w:p w14:paraId="7058F46D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340" w:type="dxa"/>
            <w:hideMark/>
          </w:tcPr>
          <w:p w14:paraId="1FA5DF94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67" w:type="dxa"/>
            <w:hideMark/>
          </w:tcPr>
          <w:p w14:paraId="397EEC7C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hideMark/>
          </w:tcPr>
          <w:p w14:paraId="554321F8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2368201" w14:textId="77777777" w:rsidTr="003A51F2">
        <w:trPr>
          <w:cantSplit/>
        </w:trPr>
        <w:tc>
          <w:tcPr>
            <w:tcW w:w="2189" w:type="dxa"/>
          </w:tcPr>
          <w:p w14:paraId="09DC971E" w14:textId="230B4C8B" w:rsidR="003A51F2" w:rsidRPr="009339E0" w:rsidRDefault="003A51F2" w:rsidP="003A51F2">
            <w:pPr>
              <w:pStyle w:val="TableText"/>
            </w:pPr>
            <w:r w:rsidRPr="009339E0">
              <w:t>Kearney et al., 2013</w:t>
            </w:r>
            <w:hyperlink w:anchor="_ENREF_159" w:tooltip="Kearney, 2013 #5423" w:history="1">
              <w:r w:rsidR="00C82E3A" w:rsidRPr="009339E0">
                <w:fldChar w:fldCharType="begin">
                  <w:fldData xml:space="preserve">PEVuZE5vdGU+PENpdGU+PEF1dGhvcj5LZWFybmV5PC9BdXRob3I+PFllYXI+MjAxMzwvWWVhcj48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LZWFybmV5PC9BdXRob3I+PFllYXI+MjAxMzwvWWVhcj48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59</w:t>
              </w:r>
              <w:r w:rsidR="00C82E3A" w:rsidRPr="009339E0">
                <w:fldChar w:fldCharType="end"/>
              </w:r>
            </w:hyperlink>
          </w:p>
          <w:p w14:paraId="6E9E21E7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591" w:type="dxa"/>
          </w:tcPr>
          <w:p w14:paraId="43878A1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90" w:type="dxa"/>
          </w:tcPr>
          <w:p w14:paraId="41CA434A" w14:textId="77777777" w:rsidR="003A51F2" w:rsidRPr="009339E0" w:rsidRDefault="003A51F2" w:rsidP="003A51F2">
            <w:pPr>
              <w:pStyle w:val="TableText"/>
            </w:pPr>
            <w:r w:rsidRPr="009339E0">
              <w:t xml:space="preserve">BADS </w:t>
            </w:r>
          </w:p>
          <w:p w14:paraId="07845609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65.38 (20)</w:t>
            </w:r>
          </w:p>
          <w:p w14:paraId="7AE55D2D" w14:textId="77777777" w:rsidR="003A51F2" w:rsidRPr="009339E0" w:rsidRDefault="003A51F2" w:rsidP="003A51F2">
            <w:pPr>
              <w:pStyle w:val="TableText"/>
            </w:pPr>
            <w:r w:rsidRPr="009339E0">
              <w:t>Posttx Mindfulness: 75.33 (26)</w:t>
            </w:r>
          </w:p>
          <w:p w14:paraId="4C34733E" w14:textId="77777777" w:rsidR="003A51F2" w:rsidRPr="009339E0" w:rsidRDefault="003A51F2" w:rsidP="003A51F2">
            <w:pPr>
              <w:pStyle w:val="TableText"/>
            </w:pPr>
            <w:r w:rsidRPr="009339E0">
              <w:t>4 month Mindfulness: 76.39 (25)</w:t>
            </w:r>
          </w:p>
          <w:p w14:paraId="133600F2" w14:textId="77777777" w:rsidR="003A51F2" w:rsidRPr="009339E0" w:rsidRDefault="003A51F2" w:rsidP="003A51F2">
            <w:pPr>
              <w:pStyle w:val="TableText"/>
            </w:pPr>
            <w:r w:rsidRPr="009339E0">
              <w:br/>
              <w:t>Pretx TAU: 65.71 (21)</w:t>
            </w:r>
            <w:r w:rsidRPr="009339E0">
              <w:br/>
              <w:t>Posttx TAU: 64.21 (15)</w:t>
            </w:r>
            <w:r w:rsidRPr="009339E0">
              <w:br/>
              <w:t>4 Month TAU: 65.68 (19)</w:t>
            </w:r>
            <w:r w:rsidRPr="009339E0">
              <w:br/>
            </w:r>
            <w:r w:rsidRPr="009339E0">
              <w:br/>
              <w:t>Post-tx, Between group: d = 0.52 (95% CI, -.11 to 1.15)</w:t>
            </w:r>
            <w:r w:rsidRPr="009339E0">
              <w:br/>
              <w:t>4 months, Between group: d = 0.47 (95% CI, -0.15 to 1.09)</w:t>
            </w:r>
            <w:r w:rsidRPr="009339E0">
              <w:br/>
            </w:r>
          </w:p>
        </w:tc>
        <w:tc>
          <w:tcPr>
            <w:tcW w:w="2340" w:type="dxa"/>
          </w:tcPr>
          <w:p w14:paraId="19CEFB37" w14:textId="77777777" w:rsidR="003A51F2" w:rsidRPr="009339E0" w:rsidRDefault="003A51F2" w:rsidP="003A51F2">
            <w:pPr>
              <w:pStyle w:val="TableText"/>
            </w:pPr>
            <w:r w:rsidRPr="009339E0">
              <w:t>Clinically meaningful change (&gt;=10 points) at PostTx:</w:t>
            </w:r>
            <w:r w:rsidRPr="009339E0">
              <w:br/>
              <w:t>Mindfulness: 12 (57.1%)</w:t>
            </w:r>
            <w:r w:rsidRPr="009339E0">
              <w:br/>
              <w:t>TAU: 5 (25%)</w:t>
            </w:r>
            <w:r w:rsidRPr="009339E0">
              <w:br/>
              <w:t>Clinically meaningful change (&gt;=10 points) at 4months:</w:t>
            </w:r>
            <w:r w:rsidRPr="009339E0">
              <w:br/>
              <w:t>Mindfulness: 8 (36.4%)</w:t>
            </w:r>
            <w:r w:rsidRPr="009339E0">
              <w:br/>
              <w:t>TAU: 1 (25.6%)</w:t>
            </w:r>
            <w:r w:rsidRPr="009339E0">
              <w:br/>
            </w:r>
            <w:r w:rsidRPr="009339E0">
              <w:br/>
              <w:t xml:space="preserve">SF-8-PCS </w:t>
            </w:r>
          </w:p>
          <w:p w14:paraId="34882268" w14:textId="77777777" w:rsidR="003A51F2" w:rsidRPr="009339E0" w:rsidRDefault="003A51F2" w:rsidP="003A51F2">
            <w:pPr>
              <w:pStyle w:val="TableText"/>
            </w:pPr>
            <w:r w:rsidRPr="009339E0">
              <w:t>G1 Pre-tx: 43.43 (10)</w:t>
            </w:r>
          </w:p>
          <w:p w14:paraId="659CB6D0" w14:textId="77777777" w:rsidR="003A51F2" w:rsidRPr="009339E0" w:rsidRDefault="003A51F2" w:rsidP="003A51F2">
            <w:pPr>
              <w:pStyle w:val="TableText"/>
            </w:pPr>
            <w:r w:rsidRPr="009339E0">
              <w:t>G2 Post-tx: 41.42 (10)</w:t>
            </w:r>
          </w:p>
          <w:p w14:paraId="481E2AE5" w14:textId="77777777" w:rsidR="003A51F2" w:rsidRPr="009339E0" w:rsidRDefault="003A51F2" w:rsidP="003A51F2">
            <w:pPr>
              <w:pStyle w:val="TableText"/>
            </w:pPr>
            <w:r w:rsidRPr="009339E0">
              <w:t>G1 4 month followup: 43.53 (10)</w:t>
            </w:r>
          </w:p>
          <w:p w14:paraId="48606B28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32.02 (10)</w:t>
            </w:r>
          </w:p>
          <w:p w14:paraId="35FBC0D0" w14:textId="77777777" w:rsidR="003A51F2" w:rsidRPr="009339E0" w:rsidRDefault="003A51F2" w:rsidP="003A51F2">
            <w:pPr>
              <w:pStyle w:val="TableText"/>
            </w:pPr>
            <w:r w:rsidRPr="009339E0">
              <w:t>G2 Post-tx: 37.29 (11)</w:t>
            </w:r>
            <w:r w:rsidRPr="009339E0">
              <w:br/>
              <w:t>G2 4 Month followup: 36.60 (9)</w:t>
            </w:r>
            <w:r w:rsidRPr="009339E0">
              <w:br/>
            </w:r>
            <w:r w:rsidRPr="009339E0">
              <w:br/>
              <w:t xml:space="preserve">Post-tx, Between group: d = 0.39 (95% CI, -0.22 to 1) </w:t>
            </w:r>
            <w:r w:rsidRPr="009339E0">
              <w:br/>
              <w:t>4 months, Between group: d = 0.73 (95% CI, 0.09 to 1.31</w:t>
            </w:r>
          </w:p>
        </w:tc>
        <w:tc>
          <w:tcPr>
            <w:tcW w:w="1967" w:type="dxa"/>
          </w:tcPr>
          <w:p w14:paraId="1620B8E4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83" w:type="dxa"/>
          </w:tcPr>
          <w:p w14:paraId="0061C7B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4414DBD0" w14:textId="77777777" w:rsidTr="003A51F2">
        <w:trPr>
          <w:cantSplit/>
        </w:trPr>
        <w:tc>
          <w:tcPr>
            <w:tcW w:w="2189" w:type="dxa"/>
          </w:tcPr>
          <w:p w14:paraId="40263CC0" w14:textId="06DBAA13" w:rsidR="003A51F2" w:rsidRPr="009339E0" w:rsidRDefault="003A51F2" w:rsidP="003A51F2">
            <w:pPr>
              <w:pStyle w:val="TableText"/>
            </w:pPr>
            <w:r w:rsidRPr="009339E0">
              <w:t>Krakow et al., 2001</w:t>
            </w:r>
            <w:hyperlink w:anchor="_ENREF_52" w:tooltip="Krakow, 2001 #982" w:history="1">
              <w:r w:rsidR="00C82E3A" w:rsidRPr="009339E0">
                <w:fldChar w:fldCharType="begin">
                  <w:fldData xml:space="preserve">PEVuZE5vdGU+PENpdGU+PEF1dGhvcj5LcmFrb3c8L0F1dGhvcj48WWVhcj4yMDAxPC9ZZWFyPjxS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LcmFrb3c8L0F1dGhvcj48WWVhcj4yMDAxPC9ZZWFyPjxS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2</w:t>
              </w:r>
              <w:r w:rsidR="00C82E3A" w:rsidRPr="009339E0">
                <w:fldChar w:fldCharType="end"/>
              </w:r>
            </w:hyperlink>
          </w:p>
          <w:p w14:paraId="15F5788E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591" w:type="dxa"/>
          </w:tcPr>
          <w:p w14:paraId="051E9B28" w14:textId="77777777" w:rsidR="003A51F2" w:rsidRPr="009339E0" w:rsidRDefault="003A51F2" w:rsidP="003A51F2">
            <w:pPr>
              <w:pStyle w:val="TableText"/>
            </w:pPr>
            <w:r w:rsidRPr="009339E0">
              <w:t xml:space="preserve">G1: IRT </w:t>
            </w:r>
          </w:p>
          <w:p w14:paraId="02331085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790" w:type="dxa"/>
            <w:hideMark/>
          </w:tcPr>
          <w:p w14:paraId="7C0D80A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  <w:hideMark/>
          </w:tcPr>
          <w:p w14:paraId="2D0C70D1" w14:textId="77777777" w:rsidR="003A51F2" w:rsidRPr="009339E0" w:rsidRDefault="003A51F2" w:rsidP="003A51F2">
            <w:pPr>
              <w:pStyle w:val="TableText"/>
            </w:pPr>
            <w:r w:rsidRPr="009339E0">
              <w:t>SF-36: no significant changes for either group (results not provided)</w:t>
            </w:r>
          </w:p>
        </w:tc>
        <w:tc>
          <w:tcPr>
            <w:tcW w:w="1967" w:type="dxa"/>
            <w:hideMark/>
          </w:tcPr>
          <w:p w14:paraId="5150C1B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3" w:type="dxa"/>
            <w:hideMark/>
          </w:tcPr>
          <w:p w14:paraId="22236CE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6F419FDD" w14:textId="77777777" w:rsidR="003A51F2" w:rsidRPr="009339E0" w:rsidRDefault="003A51F2" w:rsidP="003A51F2"/>
    <w:p w14:paraId="439ED14E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ED06617" w14:textId="78AB899B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484"/>
        <w:gridCol w:w="2127"/>
        <w:gridCol w:w="2959"/>
        <w:gridCol w:w="2340"/>
        <w:gridCol w:w="1905"/>
        <w:gridCol w:w="2145"/>
      </w:tblGrid>
      <w:tr w:rsidR="003A51F2" w:rsidRPr="009339E0" w14:paraId="475AD4A1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8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BE96881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12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245B0923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95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37A493F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558E54F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0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E61BF00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14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6E9186C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1E20B0C" w14:textId="77777777" w:rsidTr="003A51F2">
        <w:trPr>
          <w:cantSplit/>
        </w:trPr>
        <w:tc>
          <w:tcPr>
            <w:tcW w:w="14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029C05D3" w14:textId="0F294713" w:rsidR="003A51F2" w:rsidRPr="009339E0" w:rsidRDefault="003A51F2" w:rsidP="003A51F2">
            <w:pPr>
              <w:pStyle w:val="TableText"/>
            </w:pPr>
            <w:r w:rsidRPr="009339E0">
              <w:t xml:space="preserve">Krystal et al., 2011 </w:t>
            </w:r>
            <w:hyperlink w:anchor="_ENREF_85" w:tooltip="Krystal, 2011 #2" w:history="1">
              <w:r w:rsidR="00C82E3A" w:rsidRPr="009339E0">
                <w:fldChar w:fldCharType="begin">
                  <w:fldData xml:space="preserve">PEVuZE5vdGU+PENpdGU+PEF1dGhvcj5LcnlzdGFsPC9BdXRob3I+PFllYXI+MjAxMTwvWWVhcj48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LcnlzdGFsPC9BdXRob3I+PFllYXI+MjAxMTwvWWVhcj48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85</w:t>
              </w:r>
              <w:r w:rsidR="00C82E3A" w:rsidRPr="009339E0">
                <w:fldChar w:fldCharType="end"/>
              </w:r>
            </w:hyperlink>
          </w:p>
          <w:p w14:paraId="36982141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127" w:type="dxa"/>
          </w:tcPr>
          <w:p w14:paraId="05409DE6" w14:textId="77777777" w:rsidR="003A51F2" w:rsidRPr="009339E0" w:rsidRDefault="003A51F2" w:rsidP="003A51F2">
            <w:pPr>
              <w:pStyle w:val="TableText"/>
            </w:pPr>
            <w:r w:rsidRPr="009339E0">
              <w:t>G1; Risperidone</w:t>
            </w:r>
          </w:p>
          <w:p w14:paraId="1AF63E86" w14:textId="77777777" w:rsidR="003A51F2" w:rsidRPr="009339E0" w:rsidRDefault="003A51F2" w:rsidP="003A51F2">
            <w:pPr>
              <w:pStyle w:val="TableText"/>
            </w:pPr>
            <w:r w:rsidRPr="009339E0">
              <w:t>1 to 4 mg/day</w:t>
            </w:r>
          </w:p>
          <w:p w14:paraId="73C95678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95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E0737DA" w14:textId="77777777" w:rsidR="003A51F2" w:rsidRPr="009339E0" w:rsidRDefault="003A51F2" w:rsidP="003A51F2">
            <w:pPr>
              <w:pStyle w:val="TableText"/>
            </w:pPr>
            <w:r w:rsidRPr="009339E0">
              <w:t>HAMA</w:t>
            </w:r>
          </w:p>
          <w:p w14:paraId="45F65C38" w14:textId="77777777" w:rsidR="003A51F2" w:rsidRPr="009339E0" w:rsidRDefault="003A51F2" w:rsidP="003A51F2">
            <w:pPr>
              <w:pStyle w:val="TableText"/>
            </w:pPr>
            <w:r w:rsidRPr="009339E0">
              <w:t>Mean Difference (95% CI) 1.16 (-0.18 to 2.51)</w:t>
            </w:r>
            <w:r w:rsidRPr="009339E0">
              <w:br/>
              <w:t>p=0.9</w:t>
            </w:r>
            <w:r w:rsidRPr="009339E0">
              <w:br/>
            </w:r>
            <w:r w:rsidRPr="009339E0">
              <w:br/>
              <w:t>MADRS</w:t>
            </w:r>
          </w:p>
          <w:p w14:paraId="173CA8C3" w14:textId="77777777" w:rsidR="003A51F2" w:rsidRPr="009339E0" w:rsidRDefault="003A51F2" w:rsidP="003A51F2">
            <w:pPr>
              <w:pStyle w:val="TableText"/>
            </w:pPr>
            <w:r w:rsidRPr="009339E0">
              <w:t xml:space="preserve">Mean Difference (95% CI) </w:t>
            </w:r>
          </w:p>
          <w:p w14:paraId="0D230135" w14:textId="77777777" w:rsidR="003A51F2" w:rsidRPr="009339E0" w:rsidRDefault="003A51F2" w:rsidP="003A51F2">
            <w:pPr>
              <w:pStyle w:val="TableText"/>
            </w:pPr>
            <w:r w:rsidRPr="009339E0">
              <w:t xml:space="preserve">1.19 </w:t>
            </w:r>
            <w:r w:rsidRPr="009339E0">
              <w:br/>
              <w:t>(-.029 to 2.68)</w:t>
            </w:r>
            <w:r w:rsidRPr="009339E0">
              <w:br/>
              <w:t>p=0.09</w:t>
            </w:r>
            <w:r w:rsidRPr="009339E0">
              <w:br/>
            </w:r>
            <w:r w:rsidRPr="009339E0">
              <w:br/>
              <w:t>PANNSS</w:t>
            </w:r>
          </w:p>
          <w:p w14:paraId="12F202DB" w14:textId="77777777" w:rsidR="003A51F2" w:rsidRPr="009339E0" w:rsidRDefault="003A51F2" w:rsidP="003A51F2">
            <w:pPr>
              <w:pStyle w:val="TableText"/>
            </w:pPr>
            <w:r w:rsidRPr="009339E0">
              <w:t>Mean Difference (95% CI)</w:t>
            </w:r>
            <w:r w:rsidRPr="009339E0">
              <w:br/>
              <w:t xml:space="preserve">-0.21 (-2.37 to 1.96) </w:t>
            </w:r>
            <w:r w:rsidRPr="009339E0">
              <w:br/>
              <w:t>p=0.85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96452AA" w14:textId="77777777" w:rsidR="003A51F2" w:rsidRPr="009339E0" w:rsidRDefault="003A51F2" w:rsidP="003A51F2">
            <w:pPr>
              <w:pStyle w:val="TableText"/>
            </w:pPr>
            <w:r w:rsidRPr="009339E0">
              <w:t>BLSI</w:t>
            </w:r>
          </w:p>
          <w:p w14:paraId="48C42C0F" w14:textId="77777777" w:rsidR="003A51F2" w:rsidRPr="009339E0" w:rsidRDefault="003A51F2" w:rsidP="003A51F2">
            <w:pPr>
              <w:pStyle w:val="TableText"/>
            </w:pPr>
            <w:r w:rsidRPr="009339E0">
              <w:t>Mean Difference (95% CI)</w:t>
            </w:r>
          </w:p>
          <w:p w14:paraId="28DB0F4C" w14:textId="77777777" w:rsidR="003A51F2" w:rsidRPr="009339E0" w:rsidRDefault="003A51F2" w:rsidP="003A51F2">
            <w:pPr>
              <w:pStyle w:val="TableText"/>
            </w:pPr>
            <w:r w:rsidRPr="009339E0">
              <w:t xml:space="preserve"> -0.32 (-4.04 to 3.40)</w:t>
            </w:r>
            <w:r w:rsidRPr="009339E0">
              <w:br/>
              <w:t>p=0.87</w:t>
            </w:r>
          </w:p>
          <w:p w14:paraId="76E693E6" w14:textId="77777777" w:rsidR="003A51F2" w:rsidRPr="009339E0" w:rsidRDefault="003A51F2" w:rsidP="003A51F2">
            <w:pPr>
              <w:pStyle w:val="TableText"/>
            </w:pPr>
          </w:p>
          <w:p w14:paraId="06C4CEBA" w14:textId="77777777" w:rsidR="003A51F2" w:rsidRPr="009339E0" w:rsidRDefault="003A51F2" w:rsidP="003A51F2">
            <w:pPr>
              <w:pStyle w:val="TableText"/>
            </w:pPr>
            <w:r w:rsidRPr="009339E0">
              <w:t>SF-36V PCS</w:t>
            </w:r>
          </w:p>
          <w:p w14:paraId="473B65E6" w14:textId="77777777" w:rsidR="003A51F2" w:rsidRPr="009339E0" w:rsidRDefault="003A51F2" w:rsidP="003A51F2">
            <w:pPr>
              <w:pStyle w:val="TableText"/>
            </w:pPr>
            <w:r w:rsidRPr="009339E0">
              <w:t xml:space="preserve">Mean Difference (95% CI) </w:t>
            </w:r>
            <w:r w:rsidRPr="009339E0">
              <w:br/>
              <w:t>-1.13 (-2.58 to 0.32)</w:t>
            </w:r>
            <w:r w:rsidRPr="009339E0">
              <w:br/>
              <w:t>p=0.13</w:t>
            </w:r>
            <w:r w:rsidRPr="009339E0">
              <w:br/>
            </w:r>
            <w:r w:rsidRPr="009339E0">
              <w:br/>
              <w:t>SF-36V MCS</w:t>
            </w:r>
          </w:p>
          <w:p w14:paraId="4CC10876" w14:textId="77777777" w:rsidR="003A51F2" w:rsidRPr="009339E0" w:rsidRDefault="003A51F2" w:rsidP="003A51F2">
            <w:pPr>
              <w:pStyle w:val="TableText"/>
            </w:pPr>
            <w:r w:rsidRPr="009339E0">
              <w:t xml:space="preserve">Mean Difference (95% CI) </w:t>
            </w:r>
          </w:p>
          <w:p w14:paraId="246E83E4" w14:textId="77777777" w:rsidR="003A51F2" w:rsidRPr="009339E0" w:rsidRDefault="003A51F2" w:rsidP="003A51F2">
            <w:pPr>
              <w:pStyle w:val="TableText"/>
            </w:pPr>
            <w:r w:rsidRPr="009339E0">
              <w:t>-0.26 (-2.13 to 1.61)</w:t>
            </w:r>
            <w:r w:rsidRPr="009339E0">
              <w:br/>
              <w:t>p=0.79</w:t>
            </w:r>
          </w:p>
        </w:tc>
        <w:tc>
          <w:tcPr>
            <w:tcW w:w="190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EC6805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4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0358FF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76E292AE" w14:textId="77777777" w:rsidTr="003A51F2">
        <w:trPr>
          <w:cantSplit/>
        </w:trPr>
        <w:tc>
          <w:tcPr>
            <w:tcW w:w="14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57CE83EE" w14:textId="4CBA076B" w:rsidR="003A51F2" w:rsidRPr="009339E0" w:rsidRDefault="003A51F2" w:rsidP="003A51F2">
            <w:pPr>
              <w:pStyle w:val="TableText"/>
            </w:pPr>
            <w:r w:rsidRPr="009339E0">
              <w:t>Kubany et al., 2003</w:t>
            </w:r>
            <w:hyperlink w:anchor="_ENREF_35" w:tooltip="Kubany, 2003 #884" w:history="1">
              <w:r w:rsidR="00C82E3A" w:rsidRPr="009339E0">
                <w:fldChar w:fldCharType="begin">
                  <w:fldData xml:space="preserve">PEVuZE5vdGU+PENpdGU+PEF1dGhvcj5LdWJhbnk8L0F1dGhvcj48WWVhcj4yMDAzPC9ZZWFyPjxS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LdWJhbnk8L0F1dGhvcj48WWVhcj4yMDAzPC9ZZWFyPjxS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5</w:t>
              </w:r>
              <w:r w:rsidR="00C82E3A" w:rsidRPr="009339E0">
                <w:fldChar w:fldCharType="end"/>
              </w:r>
            </w:hyperlink>
          </w:p>
          <w:p w14:paraId="28A820A0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127" w:type="dxa"/>
          </w:tcPr>
          <w:p w14:paraId="54F85877" w14:textId="77777777" w:rsidR="003A51F2" w:rsidRPr="009339E0" w:rsidRDefault="003A51F2" w:rsidP="003A51F2">
            <w:pPr>
              <w:pStyle w:val="TableText"/>
            </w:pPr>
            <w:r w:rsidRPr="009339E0">
              <w:t>G1: CBT, cognitive restructuring</w:t>
            </w:r>
          </w:p>
          <w:p w14:paraId="5666ABDD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95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BDC26EF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  <w:r w:rsidRPr="009339E0">
              <w:br/>
              <w:t>G1 Mean Change from Baseline (95% CI): 70.8</w:t>
            </w:r>
            <w:r w:rsidRPr="009339E0">
              <w:br/>
              <w:t>p&lt;.05</w:t>
            </w:r>
            <w:r w:rsidRPr="009339E0">
              <w:br/>
              <w:t>G2 Mean Change from Baseline (95% CI): 67.5 (pretherapy 1); 64.5 (pretherapy 2)</w:t>
            </w:r>
            <w:r w:rsidRPr="009339E0">
              <w:br/>
              <w:t>p&lt;.05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7CE7D0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0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79E9BE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4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AD0CA0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1031BBA6" w14:textId="77777777" w:rsidTr="003A51F2">
        <w:trPr>
          <w:cantSplit/>
        </w:trPr>
        <w:tc>
          <w:tcPr>
            <w:tcW w:w="1484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6D2202E3" w14:textId="50F42BB3" w:rsidR="003A51F2" w:rsidRPr="009339E0" w:rsidRDefault="003A51F2" w:rsidP="003A51F2">
            <w:pPr>
              <w:pStyle w:val="TableText"/>
            </w:pPr>
            <w:r w:rsidRPr="009339E0">
              <w:t>Kubany et al., 2004</w:t>
            </w:r>
            <w:hyperlink w:anchor="_ENREF_28" w:tooltip="Kubany, 2004 #806" w:history="1">
              <w:r w:rsidR="00C82E3A" w:rsidRPr="009339E0">
                <w:fldChar w:fldCharType="begin">
                  <w:fldData xml:space="preserve">PEVuZE5vdGU+PENpdGU+PEF1dGhvcj5LdWJhbnk8L0F1dGhvcj48WWVhcj4yMDA0PC9ZZWFyPjxS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LdWJhbnk8L0F1dGhvcj48WWVhcj4yMDA0PC9ZZWFyPjxS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8</w:t>
              </w:r>
              <w:r w:rsidR="00C82E3A" w:rsidRPr="009339E0">
                <w:fldChar w:fldCharType="end"/>
              </w:r>
            </w:hyperlink>
          </w:p>
        </w:tc>
        <w:tc>
          <w:tcPr>
            <w:tcW w:w="2127" w:type="dxa"/>
          </w:tcPr>
          <w:p w14:paraId="4CD5AB09" w14:textId="77777777" w:rsidR="003A51F2" w:rsidRPr="009339E0" w:rsidRDefault="003A51F2" w:rsidP="003A51F2">
            <w:pPr>
              <w:pStyle w:val="TableText"/>
            </w:pPr>
            <w:r w:rsidRPr="009339E0">
              <w:t>G1: CBT-Mixed (Cognitive Trauma Therapy-Battered Women)</w:t>
            </w:r>
          </w:p>
          <w:p w14:paraId="3C0F59C0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95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3F300A7" w14:textId="77777777" w:rsidR="003A51F2" w:rsidRPr="009339E0" w:rsidRDefault="003A51F2" w:rsidP="003A51F2">
            <w:pPr>
              <w:pStyle w:val="TableText"/>
            </w:pPr>
            <w:r w:rsidRPr="009339E0">
              <w:t>BDI (ITT Sample)</w:t>
            </w:r>
          </w:p>
          <w:p w14:paraId="0C6CE1B6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81BAAD4" w14:textId="77777777" w:rsidR="003A51F2" w:rsidRPr="009339E0" w:rsidRDefault="003A51F2" w:rsidP="003A51F2">
            <w:pPr>
              <w:pStyle w:val="TableText"/>
            </w:pPr>
            <w:r w:rsidRPr="009339E0">
              <w:t>G1 Pre-tx: 26.9 (10.1)</w:t>
            </w:r>
          </w:p>
          <w:p w14:paraId="68756B31" w14:textId="77777777" w:rsidR="003A51F2" w:rsidRPr="009339E0" w:rsidRDefault="003A51F2" w:rsidP="003A51F2">
            <w:pPr>
              <w:pStyle w:val="TableText"/>
            </w:pPr>
            <w:r w:rsidRPr="009339E0">
              <w:t>G1 Post-tx: 12.0 (14.2)</w:t>
            </w:r>
          </w:p>
          <w:p w14:paraId="7B9E3161" w14:textId="77777777" w:rsidR="003A51F2" w:rsidRPr="009339E0" w:rsidRDefault="003A51F2" w:rsidP="003A51F2">
            <w:pPr>
              <w:pStyle w:val="TableText"/>
            </w:pPr>
          </w:p>
          <w:p w14:paraId="7ED95CBB" w14:textId="77777777" w:rsidR="003A51F2" w:rsidRPr="009339E0" w:rsidRDefault="003A51F2" w:rsidP="003A51F2">
            <w:pPr>
              <w:pStyle w:val="TableText"/>
            </w:pPr>
            <w:r w:rsidRPr="009339E0">
              <w:t>G2 Pre-tx: 27.4 (11.0)</w:t>
            </w:r>
          </w:p>
          <w:p w14:paraId="73C773EE" w14:textId="77777777" w:rsidR="003A51F2" w:rsidRPr="009339E0" w:rsidRDefault="003A51F2" w:rsidP="003A51F2">
            <w:pPr>
              <w:pStyle w:val="TableText"/>
            </w:pPr>
            <w:r w:rsidRPr="009339E0">
              <w:t>G2 Post-tx: 28.7 (10.5)</w:t>
            </w:r>
          </w:p>
          <w:p w14:paraId="45B7775C" w14:textId="77777777" w:rsidR="003A51F2" w:rsidRPr="009339E0" w:rsidRDefault="003A51F2" w:rsidP="003A51F2">
            <w:pPr>
              <w:pStyle w:val="TableText"/>
            </w:pPr>
          </w:p>
          <w:p w14:paraId="2A6ACEAD" w14:textId="77777777" w:rsidR="003A51F2" w:rsidRPr="009339E0" w:rsidRDefault="003A51F2" w:rsidP="003A51F2">
            <w:pPr>
              <w:pStyle w:val="TableText"/>
            </w:pPr>
            <w:r w:rsidRPr="009339E0">
              <w:t>Between group significance, NR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E879CE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0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39B7D3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4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F1FC0B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EF8907E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00CC0CAA" w14:textId="67CB0308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512"/>
        <w:gridCol w:w="2088"/>
        <w:gridCol w:w="2970"/>
        <w:gridCol w:w="2340"/>
        <w:gridCol w:w="1831"/>
        <w:gridCol w:w="2219"/>
      </w:tblGrid>
      <w:tr w:rsidR="003A51F2" w:rsidRPr="009339E0" w14:paraId="28690440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1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F0E95E6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08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5D995E9D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9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FCF8C01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83AF827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83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94EB853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1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C021EEB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7191E907" w14:textId="77777777" w:rsidTr="003A51F2">
        <w:tc>
          <w:tcPr>
            <w:tcW w:w="1512" w:type="dxa"/>
            <w:noWrap/>
          </w:tcPr>
          <w:p w14:paraId="5FD4CDDC" w14:textId="4ADA77CE" w:rsidR="003A51F2" w:rsidRPr="009339E0" w:rsidRDefault="003A51F2" w:rsidP="003A51F2">
            <w:pPr>
              <w:pStyle w:val="TableText"/>
            </w:pPr>
            <w:r w:rsidRPr="009339E0">
              <w:t>Langkaas et al., 2017</w:t>
            </w:r>
            <w:hyperlink w:anchor="_ENREF_142" w:tooltip="Langkaas, 2017 #6049" w:history="1">
              <w:r w:rsidR="00C82E3A" w:rsidRPr="009339E0">
                <w:fldChar w:fldCharType="begin">
                  <w:fldData xml:space="preserve">PEVuZE5vdGU+PENpdGU+PEF1dGhvcj5MYW5na2FhczwvQXV0aG9yPjxZZWFyPjIwMTc8L1llYXI+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MYW5na2FhczwvQXV0aG9yPjxZZWFyPjIwMTc8L1llYXI+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2</w:t>
              </w:r>
              <w:r w:rsidR="00C82E3A" w:rsidRPr="009339E0">
                <w:fldChar w:fldCharType="end"/>
              </w:r>
            </w:hyperlink>
          </w:p>
        </w:tc>
        <w:tc>
          <w:tcPr>
            <w:tcW w:w="2088" w:type="dxa"/>
          </w:tcPr>
          <w:p w14:paraId="01EA5D1F" w14:textId="77777777" w:rsidR="003A51F2" w:rsidRPr="009339E0" w:rsidRDefault="003A51F2" w:rsidP="003A51F2">
            <w:pPr>
              <w:pStyle w:val="TableText"/>
            </w:pPr>
            <w:r w:rsidRPr="009339E0">
              <w:t xml:space="preserve">G1: PE </w:t>
            </w:r>
          </w:p>
          <w:p w14:paraId="17032CD4" w14:textId="77777777" w:rsidR="003A51F2" w:rsidRPr="009339E0" w:rsidRDefault="003A51F2" w:rsidP="003A51F2">
            <w:pPr>
              <w:pStyle w:val="TableText"/>
            </w:pPr>
            <w:r w:rsidRPr="009339E0">
              <w:t xml:space="preserve">G2: IRT </w:t>
            </w:r>
          </w:p>
        </w:tc>
        <w:tc>
          <w:tcPr>
            <w:tcW w:w="2970" w:type="dxa"/>
          </w:tcPr>
          <w:p w14:paraId="6FDB8E31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54EAE217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51F06299" w14:textId="77777777" w:rsidR="003A51F2" w:rsidRPr="009339E0" w:rsidRDefault="003A51F2" w:rsidP="003A51F2">
            <w:pPr>
              <w:pStyle w:val="TableText"/>
            </w:pPr>
            <w:r w:rsidRPr="009339E0">
              <w:t>G1 Pre-tx: 25.6 (7.41)</w:t>
            </w:r>
          </w:p>
          <w:p w14:paraId="0E03640C" w14:textId="77777777" w:rsidR="003A51F2" w:rsidRPr="009339E0" w:rsidRDefault="003A51F2" w:rsidP="003A51F2">
            <w:pPr>
              <w:pStyle w:val="TableText"/>
            </w:pPr>
            <w:r w:rsidRPr="009339E0">
              <w:t>G1 Post-tx: 13.0 (10.90)</w:t>
            </w:r>
          </w:p>
          <w:p w14:paraId="3321D962" w14:textId="77777777" w:rsidR="003A51F2" w:rsidRPr="009339E0" w:rsidRDefault="003A51F2" w:rsidP="003A51F2">
            <w:pPr>
              <w:pStyle w:val="TableText"/>
            </w:pPr>
            <w:r w:rsidRPr="009339E0">
              <w:t>G1 3 mth FU: 16.8 (9.68)</w:t>
            </w:r>
          </w:p>
          <w:p w14:paraId="349D40D8" w14:textId="77777777" w:rsidR="003A51F2" w:rsidRPr="009339E0" w:rsidRDefault="003A51F2" w:rsidP="003A51F2">
            <w:pPr>
              <w:pStyle w:val="TableText"/>
            </w:pPr>
          </w:p>
          <w:p w14:paraId="0FCD79CF" w14:textId="77777777" w:rsidR="003A51F2" w:rsidRPr="009339E0" w:rsidRDefault="003A51F2" w:rsidP="003A51F2">
            <w:pPr>
              <w:pStyle w:val="TableText"/>
            </w:pPr>
            <w:r w:rsidRPr="009339E0">
              <w:t>G2 Pre-tx: 23.6 (7.49)</w:t>
            </w:r>
          </w:p>
          <w:p w14:paraId="58C6BDC9" w14:textId="77777777" w:rsidR="003A51F2" w:rsidRPr="009339E0" w:rsidRDefault="003A51F2" w:rsidP="003A51F2">
            <w:pPr>
              <w:pStyle w:val="TableText"/>
            </w:pPr>
            <w:r w:rsidRPr="009339E0">
              <w:t>G2 Post-tx: 16.4 (11.31)</w:t>
            </w:r>
          </w:p>
          <w:p w14:paraId="5B6B9BB7" w14:textId="77777777" w:rsidR="003A51F2" w:rsidRPr="009339E0" w:rsidRDefault="003A51F2" w:rsidP="003A51F2">
            <w:pPr>
              <w:pStyle w:val="TableText"/>
            </w:pPr>
            <w:r w:rsidRPr="009339E0">
              <w:t>G2 12 mth FU: 18.0 (12.10)</w:t>
            </w:r>
          </w:p>
          <w:p w14:paraId="4A419133" w14:textId="77777777" w:rsidR="003A51F2" w:rsidRPr="009339E0" w:rsidRDefault="003A51F2" w:rsidP="003A51F2">
            <w:pPr>
              <w:pStyle w:val="TableText"/>
            </w:pPr>
          </w:p>
          <w:p w14:paraId="506C2393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NS</w:t>
            </w:r>
          </w:p>
          <w:p w14:paraId="5F9D9445" w14:textId="77777777" w:rsidR="003A51F2" w:rsidRPr="009339E0" w:rsidRDefault="003A51F2" w:rsidP="003A51F2">
            <w:pPr>
              <w:pStyle w:val="TableText"/>
            </w:pPr>
          </w:p>
          <w:p w14:paraId="3B4DFB0D" w14:textId="77777777" w:rsidR="003A51F2" w:rsidRPr="009339E0" w:rsidRDefault="003A51F2" w:rsidP="003A51F2">
            <w:pPr>
              <w:pStyle w:val="TableText"/>
            </w:pPr>
            <w:r w:rsidRPr="009339E0">
              <w:t>SCL-90-R GSI</w:t>
            </w:r>
          </w:p>
          <w:p w14:paraId="39A4EF59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077F0A11" w14:textId="77777777" w:rsidR="003A51F2" w:rsidRPr="009339E0" w:rsidRDefault="003A51F2" w:rsidP="003A51F2">
            <w:pPr>
              <w:pStyle w:val="TableText"/>
            </w:pPr>
            <w:r w:rsidRPr="009339E0">
              <w:t>G1 Pre-tx: 1.94 (0.50)</w:t>
            </w:r>
          </w:p>
          <w:p w14:paraId="2FB1F4C2" w14:textId="77777777" w:rsidR="003A51F2" w:rsidRPr="009339E0" w:rsidRDefault="003A51F2" w:rsidP="003A51F2">
            <w:pPr>
              <w:pStyle w:val="TableText"/>
            </w:pPr>
            <w:r w:rsidRPr="009339E0">
              <w:t>G1 Post-tx: 0.99 (0.77)</w:t>
            </w:r>
          </w:p>
          <w:p w14:paraId="5907945C" w14:textId="77777777" w:rsidR="003A51F2" w:rsidRPr="009339E0" w:rsidRDefault="003A51F2" w:rsidP="003A51F2">
            <w:pPr>
              <w:pStyle w:val="TableText"/>
            </w:pPr>
            <w:r w:rsidRPr="009339E0">
              <w:t>G1 3 mth FU: 1.21 (0.72)</w:t>
            </w:r>
          </w:p>
          <w:p w14:paraId="12D37E1E" w14:textId="77777777" w:rsidR="003A51F2" w:rsidRPr="009339E0" w:rsidRDefault="003A51F2" w:rsidP="003A51F2">
            <w:pPr>
              <w:pStyle w:val="TableText"/>
            </w:pPr>
          </w:p>
          <w:p w14:paraId="5699FF91" w14:textId="77777777" w:rsidR="003A51F2" w:rsidRPr="009339E0" w:rsidRDefault="003A51F2" w:rsidP="003A51F2">
            <w:pPr>
              <w:pStyle w:val="TableText"/>
            </w:pPr>
            <w:r w:rsidRPr="009339E0">
              <w:t>G2 Pre-tx: 1.77 (0.52)</w:t>
            </w:r>
          </w:p>
          <w:p w14:paraId="6CEE4021" w14:textId="77777777" w:rsidR="003A51F2" w:rsidRPr="009339E0" w:rsidRDefault="003A51F2" w:rsidP="003A51F2">
            <w:pPr>
              <w:pStyle w:val="TableText"/>
            </w:pPr>
            <w:r w:rsidRPr="009339E0">
              <w:t>G2 Post-tx: 1.18 (0.85)</w:t>
            </w:r>
          </w:p>
          <w:p w14:paraId="0B1F25C2" w14:textId="77777777" w:rsidR="003A51F2" w:rsidRPr="009339E0" w:rsidRDefault="003A51F2" w:rsidP="003A51F2">
            <w:pPr>
              <w:pStyle w:val="TableText"/>
            </w:pPr>
            <w:r w:rsidRPr="009339E0">
              <w:t>G2 12 mth FU: 1.33 (0.81)</w:t>
            </w:r>
          </w:p>
          <w:p w14:paraId="44F82904" w14:textId="77777777" w:rsidR="003A51F2" w:rsidRPr="009339E0" w:rsidRDefault="003A51F2" w:rsidP="003A51F2">
            <w:pPr>
              <w:pStyle w:val="TableText"/>
            </w:pPr>
          </w:p>
          <w:p w14:paraId="7F4A585D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NS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22CE6C9" w14:textId="77777777" w:rsidR="003A51F2" w:rsidRPr="009339E0" w:rsidRDefault="003A51F2" w:rsidP="003A51F2">
            <w:pPr>
              <w:pStyle w:val="TableText"/>
            </w:pPr>
            <w:r w:rsidRPr="009339E0">
              <w:t>QOL-Psychological</w:t>
            </w:r>
          </w:p>
          <w:p w14:paraId="6F9EA8B9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34BBBD24" w14:textId="77777777" w:rsidR="003A51F2" w:rsidRPr="009339E0" w:rsidRDefault="003A51F2" w:rsidP="003A51F2">
            <w:pPr>
              <w:pStyle w:val="TableText"/>
            </w:pPr>
            <w:r w:rsidRPr="009339E0">
              <w:t>G1 Pre-tx: 2.13 (0.52)</w:t>
            </w:r>
          </w:p>
          <w:p w14:paraId="2153D257" w14:textId="77777777" w:rsidR="003A51F2" w:rsidRPr="009339E0" w:rsidRDefault="003A51F2" w:rsidP="003A51F2">
            <w:pPr>
              <w:pStyle w:val="TableText"/>
            </w:pPr>
            <w:r w:rsidRPr="009339E0">
              <w:t>G1 Post-tx: 3.20 (0.78)</w:t>
            </w:r>
          </w:p>
          <w:p w14:paraId="27B9194A" w14:textId="77777777" w:rsidR="003A51F2" w:rsidRPr="009339E0" w:rsidRDefault="003A51F2" w:rsidP="003A51F2">
            <w:pPr>
              <w:pStyle w:val="TableText"/>
            </w:pPr>
            <w:r w:rsidRPr="009339E0">
              <w:t>G1 3 mth FU: 2.97 (0.77)</w:t>
            </w:r>
          </w:p>
          <w:p w14:paraId="030C02E1" w14:textId="77777777" w:rsidR="003A51F2" w:rsidRPr="009339E0" w:rsidRDefault="003A51F2" w:rsidP="003A51F2">
            <w:pPr>
              <w:pStyle w:val="TableText"/>
            </w:pPr>
          </w:p>
          <w:p w14:paraId="7ED720CA" w14:textId="77777777" w:rsidR="003A51F2" w:rsidRPr="009339E0" w:rsidRDefault="003A51F2" w:rsidP="003A51F2">
            <w:pPr>
              <w:pStyle w:val="TableText"/>
            </w:pPr>
            <w:r w:rsidRPr="009339E0">
              <w:t>G2 Pre-tx: 2.34 (0.64)</w:t>
            </w:r>
          </w:p>
          <w:p w14:paraId="1E11E84A" w14:textId="77777777" w:rsidR="003A51F2" w:rsidRPr="009339E0" w:rsidRDefault="003A51F2" w:rsidP="003A51F2">
            <w:pPr>
              <w:pStyle w:val="TableText"/>
            </w:pPr>
            <w:r w:rsidRPr="009339E0">
              <w:t>G2 Post-tx: 2.91 (0.89)</w:t>
            </w:r>
          </w:p>
          <w:p w14:paraId="30090F83" w14:textId="77777777" w:rsidR="003A51F2" w:rsidRPr="009339E0" w:rsidRDefault="003A51F2" w:rsidP="003A51F2">
            <w:pPr>
              <w:pStyle w:val="TableText"/>
            </w:pPr>
            <w:r w:rsidRPr="009339E0">
              <w:t>G2 12 mth FU: 2.76 (0.98)</w:t>
            </w:r>
          </w:p>
          <w:p w14:paraId="66A4EA02" w14:textId="77777777" w:rsidR="003A51F2" w:rsidRPr="009339E0" w:rsidRDefault="003A51F2" w:rsidP="003A51F2">
            <w:pPr>
              <w:pStyle w:val="TableText"/>
            </w:pPr>
          </w:p>
          <w:p w14:paraId="5FB22B43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p = 0.05</w:t>
            </w:r>
          </w:p>
          <w:p w14:paraId="51328FB1" w14:textId="77777777" w:rsidR="003A51F2" w:rsidRPr="009339E0" w:rsidRDefault="003A51F2" w:rsidP="003A51F2">
            <w:pPr>
              <w:pStyle w:val="TableText"/>
            </w:pPr>
          </w:p>
          <w:p w14:paraId="1BBF57CA" w14:textId="77777777" w:rsidR="003A51F2" w:rsidRPr="009339E0" w:rsidRDefault="003A51F2" w:rsidP="003A51F2">
            <w:pPr>
              <w:pStyle w:val="TableText"/>
            </w:pPr>
            <w:r w:rsidRPr="009339E0">
              <w:t>QOL-Social</w:t>
            </w:r>
          </w:p>
          <w:p w14:paraId="169795BC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50580D5C" w14:textId="77777777" w:rsidR="003A51F2" w:rsidRPr="009339E0" w:rsidRDefault="003A51F2" w:rsidP="003A51F2">
            <w:pPr>
              <w:pStyle w:val="TableText"/>
            </w:pPr>
            <w:r w:rsidRPr="009339E0">
              <w:t>G1 Pre-tx: 2.71 (0.72)</w:t>
            </w:r>
          </w:p>
          <w:p w14:paraId="5D0567E0" w14:textId="77777777" w:rsidR="003A51F2" w:rsidRPr="009339E0" w:rsidRDefault="003A51F2" w:rsidP="003A51F2">
            <w:pPr>
              <w:pStyle w:val="TableText"/>
            </w:pPr>
            <w:r w:rsidRPr="009339E0">
              <w:t>G1 Post-tx: 3.28 (0.76)</w:t>
            </w:r>
          </w:p>
          <w:p w14:paraId="336ED3F8" w14:textId="77777777" w:rsidR="003A51F2" w:rsidRPr="009339E0" w:rsidRDefault="003A51F2" w:rsidP="003A51F2">
            <w:pPr>
              <w:pStyle w:val="TableText"/>
            </w:pPr>
            <w:r w:rsidRPr="009339E0">
              <w:t>G1 3 mth FU: 3.15 (0.81)</w:t>
            </w:r>
          </w:p>
          <w:p w14:paraId="3DC69188" w14:textId="77777777" w:rsidR="003A51F2" w:rsidRPr="009339E0" w:rsidRDefault="003A51F2" w:rsidP="003A51F2">
            <w:pPr>
              <w:pStyle w:val="TableText"/>
            </w:pPr>
          </w:p>
          <w:p w14:paraId="05C9F057" w14:textId="77777777" w:rsidR="003A51F2" w:rsidRPr="009339E0" w:rsidRDefault="003A51F2" w:rsidP="003A51F2">
            <w:pPr>
              <w:pStyle w:val="TableText"/>
            </w:pPr>
            <w:r w:rsidRPr="009339E0">
              <w:t>G2 Pre-tx: 2.82 (0.73)</w:t>
            </w:r>
          </w:p>
          <w:p w14:paraId="2F15FC98" w14:textId="77777777" w:rsidR="003A51F2" w:rsidRPr="009339E0" w:rsidRDefault="003A51F2" w:rsidP="003A51F2">
            <w:pPr>
              <w:pStyle w:val="TableText"/>
            </w:pPr>
            <w:r w:rsidRPr="009339E0">
              <w:t>G2 Post-tx: 3.25 (0.75)</w:t>
            </w:r>
          </w:p>
          <w:p w14:paraId="79881587" w14:textId="77777777" w:rsidR="003A51F2" w:rsidRPr="009339E0" w:rsidRDefault="003A51F2" w:rsidP="003A51F2">
            <w:pPr>
              <w:pStyle w:val="TableText"/>
            </w:pPr>
            <w:r w:rsidRPr="009339E0">
              <w:t>G2 12 mth FU: 3.05 (0.83)</w:t>
            </w:r>
          </w:p>
          <w:p w14:paraId="74AED2BA" w14:textId="77777777" w:rsidR="003A51F2" w:rsidRPr="009339E0" w:rsidRDefault="003A51F2" w:rsidP="003A51F2">
            <w:pPr>
              <w:pStyle w:val="TableText"/>
            </w:pPr>
          </w:p>
          <w:p w14:paraId="71D71EFB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NS</w:t>
            </w:r>
          </w:p>
        </w:tc>
        <w:tc>
          <w:tcPr>
            <w:tcW w:w="183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4CC754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1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2BCD70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723F56EA" w14:textId="77777777" w:rsidTr="003A51F2">
        <w:tc>
          <w:tcPr>
            <w:tcW w:w="0" w:type="dxa"/>
            <w:noWrap/>
          </w:tcPr>
          <w:p w14:paraId="05A5A84F" w14:textId="468F0BCF" w:rsidR="003A51F2" w:rsidRPr="009339E0" w:rsidRDefault="003A51F2" w:rsidP="003A51F2">
            <w:pPr>
              <w:pStyle w:val="TableText"/>
            </w:pPr>
            <w:r w:rsidRPr="009339E0">
              <w:t>Li et al., 2017</w:t>
            </w:r>
            <w:hyperlink w:anchor="_ENREF_172" w:tooltip="Li, 2017 #6026" w:history="1">
              <w:r w:rsidR="00C82E3A" w:rsidRPr="009339E0">
                <w:fldChar w:fldCharType="begin">
                  <w:fldData xml:space="preserve">PEVuZE5vdGU+PENpdGU+PEF1dGhvcj5MaTwvQXV0aG9yPjxZZWFyPjIwMTc8L1llYXI+PFJlY051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MaTwvQXV0aG9yPjxZZWFyPjIwMTc8L1llYXI+PFJlY051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72</w:t>
              </w:r>
              <w:r w:rsidR="00C82E3A" w:rsidRPr="009339E0">
                <w:fldChar w:fldCharType="end"/>
              </w:r>
            </w:hyperlink>
          </w:p>
        </w:tc>
        <w:tc>
          <w:tcPr>
            <w:tcW w:w="0" w:type="dxa"/>
          </w:tcPr>
          <w:p w14:paraId="3F368E6E" w14:textId="77777777" w:rsidR="003A51F2" w:rsidRPr="009339E0" w:rsidRDefault="003A51F2" w:rsidP="003A51F2">
            <w:pPr>
              <w:pStyle w:val="TableText"/>
            </w:pPr>
            <w:r w:rsidRPr="009339E0">
              <w:t xml:space="preserve">G1; Sertraline 135 mg </w:t>
            </w:r>
          </w:p>
          <w:p w14:paraId="2B02E07D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86ADCA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6A0945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967AFF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9D7435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02F647F2" w14:textId="77777777" w:rsidR="003A51F2" w:rsidRPr="009339E0" w:rsidRDefault="003A51F2" w:rsidP="003A51F2"/>
    <w:p w14:paraId="3D32C8FC" w14:textId="77777777" w:rsidR="003A51F2" w:rsidRPr="009339E0" w:rsidRDefault="003A51F2" w:rsidP="003A51F2">
      <w:pPr>
        <w:spacing w:after="160" w:line="259" w:lineRule="auto"/>
      </w:pPr>
      <w:r w:rsidRPr="009339E0">
        <w:br w:type="page"/>
      </w:r>
    </w:p>
    <w:p w14:paraId="60553C9F" w14:textId="7240305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440"/>
        <w:gridCol w:w="72"/>
        <w:gridCol w:w="1997"/>
        <w:gridCol w:w="90"/>
        <w:gridCol w:w="2879"/>
        <w:gridCol w:w="90"/>
        <w:gridCol w:w="2189"/>
        <w:gridCol w:w="1981"/>
        <w:gridCol w:w="2222"/>
      </w:tblGrid>
      <w:tr w:rsidR="003A51F2" w:rsidRPr="009339E0" w14:paraId="6990D2F1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12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1037EC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087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3E2331B2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969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736433E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18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7BE899A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98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3B197E2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2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F1CA91E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A9F13E6" w14:textId="77777777" w:rsidTr="003A51F2">
        <w:tc>
          <w:tcPr>
            <w:tcW w:w="14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73F948BB" w14:textId="1639A27E" w:rsidR="003A51F2" w:rsidRPr="009339E0" w:rsidRDefault="003A51F2" w:rsidP="003A51F2">
            <w:pPr>
              <w:pStyle w:val="TableText"/>
            </w:pPr>
            <w:r w:rsidRPr="009339E0">
              <w:t>Lindauer et al., 2005</w:t>
            </w:r>
            <w:hyperlink w:anchor="_ENREF_50" w:tooltip="Lindauer, 2005 #659" w:history="1">
              <w:r w:rsidR="00C82E3A" w:rsidRPr="009339E0">
                <w:fldChar w:fldCharType="begin">
                  <w:fldData xml:space="preserve">PEVuZE5vdGU+PENpdGU+PEF1dGhvcj5MaW5kYXVlcjwvQXV0aG9yPjxZZWFyPjIwMDU8L1llYXI+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MaW5kYXVlcjwvQXV0aG9yPjxZZWFyPjIwMDU8L1llYXI+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0</w:t>
              </w:r>
              <w:r w:rsidR="00C82E3A" w:rsidRPr="009339E0">
                <w:fldChar w:fldCharType="end"/>
              </w:r>
            </w:hyperlink>
          </w:p>
          <w:p w14:paraId="3D681E54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069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5E6041AC" w14:textId="77777777" w:rsidR="003A51F2" w:rsidRPr="009339E0" w:rsidRDefault="003A51F2" w:rsidP="003A51F2">
            <w:pPr>
              <w:pStyle w:val="TableText"/>
            </w:pPr>
            <w:r w:rsidRPr="009339E0">
              <w:t>G1: Eclectic psychotherapy</w:t>
            </w:r>
          </w:p>
          <w:p w14:paraId="2DC4566D" w14:textId="77777777" w:rsidR="003A51F2" w:rsidRPr="009339E0" w:rsidRDefault="003A51F2" w:rsidP="003A51F2">
            <w:pPr>
              <w:pStyle w:val="TableText"/>
            </w:pPr>
            <w:r w:rsidRPr="009339E0">
              <w:t xml:space="preserve">Brief Eclectic Psychotherapy </w:t>
            </w:r>
          </w:p>
          <w:p w14:paraId="60345F80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969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4408B6A" w14:textId="77777777" w:rsidR="003A51F2" w:rsidRPr="009339E0" w:rsidRDefault="003A51F2" w:rsidP="003A51F2">
            <w:pPr>
              <w:pStyle w:val="TableText"/>
            </w:pPr>
            <w:r w:rsidRPr="009339E0">
              <w:t>HADS-Depressive Subscore</w:t>
            </w:r>
            <w:r w:rsidRPr="009339E0">
              <w:br/>
              <w:t>Mean (SD)</w:t>
            </w:r>
            <w:r w:rsidRPr="009339E0">
              <w:br/>
              <w:t>G1 Pre-tx: 11.8 (4.3)</w:t>
            </w:r>
            <w:r w:rsidRPr="009339E0">
              <w:br/>
              <w:t>G1 Post-tx: 8.0 (6.7)</w:t>
            </w:r>
            <w:r w:rsidRPr="009339E0">
              <w:br/>
            </w:r>
            <w:r w:rsidRPr="009339E0">
              <w:br/>
              <w:t>G2 Pre-tx: 9.0 (3.5)</w:t>
            </w:r>
            <w:r w:rsidRPr="009339E0">
              <w:br/>
              <w:t>G2 Post-tx: 9.1 (5.7)</w:t>
            </w:r>
            <w:r w:rsidRPr="009339E0">
              <w:br/>
            </w:r>
            <w:r w:rsidRPr="009339E0">
              <w:br/>
              <w:t xml:space="preserve">G1 vs. G2, p&gt;0.05 </w:t>
            </w:r>
            <w:r w:rsidRPr="009339E0">
              <w:br/>
            </w:r>
            <w:r w:rsidRPr="009339E0">
              <w:br/>
              <w:t>HADS-Anxiety Subscore</w:t>
            </w:r>
            <w:r w:rsidRPr="009339E0">
              <w:br/>
              <w:t>Mean (SD)</w:t>
            </w:r>
            <w:r w:rsidRPr="009339E0">
              <w:br/>
              <w:t>G1 Pre-tx: 13.1 (3.2)</w:t>
            </w:r>
            <w:r w:rsidRPr="009339E0">
              <w:br/>
              <w:t>G1 Post-tx: 8.1 (4.8)</w:t>
            </w:r>
            <w:r w:rsidRPr="009339E0">
              <w:br/>
            </w:r>
            <w:r w:rsidRPr="009339E0">
              <w:br/>
              <w:t>G2 Pre-tx: 11.3 (3.3)</w:t>
            </w:r>
            <w:r w:rsidRPr="009339E0">
              <w:br/>
              <w:t>G2 Post-tx: 12.0 (4.7)</w:t>
            </w:r>
            <w:r w:rsidRPr="009339E0">
              <w:br/>
            </w:r>
            <w:r w:rsidRPr="009339E0">
              <w:br/>
              <w:t>G1 vs. G2, p&lt;0.05</w:t>
            </w:r>
          </w:p>
        </w:tc>
        <w:tc>
          <w:tcPr>
            <w:tcW w:w="2279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B313A2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8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A90991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2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584D3C80" w14:textId="77777777" w:rsidR="003A51F2" w:rsidRPr="009339E0" w:rsidRDefault="003A51F2" w:rsidP="003A51F2">
            <w:pPr>
              <w:pStyle w:val="TableText"/>
            </w:pPr>
            <w:r w:rsidRPr="009339E0">
              <w:t xml:space="preserve">Patients on Sick Leave (%) </w:t>
            </w:r>
            <w:r w:rsidRPr="009339E0">
              <w:br/>
              <w:t>G1 Pre-tx: 66.7%</w:t>
            </w:r>
            <w:r w:rsidRPr="009339E0">
              <w:br/>
              <w:t>G1 Post-tx: 33.3%</w:t>
            </w:r>
            <w:r w:rsidRPr="009339E0">
              <w:br/>
            </w:r>
            <w:r w:rsidRPr="009339E0">
              <w:br/>
              <w:t>G2 Pre-tx: 50%</w:t>
            </w:r>
            <w:r w:rsidRPr="009339E0">
              <w:br/>
              <w:t>G2 Post-tx: 50%</w:t>
            </w:r>
          </w:p>
          <w:p w14:paraId="2616E919" w14:textId="77777777" w:rsidR="003A51F2" w:rsidRPr="009339E0" w:rsidRDefault="003A51F2" w:rsidP="003A51F2">
            <w:pPr>
              <w:pStyle w:val="TableText"/>
            </w:pPr>
          </w:p>
          <w:p w14:paraId="57F91B74" w14:textId="77777777" w:rsidR="003A51F2" w:rsidRPr="009339E0" w:rsidRDefault="003A51F2" w:rsidP="003A51F2">
            <w:pPr>
              <w:pStyle w:val="TableText"/>
            </w:pPr>
            <w:r w:rsidRPr="009339E0">
              <w:t>G1 vs. G2, NS</w:t>
            </w:r>
          </w:p>
        </w:tc>
      </w:tr>
    </w:tbl>
    <w:p w14:paraId="13CB2178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2CFB3EF" w14:textId="238B125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440"/>
        <w:gridCol w:w="1980"/>
        <w:gridCol w:w="3150"/>
        <w:gridCol w:w="1890"/>
        <w:gridCol w:w="2182"/>
        <w:gridCol w:w="2318"/>
      </w:tblGrid>
      <w:tr w:rsidR="003A51F2" w:rsidRPr="009339E0" w14:paraId="57E708B7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536D2A2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33B5F9A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15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7CF6D1D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8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B99C707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18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5753B0C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1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D671D9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08424FE" w14:textId="77777777" w:rsidTr="003A51F2">
        <w:tc>
          <w:tcPr>
            <w:tcW w:w="144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55462CAC" w14:textId="70AA8695" w:rsidR="003A51F2" w:rsidRPr="009339E0" w:rsidRDefault="003A51F2" w:rsidP="003A51F2">
            <w:pPr>
              <w:pStyle w:val="TableText"/>
            </w:pPr>
            <w:r w:rsidRPr="009339E0">
              <w:t>Litz et al., 2007</w:t>
            </w:r>
            <w:hyperlink w:anchor="_ENREF_33" w:tooltip="Litz, 2007 #453" w:history="1">
              <w:r w:rsidR="00C82E3A" w:rsidRPr="009339E0">
                <w:fldChar w:fldCharType="begin">
                  <w:fldData xml:space="preserve">PEVuZE5vdGU+PENpdGU+PEF1dGhvcj5MaXR6PC9BdXRob3I+PFllYXI+MjAwNzwvWWVhcj48UmVj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MaXR6PC9BdXRob3I+PFllYXI+MjAwNzwvWWVhcj48UmVj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3</w:t>
              </w:r>
              <w:r w:rsidR="00C82E3A" w:rsidRPr="009339E0">
                <w:fldChar w:fldCharType="end"/>
              </w:r>
            </w:hyperlink>
          </w:p>
          <w:p w14:paraId="002C944F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9425BA9" w14:textId="77777777" w:rsidR="003A51F2" w:rsidRPr="009339E0" w:rsidRDefault="003A51F2" w:rsidP="003A51F2">
            <w:pPr>
              <w:pStyle w:val="TableText"/>
            </w:pPr>
            <w:r w:rsidRPr="009339E0">
              <w:t>G1: CBT-mixed</w:t>
            </w:r>
          </w:p>
          <w:p w14:paraId="11C34EBF" w14:textId="77777777" w:rsidR="003A51F2" w:rsidRPr="009339E0" w:rsidRDefault="003A51F2" w:rsidP="003A51F2">
            <w:pPr>
              <w:pStyle w:val="TableText"/>
            </w:pPr>
            <w:r w:rsidRPr="009339E0">
              <w:t>(Stress management skills, in vivo exposure, and relapse prevention)</w:t>
            </w:r>
          </w:p>
          <w:p w14:paraId="0CB0A9EA" w14:textId="77777777" w:rsidR="003A51F2" w:rsidRPr="009339E0" w:rsidRDefault="003A51F2" w:rsidP="003A51F2">
            <w:pPr>
              <w:pStyle w:val="TableText"/>
            </w:pPr>
            <w:r w:rsidRPr="009339E0">
              <w:t>G2: Internet-delivered supportive counseling</w:t>
            </w:r>
          </w:p>
        </w:tc>
        <w:tc>
          <w:tcPr>
            <w:tcW w:w="315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0733625" w14:textId="77777777" w:rsidR="003A51F2" w:rsidRPr="009339E0" w:rsidRDefault="003A51F2" w:rsidP="003A51F2">
            <w:pPr>
              <w:pStyle w:val="TableText"/>
            </w:pPr>
            <w:r w:rsidRPr="009339E0">
              <w:t>BAI</w:t>
            </w:r>
          </w:p>
          <w:p w14:paraId="0EF115DE" w14:textId="77777777" w:rsidR="003A51F2" w:rsidRPr="009339E0" w:rsidRDefault="003A51F2" w:rsidP="003A51F2">
            <w:pPr>
              <w:pStyle w:val="TableText"/>
            </w:pPr>
            <w:r w:rsidRPr="009339E0">
              <w:t>G1 Pre-tx: 18.70 (10.60)</w:t>
            </w:r>
          </w:p>
          <w:p w14:paraId="51E092D4" w14:textId="77777777" w:rsidR="003A51F2" w:rsidRPr="009339E0" w:rsidRDefault="003A51F2" w:rsidP="003A51F2">
            <w:pPr>
              <w:pStyle w:val="TableText"/>
            </w:pPr>
            <w:r w:rsidRPr="009339E0">
              <w:t>G1 Post-tx: 8.43 (5.93)</w:t>
            </w:r>
          </w:p>
          <w:p w14:paraId="2F6DBD29" w14:textId="77777777" w:rsidR="003A51F2" w:rsidRPr="009339E0" w:rsidRDefault="003A51F2" w:rsidP="003A51F2">
            <w:pPr>
              <w:pStyle w:val="TableText"/>
            </w:pPr>
            <w:r w:rsidRPr="009339E0">
              <w:t>G1 3mth FU: 6.11 (5.69)</w:t>
            </w:r>
          </w:p>
          <w:p w14:paraId="1FFEA82F" w14:textId="77777777" w:rsidR="003A51F2" w:rsidRPr="009339E0" w:rsidRDefault="003A51F2" w:rsidP="003A51F2">
            <w:pPr>
              <w:pStyle w:val="TableText"/>
            </w:pPr>
            <w:r w:rsidRPr="009339E0">
              <w:t>G1 6 mth FU: 6.38 (5.21)</w:t>
            </w:r>
          </w:p>
          <w:p w14:paraId="0786E832" w14:textId="77777777" w:rsidR="003A51F2" w:rsidRPr="009339E0" w:rsidRDefault="003A51F2" w:rsidP="003A51F2">
            <w:pPr>
              <w:pStyle w:val="TableText"/>
            </w:pPr>
          </w:p>
          <w:p w14:paraId="5D8686D3" w14:textId="77777777" w:rsidR="003A51F2" w:rsidRPr="009339E0" w:rsidRDefault="003A51F2" w:rsidP="003A51F2">
            <w:pPr>
              <w:pStyle w:val="TableText"/>
            </w:pPr>
            <w:r w:rsidRPr="009339E0">
              <w:t>G2 Pre-tx: 20.92 (15.00)</w:t>
            </w:r>
          </w:p>
          <w:p w14:paraId="0CEF437E" w14:textId="77777777" w:rsidR="003A51F2" w:rsidRPr="009339E0" w:rsidRDefault="003A51F2" w:rsidP="003A51F2">
            <w:pPr>
              <w:pStyle w:val="TableText"/>
            </w:pPr>
            <w:r w:rsidRPr="009339E0">
              <w:t>G2 Post-tx: 12.59 (13.45)</w:t>
            </w:r>
          </w:p>
          <w:p w14:paraId="51FCEF65" w14:textId="77777777" w:rsidR="003A51F2" w:rsidRPr="009339E0" w:rsidRDefault="003A51F2" w:rsidP="003A51F2">
            <w:pPr>
              <w:pStyle w:val="TableText"/>
            </w:pPr>
            <w:r w:rsidRPr="009339E0">
              <w:t>G2 3 mth FU: 9.92 (8.19)</w:t>
            </w:r>
          </w:p>
          <w:p w14:paraId="6F78DF7D" w14:textId="77777777" w:rsidR="003A51F2" w:rsidRPr="009339E0" w:rsidRDefault="003A51F2" w:rsidP="003A51F2">
            <w:pPr>
              <w:pStyle w:val="TableText"/>
            </w:pPr>
            <w:r w:rsidRPr="009339E0">
              <w:t>G2 6 mth FU: 14.43 (9.96)</w:t>
            </w:r>
          </w:p>
          <w:p w14:paraId="0B22AA89" w14:textId="77777777" w:rsidR="003A51F2" w:rsidRPr="009339E0" w:rsidRDefault="003A51F2" w:rsidP="003A51F2">
            <w:pPr>
              <w:pStyle w:val="TableText"/>
            </w:pPr>
          </w:p>
          <w:p w14:paraId="4BF50171" w14:textId="77777777" w:rsidR="003A51F2" w:rsidRPr="009339E0" w:rsidRDefault="003A51F2" w:rsidP="003A51F2">
            <w:pPr>
              <w:pStyle w:val="TableText"/>
            </w:pPr>
            <w:r w:rsidRPr="009339E0">
              <w:t>ITT Analysis</w:t>
            </w:r>
          </w:p>
          <w:p w14:paraId="11452452" w14:textId="77777777" w:rsidR="003A51F2" w:rsidRPr="009339E0" w:rsidRDefault="003A51F2" w:rsidP="003A51F2">
            <w:pPr>
              <w:pStyle w:val="TableText"/>
            </w:pPr>
            <w:r w:rsidRPr="009339E0">
              <w:t>Post-tx</w:t>
            </w:r>
          </w:p>
          <w:p w14:paraId="248F1038" w14:textId="77777777" w:rsidR="003A51F2" w:rsidRPr="009339E0" w:rsidRDefault="003A51F2" w:rsidP="003A51F2">
            <w:pPr>
              <w:pStyle w:val="TableText"/>
            </w:pPr>
            <w:r w:rsidRPr="009339E0">
              <w:t>Time effect, p&lt;0.001</w:t>
            </w:r>
          </w:p>
          <w:p w14:paraId="1F6DF130" w14:textId="77777777" w:rsidR="003A51F2" w:rsidRPr="009339E0" w:rsidRDefault="003A51F2" w:rsidP="003A51F2">
            <w:pPr>
              <w:pStyle w:val="TableText"/>
            </w:pPr>
          </w:p>
          <w:p w14:paraId="57CA84CB" w14:textId="77777777" w:rsidR="003A51F2" w:rsidRPr="009339E0" w:rsidRDefault="003A51F2" w:rsidP="003A51F2">
            <w:pPr>
              <w:pStyle w:val="TableText"/>
            </w:pPr>
            <w:r w:rsidRPr="009339E0">
              <w:t>Completer Analysis</w:t>
            </w:r>
          </w:p>
          <w:p w14:paraId="0F554F18" w14:textId="77777777" w:rsidR="003A51F2" w:rsidRPr="009339E0" w:rsidRDefault="003A51F2" w:rsidP="003A51F2">
            <w:pPr>
              <w:pStyle w:val="TableText"/>
            </w:pPr>
            <w:r w:rsidRPr="009339E0">
              <w:t>3 mth FU</w:t>
            </w:r>
          </w:p>
          <w:p w14:paraId="56C7FC0C" w14:textId="77777777" w:rsidR="003A51F2" w:rsidRPr="009339E0" w:rsidRDefault="003A51F2" w:rsidP="003A51F2">
            <w:pPr>
              <w:pStyle w:val="TableText"/>
            </w:pPr>
            <w:r w:rsidRPr="009339E0">
              <w:t>G1 vs. G2, NS</w:t>
            </w:r>
          </w:p>
          <w:p w14:paraId="511D3844" w14:textId="77777777" w:rsidR="003A51F2" w:rsidRPr="009339E0" w:rsidRDefault="003A51F2" w:rsidP="003A51F2">
            <w:pPr>
              <w:pStyle w:val="TableText"/>
            </w:pPr>
            <w:r w:rsidRPr="009339E0">
              <w:t>6 mth FU</w:t>
            </w:r>
          </w:p>
          <w:p w14:paraId="690475B9" w14:textId="77777777" w:rsidR="003A51F2" w:rsidRPr="009339E0" w:rsidRDefault="003A51F2" w:rsidP="003A51F2">
            <w:pPr>
              <w:pStyle w:val="TableText"/>
            </w:pPr>
            <w:r w:rsidRPr="009339E0">
              <w:t>G1 vs. G2, p =0.06</w:t>
            </w:r>
          </w:p>
          <w:p w14:paraId="6B251F0F" w14:textId="77777777" w:rsidR="003A51F2" w:rsidRPr="009339E0" w:rsidRDefault="003A51F2" w:rsidP="003A51F2">
            <w:pPr>
              <w:pStyle w:val="TableText"/>
            </w:pPr>
          </w:p>
          <w:p w14:paraId="0A256F06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5920F44C" w14:textId="77777777" w:rsidR="003A51F2" w:rsidRPr="009339E0" w:rsidRDefault="003A51F2" w:rsidP="003A51F2">
            <w:pPr>
              <w:pStyle w:val="TableText"/>
            </w:pPr>
            <w:r w:rsidRPr="009339E0">
              <w:t>G1 Pre-tx: 18.87 (9.52)</w:t>
            </w:r>
          </w:p>
          <w:p w14:paraId="6048ED83" w14:textId="77777777" w:rsidR="003A51F2" w:rsidRPr="009339E0" w:rsidRDefault="003A51F2" w:rsidP="003A51F2">
            <w:pPr>
              <w:pStyle w:val="TableText"/>
            </w:pPr>
            <w:r w:rsidRPr="009339E0">
              <w:t>G1 Post-tx: 12.14 (9.56)</w:t>
            </w:r>
          </w:p>
          <w:p w14:paraId="68CC95A0" w14:textId="77777777" w:rsidR="003A51F2" w:rsidRPr="009339E0" w:rsidRDefault="003A51F2" w:rsidP="003A51F2">
            <w:pPr>
              <w:pStyle w:val="TableText"/>
            </w:pPr>
            <w:r w:rsidRPr="009339E0">
              <w:t>G1 3 mth FU: 12.51 (6.53)</w:t>
            </w:r>
          </w:p>
          <w:p w14:paraId="0B950F91" w14:textId="77777777" w:rsidR="003A51F2" w:rsidRPr="009339E0" w:rsidRDefault="003A51F2" w:rsidP="003A51F2">
            <w:pPr>
              <w:pStyle w:val="TableText"/>
            </w:pPr>
            <w:r w:rsidRPr="009339E0">
              <w:t>G1 6 mth FU: 8.50 (7.54)</w:t>
            </w:r>
          </w:p>
          <w:p w14:paraId="7082EB7D" w14:textId="77777777" w:rsidR="003A51F2" w:rsidRPr="009339E0" w:rsidRDefault="003A51F2" w:rsidP="003A51F2">
            <w:pPr>
              <w:pStyle w:val="TableText"/>
            </w:pPr>
          </w:p>
          <w:p w14:paraId="699114FE" w14:textId="77777777" w:rsidR="003A51F2" w:rsidRPr="009339E0" w:rsidRDefault="003A51F2" w:rsidP="003A51F2">
            <w:pPr>
              <w:pStyle w:val="TableText"/>
            </w:pPr>
            <w:r w:rsidRPr="009339E0">
              <w:t>G2 Pre-tx: 24.43 (12.08)</w:t>
            </w:r>
          </w:p>
          <w:p w14:paraId="7DDF3467" w14:textId="77777777" w:rsidR="003A51F2" w:rsidRPr="009339E0" w:rsidRDefault="003A51F2" w:rsidP="003A51F2">
            <w:pPr>
              <w:pStyle w:val="TableText"/>
            </w:pPr>
            <w:r w:rsidRPr="009339E0">
              <w:t>G2 Post-tx: 17.47 (11.19)</w:t>
            </w:r>
          </w:p>
          <w:p w14:paraId="76EA5557" w14:textId="77777777" w:rsidR="003A51F2" w:rsidRPr="009339E0" w:rsidRDefault="003A51F2" w:rsidP="003A51F2">
            <w:pPr>
              <w:pStyle w:val="TableText"/>
            </w:pPr>
            <w:r w:rsidRPr="009339E0">
              <w:t>G2 3 mth FU: 13.23 (9.08)</w:t>
            </w:r>
          </w:p>
          <w:p w14:paraId="16D8E99D" w14:textId="77777777" w:rsidR="003A51F2" w:rsidRPr="009339E0" w:rsidRDefault="003A51F2" w:rsidP="003A51F2">
            <w:pPr>
              <w:pStyle w:val="TableText"/>
            </w:pPr>
            <w:r w:rsidRPr="009339E0">
              <w:t>G2 6 mth FU: 16.84 (8.66)</w:t>
            </w:r>
          </w:p>
        </w:tc>
        <w:tc>
          <w:tcPr>
            <w:tcW w:w="18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A86DB0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8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28CFE0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1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5F9F04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88C0381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2E6F66E6" w14:textId="294B1E9F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bottom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40"/>
        <w:gridCol w:w="1938"/>
        <w:gridCol w:w="3282"/>
        <w:gridCol w:w="1800"/>
        <w:gridCol w:w="2250"/>
        <w:gridCol w:w="2250"/>
      </w:tblGrid>
      <w:tr w:rsidR="003A51F2" w:rsidRPr="009339E0" w14:paraId="7C615CBC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40" w:type="dxa"/>
            <w:hideMark/>
          </w:tcPr>
          <w:p w14:paraId="02CB42E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938" w:type="dxa"/>
          </w:tcPr>
          <w:p w14:paraId="4AD32882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282" w:type="dxa"/>
            <w:hideMark/>
          </w:tcPr>
          <w:p w14:paraId="21C5D5BA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800" w:type="dxa"/>
            <w:hideMark/>
          </w:tcPr>
          <w:p w14:paraId="3DA50A86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250" w:type="dxa"/>
            <w:hideMark/>
          </w:tcPr>
          <w:p w14:paraId="7F919B3B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50" w:type="dxa"/>
            <w:hideMark/>
          </w:tcPr>
          <w:p w14:paraId="0FFD1D7F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5C2B6B8" w14:textId="77777777" w:rsidTr="003A51F2">
        <w:trPr>
          <w:cantSplit/>
        </w:trPr>
        <w:tc>
          <w:tcPr>
            <w:tcW w:w="1440" w:type="dxa"/>
            <w:noWrap/>
            <w:hideMark/>
          </w:tcPr>
          <w:p w14:paraId="3E2FA311" w14:textId="13BDA451" w:rsidR="003A51F2" w:rsidRPr="009339E0" w:rsidRDefault="003A51F2" w:rsidP="003A51F2">
            <w:pPr>
              <w:pStyle w:val="TableText"/>
            </w:pPr>
            <w:r w:rsidRPr="009339E0">
              <w:t>Litz et al., 2007</w:t>
            </w:r>
            <w:hyperlink w:anchor="_ENREF_33" w:tooltip="Litz, 2007 #453" w:history="1">
              <w:r w:rsidR="00C82E3A" w:rsidRPr="009339E0">
                <w:fldChar w:fldCharType="begin">
                  <w:fldData xml:space="preserve">PEVuZE5vdGU+PENpdGU+PEF1dGhvcj5MaXR6PC9BdXRob3I+PFllYXI+MjAwNzwvWWVhcj48UmVj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MaXR6PC9BdXRob3I+PFllYXI+MjAwNzwvWWVhcj48UmVj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3</w:t>
              </w:r>
              <w:r w:rsidR="00C82E3A" w:rsidRPr="009339E0">
                <w:fldChar w:fldCharType="end"/>
              </w:r>
            </w:hyperlink>
          </w:p>
          <w:p w14:paraId="448F85F0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938" w:type="dxa"/>
          </w:tcPr>
          <w:p w14:paraId="51121BF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282" w:type="dxa"/>
          </w:tcPr>
          <w:p w14:paraId="3EC762B1" w14:textId="77777777" w:rsidR="003A51F2" w:rsidRPr="009339E0" w:rsidRDefault="003A51F2" w:rsidP="003A51F2">
            <w:pPr>
              <w:pStyle w:val="TableText"/>
            </w:pPr>
            <w:r w:rsidRPr="009339E0">
              <w:t xml:space="preserve">ITT Analysis </w:t>
            </w:r>
            <w:r w:rsidRPr="009339E0">
              <w:br/>
              <w:t>Post-tx</w:t>
            </w:r>
          </w:p>
          <w:p w14:paraId="0221EE3B" w14:textId="77777777" w:rsidR="003A51F2" w:rsidRPr="009339E0" w:rsidRDefault="003A51F2" w:rsidP="003A51F2">
            <w:pPr>
              <w:pStyle w:val="TableText"/>
            </w:pPr>
            <w:r w:rsidRPr="009339E0">
              <w:t>Time effect, p&lt;0.001</w:t>
            </w:r>
            <w:r w:rsidRPr="009339E0">
              <w:br/>
            </w:r>
            <w:r w:rsidRPr="009339E0">
              <w:br/>
              <w:t>Completer Analysis</w:t>
            </w:r>
            <w:r w:rsidRPr="009339E0">
              <w:br/>
              <w:t>3 mth FU</w:t>
            </w:r>
            <w:r w:rsidRPr="009339E0">
              <w:br/>
              <w:t>G1 vs. G2, NS</w:t>
            </w:r>
            <w:r w:rsidRPr="009339E0">
              <w:br/>
              <w:t>6 mth FU</w:t>
            </w:r>
            <w:r w:rsidRPr="009339E0">
              <w:br/>
              <w:t>G1 vs. G2, p&lt;0.05</w:t>
            </w:r>
          </w:p>
        </w:tc>
        <w:tc>
          <w:tcPr>
            <w:tcW w:w="1800" w:type="dxa"/>
          </w:tcPr>
          <w:p w14:paraId="6ABCFD4F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250" w:type="dxa"/>
          </w:tcPr>
          <w:p w14:paraId="6F4EC28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250" w:type="dxa"/>
          </w:tcPr>
          <w:p w14:paraId="3B89851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52ED386A" w14:textId="77777777" w:rsidTr="003A51F2">
        <w:trPr>
          <w:cantSplit/>
        </w:trPr>
        <w:tc>
          <w:tcPr>
            <w:tcW w:w="1440" w:type="dxa"/>
            <w:shd w:val="clear" w:color="auto" w:fill="auto"/>
            <w:noWrap/>
          </w:tcPr>
          <w:p w14:paraId="39E866A5" w14:textId="42370FDC" w:rsidR="003A51F2" w:rsidRPr="009339E0" w:rsidRDefault="003A51F2" w:rsidP="003A51F2">
            <w:pPr>
              <w:pStyle w:val="TableText"/>
            </w:pPr>
            <w:r w:rsidRPr="009339E0">
              <w:t>Maguen et al., 2017</w:t>
            </w:r>
            <w:hyperlink w:anchor="_ENREF_25" w:tooltip="Maguen,  #4776" w:history="1">
              <w:r w:rsidR="00C82E3A" w:rsidRPr="009339E0">
                <w:fldChar w:fldCharType="begin">
                  <w:fldData xml:space="preserve">PEVuZE5vdGU+PENpdGUgRXhjbHVkZVllYXI9IjEiPjxBdXRob3I+TWFndWVuPC9BdXRob3I+PFJl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gRXhjbHVkZVllYXI9IjEiPjxBdXRob3I+TWFndWVuPC9BdXRob3I+PFJl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5</w:t>
              </w:r>
              <w:r w:rsidR="00C82E3A" w:rsidRPr="009339E0">
                <w:fldChar w:fldCharType="end"/>
              </w:r>
            </w:hyperlink>
          </w:p>
        </w:tc>
        <w:tc>
          <w:tcPr>
            <w:tcW w:w="1938" w:type="dxa"/>
          </w:tcPr>
          <w:p w14:paraId="23B68B74" w14:textId="77777777" w:rsidR="003A51F2" w:rsidRPr="009339E0" w:rsidRDefault="003A51F2" w:rsidP="003A51F2">
            <w:pPr>
              <w:pStyle w:val="TableText"/>
            </w:pPr>
            <w:r w:rsidRPr="009339E0">
              <w:t xml:space="preserve">G1: CBT, Impact of Killing (IOK) </w:t>
            </w:r>
          </w:p>
          <w:p w14:paraId="2D10ADDE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3282" w:type="dxa"/>
            <w:shd w:val="clear" w:color="auto" w:fill="auto"/>
          </w:tcPr>
          <w:p w14:paraId="73EAF77C" w14:textId="77777777" w:rsidR="003A51F2" w:rsidRPr="009339E0" w:rsidRDefault="003A51F2" w:rsidP="003A51F2">
            <w:pPr>
              <w:pStyle w:val="TableText"/>
            </w:pPr>
            <w:r w:rsidRPr="009339E0">
              <w:t>BSI</w:t>
            </w:r>
          </w:p>
          <w:p w14:paraId="18254816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94B272B" w14:textId="77777777" w:rsidR="003A51F2" w:rsidRPr="009339E0" w:rsidRDefault="003A51F2" w:rsidP="003A51F2">
            <w:pPr>
              <w:pStyle w:val="TableText"/>
            </w:pPr>
            <w:r w:rsidRPr="009339E0">
              <w:t>G1 Pre-tx: 59.6 (39.8)</w:t>
            </w:r>
          </w:p>
          <w:p w14:paraId="032A78C9" w14:textId="77777777" w:rsidR="003A51F2" w:rsidRPr="009339E0" w:rsidRDefault="003A51F2" w:rsidP="003A51F2">
            <w:pPr>
              <w:pStyle w:val="TableText"/>
            </w:pPr>
            <w:r w:rsidRPr="009339E0">
              <w:t>G1 Post-tx: 41.9 (24.9)</w:t>
            </w:r>
          </w:p>
          <w:p w14:paraId="0F687A89" w14:textId="77777777" w:rsidR="003A51F2" w:rsidRPr="009339E0" w:rsidRDefault="003A51F2" w:rsidP="003A51F2">
            <w:pPr>
              <w:pStyle w:val="TableText"/>
            </w:pPr>
            <w:r w:rsidRPr="009339E0">
              <w:t>Mean change: -17.73 (-32.87 to 2.6), t-test p = 0.0248</w:t>
            </w:r>
          </w:p>
          <w:p w14:paraId="36318023" w14:textId="77777777" w:rsidR="003A51F2" w:rsidRPr="009339E0" w:rsidRDefault="003A51F2" w:rsidP="003A51F2">
            <w:pPr>
              <w:pStyle w:val="TableText"/>
            </w:pPr>
          </w:p>
          <w:p w14:paraId="240D8932" w14:textId="77777777" w:rsidR="003A51F2" w:rsidRPr="009339E0" w:rsidRDefault="003A51F2" w:rsidP="003A51F2">
            <w:pPr>
              <w:pStyle w:val="TableText"/>
            </w:pPr>
            <w:r w:rsidRPr="009339E0">
              <w:t>G2 Pre-tx: 58.7 (30.9)</w:t>
            </w:r>
          </w:p>
          <w:p w14:paraId="36550BC5" w14:textId="77777777" w:rsidR="003A51F2" w:rsidRPr="009339E0" w:rsidRDefault="003A51F2" w:rsidP="003A51F2">
            <w:pPr>
              <w:pStyle w:val="TableText"/>
            </w:pPr>
            <w:r w:rsidRPr="009339E0">
              <w:t>G2 Post-tx: 63.2 (34.6)</w:t>
            </w:r>
          </w:p>
          <w:p w14:paraId="77B15EC7" w14:textId="77777777" w:rsidR="003A51F2" w:rsidRPr="009339E0" w:rsidRDefault="003A51F2" w:rsidP="003A51F2">
            <w:pPr>
              <w:pStyle w:val="TableText"/>
            </w:pPr>
            <w:r w:rsidRPr="009339E0">
              <w:t>Mean change: 4.53 (-6.65 to -15.71), t-test p = 0.3991</w:t>
            </w:r>
          </w:p>
          <w:p w14:paraId="6A8DECCE" w14:textId="77777777" w:rsidR="003A51F2" w:rsidRPr="009339E0" w:rsidRDefault="003A51F2" w:rsidP="003A51F2">
            <w:pPr>
              <w:pStyle w:val="TableText"/>
            </w:pPr>
          </w:p>
          <w:p w14:paraId="61C2860E" w14:textId="77777777" w:rsidR="003A51F2" w:rsidRPr="009339E0" w:rsidRDefault="003A51F2" w:rsidP="003A51F2">
            <w:pPr>
              <w:pStyle w:val="TableText"/>
            </w:pPr>
            <w:r w:rsidRPr="009339E0">
              <w:t>Between-group difference: -21.92 (-37.27 to -6.57) t-test p=, 0.16</w:t>
            </w:r>
          </w:p>
        </w:tc>
        <w:tc>
          <w:tcPr>
            <w:tcW w:w="1800" w:type="dxa"/>
            <w:shd w:val="clear" w:color="auto" w:fill="auto"/>
          </w:tcPr>
          <w:p w14:paraId="7E9DC48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50" w:type="dxa"/>
            <w:shd w:val="clear" w:color="auto" w:fill="auto"/>
          </w:tcPr>
          <w:p w14:paraId="0588D85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50" w:type="dxa"/>
            <w:shd w:val="clear" w:color="auto" w:fill="auto"/>
          </w:tcPr>
          <w:p w14:paraId="6DE05A1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19A1159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E98712D" w14:textId="41E28823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bottom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40"/>
        <w:gridCol w:w="1938"/>
        <w:gridCol w:w="3282"/>
        <w:gridCol w:w="1800"/>
        <w:gridCol w:w="2250"/>
        <w:gridCol w:w="2250"/>
      </w:tblGrid>
      <w:tr w:rsidR="003A51F2" w:rsidRPr="009339E0" w14:paraId="6FF4EF87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40" w:type="dxa"/>
            <w:hideMark/>
          </w:tcPr>
          <w:p w14:paraId="793AB046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938" w:type="dxa"/>
          </w:tcPr>
          <w:p w14:paraId="5B8960F8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282" w:type="dxa"/>
            <w:hideMark/>
          </w:tcPr>
          <w:p w14:paraId="4059E788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800" w:type="dxa"/>
            <w:hideMark/>
          </w:tcPr>
          <w:p w14:paraId="5414134A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250" w:type="dxa"/>
            <w:hideMark/>
          </w:tcPr>
          <w:p w14:paraId="2134D148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50" w:type="dxa"/>
            <w:hideMark/>
          </w:tcPr>
          <w:p w14:paraId="024D7101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0B77F86" w14:textId="77777777" w:rsidTr="003A51F2">
        <w:trPr>
          <w:cantSplit/>
        </w:trPr>
        <w:tc>
          <w:tcPr>
            <w:tcW w:w="1440" w:type="dxa"/>
            <w:noWrap/>
          </w:tcPr>
          <w:p w14:paraId="229608C8" w14:textId="68D5ED09" w:rsidR="003A51F2" w:rsidRPr="009339E0" w:rsidRDefault="003A51F2" w:rsidP="003A51F2">
            <w:pPr>
              <w:pStyle w:val="TableText"/>
            </w:pPr>
            <w:r w:rsidRPr="009339E0">
              <w:t>Markowitz et al., 2015</w:t>
            </w:r>
            <w:hyperlink w:anchor="_ENREF_132" w:tooltip="Markowitz, 2015 #5512" w:history="1">
              <w:r w:rsidR="00C82E3A" w:rsidRPr="009339E0">
                <w:fldChar w:fldCharType="begin">
                  <w:fldData xml:space="preserve">PEVuZE5vdGU+PENpdGU+PEF1dGhvcj5NYXJrb3dpdHo8L0F1dGhvcj48WWVhcj4yMDE1PC9ZZWFy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rb3dpdHo8L0F1dGhvcj48WWVhcj4yMDE1PC9ZZWFy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2</w:t>
              </w:r>
              <w:r w:rsidR="00C82E3A" w:rsidRPr="009339E0">
                <w:fldChar w:fldCharType="end"/>
              </w:r>
            </w:hyperlink>
          </w:p>
          <w:p w14:paraId="70DB9913" w14:textId="130F5D6E" w:rsidR="003A51F2" w:rsidRPr="009339E0" w:rsidRDefault="003A51F2" w:rsidP="003A51F2">
            <w:pPr>
              <w:pStyle w:val="TableText"/>
            </w:pPr>
            <w:r w:rsidRPr="009339E0">
              <w:t>Markowitz et al., 2016</w:t>
            </w:r>
            <w:hyperlink w:anchor="_ENREF_261" w:tooltip="Markowitz, 2016 #5510" w:history="1">
              <w:r w:rsidR="00C82E3A" w:rsidRPr="009339E0">
                <w:fldChar w:fldCharType="begin">
                  <w:fldData xml:space="preserve">PEVuZE5vdGU+PENpdGU+PEF1dGhvcj5NYXJrb3dpdHo8L0F1dGhvcj48WWVhcj4yMDE2PC9ZZWFy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rb3dpdHo8L0F1dGhvcj48WWVhcj4yMDE2PC9ZZWFy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261</w:t>
              </w:r>
              <w:r w:rsidR="00C82E3A" w:rsidRPr="009339E0">
                <w:fldChar w:fldCharType="end"/>
              </w:r>
            </w:hyperlink>
          </w:p>
        </w:tc>
        <w:tc>
          <w:tcPr>
            <w:tcW w:w="1938" w:type="dxa"/>
          </w:tcPr>
          <w:p w14:paraId="338C657D" w14:textId="77777777" w:rsidR="003A51F2" w:rsidRPr="009339E0" w:rsidRDefault="003A51F2" w:rsidP="003A51F2">
            <w:pPr>
              <w:pStyle w:val="TableText"/>
            </w:pPr>
            <w:r w:rsidRPr="009339E0">
              <w:t xml:space="preserve">G1: PE </w:t>
            </w:r>
          </w:p>
          <w:p w14:paraId="2C1E425B" w14:textId="77777777" w:rsidR="003A51F2" w:rsidRPr="009339E0" w:rsidRDefault="003A51F2" w:rsidP="003A51F2">
            <w:pPr>
              <w:pStyle w:val="TableText"/>
            </w:pPr>
            <w:r w:rsidRPr="009339E0">
              <w:t>G2: IPT</w:t>
            </w:r>
          </w:p>
          <w:p w14:paraId="1FE45DA6" w14:textId="77777777" w:rsidR="003A51F2" w:rsidRPr="009339E0" w:rsidRDefault="003A51F2" w:rsidP="003A51F2">
            <w:pPr>
              <w:pStyle w:val="TableText"/>
            </w:pPr>
            <w:r w:rsidRPr="009339E0">
              <w:t>G3: RT</w:t>
            </w:r>
          </w:p>
        </w:tc>
        <w:tc>
          <w:tcPr>
            <w:tcW w:w="3282" w:type="dxa"/>
          </w:tcPr>
          <w:p w14:paraId="16E972D0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</w:p>
          <w:p w14:paraId="14E6504F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2A3A9C2" w14:textId="77777777" w:rsidR="003A51F2" w:rsidRPr="009339E0" w:rsidRDefault="003A51F2" w:rsidP="003A51F2">
            <w:pPr>
              <w:pStyle w:val="TableText"/>
            </w:pPr>
            <w:r w:rsidRPr="009339E0">
              <w:t>G1 Pre-tx: 20.2 (6.7)</w:t>
            </w:r>
          </w:p>
          <w:p w14:paraId="3BB4671F" w14:textId="77777777" w:rsidR="003A51F2" w:rsidRPr="009339E0" w:rsidRDefault="003A51F2" w:rsidP="003A51F2">
            <w:pPr>
              <w:pStyle w:val="TableText"/>
            </w:pPr>
            <w:r w:rsidRPr="009339E0">
              <w:t>G1 Post-tx: 12.3 (8.8)</w:t>
            </w:r>
          </w:p>
          <w:p w14:paraId="12E4DC78" w14:textId="77777777" w:rsidR="003A51F2" w:rsidRPr="009339E0" w:rsidRDefault="003A51F2" w:rsidP="003A51F2">
            <w:pPr>
              <w:pStyle w:val="TableText"/>
            </w:pPr>
            <w:r w:rsidRPr="009339E0">
              <w:t>Change at Post-tx: 7.3, Effect size: 1.07</w:t>
            </w:r>
          </w:p>
          <w:p w14:paraId="70EA90A7" w14:textId="77777777" w:rsidR="003A51F2" w:rsidRPr="009339E0" w:rsidRDefault="003A51F2" w:rsidP="003A51F2">
            <w:pPr>
              <w:pStyle w:val="TableText"/>
            </w:pPr>
          </w:p>
          <w:p w14:paraId="71BC452F" w14:textId="77777777" w:rsidR="003A51F2" w:rsidRPr="009339E0" w:rsidRDefault="003A51F2" w:rsidP="003A51F2">
            <w:pPr>
              <w:pStyle w:val="TableText"/>
            </w:pPr>
            <w:r w:rsidRPr="009339E0">
              <w:t>G2 Pre-tx: 18.3 (6.5)</w:t>
            </w:r>
          </w:p>
          <w:p w14:paraId="5EB71947" w14:textId="77777777" w:rsidR="003A51F2" w:rsidRPr="009339E0" w:rsidRDefault="003A51F2" w:rsidP="003A51F2">
            <w:pPr>
              <w:pStyle w:val="TableText"/>
            </w:pPr>
            <w:r w:rsidRPr="009339E0">
              <w:t>G2 Post-tx: 13.8 (8.8)</w:t>
            </w:r>
          </w:p>
          <w:p w14:paraId="3151A6B7" w14:textId="77777777" w:rsidR="003A51F2" w:rsidRPr="009339E0" w:rsidRDefault="003A51F2" w:rsidP="003A51F2">
            <w:pPr>
              <w:pStyle w:val="TableText"/>
            </w:pPr>
            <w:r w:rsidRPr="009339E0">
              <w:t>Change at Post-tx: 4.2, Effect size: 0.62</w:t>
            </w:r>
          </w:p>
          <w:p w14:paraId="24757FDE" w14:textId="77777777" w:rsidR="003A51F2" w:rsidRPr="009339E0" w:rsidRDefault="003A51F2" w:rsidP="003A51F2">
            <w:pPr>
              <w:pStyle w:val="TableText"/>
            </w:pPr>
          </w:p>
          <w:p w14:paraId="4AB722C4" w14:textId="77777777" w:rsidR="003A51F2" w:rsidRPr="009339E0" w:rsidRDefault="003A51F2" w:rsidP="003A51F2">
            <w:pPr>
              <w:pStyle w:val="TableText"/>
            </w:pPr>
            <w:r w:rsidRPr="009339E0">
              <w:t>G3 Pre-tx: 21.0 (7.1)</w:t>
            </w:r>
          </w:p>
          <w:p w14:paraId="6EBD9F1A" w14:textId="77777777" w:rsidR="003A51F2" w:rsidRPr="009339E0" w:rsidRDefault="003A51F2" w:rsidP="003A51F2">
            <w:pPr>
              <w:pStyle w:val="TableText"/>
            </w:pPr>
            <w:r w:rsidRPr="009339E0">
              <w:t>G3 Post-tx: 14.8 (9.1)</w:t>
            </w:r>
          </w:p>
          <w:p w14:paraId="7B8DA9D8" w14:textId="77777777" w:rsidR="003A51F2" w:rsidRPr="009339E0" w:rsidRDefault="003A51F2" w:rsidP="003A51F2">
            <w:pPr>
              <w:pStyle w:val="TableText"/>
            </w:pPr>
            <w:r w:rsidRPr="009339E0">
              <w:t>Change at Post-tx: 7.0, Effect size: 1.03</w:t>
            </w:r>
          </w:p>
          <w:p w14:paraId="04B9B7FC" w14:textId="77777777" w:rsidR="003A51F2" w:rsidRPr="009339E0" w:rsidRDefault="003A51F2" w:rsidP="003A51F2">
            <w:pPr>
              <w:pStyle w:val="TableText"/>
            </w:pPr>
          </w:p>
          <w:p w14:paraId="63D40367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X</w:t>
            </w:r>
            <w:r w:rsidRPr="009339E0">
              <w:rPr>
                <w:vertAlign w:val="superscript"/>
              </w:rPr>
              <w:t>2</w:t>
            </w:r>
            <w:r w:rsidRPr="009339E0">
              <w:t>= 0.128, p = 0.880</w:t>
            </w:r>
          </w:p>
          <w:p w14:paraId="579383D9" w14:textId="77777777" w:rsidR="003A51F2" w:rsidRPr="009339E0" w:rsidRDefault="003A51F2" w:rsidP="003A51F2">
            <w:pPr>
              <w:pStyle w:val="TableText"/>
            </w:pPr>
          </w:p>
          <w:p w14:paraId="5135F838" w14:textId="77777777" w:rsidR="003A51F2" w:rsidRPr="009339E0" w:rsidRDefault="003A51F2" w:rsidP="003A51F2">
            <w:pPr>
              <w:pStyle w:val="TableText"/>
            </w:pPr>
            <w:r w:rsidRPr="009339E0">
              <w:t>G1 vs. G3 Difference: -4.42, p = 0.034, Effect Size: -0.65</w:t>
            </w:r>
          </w:p>
          <w:p w14:paraId="1E8054C3" w14:textId="77777777" w:rsidR="003A51F2" w:rsidRPr="009339E0" w:rsidRDefault="003A51F2" w:rsidP="003A51F2">
            <w:pPr>
              <w:pStyle w:val="TableText"/>
            </w:pPr>
          </w:p>
          <w:p w14:paraId="3C407D34" w14:textId="77777777" w:rsidR="003A51F2" w:rsidRPr="009339E0" w:rsidRDefault="003A51F2" w:rsidP="003A51F2">
            <w:pPr>
              <w:pStyle w:val="TableText"/>
            </w:pPr>
            <w:r w:rsidRPr="009339E0">
              <w:t>G2 vs. G3 Difference: -0.98, p = 0.642, Effect Size: -0.14</w:t>
            </w:r>
          </w:p>
          <w:p w14:paraId="11100EDB" w14:textId="77777777" w:rsidR="003A51F2" w:rsidRPr="009339E0" w:rsidRDefault="003A51F2" w:rsidP="003A51F2">
            <w:pPr>
              <w:pStyle w:val="TableText"/>
            </w:pPr>
          </w:p>
          <w:p w14:paraId="3016AEAB" w14:textId="77777777" w:rsidR="003A51F2" w:rsidRPr="009339E0" w:rsidRDefault="003A51F2" w:rsidP="003A51F2">
            <w:pPr>
              <w:pStyle w:val="TableText"/>
            </w:pPr>
            <w:r w:rsidRPr="009339E0">
              <w:t>G2 vs. G1 Difference: 3.44, p = 0.065, Effect Size: 0.51</w:t>
            </w:r>
          </w:p>
          <w:p w14:paraId="7137980E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800" w:type="dxa"/>
            <w:shd w:val="clear" w:color="auto" w:fill="FFFFFF" w:themeFill="background1"/>
          </w:tcPr>
          <w:p w14:paraId="7CD14B4A" w14:textId="77777777" w:rsidR="003A51F2" w:rsidRPr="009339E0" w:rsidRDefault="003A51F2" w:rsidP="003A51F2">
            <w:pPr>
              <w:pStyle w:val="TableText"/>
            </w:pPr>
            <w:r w:rsidRPr="009339E0">
              <w:t>Quality of Life Enjoyment and Satisfaction</w:t>
            </w:r>
          </w:p>
          <w:p w14:paraId="04425FFB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0168CAAC" w14:textId="77777777" w:rsidR="003A51F2" w:rsidRPr="009339E0" w:rsidRDefault="003A51F2" w:rsidP="003A51F2">
            <w:pPr>
              <w:pStyle w:val="TableText"/>
            </w:pPr>
            <w:r w:rsidRPr="009339E0">
              <w:t>G1 Pre-tx: 43.5 (14.7)</w:t>
            </w:r>
          </w:p>
          <w:p w14:paraId="2C33DB96" w14:textId="77777777" w:rsidR="003A51F2" w:rsidRPr="009339E0" w:rsidRDefault="003A51F2" w:rsidP="003A51F2">
            <w:pPr>
              <w:pStyle w:val="TableText"/>
            </w:pPr>
            <w:r w:rsidRPr="009339E0">
              <w:t>G1 Post-tx: 63.5 (19.2)</w:t>
            </w:r>
          </w:p>
          <w:p w14:paraId="5C7BDEAF" w14:textId="77777777" w:rsidR="003A51F2" w:rsidRPr="009339E0" w:rsidRDefault="003A51F2" w:rsidP="003A51F2">
            <w:pPr>
              <w:pStyle w:val="TableText"/>
            </w:pPr>
            <w:r w:rsidRPr="009339E0">
              <w:t>Change at Post-tx: -17.9, Effect size: -1.33</w:t>
            </w:r>
          </w:p>
          <w:p w14:paraId="171AD913" w14:textId="77777777" w:rsidR="003A51F2" w:rsidRPr="009339E0" w:rsidRDefault="003A51F2" w:rsidP="003A51F2">
            <w:pPr>
              <w:pStyle w:val="TableText"/>
            </w:pPr>
          </w:p>
          <w:p w14:paraId="7C066280" w14:textId="77777777" w:rsidR="003A51F2" w:rsidRPr="009339E0" w:rsidRDefault="003A51F2" w:rsidP="003A51F2">
            <w:pPr>
              <w:pStyle w:val="TableText"/>
            </w:pPr>
            <w:r w:rsidRPr="009339E0">
              <w:t>G2 Pre-tx: 43.9 (15.0)</w:t>
            </w:r>
          </w:p>
          <w:p w14:paraId="1BFDB5F9" w14:textId="77777777" w:rsidR="003A51F2" w:rsidRPr="009339E0" w:rsidRDefault="003A51F2" w:rsidP="003A51F2">
            <w:pPr>
              <w:pStyle w:val="TableText"/>
            </w:pPr>
            <w:r w:rsidRPr="009339E0">
              <w:t>G2 Post-tx: 54.6 (18.2)</w:t>
            </w:r>
          </w:p>
          <w:p w14:paraId="6F3AD377" w14:textId="77777777" w:rsidR="003A51F2" w:rsidRPr="009339E0" w:rsidRDefault="003A51F2" w:rsidP="003A51F2">
            <w:pPr>
              <w:pStyle w:val="TableText"/>
            </w:pPr>
            <w:r w:rsidRPr="009339E0">
              <w:t>Change at Post-tx: -11.3, Effect size: -0.84</w:t>
            </w:r>
          </w:p>
          <w:p w14:paraId="3ECF7D68" w14:textId="77777777" w:rsidR="003A51F2" w:rsidRPr="009339E0" w:rsidRDefault="003A51F2" w:rsidP="003A51F2">
            <w:pPr>
              <w:pStyle w:val="TableText"/>
            </w:pPr>
          </w:p>
          <w:p w14:paraId="390ADE51" w14:textId="77777777" w:rsidR="003A51F2" w:rsidRPr="009339E0" w:rsidRDefault="003A51F2" w:rsidP="003A51F2">
            <w:pPr>
              <w:pStyle w:val="TableText"/>
            </w:pPr>
            <w:r w:rsidRPr="009339E0">
              <w:t>G3 Pre-tx: 43.1 (8.7)</w:t>
            </w:r>
          </w:p>
          <w:p w14:paraId="70FF939A" w14:textId="77777777" w:rsidR="003A51F2" w:rsidRPr="009339E0" w:rsidRDefault="003A51F2" w:rsidP="003A51F2">
            <w:pPr>
              <w:pStyle w:val="TableText"/>
            </w:pPr>
            <w:r w:rsidRPr="009339E0">
              <w:t>G3 Post-tx: 46.1 (19.2)</w:t>
            </w:r>
          </w:p>
          <w:p w14:paraId="17CE7468" w14:textId="77777777" w:rsidR="003A51F2" w:rsidRPr="009339E0" w:rsidRDefault="003A51F2" w:rsidP="003A51F2">
            <w:pPr>
              <w:pStyle w:val="TableText"/>
            </w:pPr>
            <w:r w:rsidRPr="009339E0">
              <w:t>Change at Post-tx: -0.8, Effect size: -0.06</w:t>
            </w:r>
          </w:p>
          <w:p w14:paraId="66547E30" w14:textId="77777777" w:rsidR="003A51F2" w:rsidRPr="009339E0" w:rsidRDefault="003A51F2" w:rsidP="003A51F2">
            <w:pPr>
              <w:pStyle w:val="TableText"/>
            </w:pPr>
          </w:p>
          <w:p w14:paraId="5279F16C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X</w:t>
            </w:r>
            <w:r w:rsidRPr="009339E0">
              <w:rPr>
                <w:vertAlign w:val="superscript"/>
              </w:rPr>
              <w:t>2</w:t>
            </w:r>
            <w:r w:rsidRPr="009339E0">
              <w:t>= 3.561, p = 0.037</w:t>
            </w:r>
          </w:p>
          <w:p w14:paraId="2B2F8AFC" w14:textId="77777777" w:rsidR="003A51F2" w:rsidRPr="009339E0" w:rsidRDefault="003A51F2" w:rsidP="003A51F2">
            <w:pPr>
              <w:pStyle w:val="TableText"/>
            </w:pPr>
          </w:p>
          <w:p w14:paraId="59F3BBB7" w14:textId="77777777" w:rsidR="003A51F2" w:rsidRPr="009339E0" w:rsidRDefault="003A51F2" w:rsidP="003A51F2">
            <w:pPr>
              <w:pStyle w:val="TableText"/>
            </w:pPr>
            <w:r w:rsidRPr="009339E0">
              <w:t>G1 vs. G3 Difference: 17.83, p &lt; 0.001, Effect Size: 1.33</w:t>
            </w:r>
          </w:p>
        </w:tc>
        <w:tc>
          <w:tcPr>
            <w:tcW w:w="2250" w:type="dxa"/>
          </w:tcPr>
          <w:p w14:paraId="767530F8" w14:textId="77777777" w:rsidR="003A51F2" w:rsidRPr="009339E0" w:rsidRDefault="003A51F2" w:rsidP="003A51F2">
            <w:pPr>
              <w:pStyle w:val="TableText"/>
            </w:pPr>
            <w:r w:rsidRPr="009339E0">
              <w:t>Social Adjustment Scale</w:t>
            </w:r>
          </w:p>
          <w:p w14:paraId="08E4A3F7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672F699" w14:textId="77777777" w:rsidR="003A51F2" w:rsidRPr="009339E0" w:rsidRDefault="003A51F2" w:rsidP="003A51F2">
            <w:pPr>
              <w:pStyle w:val="TableText"/>
            </w:pPr>
            <w:r w:rsidRPr="009339E0">
              <w:t>G1 Pre-tx: 2.7 (0.6)</w:t>
            </w:r>
          </w:p>
          <w:p w14:paraId="436B2A71" w14:textId="77777777" w:rsidR="003A51F2" w:rsidRPr="009339E0" w:rsidRDefault="003A51F2" w:rsidP="003A51F2">
            <w:pPr>
              <w:pStyle w:val="TableText"/>
            </w:pPr>
            <w:r w:rsidRPr="009339E0">
              <w:t>G1 Post-tx: 2.1 (0.5)</w:t>
            </w:r>
          </w:p>
          <w:p w14:paraId="0148093F" w14:textId="77777777" w:rsidR="003A51F2" w:rsidRPr="009339E0" w:rsidRDefault="003A51F2" w:rsidP="003A51F2">
            <w:pPr>
              <w:pStyle w:val="TableText"/>
            </w:pPr>
            <w:r w:rsidRPr="009339E0">
              <w:t>Change at Post-tx: 0.4, Effect size: 0.81</w:t>
            </w:r>
          </w:p>
          <w:p w14:paraId="43976158" w14:textId="77777777" w:rsidR="003A51F2" w:rsidRPr="009339E0" w:rsidRDefault="003A51F2" w:rsidP="003A51F2">
            <w:pPr>
              <w:pStyle w:val="TableText"/>
            </w:pPr>
          </w:p>
          <w:p w14:paraId="217E544C" w14:textId="77777777" w:rsidR="003A51F2" w:rsidRPr="009339E0" w:rsidRDefault="003A51F2" w:rsidP="003A51F2">
            <w:pPr>
              <w:pStyle w:val="TableText"/>
            </w:pPr>
            <w:r w:rsidRPr="009339E0">
              <w:t>G2 Pre-tx: 2.7 (0.6)</w:t>
            </w:r>
          </w:p>
          <w:p w14:paraId="0674B90F" w14:textId="77777777" w:rsidR="003A51F2" w:rsidRPr="009339E0" w:rsidRDefault="003A51F2" w:rsidP="003A51F2">
            <w:pPr>
              <w:pStyle w:val="TableText"/>
            </w:pPr>
            <w:r w:rsidRPr="009339E0">
              <w:t>G2 Post-tx: 2.2 (0.5)</w:t>
            </w:r>
          </w:p>
          <w:p w14:paraId="46EC38EF" w14:textId="77777777" w:rsidR="003A51F2" w:rsidRPr="009339E0" w:rsidRDefault="003A51F2" w:rsidP="003A51F2">
            <w:pPr>
              <w:pStyle w:val="TableText"/>
            </w:pPr>
            <w:r w:rsidRPr="009339E0">
              <w:t>Change at Post-tx: 0.5, Effect size: 0.93</w:t>
            </w:r>
          </w:p>
          <w:p w14:paraId="6F510369" w14:textId="77777777" w:rsidR="003A51F2" w:rsidRPr="009339E0" w:rsidRDefault="003A51F2" w:rsidP="003A51F2">
            <w:pPr>
              <w:pStyle w:val="TableText"/>
            </w:pPr>
          </w:p>
          <w:p w14:paraId="11FCC424" w14:textId="77777777" w:rsidR="003A51F2" w:rsidRPr="009339E0" w:rsidRDefault="003A51F2" w:rsidP="003A51F2">
            <w:pPr>
              <w:pStyle w:val="TableText"/>
            </w:pPr>
            <w:r w:rsidRPr="009339E0">
              <w:t>G3 Pre-tx: 2.8 (0.4)</w:t>
            </w:r>
          </w:p>
          <w:p w14:paraId="28FD4942" w14:textId="77777777" w:rsidR="003A51F2" w:rsidRPr="009339E0" w:rsidRDefault="003A51F2" w:rsidP="003A51F2">
            <w:pPr>
              <w:pStyle w:val="TableText"/>
            </w:pPr>
            <w:r w:rsidRPr="009339E0">
              <w:t>G3 Post-tx: 2.7 (0.6)</w:t>
            </w:r>
          </w:p>
          <w:p w14:paraId="17F03AF3" w14:textId="77777777" w:rsidR="003A51F2" w:rsidRPr="009339E0" w:rsidRDefault="003A51F2" w:rsidP="003A51F2">
            <w:pPr>
              <w:pStyle w:val="TableText"/>
            </w:pPr>
            <w:r w:rsidRPr="009339E0">
              <w:t>Change at Post-tx: 0.1, Effect size: 0.16</w:t>
            </w:r>
          </w:p>
          <w:p w14:paraId="76124B2D" w14:textId="77777777" w:rsidR="003A51F2" w:rsidRPr="009339E0" w:rsidRDefault="003A51F2" w:rsidP="003A51F2">
            <w:pPr>
              <w:pStyle w:val="TableText"/>
            </w:pPr>
          </w:p>
          <w:p w14:paraId="36DAE174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X</w:t>
            </w:r>
            <w:r w:rsidRPr="009339E0">
              <w:rPr>
                <w:vertAlign w:val="superscript"/>
              </w:rPr>
              <w:t>2</w:t>
            </w:r>
            <w:r w:rsidRPr="009339E0">
              <w:t>= 3.875, p = 0.022</w:t>
            </w:r>
          </w:p>
          <w:p w14:paraId="0607EC65" w14:textId="77777777" w:rsidR="003A51F2" w:rsidRPr="009339E0" w:rsidRDefault="003A51F2" w:rsidP="003A51F2">
            <w:pPr>
              <w:pStyle w:val="TableText"/>
            </w:pPr>
          </w:p>
          <w:p w14:paraId="79049C94" w14:textId="77777777" w:rsidR="003A51F2" w:rsidRPr="009339E0" w:rsidRDefault="003A51F2" w:rsidP="003A51F2">
            <w:pPr>
              <w:pStyle w:val="TableText"/>
            </w:pPr>
            <w:r w:rsidRPr="009339E0">
              <w:t>G1 vs. G3 Difference: -0.57, p &lt; 0.001, Effect Size: -1.05</w:t>
            </w:r>
          </w:p>
          <w:p w14:paraId="40F7DB51" w14:textId="77777777" w:rsidR="003A51F2" w:rsidRPr="009339E0" w:rsidRDefault="003A51F2" w:rsidP="003A51F2">
            <w:pPr>
              <w:pStyle w:val="TableText"/>
            </w:pPr>
          </w:p>
          <w:p w14:paraId="7FA58E82" w14:textId="77777777" w:rsidR="003A51F2" w:rsidRPr="009339E0" w:rsidRDefault="003A51F2" w:rsidP="003A51F2">
            <w:pPr>
              <w:pStyle w:val="TableText"/>
            </w:pPr>
            <w:r w:rsidRPr="009339E0">
              <w:t>G2 vs. G3 Difference: -0.46, p = 0.001, Effect Size: -0.83</w:t>
            </w:r>
          </w:p>
          <w:p w14:paraId="0D591A80" w14:textId="77777777" w:rsidR="003A51F2" w:rsidRPr="009339E0" w:rsidRDefault="003A51F2" w:rsidP="003A51F2">
            <w:pPr>
              <w:pStyle w:val="TableText"/>
            </w:pPr>
          </w:p>
          <w:p w14:paraId="2E5A4AFC" w14:textId="77777777" w:rsidR="003A51F2" w:rsidRPr="009339E0" w:rsidRDefault="003A51F2" w:rsidP="003A51F2">
            <w:pPr>
              <w:pStyle w:val="TableText"/>
            </w:pPr>
            <w:r w:rsidRPr="009339E0">
              <w:t>G2 vs. G1 Difference: 0.12, p = 0.409, Effect Size: 0.21</w:t>
            </w:r>
          </w:p>
          <w:p w14:paraId="58FB7F03" w14:textId="77777777" w:rsidR="003A51F2" w:rsidRPr="009339E0" w:rsidRDefault="003A51F2" w:rsidP="003A51F2">
            <w:pPr>
              <w:pStyle w:val="TableText"/>
            </w:pPr>
          </w:p>
          <w:p w14:paraId="43446B49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250" w:type="dxa"/>
          </w:tcPr>
          <w:p w14:paraId="32D4972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3AA3EEAD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E084920" w14:textId="2A8D8068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bottom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40"/>
        <w:gridCol w:w="1938"/>
        <w:gridCol w:w="3282"/>
        <w:gridCol w:w="1800"/>
        <w:gridCol w:w="2250"/>
        <w:gridCol w:w="2250"/>
      </w:tblGrid>
      <w:tr w:rsidR="003A51F2" w:rsidRPr="009339E0" w14:paraId="2F819914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40" w:type="dxa"/>
            <w:hideMark/>
          </w:tcPr>
          <w:p w14:paraId="5EEA2824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938" w:type="dxa"/>
          </w:tcPr>
          <w:p w14:paraId="5812CCE9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282" w:type="dxa"/>
            <w:hideMark/>
          </w:tcPr>
          <w:p w14:paraId="644BECB2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800" w:type="dxa"/>
            <w:hideMark/>
          </w:tcPr>
          <w:p w14:paraId="4FC451A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250" w:type="dxa"/>
            <w:hideMark/>
          </w:tcPr>
          <w:p w14:paraId="397CC669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50" w:type="dxa"/>
            <w:hideMark/>
          </w:tcPr>
          <w:p w14:paraId="02D48F14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D7BE292" w14:textId="77777777" w:rsidTr="003A51F2">
        <w:trPr>
          <w:cantSplit/>
        </w:trPr>
        <w:tc>
          <w:tcPr>
            <w:tcW w:w="1440" w:type="dxa"/>
            <w:noWrap/>
          </w:tcPr>
          <w:p w14:paraId="19DA718E" w14:textId="0DD44E42" w:rsidR="003A51F2" w:rsidRPr="009339E0" w:rsidRDefault="003A51F2" w:rsidP="003A51F2">
            <w:pPr>
              <w:pStyle w:val="TableText"/>
            </w:pPr>
            <w:r w:rsidRPr="009339E0">
              <w:t>Markowitz et al., 2015</w:t>
            </w:r>
            <w:hyperlink w:anchor="_ENREF_132" w:tooltip="Markowitz, 2015 #5512" w:history="1">
              <w:r w:rsidR="00C82E3A" w:rsidRPr="009339E0">
                <w:fldChar w:fldCharType="begin">
                  <w:fldData xml:space="preserve">PEVuZE5vdGU+PENpdGU+PEF1dGhvcj5NYXJrb3dpdHo8L0F1dGhvcj48WWVhcj4yMDE1PC9ZZWFy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rb3dpdHo8L0F1dGhvcj48WWVhcj4yMDE1PC9ZZWFy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2</w:t>
              </w:r>
              <w:r w:rsidR="00C82E3A" w:rsidRPr="009339E0">
                <w:fldChar w:fldCharType="end"/>
              </w:r>
            </w:hyperlink>
          </w:p>
          <w:p w14:paraId="6C432488" w14:textId="2EA4A219" w:rsidR="003A51F2" w:rsidRPr="009339E0" w:rsidRDefault="003A51F2" w:rsidP="003A51F2">
            <w:pPr>
              <w:pStyle w:val="TableText"/>
            </w:pPr>
            <w:r w:rsidRPr="009339E0">
              <w:t>Markowitz et al., 2016</w:t>
            </w:r>
            <w:hyperlink w:anchor="_ENREF_261" w:tooltip="Markowitz, 2016 #5510" w:history="1">
              <w:r w:rsidR="00C82E3A" w:rsidRPr="009339E0">
                <w:fldChar w:fldCharType="begin">
                  <w:fldData xml:space="preserve">PEVuZE5vdGU+PENpdGU+PEF1dGhvcj5NYXJrb3dpdHo8L0F1dGhvcj48WWVhcj4yMDE2PC9ZZWFy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rb3dpdHo8L0F1dGhvcj48WWVhcj4yMDE2PC9ZZWFy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261</w:t>
              </w:r>
              <w:r w:rsidR="00C82E3A" w:rsidRPr="009339E0">
                <w:fldChar w:fldCharType="end"/>
              </w:r>
            </w:hyperlink>
          </w:p>
          <w:p w14:paraId="66DD6E57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938" w:type="dxa"/>
          </w:tcPr>
          <w:p w14:paraId="57DEE00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282" w:type="dxa"/>
          </w:tcPr>
          <w:p w14:paraId="1C45B0B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800" w:type="dxa"/>
            <w:shd w:val="clear" w:color="auto" w:fill="FFFFFF" w:themeFill="background1"/>
          </w:tcPr>
          <w:p w14:paraId="3898D7C3" w14:textId="77777777" w:rsidR="003A51F2" w:rsidRPr="009339E0" w:rsidRDefault="003A51F2" w:rsidP="003A51F2">
            <w:pPr>
              <w:pStyle w:val="TableText"/>
            </w:pPr>
            <w:r w:rsidRPr="009339E0">
              <w:t>G2 vs. G3 Difference: -10.13, p = 0.017, Effect Size: 0.75</w:t>
            </w:r>
          </w:p>
          <w:p w14:paraId="5A9A1CAB" w14:textId="77777777" w:rsidR="003A51F2" w:rsidRPr="009339E0" w:rsidRDefault="003A51F2" w:rsidP="003A51F2">
            <w:pPr>
              <w:pStyle w:val="TableText"/>
            </w:pPr>
          </w:p>
          <w:p w14:paraId="654ABB3D" w14:textId="77777777" w:rsidR="003A51F2" w:rsidRPr="009339E0" w:rsidRDefault="003A51F2" w:rsidP="003A51F2">
            <w:pPr>
              <w:pStyle w:val="TableText"/>
            </w:pPr>
            <w:r w:rsidRPr="009339E0">
              <w:t>G2 vs. G1 Difference: -7.69, p = 0.061, Effect Size: -0.57</w:t>
            </w:r>
          </w:p>
        </w:tc>
        <w:tc>
          <w:tcPr>
            <w:tcW w:w="2250" w:type="dxa"/>
          </w:tcPr>
          <w:p w14:paraId="7EFDFB4F" w14:textId="77777777" w:rsidR="003A51F2" w:rsidRPr="009339E0" w:rsidRDefault="003A51F2" w:rsidP="003A51F2">
            <w:pPr>
              <w:pStyle w:val="TableText"/>
            </w:pPr>
            <w:r w:rsidRPr="009339E0">
              <w:t>Inventory of Interpersonal Problems</w:t>
            </w:r>
          </w:p>
          <w:p w14:paraId="709EF1F8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1CB5A311" w14:textId="77777777" w:rsidR="003A51F2" w:rsidRPr="009339E0" w:rsidRDefault="003A51F2" w:rsidP="003A51F2">
            <w:pPr>
              <w:pStyle w:val="TableText"/>
            </w:pPr>
            <w:r w:rsidRPr="009339E0">
              <w:t>G1 Pre-tx: 1.7 (0.6)</w:t>
            </w:r>
          </w:p>
          <w:p w14:paraId="7F3D9345" w14:textId="77777777" w:rsidR="003A51F2" w:rsidRPr="009339E0" w:rsidRDefault="003A51F2" w:rsidP="003A51F2">
            <w:pPr>
              <w:pStyle w:val="TableText"/>
            </w:pPr>
            <w:r w:rsidRPr="009339E0">
              <w:t>G1 Post-tx: 1.1 (0.6)</w:t>
            </w:r>
          </w:p>
          <w:p w14:paraId="7847C4EF" w14:textId="77777777" w:rsidR="003A51F2" w:rsidRPr="009339E0" w:rsidRDefault="003A51F2" w:rsidP="003A51F2">
            <w:pPr>
              <w:pStyle w:val="TableText"/>
            </w:pPr>
            <w:r w:rsidRPr="009339E0">
              <w:t>Change at Post-tx: 0.7, Effect size: 1.26</w:t>
            </w:r>
          </w:p>
          <w:p w14:paraId="745B033A" w14:textId="77777777" w:rsidR="003A51F2" w:rsidRPr="009339E0" w:rsidRDefault="003A51F2" w:rsidP="003A51F2">
            <w:pPr>
              <w:pStyle w:val="TableText"/>
            </w:pPr>
          </w:p>
          <w:p w14:paraId="6297B264" w14:textId="77777777" w:rsidR="003A51F2" w:rsidRPr="009339E0" w:rsidRDefault="003A51F2" w:rsidP="003A51F2">
            <w:pPr>
              <w:pStyle w:val="TableText"/>
            </w:pPr>
            <w:r w:rsidRPr="009339E0">
              <w:t>G2 Pre-tx: 1.6 (0.6)</w:t>
            </w:r>
          </w:p>
          <w:p w14:paraId="70A39CF0" w14:textId="77777777" w:rsidR="003A51F2" w:rsidRPr="009339E0" w:rsidRDefault="003A51F2" w:rsidP="003A51F2">
            <w:pPr>
              <w:pStyle w:val="TableText"/>
            </w:pPr>
            <w:r w:rsidRPr="009339E0">
              <w:t>G2 Post-tx: 1.0 (0.7)</w:t>
            </w:r>
          </w:p>
          <w:p w14:paraId="4FC891A2" w14:textId="77777777" w:rsidR="003A51F2" w:rsidRPr="009339E0" w:rsidRDefault="003A51F2" w:rsidP="003A51F2">
            <w:pPr>
              <w:pStyle w:val="TableText"/>
            </w:pPr>
            <w:r w:rsidRPr="009339E0">
              <w:t>Change at Post-tx: 0.5, Effect size: 0.95</w:t>
            </w:r>
          </w:p>
          <w:p w14:paraId="5C87C3CC" w14:textId="77777777" w:rsidR="003A51F2" w:rsidRPr="009339E0" w:rsidRDefault="003A51F2" w:rsidP="003A51F2">
            <w:pPr>
              <w:pStyle w:val="TableText"/>
            </w:pPr>
          </w:p>
          <w:p w14:paraId="5F6F620B" w14:textId="77777777" w:rsidR="003A51F2" w:rsidRPr="009339E0" w:rsidRDefault="003A51F2" w:rsidP="003A51F2">
            <w:pPr>
              <w:pStyle w:val="TableText"/>
            </w:pPr>
            <w:r w:rsidRPr="009339E0">
              <w:t>G3 Pre-tx: 1.5 (0.4)</w:t>
            </w:r>
          </w:p>
          <w:p w14:paraId="4F112047" w14:textId="77777777" w:rsidR="003A51F2" w:rsidRPr="009339E0" w:rsidRDefault="003A51F2" w:rsidP="003A51F2">
            <w:pPr>
              <w:pStyle w:val="TableText"/>
            </w:pPr>
            <w:r w:rsidRPr="009339E0">
              <w:t>G3 Post-tx: 1.5 (0.6)</w:t>
            </w:r>
          </w:p>
          <w:p w14:paraId="5F102D4A" w14:textId="77777777" w:rsidR="003A51F2" w:rsidRPr="009339E0" w:rsidRDefault="003A51F2" w:rsidP="003A51F2">
            <w:pPr>
              <w:pStyle w:val="TableText"/>
            </w:pPr>
            <w:r w:rsidRPr="009339E0">
              <w:t>Change at Post-tx: -0.1, Effect size: -0.19</w:t>
            </w:r>
          </w:p>
          <w:p w14:paraId="0AA6667F" w14:textId="77777777" w:rsidR="003A51F2" w:rsidRPr="009339E0" w:rsidRDefault="003A51F2" w:rsidP="003A51F2">
            <w:pPr>
              <w:pStyle w:val="TableText"/>
            </w:pPr>
          </w:p>
          <w:p w14:paraId="2CB6DE38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X2= 3.875, p = 0.022</w:t>
            </w:r>
          </w:p>
          <w:p w14:paraId="7E77DA24" w14:textId="77777777" w:rsidR="003A51F2" w:rsidRPr="009339E0" w:rsidRDefault="003A51F2" w:rsidP="003A51F2">
            <w:pPr>
              <w:pStyle w:val="TableText"/>
            </w:pPr>
          </w:p>
          <w:p w14:paraId="56F88213" w14:textId="77777777" w:rsidR="003A51F2" w:rsidRPr="009339E0" w:rsidRDefault="003A51F2" w:rsidP="003A51F2">
            <w:pPr>
              <w:pStyle w:val="TableText"/>
            </w:pPr>
            <w:r w:rsidRPr="009339E0">
              <w:t>G1 vs. G3 Difference: -0.57, p &lt; 0.001, Effect Size: -1.05</w:t>
            </w:r>
          </w:p>
          <w:p w14:paraId="16A2FB6E" w14:textId="77777777" w:rsidR="003A51F2" w:rsidRPr="009339E0" w:rsidRDefault="003A51F2" w:rsidP="003A51F2">
            <w:pPr>
              <w:pStyle w:val="TableText"/>
            </w:pPr>
          </w:p>
          <w:p w14:paraId="05946D5A" w14:textId="77777777" w:rsidR="003A51F2" w:rsidRPr="009339E0" w:rsidRDefault="003A51F2" w:rsidP="003A51F2">
            <w:pPr>
              <w:pStyle w:val="TableText"/>
            </w:pPr>
            <w:r w:rsidRPr="009339E0">
              <w:t>G2 vs. G3 Difference: -0.46, p = 0.001, Effect Size: -0.83</w:t>
            </w:r>
          </w:p>
          <w:p w14:paraId="2A33C6A0" w14:textId="77777777" w:rsidR="003A51F2" w:rsidRPr="009339E0" w:rsidRDefault="003A51F2" w:rsidP="003A51F2">
            <w:pPr>
              <w:pStyle w:val="TableText"/>
            </w:pPr>
          </w:p>
          <w:p w14:paraId="1F57B30E" w14:textId="77777777" w:rsidR="003A51F2" w:rsidRPr="009339E0" w:rsidRDefault="003A51F2" w:rsidP="003A51F2">
            <w:pPr>
              <w:pStyle w:val="TableText"/>
            </w:pPr>
            <w:r w:rsidRPr="009339E0">
              <w:t>G2 vs. G1 Difference: 0.12, p = 0.409, Effect Size: 0.21</w:t>
            </w:r>
          </w:p>
        </w:tc>
        <w:tc>
          <w:tcPr>
            <w:tcW w:w="2250" w:type="dxa"/>
          </w:tcPr>
          <w:p w14:paraId="027CEC24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64AFA513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415CB6EC" w14:textId="1183D98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469"/>
        <w:gridCol w:w="2501"/>
        <w:gridCol w:w="1910"/>
        <w:gridCol w:w="942"/>
        <w:gridCol w:w="3826"/>
        <w:gridCol w:w="2312"/>
      </w:tblGrid>
      <w:tr w:rsidR="003A51F2" w:rsidRPr="009339E0" w14:paraId="29BE2A4F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CE26097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33A04710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6D3123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A6ECD48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7C5FBF3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15F8D5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98609AC" w14:textId="77777777" w:rsidTr="003A51F2">
        <w:trPr>
          <w:cantSplit/>
        </w:trPr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F69DB28" w14:textId="495FCBBC" w:rsidR="003A51F2" w:rsidRPr="009339E0" w:rsidRDefault="003A51F2" w:rsidP="003A51F2">
            <w:pPr>
              <w:pStyle w:val="TableText"/>
            </w:pPr>
            <w:r w:rsidRPr="009339E0">
              <w:t>Marks et al., 1998</w:t>
            </w:r>
            <w:hyperlink w:anchor="_ENREF_122" w:tooltip="Marks, 1998 #1146" w:history="1">
              <w:r w:rsidR="00C82E3A" w:rsidRPr="009339E0">
                <w:fldChar w:fldCharType="begin">
                  <w:fldData xml:space="preserve">PEVuZE5vdGU+PENpdGU+PEF1dGhvcj5NYXJrczwvQXV0aG9yPjxZZWFyPjE5OTg8L1llYXI+PFJl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rczwvQXV0aG9yPjxZZWFyPjE5OTg8L1llYXI+PFJl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22</w:t>
              </w:r>
              <w:r w:rsidR="00C82E3A" w:rsidRPr="009339E0">
                <w:fldChar w:fldCharType="end"/>
              </w:r>
            </w:hyperlink>
          </w:p>
          <w:p w14:paraId="1B099228" w14:textId="51AD3968" w:rsidR="003A51F2" w:rsidRPr="009339E0" w:rsidRDefault="003A51F2" w:rsidP="003A51F2">
            <w:pPr>
              <w:pStyle w:val="TableText"/>
            </w:pPr>
            <w:r w:rsidRPr="009339E0">
              <w:t>Lovell et al., 2001</w:t>
            </w:r>
            <w:hyperlink w:anchor="_ENREF_123" w:tooltip="Lovell, 2001 #3871" w:history="1">
              <w:r w:rsidR="00C82E3A" w:rsidRPr="009339E0">
                <w:fldChar w:fldCharType="begin">
                  <w:fldData xml:space="preserve">PEVuZE5vdGU+PENpdGU+PEF1dGhvcj5Mb3ZlbGw8L0F1dGhvcj48WWVhcj4yMDAxPC9ZZWFyPjxS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Mb3ZlbGw8L0F1dGhvcj48WWVhcj4yMDAxPC9ZZWFyPjxS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23</w:t>
              </w:r>
              <w:r w:rsidR="00C82E3A" w:rsidRPr="009339E0">
                <w:fldChar w:fldCharType="end"/>
              </w:r>
            </w:hyperlink>
          </w:p>
          <w:p w14:paraId="5938CF7D" w14:textId="77777777" w:rsidR="003A51F2" w:rsidRPr="009339E0" w:rsidRDefault="003A51F2" w:rsidP="003A51F2">
            <w:pPr>
              <w:pStyle w:val="TableText"/>
            </w:pPr>
          </w:p>
          <w:p w14:paraId="737CC8C5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0" w:type="dxa"/>
          </w:tcPr>
          <w:p w14:paraId="152F3005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(PE)</w:t>
            </w:r>
          </w:p>
          <w:p w14:paraId="4E51EC6F" w14:textId="77777777" w:rsidR="003A51F2" w:rsidRPr="009339E0" w:rsidRDefault="003A51F2" w:rsidP="003A51F2">
            <w:pPr>
              <w:pStyle w:val="TableText"/>
            </w:pPr>
            <w:r w:rsidRPr="009339E0">
              <w:t>G2: CBT, cognitive restructuring</w:t>
            </w:r>
          </w:p>
          <w:p w14:paraId="37E83624" w14:textId="77777777" w:rsidR="003A51F2" w:rsidRPr="009339E0" w:rsidRDefault="003A51F2" w:rsidP="003A51F2">
            <w:pPr>
              <w:pStyle w:val="TableText"/>
            </w:pPr>
            <w:r w:rsidRPr="009339E0">
              <w:t xml:space="preserve">G3: CBT-mixed </w:t>
            </w:r>
          </w:p>
          <w:p w14:paraId="6271D86B" w14:textId="77777777" w:rsidR="003A51F2" w:rsidRPr="009339E0" w:rsidRDefault="003A51F2" w:rsidP="003A51F2">
            <w:pPr>
              <w:pStyle w:val="TableText"/>
            </w:pPr>
            <w:r w:rsidRPr="009339E0">
              <w:t>Exposure (Combined with Cognitive Restructuring)</w:t>
            </w:r>
          </w:p>
          <w:p w14:paraId="44887CCD" w14:textId="77777777" w:rsidR="003A51F2" w:rsidRPr="009339E0" w:rsidRDefault="003A51F2" w:rsidP="003A51F2">
            <w:pPr>
              <w:pStyle w:val="TableText"/>
            </w:pPr>
            <w:r w:rsidRPr="009339E0">
              <w:t>G4: Relaxation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328AEF2" w14:textId="77777777" w:rsidR="003A51F2" w:rsidRPr="009339E0" w:rsidRDefault="003A51F2" w:rsidP="003A51F2">
            <w:pPr>
              <w:pStyle w:val="TableText"/>
            </w:pPr>
            <w:r w:rsidRPr="009339E0">
              <w:t>BDI (11 weeks)</w:t>
            </w:r>
            <w:r w:rsidRPr="009339E0">
              <w:br/>
              <w:t>Mean Change Score (95% CI)</w:t>
            </w:r>
            <w:r w:rsidRPr="009339E0">
              <w:br/>
              <w:t>G1: 13 (8 to 18)</w:t>
            </w:r>
            <w:r w:rsidRPr="009339E0">
              <w:br/>
              <w:t>G2: 17 (11 to 22)</w:t>
            </w:r>
            <w:r w:rsidRPr="009339E0">
              <w:br/>
              <w:t>G3: 18 (13 to 23)</w:t>
            </w:r>
            <w:r w:rsidRPr="009339E0">
              <w:br/>
              <w:t>G4: 7 (3 to 11)</w:t>
            </w:r>
          </w:p>
          <w:p w14:paraId="0ACC5807" w14:textId="77777777" w:rsidR="003A51F2" w:rsidRPr="009339E0" w:rsidRDefault="003A51F2" w:rsidP="003A51F2">
            <w:pPr>
              <w:pStyle w:val="TableText"/>
            </w:pPr>
          </w:p>
          <w:p w14:paraId="5C59BD6A" w14:textId="77777777" w:rsidR="003A51F2" w:rsidRPr="009339E0" w:rsidRDefault="003A51F2" w:rsidP="003A51F2">
            <w:pPr>
              <w:pStyle w:val="TableText"/>
            </w:pPr>
            <w:r w:rsidRPr="009339E0">
              <w:t>Additional results presented in graphs</w:t>
            </w:r>
          </w:p>
          <w:p w14:paraId="79C4602C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7DAA81ED" w14:textId="77777777" w:rsidR="003A51F2" w:rsidRPr="009339E0" w:rsidRDefault="003A51F2" w:rsidP="003A51F2">
            <w:pPr>
              <w:pStyle w:val="TableText"/>
            </w:pPr>
            <w:r w:rsidRPr="009339E0">
              <w:t>Mean change in G1 + G2 + G3 vs. G4</w:t>
            </w:r>
          </w:p>
          <w:p w14:paraId="11474A60" w14:textId="77777777" w:rsidR="003A51F2" w:rsidRPr="009339E0" w:rsidRDefault="003A51F2" w:rsidP="003A51F2">
            <w:pPr>
              <w:pStyle w:val="TableText"/>
            </w:pPr>
            <w:r w:rsidRPr="009339E0">
              <w:t>Post, p=0.004</w:t>
            </w:r>
          </w:p>
          <w:p w14:paraId="76FD004A" w14:textId="77777777" w:rsidR="003A51F2" w:rsidRPr="009339E0" w:rsidRDefault="003A51F2" w:rsidP="003A51F2">
            <w:pPr>
              <w:pStyle w:val="TableText"/>
            </w:pPr>
            <w:r w:rsidRPr="009339E0">
              <w:t>1 mth FU, p=0.08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30118A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C1BD5F3" w14:textId="77777777" w:rsidR="003A51F2" w:rsidRPr="009339E0" w:rsidRDefault="003A51F2" w:rsidP="003A51F2">
            <w:pPr>
              <w:pStyle w:val="TableText"/>
            </w:pPr>
            <w:r w:rsidRPr="009339E0">
              <w:t>Work/Social Adjustment (Self Report) (Completer data)</w:t>
            </w:r>
            <w:r w:rsidRPr="009339E0">
              <w:br/>
              <w:t>Mean (SD)</w:t>
            </w:r>
            <w:r w:rsidRPr="009339E0">
              <w:br/>
              <w:t>G1 Pre-tx: 21.5 (8.9)</w:t>
            </w:r>
          </w:p>
          <w:p w14:paraId="12EB9ADB" w14:textId="77777777" w:rsidR="003A51F2" w:rsidRPr="009339E0" w:rsidRDefault="003A51F2" w:rsidP="003A51F2">
            <w:pPr>
              <w:pStyle w:val="TableText"/>
            </w:pPr>
            <w:r w:rsidRPr="009339E0">
              <w:t>G1 Post-tx:11.8 (12.3)</w:t>
            </w:r>
          </w:p>
          <w:p w14:paraId="73A07349" w14:textId="77777777" w:rsidR="003A51F2" w:rsidRPr="009339E0" w:rsidRDefault="003A51F2" w:rsidP="003A51F2">
            <w:pPr>
              <w:pStyle w:val="TableText"/>
            </w:pPr>
            <w:r w:rsidRPr="009339E0">
              <w:t>G1 1 mth FU: 9.5 (12.1)</w:t>
            </w:r>
            <w:r w:rsidRPr="009339E0">
              <w:br/>
              <w:t>G1 3 mth FU: 5.2 (8.3)</w:t>
            </w:r>
            <w:r w:rsidRPr="009339E0">
              <w:br/>
              <w:t>G1 6 mth FU: 4.1 (7.8)</w:t>
            </w:r>
            <w:r w:rsidRPr="009339E0">
              <w:br/>
            </w:r>
            <w:r w:rsidRPr="009339E0">
              <w:br/>
              <w:t>G2 Pre-tx: 26.9 (8.8)</w:t>
            </w:r>
          </w:p>
          <w:p w14:paraId="6D73AC68" w14:textId="77777777" w:rsidR="003A51F2" w:rsidRPr="009339E0" w:rsidRDefault="003A51F2" w:rsidP="003A51F2">
            <w:pPr>
              <w:pStyle w:val="TableText"/>
            </w:pPr>
            <w:r w:rsidRPr="009339E0">
              <w:t>G2 Post-tx:14.3 (10.0)</w:t>
            </w:r>
          </w:p>
          <w:p w14:paraId="09A9F969" w14:textId="77777777" w:rsidR="003A51F2" w:rsidRPr="009339E0" w:rsidRDefault="003A51F2" w:rsidP="003A51F2">
            <w:pPr>
              <w:pStyle w:val="TableText"/>
            </w:pPr>
            <w:r w:rsidRPr="009339E0">
              <w:t>G2 1 mth FU:13.9 (10.9)</w:t>
            </w:r>
            <w:r w:rsidRPr="009339E0">
              <w:br/>
              <w:t>G2 3 mth FU: 14.7 (12.1)</w:t>
            </w:r>
            <w:r w:rsidRPr="009339E0">
              <w:br/>
              <w:t>G2 6 mth FU: 13.4 (11.7)</w:t>
            </w:r>
            <w:r w:rsidRPr="009339E0">
              <w:br/>
            </w:r>
            <w:r w:rsidRPr="009339E0">
              <w:br/>
              <w:t>G3 Pre-tx: 29.4 (7.9)</w:t>
            </w:r>
          </w:p>
          <w:p w14:paraId="58D1ECB6" w14:textId="77777777" w:rsidR="003A51F2" w:rsidRPr="009339E0" w:rsidRDefault="003A51F2" w:rsidP="003A51F2">
            <w:pPr>
              <w:pStyle w:val="TableText"/>
            </w:pPr>
            <w:r w:rsidRPr="009339E0">
              <w:t>G3 Post-tx:13.2 (12.1)</w:t>
            </w:r>
          </w:p>
          <w:p w14:paraId="0872EB78" w14:textId="77777777" w:rsidR="003A51F2" w:rsidRPr="009339E0" w:rsidRDefault="003A51F2" w:rsidP="003A51F2">
            <w:pPr>
              <w:pStyle w:val="TableText"/>
            </w:pPr>
            <w:r w:rsidRPr="009339E0">
              <w:t>G3 1 mth FU: 13.2 (12.2)</w:t>
            </w:r>
            <w:r w:rsidRPr="009339E0">
              <w:br/>
              <w:t>G3 3 mth FU: 10.3 (9.3)</w:t>
            </w:r>
            <w:r w:rsidRPr="009339E0">
              <w:br/>
              <w:t>G3 6 mth FU: 4.5 (6.9)</w:t>
            </w:r>
            <w:r w:rsidRPr="009339E0">
              <w:br/>
            </w:r>
            <w:r w:rsidRPr="009339E0">
              <w:br/>
              <w:t>G4 Pre-tx: 22.1 (9.5)</w:t>
            </w:r>
          </w:p>
          <w:p w14:paraId="3BC01CE8" w14:textId="77777777" w:rsidR="003A51F2" w:rsidRPr="009339E0" w:rsidRDefault="003A51F2" w:rsidP="003A51F2">
            <w:pPr>
              <w:pStyle w:val="TableText"/>
            </w:pPr>
            <w:r w:rsidRPr="009339E0">
              <w:t>G4 Post-tx:17.5 (11.6)</w:t>
            </w:r>
          </w:p>
          <w:p w14:paraId="5421C09A" w14:textId="77777777" w:rsidR="003A51F2" w:rsidRPr="009339E0" w:rsidRDefault="003A51F2" w:rsidP="003A51F2">
            <w:pPr>
              <w:pStyle w:val="TableText"/>
            </w:pPr>
            <w:r w:rsidRPr="009339E0">
              <w:t>G4 1 mth FU: 15.0 (11.3)</w:t>
            </w:r>
            <w:r w:rsidRPr="009339E0">
              <w:br/>
              <w:t>G4 3 mth FU: 14.9 (12.3)</w:t>
            </w:r>
          </w:p>
          <w:p w14:paraId="2DE6C95C" w14:textId="77777777" w:rsidR="003A51F2" w:rsidRPr="009339E0" w:rsidRDefault="003A51F2" w:rsidP="003A51F2">
            <w:pPr>
              <w:pStyle w:val="TableText"/>
            </w:pPr>
          </w:p>
          <w:p w14:paraId="09C79A1A" w14:textId="77777777" w:rsidR="003A51F2" w:rsidRPr="009339E0" w:rsidRDefault="003A51F2" w:rsidP="003A51F2">
            <w:pPr>
              <w:pStyle w:val="TableText"/>
            </w:pPr>
            <w:r w:rsidRPr="009339E0">
              <w:t>Additional results presented in graphs</w:t>
            </w:r>
          </w:p>
          <w:p w14:paraId="496F9C74" w14:textId="77777777" w:rsidR="003A51F2" w:rsidRPr="009339E0" w:rsidRDefault="003A51F2" w:rsidP="003A51F2">
            <w:pPr>
              <w:pStyle w:val="TableText"/>
            </w:pPr>
            <w:r w:rsidRPr="009339E0">
              <w:t>Work/Social Adjustment Mean change in G1 + G2 + G3 vs. G4</w:t>
            </w:r>
          </w:p>
          <w:p w14:paraId="59D1F325" w14:textId="77777777" w:rsidR="003A51F2" w:rsidRPr="009339E0" w:rsidRDefault="003A51F2" w:rsidP="003A51F2">
            <w:pPr>
              <w:pStyle w:val="TableText"/>
            </w:pPr>
            <w:r w:rsidRPr="009339E0">
              <w:t>Post, p=0.002</w:t>
            </w:r>
          </w:p>
          <w:p w14:paraId="6669A695" w14:textId="77777777" w:rsidR="003A51F2" w:rsidRPr="009339E0" w:rsidRDefault="003A51F2" w:rsidP="003A51F2">
            <w:pPr>
              <w:pStyle w:val="TableText"/>
            </w:pPr>
            <w:r w:rsidRPr="009339E0">
              <w:t>1 mth FU, p=0.006</w:t>
            </w:r>
          </w:p>
          <w:p w14:paraId="7E28A1A7" w14:textId="77777777" w:rsidR="003A51F2" w:rsidRPr="009339E0" w:rsidRDefault="003A51F2" w:rsidP="003A51F2">
            <w:pPr>
              <w:pStyle w:val="TableText"/>
            </w:pPr>
            <w:r w:rsidRPr="009339E0">
              <w:t>3 mth FU, p=0.005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7CE89B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362DDD62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892C089" w14:textId="0A3C7E9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573"/>
        <w:gridCol w:w="2286"/>
        <w:gridCol w:w="2034"/>
        <w:gridCol w:w="941"/>
        <w:gridCol w:w="3819"/>
        <w:gridCol w:w="2307"/>
      </w:tblGrid>
      <w:tr w:rsidR="003A51F2" w:rsidRPr="009339E0" w14:paraId="6AC9DF0D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0F109A1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A0B58BA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057BF5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15482C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2294CFB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57B005D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66355F1" w14:textId="77777777" w:rsidTr="003A51F2">
        <w:trPr>
          <w:cantSplit/>
        </w:trPr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5D7EEBCF" w14:textId="0C8CF263" w:rsidR="003A51F2" w:rsidRPr="009339E0" w:rsidRDefault="003A51F2" w:rsidP="003A51F2">
            <w:pPr>
              <w:pStyle w:val="TableText"/>
            </w:pPr>
            <w:r w:rsidRPr="009339E0">
              <w:t>Marshall et al., 2001</w:t>
            </w:r>
            <w:hyperlink w:anchor="_ENREF_64" w:tooltip="Marshall, 2001 #961" w:history="1">
              <w:r w:rsidR="00C82E3A" w:rsidRPr="009339E0">
                <w:fldChar w:fldCharType="begin">
                  <w:fldData xml:space="preserve">PEVuZE5vdGU+PENpdGU+PEF1dGhvcj5NYXJzaGFsbDwvQXV0aG9yPjxZZWFyPjIwMDE8L1llYXI+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zaGFsbDwvQXV0aG9yPjxZZWFyPjIwMDE8L1llYXI+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4</w:t>
              </w:r>
              <w:r w:rsidR="00C82E3A" w:rsidRPr="009339E0">
                <w:fldChar w:fldCharType="end"/>
              </w:r>
            </w:hyperlink>
          </w:p>
        </w:tc>
        <w:tc>
          <w:tcPr>
            <w:tcW w:w="0" w:type="dxa"/>
          </w:tcPr>
          <w:p w14:paraId="6929483A" w14:textId="77777777" w:rsidR="003A51F2" w:rsidRPr="009339E0" w:rsidRDefault="003A51F2" w:rsidP="003A51F2">
            <w:pPr>
              <w:pStyle w:val="TableText"/>
            </w:pPr>
            <w:r w:rsidRPr="009339E0">
              <w:t>G1: Paroxetine</w:t>
            </w:r>
          </w:p>
          <w:p w14:paraId="6FC4C5B7" w14:textId="77777777" w:rsidR="003A51F2" w:rsidRPr="009339E0" w:rsidRDefault="003A51F2" w:rsidP="003A51F2">
            <w:pPr>
              <w:pStyle w:val="TableText"/>
            </w:pPr>
            <w:r w:rsidRPr="009339E0">
              <w:t xml:space="preserve">20 mg/day </w:t>
            </w:r>
          </w:p>
          <w:p w14:paraId="6AE1E5DA" w14:textId="77777777" w:rsidR="003A51F2" w:rsidRPr="009339E0" w:rsidRDefault="003A51F2" w:rsidP="003A51F2">
            <w:pPr>
              <w:pStyle w:val="TableText"/>
            </w:pPr>
            <w:r w:rsidRPr="009339E0">
              <w:t>G2: Paroxetine</w:t>
            </w:r>
          </w:p>
          <w:p w14:paraId="773BDD72" w14:textId="77777777" w:rsidR="003A51F2" w:rsidRPr="009339E0" w:rsidRDefault="003A51F2" w:rsidP="003A51F2">
            <w:pPr>
              <w:pStyle w:val="TableText"/>
            </w:pPr>
            <w:r w:rsidRPr="009339E0">
              <w:t>40 mg/day</w:t>
            </w:r>
          </w:p>
          <w:p w14:paraId="4EAB44FE" w14:textId="77777777" w:rsidR="003A51F2" w:rsidRPr="009339E0" w:rsidRDefault="003A51F2" w:rsidP="003A51F2">
            <w:pPr>
              <w:pStyle w:val="TableText"/>
            </w:pPr>
            <w:r w:rsidRPr="009339E0">
              <w:t>G3: Placebo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B829161" w14:textId="77777777" w:rsidR="003A51F2" w:rsidRPr="009339E0" w:rsidRDefault="003A51F2" w:rsidP="003A51F2">
            <w:pPr>
              <w:pStyle w:val="TableText"/>
            </w:pPr>
            <w:r w:rsidRPr="009339E0">
              <w:t>MADRS</w:t>
            </w:r>
            <w:r w:rsidRPr="009339E0">
              <w:br/>
              <w:t xml:space="preserve">Adjusted Mean Differences (95% CI) </w:t>
            </w:r>
            <w:r w:rsidRPr="009339E0">
              <w:br/>
              <w:t>G1 vs. G3</w:t>
            </w:r>
            <w:r w:rsidRPr="009339E0">
              <w:br/>
              <w:t>-5.6 (-8.0 to -3.3)</w:t>
            </w:r>
          </w:p>
          <w:p w14:paraId="7B0FE630" w14:textId="77777777" w:rsidR="003A51F2" w:rsidRPr="009339E0" w:rsidRDefault="003A51F2" w:rsidP="003A51F2">
            <w:pPr>
              <w:pStyle w:val="TableText"/>
            </w:pPr>
            <w:r w:rsidRPr="009339E0">
              <w:t>p&lt;0.001</w:t>
            </w:r>
            <w:r w:rsidRPr="009339E0">
              <w:br/>
            </w:r>
            <w:r w:rsidRPr="009339E0">
              <w:br/>
              <w:t>G2 vs. G3</w:t>
            </w:r>
            <w:r w:rsidRPr="009339E0">
              <w:br/>
              <w:t>-5.1 (-7.4 to -2.8)</w:t>
            </w:r>
          </w:p>
          <w:p w14:paraId="2BFEC93B" w14:textId="77777777" w:rsidR="003A51F2" w:rsidRPr="009339E0" w:rsidRDefault="003A51F2" w:rsidP="003A51F2">
            <w:pPr>
              <w:pStyle w:val="TableText"/>
            </w:pPr>
            <w:r w:rsidRPr="009339E0">
              <w:t>p&lt;0.001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87AB7C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6E8EA84" w14:textId="77777777" w:rsidR="003A51F2" w:rsidRPr="009339E0" w:rsidRDefault="003A51F2" w:rsidP="003A51F2">
            <w:pPr>
              <w:pStyle w:val="TableText"/>
            </w:pPr>
            <w:r w:rsidRPr="009339E0">
              <w:t>SDS</w:t>
            </w:r>
            <w:r w:rsidRPr="009339E0">
              <w:br/>
              <w:t>Adjusted Mean Differences (95% CI) G1 vs. G3</w:t>
            </w:r>
            <w:r w:rsidRPr="009339E0">
              <w:br/>
              <w:t>-2.4 (-4.1 to -0.8)</w:t>
            </w:r>
          </w:p>
          <w:p w14:paraId="70799DA5" w14:textId="77777777" w:rsidR="003A51F2" w:rsidRPr="009339E0" w:rsidRDefault="003A51F2" w:rsidP="003A51F2">
            <w:pPr>
              <w:pStyle w:val="TableText"/>
            </w:pPr>
            <w:r w:rsidRPr="009339E0">
              <w:t>p&lt;0.005</w:t>
            </w:r>
            <w:r w:rsidRPr="009339E0">
              <w:br/>
            </w:r>
            <w:r w:rsidRPr="009339E0">
              <w:br/>
              <w:t>G2 vs. G3</w:t>
            </w:r>
            <w:r w:rsidRPr="009339E0">
              <w:br/>
              <w:t>-2.0 (-3.7 to -0.3)</w:t>
            </w:r>
          </w:p>
          <w:p w14:paraId="04A1BF07" w14:textId="77777777" w:rsidR="003A51F2" w:rsidRPr="009339E0" w:rsidRDefault="003A51F2" w:rsidP="003A51F2">
            <w:pPr>
              <w:pStyle w:val="TableText"/>
            </w:pPr>
            <w:r w:rsidRPr="009339E0">
              <w:t>p&lt;0.001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C2A1B3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0739A46F" w14:textId="77777777" w:rsidTr="003A51F2">
        <w:trPr>
          <w:cantSplit/>
        </w:trPr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2BE4B82C" w14:textId="6F98F8B7" w:rsidR="003A51F2" w:rsidRPr="009339E0" w:rsidRDefault="003A51F2" w:rsidP="003A51F2">
            <w:pPr>
              <w:pStyle w:val="TableText"/>
            </w:pPr>
            <w:r w:rsidRPr="009339E0">
              <w:t>Martenyi et al., 2002</w:t>
            </w:r>
            <w:hyperlink w:anchor="_ENREF_61" w:tooltip="Martenyi, 2002 #937" w:history="1">
              <w:r w:rsidR="00C82E3A" w:rsidRPr="009339E0"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1</w:t>
              </w:r>
              <w:r w:rsidR="00C82E3A" w:rsidRPr="009339E0">
                <w:fldChar w:fldCharType="end"/>
              </w:r>
            </w:hyperlink>
          </w:p>
          <w:p w14:paraId="007A3D9D" w14:textId="296E7017" w:rsidR="003A51F2" w:rsidRPr="009339E0" w:rsidRDefault="003A51F2" w:rsidP="003A51F2">
            <w:pPr>
              <w:pStyle w:val="TableText"/>
            </w:pPr>
            <w:r w:rsidRPr="009339E0">
              <w:t>Martenyi et al., 2006</w:t>
            </w:r>
            <w:hyperlink w:anchor="_ENREF_173" w:tooltip="Martenyi, 2006 #645" w:history="1">
              <w:r w:rsidR="00C82E3A" w:rsidRPr="009339E0"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73</w:t>
              </w:r>
              <w:r w:rsidR="00C82E3A" w:rsidRPr="009339E0">
                <w:fldChar w:fldCharType="end"/>
              </w:r>
            </w:hyperlink>
          </w:p>
        </w:tc>
        <w:tc>
          <w:tcPr>
            <w:tcW w:w="0" w:type="dxa"/>
          </w:tcPr>
          <w:p w14:paraId="6C9A6A67" w14:textId="77777777" w:rsidR="003A51F2" w:rsidRPr="009339E0" w:rsidRDefault="003A51F2" w:rsidP="003A51F2">
            <w:pPr>
              <w:pStyle w:val="TableText"/>
            </w:pPr>
            <w:r w:rsidRPr="009339E0">
              <w:t>G1: Fluoxetine</w:t>
            </w:r>
          </w:p>
          <w:p w14:paraId="7AF0DE5D" w14:textId="77777777" w:rsidR="003A51F2" w:rsidRPr="009339E0" w:rsidRDefault="003A51F2" w:rsidP="003A51F2">
            <w:pPr>
              <w:pStyle w:val="TableText"/>
            </w:pPr>
            <w:r w:rsidRPr="009339E0">
              <w:t>20 to 80 mg/day</w:t>
            </w:r>
          </w:p>
          <w:p w14:paraId="058F7F37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D1003F8" w14:textId="77777777" w:rsidR="003A51F2" w:rsidRPr="009339E0" w:rsidRDefault="003A51F2" w:rsidP="003A51F2">
            <w:pPr>
              <w:pStyle w:val="TableText"/>
            </w:pPr>
            <w:r w:rsidRPr="009339E0">
              <w:t>MADRS</w:t>
            </w:r>
          </w:p>
          <w:p w14:paraId="1A753AA1" w14:textId="77777777" w:rsidR="003A51F2" w:rsidRPr="009339E0" w:rsidRDefault="003A51F2" w:rsidP="003A51F2">
            <w:pPr>
              <w:pStyle w:val="TableText"/>
            </w:pPr>
            <w:r w:rsidRPr="009339E0">
              <w:t>Changes from Pre-tx to Post-tx</w:t>
            </w:r>
            <w:r w:rsidRPr="009339E0">
              <w:br/>
              <w:t>Least Square Means (SE), p-value</w:t>
            </w:r>
            <w:r w:rsidRPr="009339E0">
              <w:br/>
              <w:t>G1: -6.5 (0.45)</w:t>
            </w:r>
            <w:r w:rsidRPr="009339E0">
              <w:br/>
              <w:t>G2: -3.5 (0.75)</w:t>
            </w:r>
            <w:r w:rsidRPr="009339E0">
              <w:br/>
              <w:t>p&lt;0.001</w:t>
            </w:r>
            <w:r w:rsidRPr="009339E0">
              <w:br/>
            </w:r>
            <w:r w:rsidRPr="009339E0">
              <w:br/>
              <w:t>HAM-A</w:t>
            </w:r>
          </w:p>
          <w:p w14:paraId="1E56FDF2" w14:textId="77777777" w:rsidR="003A51F2" w:rsidRPr="009339E0" w:rsidRDefault="003A51F2" w:rsidP="003A51F2">
            <w:pPr>
              <w:pStyle w:val="TableText"/>
            </w:pPr>
            <w:r w:rsidRPr="009339E0">
              <w:t>Changes from Pre-tx to Post-tx</w:t>
            </w:r>
            <w:r w:rsidRPr="009339E0">
              <w:br/>
              <w:t>Least Square Means (SE), p-value</w:t>
            </w:r>
            <w:r w:rsidRPr="009339E0">
              <w:br/>
              <w:t>G1: -8.7 (0.48)</w:t>
            </w:r>
            <w:r w:rsidRPr="009339E0">
              <w:br/>
              <w:t>G2: -5.7 (0.79)</w:t>
            </w:r>
            <w:r w:rsidRPr="009339E0">
              <w:br/>
              <w:t>p=0.001</w:t>
            </w:r>
            <w:r w:rsidRPr="009339E0">
              <w:br/>
            </w:r>
            <w:r w:rsidRPr="009339E0">
              <w:br/>
              <w:t>Hopkins 90-Item Symptom Checklist-Revised (SCL-90-R)</w:t>
            </w:r>
            <w:r w:rsidRPr="009339E0">
              <w:br/>
              <w:t>Changes from Pre-tx to Post-tx</w:t>
            </w:r>
            <w:r w:rsidRPr="009339E0">
              <w:br/>
              <w:t>Least Square Means (SE), p-value</w:t>
            </w:r>
            <w:r w:rsidRPr="009339E0">
              <w:br/>
              <w:t>G1: -51.8 (4.40)</w:t>
            </w:r>
            <w:r w:rsidRPr="009339E0">
              <w:br/>
              <w:t>G2: -36.4 (7.20)</w:t>
            </w:r>
            <w:r w:rsidRPr="009339E0">
              <w:br/>
              <w:t>p=0.058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A58DD0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E23D3D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F81F25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4965E0BC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46B5ECB" w14:textId="4DD10DF8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2385"/>
        <w:gridCol w:w="2131"/>
        <w:gridCol w:w="1857"/>
        <w:gridCol w:w="877"/>
        <w:gridCol w:w="3559"/>
        <w:gridCol w:w="2151"/>
      </w:tblGrid>
      <w:tr w:rsidR="003A51F2" w:rsidRPr="009339E0" w14:paraId="2BC428D0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238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6206B11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13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24B80C12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185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3B3DE6A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87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668541C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55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B6F9A93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15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389E288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96F5059" w14:textId="77777777" w:rsidTr="003A51F2">
        <w:trPr>
          <w:cantSplit/>
        </w:trPr>
        <w:tc>
          <w:tcPr>
            <w:tcW w:w="238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1F5E9040" w14:textId="48014969" w:rsidR="003A51F2" w:rsidRPr="009339E0" w:rsidRDefault="003A51F2" w:rsidP="003A51F2">
            <w:pPr>
              <w:pStyle w:val="TableText"/>
            </w:pPr>
            <w:r w:rsidRPr="009339E0">
              <w:t>Martenyi et al., 2007</w:t>
            </w:r>
            <w:hyperlink w:anchor="_ENREF_62" w:tooltip="Martenyi, 2007 #514" w:history="1">
              <w:r w:rsidR="00C82E3A" w:rsidRPr="009339E0">
                <w:fldChar w:fldCharType="begin">
                  <w:fldData xml:space="preserve">PEVuZE5vdGU+PENpdGU+PEF1dGhvcj5NYXJ0ZW55aTwvQXV0aG9yPjxZZWFyPjIwMDc8L1llYXI+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0ZW55aTwvQXV0aG9yPjxZZWFyPjIwMDc8L1llYXI+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2</w:t>
              </w:r>
              <w:r w:rsidR="00C82E3A" w:rsidRPr="009339E0">
                <w:fldChar w:fldCharType="end"/>
              </w:r>
            </w:hyperlink>
          </w:p>
        </w:tc>
        <w:tc>
          <w:tcPr>
            <w:tcW w:w="213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9D0B52E" w14:textId="77777777" w:rsidR="003A51F2" w:rsidRPr="009339E0" w:rsidRDefault="003A51F2" w:rsidP="003A51F2">
            <w:pPr>
              <w:pStyle w:val="TableText"/>
            </w:pPr>
            <w:r w:rsidRPr="009339E0">
              <w:t>G1: Fluoxetine</w:t>
            </w:r>
          </w:p>
          <w:p w14:paraId="26C35598" w14:textId="77777777" w:rsidR="003A51F2" w:rsidRPr="009339E0" w:rsidRDefault="003A51F2" w:rsidP="003A51F2">
            <w:pPr>
              <w:pStyle w:val="TableText"/>
            </w:pPr>
            <w:r w:rsidRPr="009339E0">
              <w:t>20 mg/day</w:t>
            </w:r>
          </w:p>
          <w:p w14:paraId="2EB75E52" w14:textId="77777777" w:rsidR="003A51F2" w:rsidRPr="009339E0" w:rsidRDefault="003A51F2" w:rsidP="003A51F2">
            <w:pPr>
              <w:pStyle w:val="TableText"/>
            </w:pPr>
            <w:r w:rsidRPr="009339E0">
              <w:t>G2: Fluoxetine</w:t>
            </w:r>
          </w:p>
          <w:p w14:paraId="4BAA28CF" w14:textId="77777777" w:rsidR="003A51F2" w:rsidRPr="009339E0" w:rsidRDefault="003A51F2" w:rsidP="003A51F2">
            <w:pPr>
              <w:pStyle w:val="TableText"/>
            </w:pPr>
            <w:r w:rsidRPr="009339E0">
              <w:t>40 mg/day</w:t>
            </w:r>
          </w:p>
          <w:p w14:paraId="59EC6FCE" w14:textId="77777777" w:rsidR="003A51F2" w:rsidRPr="009339E0" w:rsidRDefault="003A51F2" w:rsidP="003A51F2">
            <w:pPr>
              <w:pStyle w:val="TableText"/>
            </w:pPr>
            <w:r w:rsidRPr="009339E0">
              <w:t>G3: Placebo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E8A0D2C" w14:textId="77777777" w:rsidR="003A51F2" w:rsidRPr="009339E0" w:rsidRDefault="003A51F2" w:rsidP="003A51F2">
            <w:pPr>
              <w:pStyle w:val="TableText"/>
            </w:pPr>
            <w:r w:rsidRPr="009339E0">
              <w:t>MADRS</w:t>
            </w:r>
          </w:p>
          <w:p w14:paraId="71283AEE" w14:textId="77777777" w:rsidR="003A51F2" w:rsidRPr="009339E0" w:rsidRDefault="003A51F2" w:rsidP="003A51F2">
            <w:pPr>
              <w:pStyle w:val="TableText"/>
            </w:pPr>
            <w:r w:rsidRPr="009339E0">
              <w:t>Mean change from baseline (SE) (Completer analysis)</w:t>
            </w:r>
          </w:p>
          <w:p w14:paraId="2F69B685" w14:textId="77777777" w:rsidR="003A51F2" w:rsidRPr="009339E0" w:rsidRDefault="003A51F2" w:rsidP="003A51F2">
            <w:pPr>
              <w:pStyle w:val="TableText"/>
            </w:pPr>
            <w:r w:rsidRPr="009339E0">
              <w:t>G1: -5.05 (0.82)</w:t>
            </w:r>
          </w:p>
          <w:p w14:paraId="058BE21D" w14:textId="77777777" w:rsidR="003A51F2" w:rsidRPr="009339E0" w:rsidRDefault="003A51F2" w:rsidP="003A51F2">
            <w:pPr>
              <w:pStyle w:val="TableText"/>
            </w:pPr>
            <w:r w:rsidRPr="009339E0">
              <w:t>G2: -5.04 (0.84)</w:t>
            </w:r>
          </w:p>
          <w:p w14:paraId="626E252F" w14:textId="77777777" w:rsidR="003A51F2" w:rsidRPr="009339E0" w:rsidRDefault="003A51F2" w:rsidP="003A51F2">
            <w:pPr>
              <w:pStyle w:val="TableText"/>
            </w:pPr>
            <w:r w:rsidRPr="009339E0">
              <w:t>G3: -3.45 (1.14)</w:t>
            </w:r>
          </w:p>
          <w:p w14:paraId="3695742F" w14:textId="77777777" w:rsidR="003A51F2" w:rsidRPr="009339E0" w:rsidRDefault="003A51F2" w:rsidP="003A51F2">
            <w:pPr>
              <w:pStyle w:val="TableText"/>
            </w:pPr>
            <w:r w:rsidRPr="009339E0">
              <w:t>p =0 .463</w:t>
            </w:r>
          </w:p>
          <w:p w14:paraId="1E970F6F" w14:textId="77777777" w:rsidR="003A51F2" w:rsidRPr="009339E0" w:rsidRDefault="003A51F2" w:rsidP="003A51F2">
            <w:pPr>
              <w:pStyle w:val="TableText"/>
            </w:pPr>
          </w:p>
          <w:p w14:paraId="2437DF6E" w14:textId="77777777" w:rsidR="003A51F2" w:rsidRPr="009339E0" w:rsidRDefault="003A51F2" w:rsidP="003A51F2">
            <w:pPr>
              <w:pStyle w:val="TableText"/>
            </w:pPr>
            <w:r w:rsidRPr="009339E0">
              <w:t>HAMA</w:t>
            </w:r>
          </w:p>
          <w:p w14:paraId="0E834B17" w14:textId="77777777" w:rsidR="003A51F2" w:rsidRPr="009339E0" w:rsidRDefault="003A51F2" w:rsidP="003A51F2">
            <w:pPr>
              <w:pStyle w:val="TableText"/>
            </w:pPr>
            <w:r w:rsidRPr="009339E0">
              <w:t>Mean change from baseline (SE) (Completer analysis)</w:t>
            </w:r>
          </w:p>
          <w:p w14:paraId="5DE479CF" w14:textId="77777777" w:rsidR="003A51F2" w:rsidRPr="009339E0" w:rsidRDefault="003A51F2" w:rsidP="003A51F2">
            <w:pPr>
              <w:pStyle w:val="TableText"/>
            </w:pPr>
            <w:r w:rsidRPr="009339E0">
              <w:t>G1: -9.12 (0.61)</w:t>
            </w:r>
          </w:p>
          <w:p w14:paraId="2121ECD7" w14:textId="77777777" w:rsidR="003A51F2" w:rsidRPr="009339E0" w:rsidRDefault="003A51F2" w:rsidP="003A51F2">
            <w:pPr>
              <w:pStyle w:val="TableText"/>
            </w:pPr>
            <w:r w:rsidRPr="009339E0">
              <w:t>G2: -9.16 (0.62)</w:t>
            </w:r>
          </w:p>
          <w:p w14:paraId="2D87CA80" w14:textId="77777777" w:rsidR="003A51F2" w:rsidRPr="009339E0" w:rsidRDefault="003A51F2" w:rsidP="003A51F2">
            <w:pPr>
              <w:pStyle w:val="TableText"/>
            </w:pPr>
            <w:r w:rsidRPr="009339E0">
              <w:t>G3: -7.67 (0.84)</w:t>
            </w:r>
          </w:p>
          <w:p w14:paraId="4D705489" w14:textId="77777777" w:rsidR="003A51F2" w:rsidRPr="009339E0" w:rsidRDefault="003A51F2" w:rsidP="003A51F2">
            <w:pPr>
              <w:pStyle w:val="TableText"/>
            </w:pPr>
            <w:r w:rsidRPr="009339E0">
              <w:t>p=.296</w:t>
            </w:r>
          </w:p>
        </w:tc>
        <w:tc>
          <w:tcPr>
            <w:tcW w:w="87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967E2E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55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178E80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1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6691C4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3B497141" w14:textId="77777777" w:rsidTr="003A51F2">
        <w:trPr>
          <w:cantSplit/>
        </w:trPr>
        <w:tc>
          <w:tcPr>
            <w:tcW w:w="238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2E6A3DC6" w14:textId="0CE64E7A" w:rsidR="003A51F2" w:rsidRPr="009339E0" w:rsidRDefault="003A51F2" w:rsidP="003A51F2">
            <w:pPr>
              <w:pStyle w:val="TableText"/>
            </w:pPr>
            <w:r w:rsidRPr="009339E0">
              <w:t>Maxwell et al., 2016</w:t>
            </w:r>
            <w:hyperlink w:anchor="_ENREF_124" w:tooltip="Maxwell, 2016 #5992" w:history="1">
              <w:r w:rsidR="00C82E3A" w:rsidRPr="009339E0">
                <w:fldChar w:fldCharType="begin">
                  <w:fldData xml:space="preserve">PEVuZE5vdGU+PENpdGU+PEF1dGhvcj5NYXh3ZWxsPC9BdXRob3I+PFllYXI+MjAxNjwvWWVhcj48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h3ZWxsPC9BdXRob3I+PFllYXI+MjAxNjwvWWVhcj48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24</w:t>
              </w:r>
              <w:r w:rsidR="00C82E3A" w:rsidRPr="009339E0">
                <w:fldChar w:fldCharType="end"/>
              </w:r>
            </w:hyperlink>
          </w:p>
        </w:tc>
        <w:tc>
          <w:tcPr>
            <w:tcW w:w="2131" w:type="dxa"/>
          </w:tcPr>
          <w:p w14:paraId="3CD0ADCC" w14:textId="77777777" w:rsidR="003A51F2" w:rsidRPr="009339E0" w:rsidRDefault="003A51F2" w:rsidP="003A51F2">
            <w:pPr>
              <w:pStyle w:val="TableText"/>
            </w:pPr>
            <w:r w:rsidRPr="009339E0">
              <w:t>G1: MEST</w:t>
            </w:r>
          </w:p>
          <w:p w14:paraId="2CA82EEC" w14:textId="77777777" w:rsidR="003A51F2" w:rsidRPr="009339E0" w:rsidRDefault="003A51F2" w:rsidP="003A51F2">
            <w:pPr>
              <w:pStyle w:val="TableText"/>
            </w:pPr>
            <w:r w:rsidRPr="009339E0">
              <w:t>G2: CPT</w:t>
            </w:r>
          </w:p>
        </w:tc>
        <w:tc>
          <w:tcPr>
            <w:tcW w:w="1857" w:type="dxa"/>
          </w:tcPr>
          <w:p w14:paraId="4B1CD5F8" w14:textId="77777777" w:rsidR="003A51F2" w:rsidRPr="009339E0" w:rsidRDefault="003A51F2" w:rsidP="003A51F2">
            <w:pPr>
              <w:pStyle w:val="TableText"/>
            </w:pPr>
            <w:bookmarkStart w:id="2" w:name="_Hlk499710405"/>
            <w:r w:rsidRPr="009339E0">
              <w:t>BDI-II</w:t>
            </w:r>
          </w:p>
          <w:bookmarkEnd w:id="2"/>
          <w:p w14:paraId="2C497AD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19F950BC" w14:textId="77777777" w:rsidR="003A51F2" w:rsidRPr="009339E0" w:rsidRDefault="003A51F2" w:rsidP="003A51F2">
            <w:pPr>
              <w:pStyle w:val="TableText"/>
            </w:pPr>
            <w:r w:rsidRPr="009339E0">
              <w:t>G1 Pre-tx:26.13 (11.31)</w:t>
            </w:r>
          </w:p>
          <w:p w14:paraId="0C9B079A" w14:textId="77777777" w:rsidR="003A51F2" w:rsidRPr="009339E0" w:rsidRDefault="003A51F2" w:rsidP="003A51F2">
            <w:pPr>
              <w:pStyle w:val="TableText"/>
            </w:pPr>
            <w:r w:rsidRPr="009339E0">
              <w:t>G1 Post-tx:20.25 (16.03)</w:t>
            </w:r>
          </w:p>
          <w:p w14:paraId="327F677A" w14:textId="77777777" w:rsidR="003A51F2" w:rsidRPr="009339E0" w:rsidRDefault="003A51F2" w:rsidP="003A51F2">
            <w:pPr>
              <w:pStyle w:val="TableText"/>
            </w:pPr>
            <w:r w:rsidRPr="009339E0">
              <w:t>G1 3 mth FU: 18.13 (13.27)</w:t>
            </w:r>
          </w:p>
          <w:p w14:paraId="5CB18690" w14:textId="77777777" w:rsidR="003A51F2" w:rsidRPr="009339E0" w:rsidRDefault="003A51F2" w:rsidP="003A51F2">
            <w:pPr>
              <w:pStyle w:val="TableText"/>
            </w:pPr>
          </w:p>
          <w:p w14:paraId="21843AF3" w14:textId="77777777" w:rsidR="003A51F2" w:rsidRPr="009339E0" w:rsidRDefault="003A51F2" w:rsidP="003A51F2">
            <w:pPr>
              <w:pStyle w:val="TableText"/>
            </w:pPr>
            <w:r w:rsidRPr="009339E0">
              <w:t>G2 Pre-tx:23.63 (16.27)</w:t>
            </w:r>
          </w:p>
          <w:p w14:paraId="68D640AF" w14:textId="77777777" w:rsidR="003A51F2" w:rsidRPr="009339E0" w:rsidRDefault="003A51F2" w:rsidP="003A51F2">
            <w:pPr>
              <w:pStyle w:val="TableText"/>
            </w:pPr>
            <w:r w:rsidRPr="009339E0">
              <w:t>G2 Post-tx:14.75 (10.99)</w:t>
            </w:r>
          </w:p>
          <w:p w14:paraId="7E7C738E" w14:textId="77777777" w:rsidR="003A51F2" w:rsidRPr="009339E0" w:rsidRDefault="003A51F2" w:rsidP="003A51F2">
            <w:pPr>
              <w:pStyle w:val="TableText"/>
            </w:pPr>
            <w:r w:rsidRPr="009339E0">
              <w:t>G2 3 mth FU: 11.38 (11.08)</w:t>
            </w:r>
          </w:p>
          <w:p w14:paraId="076A03B4" w14:textId="77777777" w:rsidR="003A51F2" w:rsidRPr="009339E0" w:rsidRDefault="003A51F2" w:rsidP="003A51F2">
            <w:pPr>
              <w:pStyle w:val="TableText"/>
            </w:pPr>
          </w:p>
          <w:p w14:paraId="091CC046" w14:textId="77777777" w:rsidR="003A51F2" w:rsidRPr="009339E0" w:rsidRDefault="003A51F2" w:rsidP="003A51F2">
            <w:pPr>
              <w:pStyle w:val="TableText"/>
            </w:pPr>
            <w:r w:rsidRPr="009339E0">
              <w:t>Cohen’s d = .40</w:t>
            </w:r>
          </w:p>
        </w:tc>
        <w:tc>
          <w:tcPr>
            <w:tcW w:w="877" w:type="dxa"/>
          </w:tcPr>
          <w:p w14:paraId="2F08F38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55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573616E" w14:textId="77777777" w:rsidR="003A51F2" w:rsidRPr="009339E0" w:rsidRDefault="003A51F2" w:rsidP="003A51F2">
            <w:pPr>
              <w:pStyle w:val="TableText"/>
            </w:pPr>
            <w:r w:rsidRPr="009339E0">
              <w:t>GAF</w:t>
            </w:r>
          </w:p>
          <w:p w14:paraId="366D7534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036273B" w14:textId="77777777" w:rsidR="003A51F2" w:rsidRPr="009339E0" w:rsidRDefault="003A51F2" w:rsidP="003A51F2">
            <w:pPr>
              <w:pStyle w:val="TableText"/>
            </w:pPr>
            <w:r w:rsidRPr="009339E0">
              <w:t>G1 Post-tx:67.25 (16.60)</w:t>
            </w:r>
          </w:p>
          <w:p w14:paraId="588BC605" w14:textId="77777777" w:rsidR="003A51F2" w:rsidRPr="009339E0" w:rsidRDefault="003A51F2" w:rsidP="003A51F2">
            <w:pPr>
              <w:pStyle w:val="TableText"/>
            </w:pPr>
            <w:r w:rsidRPr="009339E0">
              <w:t>G2 Post-tx:69.44 (10.04)</w:t>
            </w:r>
          </w:p>
          <w:p w14:paraId="05388184" w14:textId="77777777" w:rsidR="003A51F2" w:rsidRPr="009339E0" w:rsidRDefault="003A51F2" w:rsidP="003A51F2">
            <w:pPr>
              <w:pStyle w:val="TableText"/>
            </w:pPr>
          </w:p>
          <w:p w14:paraId="63CD544E" w14:textId="77777777" w:rsidR="003A51F2" w:rsidRPr="009339E0" w:rsidRDefault="003A51F2" w:rsidP="003A51F2">
            <w:pPr>
              <w:pStyle w:val="TableText"/>
            </w:pPr>
            <w:r w:rsidRPr="009339E0">
              <w:t>Cohen’s d = -0.16</w:t>
            </w:r>
          </w:p>
        </w:tc>
        <w:tc>
          <w:tcPr>
            <w:tcW w:w="215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57282CB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0B8AAA9A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1BF7D35" w14:textId="6811B5E3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942"/>
        <w:gridCol w:w="1729"/>
        <w:gridCol w:w="2630"/>
        <w:gridCol w:w="1988"/>
        <w:gridCol w:w="2823"/>
        <w:gridCol w:w="1848"/>
      </w:tblGrid>
      <w:tr w:rsidR="003A51F2" w:rsidRPr="009339E0" w14:paraId="3113ACCD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942" w:type="dxa"/>
            <w:hideMark/>
          </w:tcPr>
          <w:p w14:paraId="0A333AF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29" w:type="dxa"/>
          </w:tcPr>
          <w:p w14:paraId="6A6AC27E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30" w:type="dxa"/>
            <w:hideMark/>
          </w:tcPr>
          <w:p w14:paraId="1CB439A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88" w:type="dxa"/>
            <w:hideMark/>
          </w:tcPr>
          <w:p w14:paraId="4914D2B9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823" w:type="dxa"/>
            <w:hideMark/>
          </w:tcPr>
          <w:p w14:paraId="3EE4E43D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848" w:type="dxa"/>
            <w:hideMark/>
          </w:tcPr>
          <w:p w14:paraId="6E14DA9D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2EF3091" w14:textId="77777777" w:rsidTr="003A51F2">
        <w:trPr>
          <w:cantSplit/>
        </w:trPr>
        <w:tc>
          <w:tcPr>
            <w:tcW w:w="1942" w:type="dxa"/>
            <w:noWrap/>
          </w:tcPr>
          <w:p w14:paraId="5AD90060" w14:textId="17CFDCC1" w:rsidR="003A51F2" w:rsidRPr="009339E0" w:rsidRDefault="003A51F2" w:rsidP="003A51F2">
            <w:pPr>
              <w:pStyle w:val="TableText"/>
            </w:pPr>
            <w:r w:rsidRPr="009339E0">
              <w:t>McDonagh et al., 2005</w:t>
            </w:r>
            <w:hyperlink w:anchor="_ENREF_39" w:tooltip="McDonagh, 2005 #687" w:history="1">
              <w:r w:rsidR="00C82E3A" w:rsidRPr="009339E0">
                <w:fldChar w:fldCharType="begin">
                  <w:fldData xml:space="preserve">PEVuZE5vdGU+PENpdGU+PEF1dGhvcj5NY0RvbmFnPC9BdXRob3I+PFllYXI+MjAwNTwvWWVhcj48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0RvbmFnPC9BdXRob3I+PFllYXI+MjAwNTwvWWVhcj48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9</w:t>
              </w:r>
              <w:r w:rsidR="00C82E3A" w:rsidRPr="009339E0">
                <w:fldChar w:fldCharType="end"/>
              </w:r>
            </w:hyperlink>
          </w:p>
          <w:p w14:paraId="51F03CCA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729" w:type="dxa"/>
          </w:tcPr>
          <w:p w14:paraId="0858EA07" w14:textId="77777777" w:rsidR="003A51F2" w:rsidRPr="009339E0" w:rsidRDefault="003A51F2" w:rsidP="003A51F2">
            <w:pPr>
              <w:pStyle w:val="TableText"/>
            </w:pPr>
            <w:r w:rsidRPr="009339E0">
              <w:t>G1: CBT-mixed (</w:t>
            </w:r>
          </w:p>
          <w:p w14:paraId="5616BD72" w14:textId="77777777" w:rsidR="003A51F2" w:rsidRPr="009339E0" w:rsidRDefault="003A51F2" w:rsidP="003A51F2">
            <w:pPr>
              <w:pStyle w:val="TableText"/>
            </w:pPr>
            <w:r w:rsidRPr="009339E0">
              <w:t>Exposure and cognitive restructuring therapy)</w:t>
            </w:r>
          </w:p>
          <w:p w14:paraId="416EB361" w14:textId="77777777" w:rsidR="003A51F2" w:rsidRPr="009339E0" w:rsidRDefault="003A51F2" w:rsidP="003A51F2">
            <w:pPr>
              <w:pStyle w:val="TableText"/>
            </w:pPr>
            <w:r w:rsidRPr="009339E0">
              <w:t>G2: PCT</w:t>
            </w:r>
          </w:p>
          <w:p w14:paraId="4EE45878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2630" w:type="dxa"/>
            <w:hideMark/>
          </w:tcPr>
          <w:p w14:paraId="2922D155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37C56646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AF14E58" w14:textId="77777777" w:rsidR="003A51F2" w:rsidRPr="009339E0" w:rsidRDefault="003A51F2" w:rsidP="003A51F2">
            <w:pPr>
              <w:pStyle w:val="TableText"/>
            </w:pPr>
            <w:r w:rsidRPr="009339E0">
              <w:t>G1 Pre-tx: 18.9 (9.6)</w:t>
            </w:r>
          </w:p>
          <w:p w14:paraId="06574151" w14:textId="77777777" w:rsidR="003A51F2" w:rsidRPr="009339E0" w:rsidRDefault="003A51F2" w:rsidP="003A51F2">
            <w:pPr>
              <w:pStyle w:val="TableText"/>
            </w:pPr>
            <w:r w:rsidRPr="009339E0">
              <w:t>G1 Post-tx: 12.9 (12.5)</w:t>
            </w:r>
          </w:p>
          <w:p w14:paraId="5C716E81" w14:textId="77777777" w:rsidR="003A51F2" w:rsidRPr="009339E0" w:rsidRDefault="003A51F2" w:rsidP="003A51F2">
            <w:pPr>
              <w:pStyle w:val="TableText"/>
            </w:pPr>
          </w:p>
          <w:p w14:paraId="06A93FE8" w14:textId="77777777" w:rsidR="003A51F2" w:rsidRPr="009339E0" w:rsidRDefault="003A51F2" w:rsidP="003A51F2">
            <w:pPr>
              <w:pStyle w:val="TableText"/>
            </w:pPr>
            <w:r w:rsidRPr="009339E0">
              <w:t>G2 Pre-tx: 17.0 (7.7)</w:t>
            </w:r>
          </w:p>
          <w:p w14:paraId="2605501E" w14:textId="77777777" w:rsidR="003A51F2" w:rsidRPr="009339E0" w:rsidRDefault="003A51F2" w:rsidP="003A51F2">
            <w:pPr>
              <w:pStyle w:val="TableText"/>
            </w:pPr>
            <w:r w:rsidRPr="009339E0">
              <w:t>G2 Post-tx: 10.8 (9.5)</w:t>
            </w:r>
          </w:p>
          <w:p w14:paraId="34DF6884" w14:textId="77777777" w:rsidR="003A51F2" w:rsidRPr="009339E0" w:rsidRDefault="003A51F2" w:rsidP="003A51F2">
            <w:pPr>
              <w:pStyle w:val="TableText"/>
            </w:pPr>
          </w:p>
          <w:p w14:paraId="79B94CB7" w14:textId="77777777" w:rsidR="003A51F2" w:rsidRPr="009339E0" w:rsidRDefault="003A51F2" w:rsidP="003A51F2">
            <w:pPr>
              <w:pStyle w:val="TableText"/>
            </w:pPr>
            <w:r w:rsidRPr="009339E0">
              <w:t>G3 Pre-tx: 20.9 (7.8)</w:t>
            </w:r>
          </w:p>
          <w:p w14:paraId="54C11498" w14:textId="77777777" w:rsidR="003A51F2" w:rsidRPr="009339E0" w:rsidRDefault="003A51F2" w:rsidP="003A51F2">
            <w:pPr>
              <w:pStyle w:val="TableText"/>
            </w:pPr>
            <w:r w:rsidRPr="009339E0">
              <w:t>G3 Post-tx: 19.0 (11.3)</w:t>
            </w:r>
          </w:p>
          <w:p w14:paraId="0E3FFED6" w14:textId="77777777" w:rsidR="003A51F2" w:rsidRPr="009339E0" w:rsidRDefault="003A51F2" w:rsidP="003A51F2">
            <w:pPr>
              <w:pStyle w:val="TableText"/>
            </w:pPr>
          </w:p>
          <w:p w14:paraId="482015A2" w14:textId="77777777" w:rsidR="003A51F2" w:rsidRPr="009339E0" w:rsidRDefault="003A51F2" w:rsidP="003A51F2">
            <w:pPr>
              <w:pStyle w:val="TableText"/>
            </w:pPr>
            <w:r w:rsidRPr="009339E0">
              <w:t>Group X Time, p&gt;0.10</w:t>
            </w:r>
          </w:p>
          <w:p w14:paraId="11EAC30B" w14:textId="77777777" w:rsidR="003A51F2" w:rsidRPr="009339E0" w:rsidRDefault="003A51F2" w:rsidP="003A51F2">
            <w:pPr>
              <w:pStyle w:val="TableText"/>
            </w:pPr>
          </w:p>
          <w:p w14:paraId="764932A4" w14:textId="77777777" w:rsidR="003A51F2" w:rsidRPr="009339E0" w:rsidRDefault="003A51F2" w:rsidP="003A51F2">
            <w:pPr>
              <w:pStyle w:val="TableText"/>
            </w:pPr>
            <w:r w:rsidRPr="009339E0">
              <w:t>STAI</w:t>
            </w:r>
          </w:p>
          <w:p w14:paraId="7128BFE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355EFC8" w14:textId="77777777" w:rsidR="003A51F2" w:rsidRPr="009339E0" w:rsidRDefault="003A51F2" w:rsidP="003A51F2">
            <w:pPr>
              <w:pStyle w:val="TableText"/>
            </w:pPr>
            <w:r w:rsidRPr="009339E0">
              <w:t>G1 Pre-tx: 53.5 (10.4)</w:t>
            </w:r>
          </w:p>
          <w:p w14:paraId="52DCABCA" w14:textId="77777777" w:rsidR="003A51F2" w:rsidRPr="009339E0" w:rsidRDefault="003A51F2" w:rsidP="003A51F2">
            <w:pPr>
              <w:pStyle w:val="TableText"/>
            </w:pPr>
            <w:r w:rsidRPr="009339E0">
              <w:t>G1 Post-tx: 46.2 (13.9)</w:t>
            </w:r>
          </w:p>
          <w:p w14:paraId="76B73FF1" w14:textId="77777777" w:rsidR="003A51F2" w:rsidRPr="009339E0" w:rsidRDefault="003A51F2" w:rsidP="003A51F2">
            <w:pPr>
              <w:pStyle w:val="TableText"/>
            </w:pPr>
          </w:p>
          <w:p w14:paraId="6F1CFF67" w14:textId="77777777" w:rsidR="003A51F2" w:rsidRPr="009339E0" w:rsidRDefault="003A51F2" w:rsidP="003A51F2">
            <w:pPr>
              <w:pStyle w:val="TableText"/>
            </w:pPr>
            <w:r w:rsidRPr="009339E0">
              <w:t>G2 Pre-tx: 54.5 (9.2)</w:t>
            </w:r>
          </w:p>
          <w:p w14:paraId="467F0030" w14:textId="77777777" w:rsidR="003A51F2" w:rsidRPr="009339E0" w:rsidRDefault="003A51F2" w:rsidP="003A51F2">
            <w:pPr>
              <w:pStyle w:val="TableText"/>
            </w:pPr>
            <w:r w:rsidRPr="009339E0">
              <w:t>G2 Post-tx: 46.4 (12.2)</w:t>
            </w:r>
          </w:p>
          <w:p w14:paraId="11370F53" w14:textId="77777777" w:rsidR="003A51F2" w:rsidRPr="009339E0" w:rsidRDefault="003A51F2" w:rsidP="003A51F2">
            <w:pPr>
              <w:pStyle w:val="TableText"/>
            </w:pPr>
          </w:p>
          <w:p w14:paraId="0853AD7C" w14:textId="77777777" w:rsidR="003A51F2" w:rsidRPr="009339E0" w:rsidRDefault="003A51F2" w:rsidP="003A51F2">
            <w:pPr>
              <w:pStyle w:val="TableText"/>
            </w:pPr>
            <w:r w:rsidRPr="009339E0">
              <w:t>G3 Pre-tx: 54.6 (9.6)</w:t>
            </w:r>
          </w:p>
          <w:p w14:paraId="0D3328B8" w14:textId="77777777" w:rsidR="003A51F2" w:rsidRPr="009339E0" w:rsidRDefault="003A51F2" w:rsidP="003A51F2">
            <w:pPr>
              <w:pStyle w:val="TableText"/>
            </w:pPr>
            <w:r w:rsidRPr="009339E0">
              <w:t>G3 Post-tx: 51.5 (9.7)</w:t>
            </w:r>
          </w:p>
          <w:p w14:paraId="7EADD6EF" w14:textId="77777777" w:rsidR="003A51F2" w:rsidRPr="009339E0" w:rsidRDefault="003A51F2" w:rsidP="003A51F2">
            <w:pPr>
              <w:pStyle w:val="TableText"/>
            </w:pPr>
          </w:p>
          <w:p w14:paraId="6E1B8296" w14:textId="77777777" w:rsidR="003A51F2" w:rsidRPr="009339E0" w:rsidRDefault="003A51F2" w:rsidP="003A51F2">
            <w:pPr>
              <w:pStyle w:val="TableText"/>
            </w:pPr>
            <w:r w:rsidRPr="009339E0">
              <w:t>Group X Time, p&lt;0.10</w:t>
            </w:r>
          </w:p>
        </w:tc>
        <w:tc>
          <w:tcPr>
            <w:tcW w:w="1988" w:type="dxa"/>
          </w:tcPr>
          <w:p w14:paraId="306DA6C2" w14:textId="77777777" w:rsidR="003A51F2" w:rsidRPr="009339E0" w:rsidRDefault="003A51F2" w:rsidP="003A51F2">
            <w:pPr>
              <w:pStyle w:val="TableText"/>
            </w:pPr>
            <w:r w:rsidRPr="009339E0">
              <w:t>QOLI</w:t>
            </w:r>
            <w:r w:rsidRPr="009339E0">
              <w:br/>
              <w:t>Mean (SD)</w:t>
            </w:r>
            <w:r w:rsidRPr="009339E0">
              <w:br/>
              <w:t>G1 Pre-tx: 36.1 (15.9)</w:t>
            </w:r>
            <w:r w:rsidRPr="009339E0">
              <w:br/>
              <w:t>G1 Post-tx: 39.5 (17.0)</w:t>
            </w:r>
            <w:r w:rsidRPr="009339E0">
              <w:br/>
            </w:r>
            <w:r w:rsidRPr="009339E0">
              <w:br/>
            </w:r>
            <w:r w:rsidRPr="009339E0">
              <w:br/>
              <w:t>G2 Pre-tx: 35.2 (15.3)</w:t>
            </w:r>
            <w:r w:rsidRPr="009339E0">
              <w:br/>
              <w:t>G2 Post-tx: 39.0 (12.6)</w:t>
            </w:r>
            <w:r w:rsidRPr="009339E0">
              <w:br/>
            </w:r>
            <w:r w:rsidRPr="009339E0">
              <w:br/>
              <w:t>G3 Pre-tx: 36.8 (13.2)</w:t>
            </w:r>
            <w:r w:rsidRPr="009339E0">
              <w:br/>
              <w:t>G3 Post-tx: 37.2 (14.7)</w:t>
            </w:r>
          </w:p>
          <w:p w14:paraId="79A33A76" w14:textId="77777777" w:rsidR="003A51F2" w:rsidRPr="009339E0" w:rsidRDefault="003A51F2" w:rsidP="003A51F2">
            <w:pPr>
              <w:pStyle w:val="TableText"/>
            </w:pPr>
          </w:p>
          <w:p w14:paraId="0606C6D8" w14:textId="77777777" w:rsidR="003A51F2" w:rsidRPr="009339E0" w:rsidRDefault="003A51F2" w:rsidP="003A51F2">
            <w:pPr>
              <w:pStyle w:val="TableText"/>
            </w:pPr>
            <w:r w:rsidRPr="009339E0">
              <w:t>Group X Time, p&gt;0.10</w:t>
            </w:r>
            <w:r w:rsidRPr="009339E0">
              <w:br/>
            </w:r>
          </w:p>
        </w:tc>
        <w:tc>
          <w:tcPr>
            <w:tcW w:w="2823" w:type="dxa"/>
            <w:hideMark/>
          </w:tcPr>
          <w:p w14:paraId="4D06F74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848" w:type="dxa"/>
            <w:hideMark/>
          </w:tcPr>
          <w:p w14:paraId="1F48479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1D26F3CF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A640A76" w14:textId="0A7BBAA8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bottom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2340"/>
        <w:gridCol w:w="18"/>
        <w:gridCol w:w="2772"/>
        <w:gridCol w:w="1620"/>
        <w:gridCol w:w="2340"/>
        <w:gridCol w:w="16"/>
        <w:gridCol w:w="2324"/>
      </w:tblGrid>
      <w:tr w:rsidR="003A51F2" w:rsidRPr="009339E0" w14:paraId="1F157BFC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hideMark/>
          </w:tcPr>
          <w:p w14:paraId="6AF24EE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358" w:type="dxa"/>
            <w:gridSpan w:val="2"/>
          </w:tcPr>
          <w:p w14:paraId="6CC9951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72" w:type="dxa"/>
            <w:hideMark/>
          </w:tcPr>
          <w:p w14:paraId="0C6A3EFF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620" w:type="dxa"/>
            <w:hideMark/>
          </w:tcPr>
          <w:p w14:paraId="62FF7ECC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356" w:type="dxa"/>
            <w:gridSpan w:val="2"/>
            <w:hideMark/>
          </w:tcPr>
          <w:p w14:paraId="7EB040DB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24" w:type="dxa"/>
            <w:hideMark/>
          </w:tcPr>
          <w:p w14:paraId="4AB50F3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94BCE8A" w14:textId="77777777" w:rsidTr="003A51F2">
        <w:trPr>
          <w:cantSplit/>
        </w:trPr>
        <w:tc>
          <w:tcPr>
            <w:tcW w:w="1530" w:type="dxa"/>
            <w:shd w:val="clear" w:color="auto" w:fill="auto"/>
            <w:noWrap/>
          </w:tcPr>
          <w:p w14:paraId="16424592" w14:textId="5B8DB7F7" w:rsidR="003A51F2" w:rsidRPr="009339E0" w:rsidRDefault="003A51F2" w:rsidP="003A51F2">
            <w:pPr>
              <w:pStyle w:val="TableText"/>
            </w:pPr>
            <w:r w:rsidRPr="009339E0">
              <w:t>McGovern et al., 2015</w:t>
            </w:r>
            <w:hyperlink w:anchor="_ENREF_27" w:tooltip="McGovern, 2015 #5528" w:history="1">
              <w:r w:rsidR="00C82E3A" w:rsidRPr="009339E0">
                <w:fldChar w:fldCharType="begin">
                  <w:fldData xml:space="preserve">PEVuZE5vdGU+PENpdGU+PEF1dGhvcj5NY0dvdmVybjwvQXV0aG9yPjxZZWFyPjIwMTU8L1llYXI+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0dvdmVybjwvQXV0aG9yPjxZZWFyPjIwMTU8L1llYXI+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7</w:t>
              </w:r>
              <w:r w:rsidR="00C82E3A" w:rsidRPr="009339E0">
                <w:fldChar w:fldCharType="end"/>
              </w:r>
            </w:hyperlink>
          </w:p>
          <w:p w14:paraId="0773AF69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340" w:type="dxa"/>
          </w:tcPr>
          <w:p w14:paraId="7C1CF98D" w14:textId="77777777" w:rsidR="003A51F2" w:rsidRPr="009339E0" w:rsidRDefault="003A51F2" w:rsidP="003A51F2">
            <w:pPr>
              <w:pStyle w:val="TableText"/>
            </w:pPr>
            <w:r w:rsidRPr="009339E0">
              <w:t>G1: ICBT plus SC, manual-guided therapy focused on PTSD and</w:t>
            </w:r>
          </w:p>
          <w:p w14:paraId="7E9E8F14" w14:textId="77777777" w:rsidR="003A51F2" w:rsidRPr="009339E0" w:rsidRDefault="003A51F2" w:rsidP="003A51F2">
            <w:pPr>
              <w:pStyle w:val="TableText"/>
            </w:pPr>
            <w:r w:rsidRPr="009339E0">
              <w:t xml:space="preserve">substance use. </w:t>
            </w:r>
          </w:p>
          <w:p w14:paraId="23E3F205" w14:textId="77777777" w:rsidR="003A51F2" w:rsidRPr="009339E0" w:rsidRDefault="003A51F2" w:rsidP="003A51F2">
            <w:pPr>
              <w:pStyle w:val="TableText"/>
            </w:pPr>
            <w:r w:rsidRPr="009339E0">
              <w:t>G2: IAC plus SC, (focused exclusively on</w:t>
            </w:r>
          </w:p>
          <w:p w14:paraId="7AC8781D" w14:textId="77777777" w:rsidR="003A51F2" w:rsidRPr="009339E0" w:rsidRDefault="003A51F2" w:rsidP="003A51F2">
            <w:pPr>
              <w:pStyle w:val="TableText"/>
            </w:pPr>
            <w:r w:rsidRPr="009339E0">
              <w:t>substance use and recovery) (arm not eligible)</w:t>
            </w:r>
          </w:p>
          <w:p w14:paraId="77B4E99E" w14:textId="77777777" w:rsidR="003A51F2" w:rsidRPr="009339E0" w:rsidRDefault="003A51F2" w:rsidP="003A51F2">
            <w:pPr>
              <w:pStyle w:val="TableText"/>
            </w:pPr>
            <w:r w:rsidRPr="009339E0">
              <w:t>G3: SC (intensive out-patient program services)</w:t>
            </w:r>
          </w:p>
        </w:tc>
        <w:tc>
          <w:tcPr>
            <w:tcW w:w="2790" w:type="dxa"/>
            <w:gridSpan w:val="2"/>
            <w:shd w:val="clear" w:color="auto" w:fill="auto"/>
          </w:tcPr>
          <w:p w14:paraId="7273409D" w14:textId="77777777" w:rsidR="003A51F2" w:rsidRPr="009339E0" w:rsidRDefault="003A51F2" w:rsidP="003A51F2">
            <w:pPr>
              <w:pStyle w:val="TableText"/>
            </w:pPr>
            <w:r w:rsidRPr="009339E0">
              <w:t>Positive toxicology, n (%)</w:t>
            </w:r>
          </w:p>
          <w:p w14:paraId="4A82CEBB" w14:textId="77777777" w:rsidR="003A51F2" w:rsidRPr="009339E0" w:rsidRDefault="003A51F2" w:rsidP="003A51F2">
            <w:pPr>
              <w:pStyle w:val="TableText"/>
            </w:pPr>
            <w:r w:rsidRPr="009339E0">
              <w:t>G1 Pre-tx: 16 (21.9)</w:t>
            </w:r>
          </w:p>
          <w:p w14:paraId="1741B3FA" w14:textId="77777777" w:rsidR="003A51F2" w:rsidRPr="009339E0" w:rsidRDefault="003A51F2" w:rsidP="003A51F2">
            <w:pPr>
              <w:pStyle w:val="TableText"/>
            </w:pPr>
            <w:r w:rsidRPr="009339E0">
              <w:t>G1 Post-tx (6 month): 10(18.5)</w:t>
            </w:r>
          </w:p>
          <w:p w14:paraId="4EA241B4" w14:textId="77777777" w:rsidR="003A51F2" w:rsidRPr="009339E0" w:rsidRDefault="003A51F2" w:rsidP="003A51F2">
            <w:pPr>
              <w:pStyle w:val="TableText"/>
            </w:pPr>
          </w:p>
          <w:p w14:paraId="41BF85F6" w14:textId="77777777" w:rsidR="003A51F2" w:rsidRPr="009339E0" w:rsidRDefault="003A51F2" w:rsidP="003A51F2">
            <w:pPr>
              <w:pStyle w:val="TableText"/>
            </w:pPr>
            <w:r w:rsidRPr="009339E0">
              <w:t>G3 Pre-tx: 15 (20.8)</w:t>
            </w:r>
          </w:p>
          <w:p w14:paraId="6B82F399" w14:textId="77777777" w:rsidR="003A51F2" w:rsidRPr="009339E0" w:rsidRDefault="003A51F2" w:rsidP="003A51F2">
            <w:pPr>
              <w:pStyle w:val="TableText"/>
            </w:pPr>
            <w:r w:rsidRPr="009339E0">
              <w:t>G3 Post-tx (6 month):19(38.8)</w:t>
            </w:r>
          </w:p>
          <w:p w14:paraId="19C82E7E" w14:textId="77777777" w:rsidR="003A51F2" w:rsidRPr="009339E0" w:rsidRDefault="003A51F2" w:rsidP="003A51F2">
            <w:pPr>
              <w:pStyle w:val="TableText"/>
            </w:pPr>
          </w:p>
          <w:p w14:paraId="2FAC5FA2" w14:textId="77777777" w:rsidR="003A51F2" w:rsidRPr="009339E0" w:rsidRDefault="003A51F2" w:rsidP="003A51F2">
            <w:pPr>
              <w:pStyle w:val="TableText"/>
            </w:pPr>
            <w:r w:rsidRPr="009339E0">
              <w:t>Difference between G1 and G3, p &lt;0.05</w:t>
            </w:r>
          </w:p>
          <w:p w14:paraId="02DD84C0" w14:textId="77777777" w:rsidR="003A51F2" w:rsidRPr="009339E0" w:rsidRDefault="003A51F2" w:rsidP="003A51F2">
            <w:pPr>
              <w:pStyle w:val="TableText"/>
            </w:pPr>
          </w:p>
          <w:p w14:paraId="073A6463" w14:textId="77777777" w:rsidR="003A51F2" w:rsidRPr="009339E0" w:rsidRDefault="003A51F2" w:rsidP="003A51F2">
            <w:pPr>
              <w:pStyle w:val="TableText"/>
            </w:pPr>
            <w:r w:rsidRPr="009339E0">
              <w:t>Parameter Estimate and CIs for ANCOVA</w:t>
            </w:r>
          </w:p>
          <w:p w14:paraId="6629EB01" w14:textId="77777777" w:rsidR="003A51F2" w:rsidRPr="009339E0" w:rsidRDefault="003A51F2" w:rsidP="003A51F2">
            <w:pPr>
              <w:pStyle w:val="TableText"/>
            </w:pPr>
            <w:r w:rsidRPr="009339E0">
              <w:t>G1 vs. G3, 1.13 (95% CI, 0.18 to 2.08)</w:t>
            </w:r>
          </w:p>
          <w:p w14:paraId="7129694E" w14:textId="77777777" w:rsidR="003A51F2" w:rsidRPr="009339E0" w:rsidRDefault="003A51F2" w:rsidP="003A51F2">
            <w:pPr>
              <w:pStyle w:val="TableText"/>
            </w:pPr>
          </w:p>
          <w:p w14:paraId="5CB9D217" w14:textId="77777777" w:rsidR="003A51F2" w:rsidRPr="009339E0" w:rsidRDefault="003A51F2" w:rsidP="003A51F2">
            <w:pPr>
              <w:pStyle w:val="TableText"/>
            </w:pPr>
            <w:r w:rsidRPr="009339E0">
              <w:t>Effect size</w:t>
            </w:r>
          </w:p>
          <w:p w14:paraId="5FBDA6D4" w14:textId="77777777" w:rsidR="003A51F2" w:rsidRPr="009339E0" w:rsidRDefault="003A51F2" w:rsidP="003A51F2">
            <w:pPr>
              <w:pStyle w:val="TableText"/>
            </w:pPr>
            <w:r w:rsidRPr="009339E0">
              <w:t>G1 vs. G2: -0.45</w:t>
            </w:r>
          </w:p>
          <w:p w14:paraId="09B5F121" w14:textId="77777777" w:rsidR="003A51F2" w:rsidRPr="009339E0" w:rsidRDefault="003A51F2" w:rsidP="003A51F2">
            <w:pPr>
              <w:pStyle w:val="TableText"/>
            </w:pPr>
          </w:p>
          <w:p w14:paraId="23F037DC" w14:textId="77777777" w:rsidR="003A51F2" w:rsidRPr="009339E0" w:rsidRDefault="003A51F2" w:rsidP="003A51F2">
            <w:pPr>
              <w:pStyle w:val="TableText"/>
            </w:pPr>
            <w:r w:rsidRPr="009339E0">
              <w:t>ASI-Drug, Mean (SD)</w:t>
            </w:r>
          </w:p>
          <w:p w14:paraId="519BC797" w14:textId="77777777" w:rsidR="003A51F2" w:rsidRPr="009339E0" w:rsidRDefault="003A51F2" w:rsidP="003A51F2">
            <w:pPr>
              <w:pStyle w:val="TableText"/>
            </w:pPr>
            <w:r w:rsidRPr="009339E0">
              <w:t>G1 Pre-tx: 0.13 (0.09)</w:t>
            </w:r>
          </w:p>
          <w:p w14:paraId="6044CF6F" w14:textId="77777777" w:rsidR="003A51F2" w:rsidRPr="009339E0" w:rsidRDefault="003A51F2" w:rsidP="003A51F2">
            <w:pPr>
              <w:pStyle w:val="TableText"/>
            </w:pPr>
            <w:r w:rsidRPr="009339E0">
              <w:t>G1 Post-tx (6 month): 0.08(0.08)</w:t>
            </w:r>
          </w:p>
          <w:p w14:paraId="4AD6BE86" w14:textId="77777777" w:rsidR="003A51F2" w:rsidRPr="009339E0" w:rsidRDefault="003A51F2" w:rsidP="003A51F2">
            <w:pPr>
              <w:pStyle w:val="TableText"/>
            </w:pPr>
            <w:r w:rsidRPr="009339E0">
              <w:t>G3 Pre-tx: 0.15 (0.09)</w:t>
            </w:r>
          </w:p>
          <w:p w14:paraId="2B57F56B" w14:textId="77777777" w:rsidR="003A51F2" w:rsidRPr="009339E0" w:rsidRDefault="003A51F2" w:rsidP="003A51F2">
            <w:pPr>
              <w:pStyle w:val="TableText"/>
            </w:pPr>
            <w:r w:rsidRPr="009339E0">
              <w:t>G3 Post-tx (6 month):0.09(0.09)</w:t>
            </w:r>
          </w:p>
          <w:p w14:paraId="686EE26F" w14:textId="77777777" w:rsidR="003A51F2" w:rsidRPr="009339E0" w:rsidRDefault="003A51F2" w:rsidP="003A51F2">
            <w:pPr>
              <w:pStyle w:val="TableText"/>
            </w:pPr>
          </w:p>
          <w:p w14:paraId="00F1B0FE" w14:textId="77777777" w:rsidR="003A51F2" w:rsidRPr="009339E0" w:rsidRDefault="003A51F2" w:rsidP="003A51F2">
            <w:pPr>
              <w:pStyle w:val="TableText"/>
            </w:pPr>
            <w:r w:rsidRPr="009339E0">
              <w:t>Difference between G1 and G3, NS</w:t>
            </w:r>
          </w:p>
          <w:p w14:paraId="531FACA1" w14:textId="77777777" w:rsidR="003A51F2" w:rsidRPr="009339E0" w:rsidRDefault="003A51F2" w:rsidP="003A51F2">
            <w:pPr>
              <w:pStyle w:val="TableText"/>
            </w:pPr>
          </w:p>
          <w:p w14:paraId="012E8AB7" w14:textId="77777777" w:rsidR="003A51F2" w:rsidRPr="009339E0" w:rsidRDefault="003A51F2" w:rsidP="003A51F2">
            <w:pPr>
              <w:pStyle w:val="TableText"/>
            </w:pPr>
            <w:r w:rsidRPr="009339E0">
              <w:t>Parameter Estimate and CIs for ANCOVAG1 vs. G3, -0.01 (95% CI, -0.04 to 0.02)</w:t>
            </w:r>
          </w:p>
          <w:p w14:paraId="718C2E79" w14:textId="77777777" w:rsidR="003A51F2" w:rsidRPr="009339E0" w:rsidRDefault="003A51F2" w:rsidP="003A51F2">
            <w:pPr>
              <w:pStyle w:val="TableText"/>
            </w:pPr>
          </w:p>
          <w:p w14:paraId="29DFC74E" w14:textId="77777777" w:rsidR="003A51F2" w:rsidRPr="009339E0" w:rsidRDefault="003A51F2" w:rsidP="003A51F2">
            <w:pPr>
              <w:pStyle w:val="TableText"/>
            </w:pPr>
            <w:r w:rsidRPr="009339E0">
              <w:t>Effect size</w:t>
            </w:r>
          </w:p>
          <w:p w14:paraId="08EDB735" w14:textId="77777777" w:rsidR="003A51F2" w:rsidRPr="009339E0" w:rsidRDefault="003A51F2" w:rsidP="003A51F2">
            <w:pPr>
              <w:pStyle w:val="TableText"/>
            </w:pPr>
            <w:r w:rsidRPr="009339E0">
              <w:t>G1 vs. G2: -0.13</w:t>
            </w:r>
          </w:p>
          <w:p w14:paraId="229A24C1" w14:textId="77777777" w:rsidR="003A51F2" w:rsidRPr="009339E0" w:rsidRDefault="003A51F2" w:rsidP="003A51F2">
            <w:pPr>
              <w:pStyle w:val="TableText"/>
            </w:pPr>
          </w:p>
          <w:p w14:paraId="0E80B1F2" w14:textId="77777777" w:rsidR="003A51F2" w:rsidRPr="009339E0" w:rsidRDefault="003A51F2" w:rsidP="003A51F2">
            <w:pPr>
              <w:pStyle w:val="TableText"/>
            </w:pPr>
            <w:r w:rsidRPr="009339E0">
              <w:t>ASI-alcohol, Mean (SD)</w:t>
            </w:r>
          </w:p>
          <w:p w14:paraId="7A373C5F" w14:textId="77777777" w:rsidR="003A51F2" w:rsidRPr="009339E0" w:rsidRDefault="003A51F2" w:rsidP="003A51F2">
            <w:pPr>
              <w:pStyle w:val="TableText"/>
            </w:pPr>
            <w:r w:rsidRPr="009339E0">
              <w:t>G1 Pre-tx: 0.21 (0.22)</w:t>
            </w:r>
          </w:p>
          <w:p w14:paraId="3413EFD7" w14:textId="77777777" w:rsidR="003A51F2" w:rsidRPr="009339E0" w:rsidRDefault="003A51F2" w:rsidP="003A51F2">
            <w:pPr>
              <w:pStyle w:val="TableText"/>
            </w:pPr>
            <w:r w:rsidRPr="009339E0">
              <w:t>G1 Post-tx (6 month): 0.15 (0.19)</w:t>
            </w:r>
          </w:p>
        </w:tc>
        <w:tc>
          <w:tcPr>
            <w:tcW w:w="1620" w:type="dxa"/>
            <w:shd w:val="clear" w:color="auto" w:fill="auto"/>
          </w:tcPr>
          <w:p w14:paraId="7BE4D129" w14:textId="77777777" w:rsidR="003A51F2" w:rsidRPr="009339E0" w:rsidRDefault="003A51F2" w:rsidP="003A51F2">
            <w:pPr>
              <w:pStyle w:val="TableText"/>
              <w:rPr>
                <w:rFonts w:ascii="Calibri" w:hAnsi="Calibri"/>
              </w:rPr>
            </w:pPr>
            <w:r w:rsidRPr="009339E0">
              <w:t>NR</w:t>
            </w:r>
          </w:p>
        </w:tc>
        <w:tc>
          <w:tcPr>
            <w:tcW w:w="2340" w:type="dxa"/>
            <w:shd w:val="clear" w:color="auto" w:fill="auto"/>
          </w:tcPr>
          <w:p w14:paraId="14390BBB" w14:textId="77777777" w:rsidR="003A51F2" w:rsidRPr="009339E0" w:rsidRDefault="003A51F2" w:rsidP="003A51F2">
            <w:pPr>
              <w:pStyle w:val="TableText"/>
              <w:rPr>
                <w:rFonts w:ascii="Calibri" w:hAnsi="Calibri"/>
              </w:rPr>
            </w:pPr>
            <w:r w:rsidRPr="009339E0">
              <w:t>NR</w:t>
            </w:r>
          </w:p>
        </w:tc>
        <w:tc>
          <w:tcPr>
            <w:tcW w:w="2340" w:type="dxa"/>
            <w:gridSpan w:val="2"/>
            <w:shd w:val="clear" w:color="auto" w:fill="auto"/>
          </w:tcPr>
          <w:p w14:paraId="6B83C5E5" w14:textId="77777777" w:rsidR="003A51F2" w:rsidRPr="009339E0" w:rsidRDefault="003A51F2" w:rsidP="003A51F2">
            <w:pPr>
              <w:pStyle w:val="TableText"/>
              <w:rPr>
                <w:rFonts w:ascii="Calibri" w:hAnsi="Calibri"/>
              </w:rPr>
            </w:pPr>
            <w:r w:rsidRPr="009339E0">
              <w:t>NR</w:t>
            </w:r>
          </w:p>
        </w:tc>
      </w:tr>
    </w:tbl>
    <w:p w14:paraId="2C3F50C9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40B01E5" w14:textId="47B475CE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bottom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2340"/>
        <w:gridCol w:w="18"/>
        <w:gridCol w:w="2862"/>
        <w:gridCol w:w="1530"/>
        <w:gridCol w:w="2340"/>
        <w:gridCol w:w="16"/>
        <w:gridCol w:w="2324"/>
      </w:tblGrid>
      <w:tr w:rsidR="003A51F2" w:rsidRPr="009339E0" w14:paraId="4BE1F99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hideMark/>
          </w:tcPr>
          <w:p w14:paraId="05545DA0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358" w:type="dxa"/>
            <w:gridSpan w:val="2"/>
          </w:tcPr>
          <w:p w14:paraId="109875C8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862" w:type="dxa"/>
            <w:hideMark/>
          </w:tcPr>
          <w:p w14:paraId="43EB250A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530" w:type="dxa"/>
            <w:hideMark/>
          </w:tcPr>
          <w:p w14:paraId="2EF8D0FE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356" w:type="dxa"/>
            <w:gridSpan w:val="2"/>
            <w:hideMark/>
          </w:tcPr>
          <w:p w14:paraId="1A766A61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24" w:type="dxa"/>
            <w:hideMark/>
          </w:tcPr>
          <w:p w14:paraId="4BDBD75D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0E27E55" w14:textId="77777777" w:rsidTr="003A51F2">
        <w:trPr>
          <w:cantSplit/>
        </w:trPr>
        <w:tc>
          <w:tcPr>
            <w:tcW w:w="1530" w:type="dxa"/>
            <w:noWrap/>
          </w:tcPr>
          <w:p w14:paraId="37317B96" w14:textId="232978D4" w:rsidR="003A51F2" w:rsidRPr="009339E0" w:rsidRDefault="003A51F2" w:rsidP="003A51F2">
            <w:pPr>
              <w:pStyle w:val="TableText"/>
            </w:pPr>
            <w:r w:rsidRPr="009339E0">
              <w:t>Mills et al., 2012</w:t>
            </w:r>
            <w:hyperlink w:anchor="_ENREF_20" w:tooltip="Mills, 2012 #5548" w:history="1">
              <w:r w:rsidR="00C82E3A" w:rsidRPr="009339E0">
                <w:fldChar w:fldCharType="begin">
                  <w:fldData xml:space="preserve">PEVuZE5vdGU+PENpdGU+PEF1dGhvcj5NaWxsczwvQXV0aG9yPjxZZWFyPjIwMTI8L1llYXI+PFJl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aWxsczwvQXV0aG9yPjxZZWFyPjIwMTI8L1llYXI+PFJl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0</w:t>
              </w:r>
              <w:r w:rsidR="00C82E3A" w:rsidRPr="009339E0">
                <w:fldChar w:fldCharType="end"/>
              </w:r>
            </w:hyperlink>
          </w:p>
        </w:tc>
        <w:tc>
          <w:tcPr>
            <w:tcW w:w="2340" w:type="dxa"/>
          </w:tcPr>
          <w:p w14:paraId="005EFFE4" w14:textId="77777777" w:rsidR="003A51F2" w:rsidRPr="009339E0" w:rsidRDefault="003A51F2" w:rsidP="003A51F2">
            <w:pPr>
              <w:pStyle w:val="TableText"/>
            </w:pPr>
            <w:r w:rsidRPr="009339E0">
              <w:t>G1: COPE, a modification of Concurrent Treatment of PTSD and Cocaine Dependence. (motivational enhancement, psychoeducation, in vivo exposure, imaginal exposure, and cognitive therapy)</w:t>
            </w:r>
          </w:p>
          <w:p w14:paraId="578B6B80" w14:textId="77777777" w:rsidR="003A51F2" w:rsidRPr="009339E0" w:rsidRDefault="003A51F2" w:rsidP="003A51F2">
            <w:pPr>
              <w:pStyle w:val="TableText"/>
            </w:pPr>
            <w:r w:rsidRPr="009339E0">
              <w:t xml:space="preserve">G2: TAU </w:t>
            </w:r>
          </w:p>
        </w:tc>
        <w:tc>
          <w:tcPr>
            <w:tcW w:w="2880" w:type="dxa"/>
            <w:gridSpan w:val="2"/>
          </w:tcPr>
          <w:p w14:paraId="1AA7E4A5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35FB5952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  <w:r w:rsidRPr="009339E0">
              <w:br/>
              <w:t>G1 Pre-tx: 36.07 (33.17 to 38.97)</w:t>
            </w:r>
          </w:p>
          <w:p w14:paraId="069E6E4B" w14:textId="77777777" w:rsidR="003A51F2" w:rsidRPr="009339E0" w:rsidRDefault="003A51F2" w:rsidP="003A51F2">
            <w:pPr>
              <w:pStyle w:val="TableText"/>
            </w:pPr>
            <w:r w:rsidRPr="009339E0">
              <w:t xml:space="preserve">G1 Post-tx: </w:t>
            </w:r>
          </w:p>
          <w:p w14:paraId="06F9DC03" w14:textId="77777777" w:rsidR="003A51F2" w:rsidRPr="009339E0" w:rsidRDefault="003A51F2" w:rsidP="003A51F2">
            <w:pPr>
              <w:pStyle w:val="TableText"/>
            </w:pPr>
            <w:r w:rsidRPr="009339E0">
              <w:t>24.44 (19.29 to 29.59)</w:t>
            </w:r>
          </w:p>
          <w:p w14:paraId="3A7A0B60" w14:textId="77777777" w:rsidR="003A51F2" w:rsidRPr="009339E0" w:rsidRDefault="003A51F2" w:rsidP="003A51F2">
            <w:pPr>
              <w:pStyle w:val="TableText"/>
            </w:pPr>
            <w:r w:rsidRPr="009339E0">
              <w:t>Mean difference Pre-tx to FU: -11.64 (-17.08 to -6.19), p &lt; 0.001</w:t>
            </w:r>
          </w:p>
          <w:p w14:paraId="771322C3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31.69 (28.08, 35.30)</w:t>
            </w:r>
          </w:p>
          <w:p w14:paraId="34297838" w14:textId="77777777" w:rsidR="003A51F2" w:rsidRPr="009339E0" w:rsidRDefault="003A51F2" w:rsidP="003A51F2">
            <w:pPr>
              <w:pStyle w:val="TableText"/>
            </w:pPr>
            <w:r w:rsidRPr="009339E0">
              <w:t>G2 Post-tx: 24.78 (20.15, 29.41)</w:t>
            </w:r>
            <w:r w:rsidRPr="009339E0">
              <w:br/>
              <w:t>Mean difference Pre-tx to Post-tx: -6.90 (-10.84, -2.97), p &lt; 0.001</w:t>
            </w:r>
          </w:p>
          <w:p w14:paraId="35F5CD0B" w14:textId="77777777" w:rsidR="003A51F2" w:rsidRPr="009339E0" w:rsidRDefault="003A51F2" w:rsidP="003A51F2">
            <w:pPr>
              <w:pStyle w:val="TableText"/>
            </w:pPr>
            <w:r w:rsidRPr="009339E0">
              <w:br/>
              <w:t>Between group difference Pre-tx to Post-tx: -4.73 (-11.76, 2.29), NS</w:t>
            </w:r>
          </w:p>
          <w:p w14:paraId="31C7EA86" w14:textId="77777777" w:rsidR="003A51F2" w:rsidRPr="009339E0" w:rsidRDefault="003A51F2" w:rsidP="003A51F2">
            <w:pPr>
              <w:pStyle w:val="TableText"/>
            </w:pPr>
          </w:p>
          <w:p w14:paraId="5D7CF41D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: X</w:t>
            </w:r>
            <w:r w:rsidRPr="009339E0">
              <w:rPr>
                <w:vertAlign w:val="superscript"/>
              </w:rPr>
              <w:t>2</w:t>
            </w:r>
            <w:r w:rsidRPr="009339E0">
              <w:t xml:space="preserve"> = 1.31, p = 0.26</w:t>
            </w:r>
            <w:r w:rsidRPr="009339E0">
              <w:br/>
            </w:r>
            <w:r w:rsidRPr="009339E0">
              <w:br/>
              <w:t>STAI</w:t>
            </w:r>
          </w:p>
          <w:p w14:paraId="1DADE9C8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  <w:r w:rsidRPr="009339E0">
              <w:br/>
              <w:t>G1 Pre-tx: 54.69 (51.16, 58.22)</w:t>
            </w:r>
          </w:p>
          <w:p w14:paraId="33EE710D" w14:textId="77777777" w:rsidR="003A51F2" w:rsidRPr="009339E0" w:rsidRDefault="003A51F2" w:rsidP="003A51F2">
            <w:pPr>
              <w:pStyle w:val="TableText"/>
            </w:pPr>
            <w:r w:rsidRPr="009339E0">
              <w:t>G1 Post-tx: 46.44 (42.09 to 50.79)</w:t>
            </w:r>
          </w:p>
          <w:p w14:paraId="5D73DFEE" w14:textId="77777777" w:rsidR="003A51F2" w:rsidRPr="009339E0" w:rsidRDefault="003A51F2" w:rsidP="003A51F2">
            <w:pPr>
              <w:pStyle w:val="TableText"/>
            </w:pPr>
            <w:r w:rsidRPr="009339E0">
              <w:t>Mean difference Pre-tx to Post-tx: -8.25 (-13.64 to -2.86), p &lt; 0.001</w:t>
            </w:r>
          </w:p>
          <w:p w14:paraId="41628FFE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50.42 (46.89 to 53.95)</w:t>
            </w:r>
            <w:r w:rsidRPr="009339E0">
              <w:br/>
              <w:t>G2 Post-tx: 47.50 (43.15 to 51.85)</w:t>
            </w:r>
            <w:r w:rsidRPr="009339E0">
              <w:br/>
              <w:t>Mean difference Pre-tx to Post-tx: -2.91 (-7.16 to 1.34), NS</w:t>
            </w:r>
          </w:p>
          <w:p w14:paraId="7D3AD7A4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530" w:type="dxa"/>
          </w:tcPr>
          <w:p w14:paraId="556F9CA6" w14:textId="77777777" w:rsidR="003A51F2" w:rsidRPr="009339E0" w:rsidRDefault="003A51F2" w:rsidP="003A51F2">
            <w:pPr>
              <w:pStyle w:val="TableText"/>
            </w:pPr>
            <w:r w:rsidRPr="009339E0">
              <w:rPr>
                <w:rFonts w:ascii="Calibri" w:hAnsi="Calibri"/>
              </w:rPr>
              <w:t>NR</w:t>
            </w:r>
          </w:p>
        </w:tc>
        <w:tc>
          <w:tcPr>
            <w:tcW w:w="2340" w:type="dxa"/>
          </w:tcPr>
          <w:p w14:paraId="35D95FB3" w14:textId="77777777" w:rsidR="003A51F2" w:rsidRPr="009339E0" w:rsidRDefault="003A51F2" w:rsidP="003A51F2">
            <w:pPr>
              <w:pStyle w:val="TableText"/>
            </w:pPr>
            <w:r w:rsidRPr="009339E0">
              <w:rPr>
                <w:rFonts w:ascii="Calibri" w:hAnsi="Calibri"/>
              </w:rPr>
              <w:t>NR</w:t>
            </w:r>
          </w:p>
        </w:tc>
        <w:tc>
          <w:tcPr>
            <w:tcW w:w="2340" w:type="dxa"/>
            <w:gridSpan w:val="2"/>
          </w:tcPr>
          <w:p w14:paraId="6F39363C" w14:textId="77777777" w:rsidR="003A51F2" w:rsidRPr="009339E0" w:rsidRDefault="003A51F2" w:rsidP="003A51F2">
            <w:pPr>
              <w:pStyle w:val="TableText"/>
            </w:pPr>
            <w:r w:rsidRPr="009339E0">
              <w:rPr>
                <w:rFonts w:ascii="Calibri" w:hAnsi="Calibri"/>
              </w:rPr>
              <w:t>NR</w:t>
            </w:r>
          </w:p>
        </w:tc>
      </w:tr>
    </w:tbl>
    <w:p w14:paraId="0C1530F7" w14:textId="77777777" w:rsidR="003A51F2" w:rsidRPr="009339E0" w:rsidRDefault="003A51F2" w:rsidP="003A51F2"/>
    <w:p w14:paraId="24041C0C" w14:textId="77777777" w:rsidR="003A51F2" w:rsidRPr="009339E0" w:rsidRDefault="003A51F2" w:rsidP="003A51F2">
      <w:pPr>
        <w:spacing w:after="160" w:line="259" w:lineRule="auto"/>
      </w:pPr>
      <w:r w:rsidRPr="009339E0">
        <w:br w:type="page"/>
      </w:r>
    </w:p>
    <w:p w14:paraId="4CB4ACB2" w14:textId="7118313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bottom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2340"/>
        <w:gridCol w:w="18"/>
        <w:gridCol w:w="2862"/>
        <w:gridCol w:w="1530"/>
        <w:gridCol w:w="2340"/>
        <w:gridCol w:w="16"/>
        <w:gridCol w:w="2324"/>
      </w:tblGrid>
      <w:tr w:rsidR="003A51F2" w:rsidRPr="009339E0" w14:paraId="11CD52FF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hideMark/>
          </w:tcPr>
          <w:p w14:paraId="4A5210E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358" w:type="dxa"/>
            <w:gridSpan w:val="2"/>
          </w:tcPr>
          <w:p w14:paraId="4960379A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862" w:type="dxa"/>
            <w:hideMark/>
          </w:tcPr>
          <w:p w14:paraId="0B41F12E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530" w:type="dxa"/>
            <w:hideMark/>
          </w:tcPr>
          <w:p w14:paraId="7BCE2A34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356" w:type="dxa"/>
            <w:gridSpan w:val="2"/>
            <w:hideMark/>
          </w:tcPr>
          <w:p w14:paraId="2F360B72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24" w:type="dxa"/>
            <w:hideMark/>
          </w:tcPr>
          <w:p w14:paraId="4761E650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B94FF77" w14:textId="77777777" w:rsidTr="003A51F2">
        <w:trPr>
          <w:cantSplit/>
        </w:trPr>
        <w:tc>
          <w:tcPr>
            <w:tcW w:w="1530" w:type="dxa"/>
            <w:noWrap/>
          </w:tcPr>
          <w:p w14:paraId="0CF5C281" w14:textId="6D9848D1" w:rsidR="003A51F2" w:rsidRPr="009339E0" w:rsidRDefault="003A51F2" w:rsidP="003A51F2">
            <w:pPr>
              <w:pStyle w:val="TableText"/>
            </w:pPr>
            <w:r w:rsidRPr="009339E0">
              <w:t>Mills et al., 2012</w:t>
            </w:r>
            <w:hyperlink w:anchor="_ENREF_20" w:tooltip="Mills, 2012 #5548" w:history="1">
              <w:r w:rsidR="00C82E3A" w:rsidRPr="009339E0">
                <w:fldChar w:fldCharType="begin">
                  <w:fldData xml:space="preserve">PEVuZE5vdGU+PENpdGU+PEF1dGhvcj5NaWxsczwvQXV0aG9yPjxZZWFyPjIwMTI8L1llYXI+PFJl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aWxsczwvQXV0aG9yPjxZZWFyPjIwMTI8L1llYXI+PFJl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0</w:t>
              </w:r>
              <w:r w:rsidR="00C82E3A" w:rsidRPr="009339E0">
                <w:fldChar w:fldCharType="end"/>
              </w:r>
            </w:hyperlink>
          </w:p>
        </w:tc>
        <w:tc>
          <w:tcPr>
            <w:tcW w:w="2340" w:type="dxa"/>
          </w:tcPr>
          <w:p w14:paraId="4B33756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880" w:type="dxa"/>
            <w:gridSpan w:val="2"/>
          </w:tcPr>
          <w:p w14:paraId="102ACBA7" w14:textId="77777777" w:rsidR="003A51F2" w:rsidRPr="009339E0" w:rsidRDefault="003A51F2" w:rsidP="003A51F2">
            <w:pPr>
              <w:pStyle w:val="TableText"/>
            </w:pPr>
            <w:r w:rsidRPr="009339E0">
              <w:t>Between group difference Pre-tx to post-tx: -5.34 (-12.47 to 1.80), NS</w:t>
            </w:r>
          </w:p>
          <w:p w14:paraId="54D38F19" w14:textId="77777777" w:rsidR="003A51F2" w:rsidRPr="009339E0" w:rsidRDefault="003A51F2" w:rsidP="003A51F2">
            <w:pPr>
              <w:pStyle w:val="TableText"/>
            </w:pPr>
          </w:p>
          <w:p w14:paraId="53258C38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: X</w:t>
            </w:r>
            <w:r w:rsidRPr="009339E0">
              <w:rPr>
                <w:vertAlign w:val="superscript"/>
              </w:rPr>
              <w:t>2</w:t>
            </w:r>
            <w:r w:rsidRPr="009339E0">
              <w:t xml:space="preserve"> = 2.69, p = 0.10</w:t>
            </w:r>
          </w:p>
          <w:p w14:paraId="62812DE3" w14:textId="77777777" w:rsidR="003A51F2" w:rsidRPr="009339E0" w:rsidRDefault="003A51F2" w:rsidP="003A51F2">
            <w:pPr>
              <w:pStyle w:val="TableText"/>
            </w:pPr>
          </w:p>
          <w:p w14:paraId="10CA4CBD" w14:textId="77777777" w:rsidR="003A51F2" w:rsidRPr="009339E0" w:rsidRDefault="003A51F2" w:rsidP="003A51F2">
            <w:pPr>
              <w:pStyle w:val="TableText"/>
            </w:pPr>
            <w:r w:rsidRPr="009339E0">
              <w:t xml:space="preserve">Number of Drug Classes Used </w:t>
            </w:r>
          </w:p>
          <w:p w14:paraId="3BEE9805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</w:p>
          <w:p w14:paraId="4B4ADBD8" w14:textId="77777777" w:rsidR="003A51F2" w:rsidRPr="009339E0" w:rsidRDefault="003A51F2" w:rsidP="003A51F2">
            <w:pPr>
              <w:pStyle w:val="TableText"/>
            </w:pPr>
            <w:r w:rsidRPr="009339E0">
              <w:t>G1 Pre-tx: 3.71 (3.32 to 4.10)</w:t>
            </w:r>
          </w:p>
          <w:p w14:paraId="11E0DA1E" w14:textId="77777777" w:rsidR="003A51F2" w:rsidRPr="009339E0" w:rsidRDefault="003A51F2" w:rsidP="003A51F2">
            <w:pPr>
              <w:pStyle w:val="TableText"/>
            </w:pPr>
            <w:r w:rsidRPr="009339E0">
              <w:t>G1 Post-tx: 2.13 (1.68 to 2.58)</w:t>
            </w:r>
          </w:p>
          <w:p w14:paraId="7A1C72E8" w14:textId="77777777" w:rsidR="003A51F2" w:rsidRPr="009339E0" w:rsidRDefault="003A51F2" w:rsidP="003A51F2">
            <w:pPr>
              <w:pStyle w:val="TableText"/>
            </w:pPr>
            <w:r w:rsidRPr="009339E0">
              <w:t>Mean difference Pre-tx to Post-tx: 0.57 (0.46 to 0.72), p &lt; 0.001</w:t>
            </w:r>
          </w:p>
          <w:p w14:paraId="30712F75" w14:textId="77777777" w:rsidR="003A51F2" w:rsidRPr="009339E0" w:rsidRDefault="003A51F2" w:rsidP="003A51F2">
            <w:pPr>
              <w:pStyle w:val="TableText"/>
            </w:pPr>
          </w:p>
          <w:p w14:paraId="01367B0B" w14:textId="77777777" w:rsidR="003A51F2" w:rsidRPr="009339E0" w:rsidRDefault="003A51F2" w:rsidP="003A51F2">
            <w:pPr>
              <w:pStyle w:val="TableText"/>
            </w:pPr>
            <w:r w:rsidRPr="009339E0">
              <w:t>G2 Pre-tx: 3.81 (3.40 to 4.22)</w:t>
            </w:r>
          </w:p>
          <w:p w14:paraId="221AF8D0" w14:textId="77777777" w:rsidR="003A51F2" w:rsidRPr="009339E0" w:rsidRDefault="003A51F2" w:rsidP="003A51F2">
            <w:pPr>
              <w:pStyle w:val="TableText"/>
            </w:pPr>
            <w:r w:rsidRPr="009339E0">
              <w:t>G2 Post-tx: 2.28 (1.71 to 2.85)</w:t>
            </w:r>
          </w:p>
          <w:p w14:paraId="7FC816A8" w14:textId="77777777" w:rsidR="003A51F2" w:rsidRPr="009339E0" w:rsidRDefault="003A51F2" w:rsidP="003A51F2">
            <w:pPr>
              <w:pStyle w:val="TableText"/>
            </w:pPr>
            <w:r w:rsidRPr="009339E0">
              <w:t>Mean difference Pre-tx to post-tx: 0.60 (0.47 to 0.76), p&lt;0.001</w:t>
            </w:r>
          </w:p>
          <w:p w14:paraId="3A1A213B" w14:textId="77777777" w:rsidR="003A51F2" w:rsidRPr="009339E0" w:rsidRDefault="003A51F2" w:rsidP="003A51F2">
            <w:pPr>
              <w:pStyle w:val="TableText"/>
            </w:pPr>
          </w:p>
          <w:p w14:paraId="1779AFC6" w14:textId="77777777" w:rsidR="003A51F2" w:rsidRPr="009339E0" w:rsidRDefault="003A51F2" w:rsidP="003A51F2">
            <w:pPr>
              <w:pStyle w:val="TableText"/>
            </w:pPr>
            <w:r w:rsidRPr="009339E0">
              <w:t>Between group difference Pre-tx to post-tx: 0.96(0.69, 1.34), NS</w:t>
            </w:r>
          </w:p>
          <w:p w14:paraId="32590284" w14:textId="77777777" w:rsidR="003A51F2" w:rsidRPr="009339E0" w:rsidRDefault="003A51F2" w:rsidP="003A51F2">
            <w:pPr>
              <w:pStyle w:val="TableText"/>
            </w:pPr>
          </w:p>
          <w:p w14:paraId="1BC255A7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: X</w:t>
            </w:r>
            <w:r w:rsidRPr="009339E0">
              <w:rPr>
                <w:vertAlign w:val="superscript"/>
              </w:rPr>
              <w:t xml:space="preserve">2 </w:t>
            </w:r>
            <w:r w:rsidRPr="009339E0">
              <w:t>= 0.10, p = 0.76</w:t>
            </w:r>
          </w:p>
          <w:p w14:paraId="095C9707" w14:textId="77777777" w:rsidR="003A51F2" w:rsidRPr="009339E0" w:rsidRDefault="003A51F2" w:rsidP="003A51F2">
            <w:pPr>
              <w:pStyle w:val="TableText"/>
            </w:pPr>
          </w:p>
          <w:p w14:paraId="401A933A" w14:textId="77777777" w:rsidR="003A51F2" w:rsidRPr="009339E0" w:rsidRDefault="003A51F2" w:rsidP="003A51F2">
            <w:pPr>
              <w:pStyle w:val="TableText"/>
            </w:pPr>
            <w:r w:rsidRPr="009339E0">
              <w:t>Number of Dependence Criteria Met</w:t>
            </w:r>
          </w:p>
          <w:p w14:paraId="568EEDF0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</w:p>
          <w:p w14:paraId="444AF02C" w14:textId="77777777" w:rsidR="003A51F2" w:rsidRPr="009339E0" w:rsidRDefault="003A51F2" w:rsidP="003A51F2">
            <w:pPr>
              <w:pStyle w:val="TableText"/>
            </w:pPr>
            <w:r w:rsidRPr="009339E0">
              <w:t>G1 Pre-tx: 5.33 (5.09 to 5.57)</w:t>
            </w:r>
          </w:p>
          <w:p w14:paraId="09EC959D" w14:textId="77777777" w:rsidR="003A51F2" w:rsidRPr="009339E0" w:rsidRDefault="003A51F2" w:rsidP="003A51F2">
            <w:pPr>
              <w:pStyle w:val="TableText"/>
            </w:pPr>
            <w:r w:rsidRPr="009339E0">
              <w:t>G1 Post-tx: 2.27 (1.58 to 2.96)</w:t>
            </w:r>
          </w:p>
          <w:p w14:paraId="54346267" w14:textId="77777777" w:rsidR="003A51F2" w:rsidRPr="009339E0" w:rsidRDefault="003A51F2" w:rsidP="003A51F2">
            <w:pPr>
              <w:pStyle w:val="TableText"/>
            </w:pPr>
            <w:r w:rsidRPr="009339E0">
              <w:t>Mean difference Pre-tx to Post-tx: 0.43 (0.31 to 0.58), p &lt; 0.001</w:t>
            </w:r>
          </w:p>
        </w:tc>
        <w:tc>
          <w:tcPr>
            <w:tcW w:w="1530" w:type="dxa"/>
          </w:tcPr>
          <w:p w14:paraId="78AFF65C" w14:textId="77777777" w:rsidR="003A51F2" w:rsidRPr="009339E0" w:rsidRDefault="003A51F2" w:rsidP="003A51F2">
            <w:pPr>
              <w:pStyle w:val="TableText"/>
              <w:rPr>
                <w:rFonts w:ascii="Calibri" w:hAnsi="Calibri"/>
              </w:rPr>
            </w:pPr>
            <w:r w:rsidRPr="009339E0">
              <w:rPr>
                <w:rFonts w:ascii="Calibri" w:hAnsi="Calibri"/>
              </w:rPr>
              <w:t> </w:t>
            </w:r>
          </w:p>
        </w:tc>
        <w:tc>
          <w:tcPr>
            <w:tcW w:w="2340" w:type="dxa"/>
          </w:tcPr>
          <w:p w14:paraId="118B2BAC" w14:textId="77777777" w:rsidR="003A51F2" w:rsidRPr="009339E0" w:rsidRDefault="003A51F2" w:rsidP="003A51F2">
            <w:pPr>
              <w:pStyle w:val="TableText"/>
              <w:rPr>
                <w:rFonts w:ascii="Calibri" w:hAnsi="Calibri"/>
              </w:rPr>
            </w:pPr>
            <w:r w:rsidRPr="009339E0">
              <w:rPr>
                <w:rFonts w:ascii="Calibri" w:hAnsi="Calibri"/>
              </w:rPr>
              <w:t> </w:t>
            </w:r>
          </w:p>
        </w:tc>
        <w:tc>
          <w:tcPr>
            <w:tcW w:w="2340" w:type="dxa"/>
            <w:gridSpan w:val="2"/>
          </w:tcPr>
          <w:p w14:paraId="23172FE4" w14:textId="77777777" w:rsidR="003A51F2" w:rsidRPr="009339E0" w:rsidRDefault="003A51F2" w:rsidP="003A51F2">
            <w:pPr>
              <w:pStyle w:val="TableText"/>
              <w:rPr>
                <w:rFonts w:ascii="Calibri" w:hAnsi="Calibri"/>
              </w:rPr>
            </w:pPr>
            <w:r w:rsidRPr="009339E0">
              <w:rPr>
                <w:rFonts w:ascii="Calibri" w:hAnsi="Calibri"/>
              </w:rPr>
              <w:t> </w:t>
            </w:r>
          </w:p>
        </w:tc>
      </w:tr>
    </w:tbl>
    <w:p w14:paraId="2E195691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D1AC674" w14:textId="4824A222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2002"/>
        <w:gridCol w:w="1376"/>
        <w:gridCol w:w="3462"/>
        <w:gridCol w:w="1302"/>
        <w:gridCol w:w="2478"/>
        <w:gridCol w:w="2340"/>
      </w:tblGrid>
      <w:tr w:rsidR="003A51F2" w:rsidRPr="009339E0" w14:paraId="11CE2145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200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73C1873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782B21E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46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BF80788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30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545D60D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47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331B56C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509BE15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56B3153" w14:textId="77777777" w:rsidTr="003A51F2">
        <w:tblPrEx>
          <w:tblBorders>
            <w:bottom w:val="single" w:sz="4" w:space="0" w:color="auto"/>
          </w:tblBorders>
          <w:tblCellMar>
            <w:left w:w="115" w:type="dxa"/>
            <w:right w:w="115" w:type="dxa"/>
          </w:tblCellMar>
        </w:tblPrEx>
        <w:tc>
          <w:tcPr>
            <w:tcW w:w="2002" w:type="dxa"/>
            <w:noWrap/>
          </w:tcPr>
          <w:p w14:paraId="2BDF0E70" w14:textId="59F227F9" w:rsidR="003A51F2" w:rsidRPr="009339E0" w:rsidRDefault="003A51F2" w:rsidP="003A51F2">
            <w:pPr>
              <w:pStyle w:val="TableText"/>
            </w:pPr>
            <w:r w:rsidRPr="009339E0">
              <w:t>Mills et al., 2012</w:t>
            </w:r>
            <w:hyperlink w:anchor="_ENREF_20" w:tooltip="Mills, 2012 #5548" w:history="1">
              <w:r w:rsidR="00C82E3A" w:rsidRPr="009339E0">
                <w:fldChar w:fldCharType="begin">
                  <w:fldData xml:space="preserve">PEVuZE5vdGU+PENpdGU+PEF1dGhvcj5NaWxsczwvQXV0aG9yPjxZZWFyPjIwMTI8L1llYXI+PFJl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aWxsczwvQXV0aG9yPjxZZWFyPjIwMTI8L1llYXI+PFJl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0</w:t>
              </w:r>
              <w:r w:rsidR="00C82E3A" w:rsidRPr="009339E0">
                <w:fldChar w:fldCharType="end"/>
              </w:r>
            </w:hyperlink>
          </w:p>
        </w:tc>
        <w:tc>
          <w:tcPr>
            <w:tcW w:w="1376" w:type="dxa"/>
          </w:tcPr>
          <w:p w14:paraId="2739A54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462" w:type="dxa"/>
          </w:tcPr>
          <w:p w14:paraId="698625F3" w14:textId="77777777" w:rsidR="003A51F2" w:rsidRPr="009339E0" w:rsidRDefault="003A51F2" w:rsidP="003A51F2">
            <w:pPr>
              <w:pStyle w:val="TableText"/>
            </w:pPr>
            <w:r w:rsidRPr="009339E0">
              <w:t>G2 Pre-tx: 5.58 (5.36 to 5.80)</w:t>
            </w:r>
          </w:p>
          <w:p w14:paraId="5A6ACBF8" w14:textId="77777777" w:rsidR="003A51F2" w:rsidRPr="009339E0" w:rsidRDefault="003A51F2" w:rsidP="003A51F2">
            <w:pPr>
              <w:pStyle w:val="TableText"/>
            </w:pPr>
            <w:r w:rsidRPr="009339E0">
              <w:t>G2 Post-tx: 2.98 (2.27 to 3.69)</w:t>
            </w:r>
          </w:p>
          <w:p w14:paraId="4E1FCA20" w14:textId="77777777" w:rsidR="003A51F2" w:rsidRPr="009339E0" w:rsidRDefault="003A51F2" w:rsidP="003A51F2">
            <w:pPr>
              <w:pStyle w:val="TableText"/>
            </w:pPr>
            <w:r w:rsidRPr="009339E0">
              <w:t>Mean difference Pre-tx to post-tx: 0.52 (0.41 to 0.66), p&gt;0.001</w:t>
            </w:r>
          </w:p>
          <w:p w14:paraId="349A1015" w14:textId="77777777" w:rsidR="003A51F2" w:rsidRPr="009339E0" w:rsidRDefault="003A51F2" w:rsidP="003A51F2">
            <w:pPr>
              <w:pStyle w:val="TableText"/>
            </w:pPr>
          </w:p>
          <w:p w14:paraId="1567C308" w14:textId="77777777" w:rsidR="003A51F2" w:rsidRPr="009339E0" w:rsidRDefault="003A51F2" w:rsidP="003A51F2">
            <w:pPr>
              <w:pStyle w:val="TableText"/>
            </w:pPr>
            <w:r w:rsidRPr="009339E0">
              <w:t>Between group difference Pre-tx to post-tx: 0.85 (0.60 to 1.21), NS</w:t>
            </w:r>
          </w:p>
          <w:p w14:paraId="48B1D5BC" w14:textId="77777777" w:rsidR="003A51F2" w:rsidRPr="009339E0" w:rsidRDefault="003A51F2" w:rsidP="003A51F2">
            <w:pPr>
              <w:pStyle w:val="TableText"/>
            </w:pPr>
          </w:p>
          <w:p w14:paraId="6961603E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: X</w:t>
            </w:r>
            <w:r w:rsidRPr="009339E0">
              <w:rPr>
                <w:vertAlign w:val="superscript"/>
              </w:rPr>
              <w:t>2</w:t>
            </w:r>
            <w:r w:rsidRPr="009339E0">
              <w:t xml:space="preserve"> = 0.00, p &gt;0.99</w:t>
            </w:r>
          </w:p>
        </w:tc>
        <w:tc>
          <w:tcPr>
            <w:tcW w:w="1302" w:type="dxa"/>
          </w:tcPr>
          <w:p w14:paraId="57B60749" w14:textId="77777777" w:rsidR="003A51F2" w:rsidRPr="009339E0" w:rsidRDefault="003A51F2" w:rsidP="003A51F2">
            <w:pPr>
              <w:pStyle w:val="TableText"/>
              <w:rPr>
                <w:rFonts w:ascii="Calibri" w:hAnsi="Calibri"/>
              </w:rPr>
            </w:pPr>
            <w:r w:rsidRPr="009339E0">
              <w:rPr>
                <w:rFonts w:ascii="Calibri" w:hAnsi="Calibri"/>
              </w:rPr>
              <w:t> </w:t>
            </w:r>
          </w:p>
        </w:tc>
        <w:tc>
          <w:tcPr>
            <w:tcW w:w="2478" w:type="dxa"/>
          </w:tcPr>
          <w:p w14:paraId="7D425069" w14:textId="77777777" w:rsidR="003A51F2" w:rsidRPr="009339E0" w:rsidRDefault="003A51F2" w:rsidP="003A51F2">
            <w:pPr>
              <w:pStyle w:val="TableText"/>
              <w:rPr>
                <w:rFonts w:ascii="Calibri" w:hAnsi="Calibri"/>
              </w:rPr>
            </w:pPr>
            <w:r w:rsidRPr="009339E0">
              <w:rPr>
                <w:rFonts w:ascii="Calibri" w:hAnsi="Calibri"/>
              </w:rPr>
              <w:t> </w:t>
            </w:r>
          </w:p>
        </w:tc>
        <w:tc>
          <w:tcPr>
            <w:tcW w:w="2340" w:type="dxa"/>
          </w:tcPr>
          <w:p w14:paraId="7413C4A0" w14:textId="77777777" w:rsidR="003A51F2" w:rsidRPr="009339E0" w:rsidRDefault="003A51F2" w:rsidP="003A51F2">
            <w:pPr>
              <w:pStyle w:val="TableText"/>
              <w:rPr>
                <w:rFonts w:ascii="Calibri" w:hAnsi="Calibri"/>
              </w:rPr>
            </w:pPr>
            <w:r w:rsidRPr="009339E0">
              <w:rPr>
                <w:rFonts w:ascii="Calibri" w:hAnsi="Calibri"/>
              </w:rPr>
              <w:t> </w:t>
            </w:r>
          </w:p>
        </w:tc>
      </w:tr>
      <w:tr w:rsidR="003A51F2" w:rsidRPr="009339E0" w14:paraId="00702CD2" w14:textId="77777777" w:rsidTr="003A51F2">
        <w:tc>
          <w:tcPr>
            <w:tcW w:w="200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6C501916" w14:textId="1B22EAFF" w:rsidR="003A51F2" w:rsidRPr="009339E0" w:rsidRDefault="003A51F2" w:rsidP="003A51F2">
            <w:pPr>
              <w:pStyle w:val="TableText"/>
            </w:pPr>
            <w:r w:rsidRPr="009339E0">
              <w:t>Monnelly et al., 2003</w:t>
            </w:r>
            <w:hyperlink w:anchor="_ENREF_167" w:tooltip="Monnelly, 2003 #876" w:history="1">
              <w:r w:rsidR="00C82E3A" w:rsidRPr="009339E0">
                <w:fldChar w:fldCharType="begin">
                  <w:fldData xml:space="preserve">PEVuZE5vdGU+PENpdGU+PEF1dGhvcj5Nb25uZWxseTwvQXV0aG9yPjxZZWFyPjIwMDM8L1llYXI+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b25uZWxseTwvQXV0aG9yPjxZZWFyPjIwMDM8L1llYXI+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67</w:t>
              </w:r>
              <w:r w:rsidR="00C82E3A" w:rsidRPr="009339E0">
                <w:fldChar w:fldCharType="end"/>
              </w:r>
            </w:hyperlink>
          </w:p>
        </w:tc>
        <w:tc>
          <w:tcPr>
            <w:tcW w:w="1376" w:type="dxa"/>
          </w:tcPr>
          <w:p w14:paraId="57DF5C53" w14:textId="77777777" w:rsidR="003A51F2" w:rsidRPr="009339E0" w:rsidRDefault="003A51F2" w:rsidP="003A51F2">
            <w:pPr>
              <w:pStyle w:val="TableText"/>
            </w:pPr>
            <w:r w:rsidRPr="009339E0">
              <w:t>G1: Risperidone</w:t>
            </w:r>
          </w:p>
          <w:p w14:paraId="2EE5B565" w14:textId="77777777" w:rsidR="003A51F2" w:rsidRPr="009339E0" w:rsidRDefault="003A51F2" w:rsidP="003A51F2">
            <w:pPr>
              <w:pStyle w:val="TableText"/>
            </w:pPr>
            <w:r w:rsidRPr="009339E0">
              <w:t>0.5 to 2.0mg/day</w:t>
            </w:r>
          </w:p>
          <w:p w14:paraId="3D6CA3FB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346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0BDBA82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30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04CFB7F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47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2FD05A1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671DE1E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755461A9" w14:textId="77777777" w:rsidTr="003A51F2">
        <w:tc>
          <w:tcPr>
            <w:tcW w:w="200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A7415DB" w14:textId="23FFF022" w:rsidR="003A51F2" w:rsidRPr="009339E0" w:rsidRDefault="003A51F2" w:rsidP="003A51F2">
            <w:pPr>
              <w:pStyle w:val="TableText"/>
            </w:pPr>
            <w:r w:rsidRPr="009339E0">
              <w:t>Monson et al., 2006</w:t>
            </w:r>
            <w:hyperlink w:anchor="_ENREF_1" w:tooltip="Monson, 2006 #568" w:history="1">
              <w:r w:rsidR="00C82E3A" w:rsidRPr="009339E0">
                <w:fldChar w:fldCharType="begin">
                  <w:fldData xml:space="preserve">PEVuZE5vdGU+PENpdGU+PEF1dGhvcj5Nb25zb248L0F1dGhvcj48WWVhcj4yMDA2PC9ZZWFyPjxS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b25zb248L0F1dGhvcj48WWVhcj4yMDA2PC9ZZWFyPjxS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</w:t>
              </w:r>
              <w:r w:rsidR="00C82E3A" w:rsidRPr="009339E0">
                <w:fldChar w:fldCharType="end"/>
              </w:r>
            </w:hyperlink>
          </w:p>
          <w:p w14:paraId="02775ACA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376" w:type="dxa"/>
          </w:tcPr>
          <w:p w14:paraId="37E2A95C" w14:textId="77777777" w:rsidR="003A51F2" w:rsidRPr="009339E0" w:rsidRDefault="003A51F2" w:rsidP="003A51F2">
            <w:pPr>
              <w:pStyle w:val="TableText"/>
            </w:pPr>
            <w:r w:rsidRPr="009339E0">
              <w:t>G1:CBT, cognitive processing therapy</w:t>
            </w:r>
          </w:p>
          <w:p w14:paraId="0D880E30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346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3794F0CC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67E6A623" w14:textId="77777777" w:rsidR="003A51F2" w:rsidRPr="009339E0" w:rsidRDefault="003A51F2" w:rsidP="003A51F2">
            <w:pPr>
              <w:pStyle w:val="TableText"/>
            </w:pPr>
            <w:r w:rsidRPr="009339E0">
              <w:t>Mean (SE)</w:t>
            </w:r>
            <w:r w:rsidRPr="009339E0">
              <w:br/>
              <w:t>G1 Pre-tx: 25.39 (1.8)</w:t>
            </w:r>
            <w:r w:rsidRPr="009339E0">
              <w:br/>
              <w:t>G1 Post-tx: 17.42 (1.6)</w:t>
            </w:r>
            <w:r w:rsidRPr="009339E0">
              <w:br/>
              <w:t>G1 1 mth FU: 18.75 (1.9)</w:t>
            </w:r>
            <w:r w:rsidRPr="009339E0">
              <w:br/>
            </w:r>
            <w:r w:rsidRPr="009339E0">
              <w:br/>
              <w:t>G2 Pre-tx: 28.53 (1.6)</w:t>
            </w:r>
            <w:r w:rsidRPr="009339E0">
              <w:br/>
              <w:t>G2 Post-tx: 27.06 (1.4)</w:t>
            </w:r>
            <w:r w:rsidRPr="009339E0">
              <w:br/>
              <w:t>G2 1 mth FU: 23.92 (1.8)</w:t>
            </w:r>
          </w:p>
          <w:p w14:paraId="1680795D" w14:textId="77777777" w:rsidR="003A51F2" w:rsidRPr="009339E0" w:rsidRDefault="003A51F2" w:rsidP="003A51F2">
            <w:pPr>
              <w:pStyle w:val="TableText"/>
            </w:pPr>
          </w:p>
          <w:p w14:paraId="59BCA6CC" w14:textId="77777777" w:rsidR="003A51F2" w:rsidRPr="009339E0" w:rsidRDefault="003A51F2" w:rsidP="003A51F2">
            <w:pPr>
              <w:pStyle w:val="TableText"/>
            </w:pPr>
            <w:r w:rsidRPr="009339E0">
              <w:t>Group X Time, NS</w:t>
            </w:r>
            <w:r w:rsidRPr="009339E0">
              <w:br/>
            </w:r>
            <w:r w:rsidRPr="009339E0">
              <w:br/>
              <w:t>STAI</w:t>
            </w:r>
            <w:r w:rsidRPr="009339E0">
              <w:br/>
              <w:t>Mean (SE)</w:t>
            </w:r>
            <w:r w:rsidRPr="009339E0">
              <w:br/>
              <w:t>G1 Pre-tx: 54.38 (2.1)</w:t>
            </w:r>
            <w:r w:rsidRPr="009339E0">
              <w:br/>
              <w:t>G1 Post-tx: 46.92 (2.1)</w:t>
            </w:r>
            <w:r w:rsidRPr="009339E0">
              <w:br/>
              <w:t>G1 1 mth FU: 47.51 (2.4)</w:t>
            </w:r>
          </w:p>
          <w:p w14:paraId="3557BAEC" w14:textId="77777777" w:rsidR="003A51F2" w:rsidRPr="009339E0" w:rsidRDefault="003A51F2" w:rsidP="003A51F2">
            <w:pPr>
              <w:pStyle w:val="TableText"/>
            </w:pPr>
          </w:p>
          <w:p w14:paraId="01AACF46" w14:textId="6420B080" w:rsidR="003A51F2" w:rsidRPr="009339E0" w:rsidRDefault="003A51F2" w:rsidP="003A51F2">
            <w:pPr>
              <w:pStyle w:val="TableText"/>
            </w:pPr>
            <w:r w:rsidRPr="009339E0">
              <w:t>G2 Baseline: 55.62 (1.8)</w:t>
            </w:r>
            <w:r w:rsidRPr="009339E0">
              <w:br/>
              <w:t>G2 Postassessment: 58.16 (2.0)</w:t>
            </w:r>
            <w:r w:rsidRPr="009339E0">
              <w:br/>
              <w:t xml:space="preserve">G2 1-month </w:t>
            </w:r>
            <w:r w:rsidR="00FF4EF4" w:rsidRPr="00FF4EF4">
              <w:t>followup</w:t>
            </w:r>
            <w:r w:rsidRPr="009339E0">
              <w:t>: 56.98 (2.3)</w:t>
            </w:r>
          </w:p>
          <w:p w14:paraId="10DE5440" w14:textId="77777777" w:rsidR="003A51F2" w:rsidRPr="009339E0" w:rsidRDefault="003A51F2" w:rsidP="003A51F2">
            <w:pPr>
              <w:pStyle w:val="TableText"/>
            </w:pPr>
          </w:p>
          <w:p w14:paraId="3C52C7FC" w14:textId="77777777" w:rsidR="003A51F2" w:rsidRPr="009339E0" w:rsidRDefault="003A51F2" w:rsidP="003A51F2">
            <w:pPr>
              <w:pStyle w:val="TableText"/>
            </w:pPr>
            <w:r w:rsidRPr="009339E0">
              <w:t>Group X Time, p&lt;0.01</w:t>
            </w:r>
          </w:p>
        </w:tc>
        <w:tc>
          <w:tcPr>
            <w:tcW w:w="130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4ECEE9E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47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72EF6D0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66375F6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41338FC6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21F70AC" w14:textId="406CD123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2002"/>
        <w:gridCol w:w="1376"/>
        <w:gridCol w:w="3462"/>
        <w:gridCol w:w="1302"/>
        <w:gridCol w:w="2912"/>
        <w:gridCol w:w="1906"/>
      </w:tblGrid>
      <w:tr w:rsidR="003A51F2" w:rsidRPr="009339E0" w14:paraId="427972AF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200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B327D3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1AFA2483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346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957694B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30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96F2275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1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789D5E5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0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DDF818A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BDDCA0C" w14:textId="77777777" w:rsidTr="003A51F2">
        <w:tc>
          <w:tcPr>
            <w:tcW w:w="2002" w:type="dxa"/>
            <w:shd w:val="clear" w:color="auto" w:fill="auto"/>
          </w:tcPr>
          <w:p w14:paraId="48317E76" w14:textId="5D7BBAF7" w:rsidR="003A51F2" w:rsidRPr="009339E0" w:rsidRDefault="003A51F2" w:rsidP="003A51F2">
            <w:pPr>
              <w:pStyle w:val="TableText"/>
            </w:pPr>
            <w:r w:rsidRPr="009339E0">
              <w:t>Monson et al., 2012</w:t>
            </w:r>
            <w:hyperlink w:anchor="_ENREF_22" w:tooltip="Monson, 2012 #5554" w:history="1">
              <w:r w:rsidR="00C82E3A" w:rsidRPr="009339E0">
                <w:fldChar w:fldCharType="begin">
                  <w:fldData xml:space="preserve">PEVuZE5vdGU+PENpdGU+PEF1dGhvcj5Nb25zb248L0F1dGhvcj48WWVhcj4yMDEyPC9ZZWFyPjxS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b25zb248L0F1dGhvcj48WWVhcj4yMDEyPC9ZZWFyPjxS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22</w:t>
              </w:r>
              <w:r w:rsidR="00C82E3A" w:rsidRPr="009339E0">
                <w:fldChar w:fldCharType="end"/>
              </w:r>
            </w:hyperlink>
          </w:p>
          <w:p w14:paraId="2DCD5B5F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376" w:type="dxa"/>
          </w:tcPr>
          <w:p w14:paraId="3A371192" w14:textId="77777777" w:rsidR="003A51F2" w:rsidRPr="009339E0" w:rsidRDefault="003A51F2" w:rsidP="003A51F2">
            <w:pPr>
              <w:pStyle w:val="TableText"/>
            </w:pPr>
            <w:r w:rsidRPr="009339E0">
              <w:t xml:space="preserve">G1: CBCT, manualized cognitive-behavioral conjoint therapy for PTSD delivered in a couple therapy format </w:t>
            </w:r>
          </w:p>
          <w:p w14:paraId="6DA9E182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3462" w:type="dxa"/>
            <w:shd w:val="clear" w:color="auto" w:fill="auto"/>
            <w:noWrap/>
          </w:tcPr>
          <w:p w14:paraId="293D1F68" w14:textId="77777777" w:rsidR="003A51F2" w:rsidRPr="009339E0" w:rsidRDefault="003A51F2" w:rsidP="003A51F2">
            <w:pPr>
              <w:pStyle w:val="TableText"/>
            </w:pPr>
            <w:r w:rsidRPr="009339E0">
              <w:t>Beck Depression</w:t>
            </w:r>
          </w:p>
          <w:p w14:paraId="28EA90E7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</w:p>
          <w:p w14:paraId="49C5C9A1" w14:textId="77777777" w:rsidR="003A51F2" w:rsidRPr="009339E0" w:rsidRDefault="003A51F2" w:rsidP="003A51F2">
            <w:pPr>
              <w:pStyle w:val="TableText"/>
            </w:pPr>
            <w:r w:rsidRPr="009339E0">
              <w:t>G1 Pre-tx: 24.36 (19.59 to 29.12)</w:t>
            </w:r>
          </w:p>
          <w:p w14:paraId="43D50BEA" w14:textId="77777777" w:rsidR="003A51F2" w:rsidRPr="009339E0" w:rsidRDefault="003A51F2" w:rsidP="003A51F2">
            <w:pPr>
              <w:pStyle w:val="TableText"/>
            </w:pPr>
            <w:r w:rsidRPr="009339E0">
              <w:t>G1 Post-tx: 12.16 (6.35 to 17.96)</w:t>
            </w:r>
          </w:p>
          <w:p w14:paraId="5F36F576" w14:textId="77777777" w:rsidR="003A51F2" w:rsidRPr="009339E0" w:rsidRDefault="003A51F2" w:rsidP="003A51F2">
            <w:pPr>
              <w:pStyle w:val="TableText"/>
            </w:pPr>
            <w:r w:rsidRPr="009339E0">
              <w:t>Change: -12.20 (-19.10 to -5.31)</w:t>
            </w:r>
          </w:p>
          <w:p w14:paraId="5A738775" w14:textId="77777777" w:rsidR="003A51F2" w:rsidRPr="009339E0" w:rsidRDefault="003A51F2" w:rsidP="003A51F2">
            <w:pPr>
              <w:pStyle w:val="TableText"/>
            </w:pPr>
            <w:r w:rsidRPr="009339E0">
              <w:t>Effect size Hedge g: 1.16 (0.40 to 1.89)</w:t>
            </w:r>
          </w:p>
          <w:p w14:paraId="1D207A4F" w14:textId="77777777" w:rsidR="003A51F2" w:rsidRPr="009339E0" w:rsidRDefault="003A51F2" w:rsidP="003A51F2">
            <w:pPr>
              <w:pStyle w:val="TableText"/>
            </w:pPr>
          </w:p>
          <w:p w14:paraId="0200E445" w14:textId="77777777" w:rsidR="003A51F2" w:rsidRPr="009339E0" w:rsidRDefault="003A51F2" w:rsidP="003A51F2">
            <w:pPr>
              <w:pStyle w:val="TableText"/>
            </w:pPr>
            <w:r w:rsidRPr="009339E0">
              <w:t>G2 Pre-tx: 22.60 (17.88 to 27.32)</w:t>
            </w:r>
          </w:p>
          <w:p w14:paraId="7741EE0D" w14:textId="77777777" w:rsidR="003A51F2" w:rsidRPr="009339E0" w:rsidRDefault="003A51F2" w:rsidP="003A51F2">
            <w:pPr>
              <w:pStyle w:val="TableText"/>
            </w:pPr>
            <w:r w:rsidRPr="009339E0">
              <w:t>G2 Post-tx: 20.32 (14.79 to 25.85)</w:t>
            </w:r>
          </w:p>
          <w:p w14:paraId="37565167" w14:textId="77777777" w:rsidR="003A51F2" w:rsidRPr="009339E0" w:rsidRDefault="003A51F2" w:rsidP="003A51F2">
            <w:pPr>
              <w:pStyle w:val="TableText"/>
            </w:pPr>
            <w:r w:rsidRPr="009339E0">
              <w:t>Change: -2.29 (-6.37 to -1.79)</w:t>
            </w:r>
          </w:p>
          <w:p w14:paraId="057D9D62" w14:textId="77777777" w:rsidR="003A51F2" w:rsidRPr="009339E0" w:rsidRDefault="003A51F2" w:rsidP="003A51F2">
            <w:pPr>
              <w:pStyle w:val="TableText"/>
            </w:pPr>
            <w:r w:rsidRPr="009339E0">
              <w:t>Effect size Hedge g: 0.17 (-0.13 to 0.47)</w:t>
            </w:r>
          </w:p>
          <w:p w14:paraId="3F0B7E96" w14:textId="77777777" w:rsidR="003A51F2" w:rsidRPr="009339E0" w:rsidRDefault="003A51F2" w:rsidP="003A51F2">
            <w:pPr>
              <w:pStyle w:val="TableText"/>
            </w:pPr>
          </w:p>
          <w:p w14:paraId="37040CFF" w14:textId="77777777" w:rsidR="003A51F2" w:rsidRPr="009339E0" w:rsidRDefault="003A51F2" w:rsidP="003A51F2">
            <w:pPr>
              <w:pStyle w:val="TableText"/>
            </w:pPr>
            <w:r w:rsidRPr="009339E0">
              <w:t>Change Difference Mean Between Groups: -9.91 (-17.22 to -2.60)</w:t>
            </w:r>
          </w:p>
          <w:p w14:paraId="31735792" w14:textId="77777777" w:rsidR="003A51F2" w:rsidRPr="009339E0" w:rsidRDefault="003A51F2" w:rsidP="003A51F2">
            <w:pPr>
              <w:pStyle w:val="TableText"/>
            </w:pPr>
            <w:r w:rsidRPr="009339E0">
              <w:t>Effect size Hedge g: 0.83 (0.10 to 1.54)</w:t>
            </w:r>
          </w:p>
          <w:p w14:paraId="30F35A13" w14:textId="77777777" w:rsidR="003A51F2" w:rsidRPr="009339E0" w:rsidRDefault="003A51F2" w:rsidP="003A51F2">
            <w:pPr>
              <w:pStyle w:val="TableText"/>
            </w:pPr>
          </w:p>
          <w:p w14:paraId="02D3632C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t (40, 7) = -2.87, p = 0.007</w:t>
            </w:r>
          </w:p>
          <w:p w14:paraId="0290416A" w14:textId="77777777" w:rsidR="003A51F2" w:rsidRPr="009339E0" w:rsidRDefault="003A51F2" w:rsidP="003A51F2">
            <w:pPr>
              <w:pStyle w:val="TableText"/>
            </w:pPr>
          </w:p>
          <w:p w14:paraId="732A3C59" w14:textId="77777777" w:rsidR="003A51F2" w:rsidRPr="009339E0" w:rsidRDefault="003A51F2" w:rsidP="003A51F2">
            <w:pPr>
              <w:pStyle w:val="TableText"/>
            </w:pPr>
            <w:r w:rsidRPr="009339E0">
              <w:t>State-Trait Anxiety Scale</w:t>
            </w:r>
          </w:p>
          <w:p w14:paraId="365A260D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</w:p>
          <w:p w14:paraId="3B729F82" w14:textId="77777777" w:rsidR="003A51F2" w:rsidRPr="009339E0" w:rsidRDefault="003A51F2" w:rsidP="003A51F2">
            <w:pPr>
              <w:pStyle w:val="TableText"/>
            </w:pPr>
            <w:r w:rsidRPr="009339E0">
              <w:t>G1 Pre-tx: 49.25 (43.67 to 54.82)</w:t>
            </w:r>
          </w:p>
          <w:p w14:paraId="375E0F73" w14:textId="77777777" w:rsidR="003A51F2" w:rsidRPr="009339E0" w:rsidRDefault="003A51F2" w:rsidP="003A51F2">
            <w:pPr>
              <w:pStyle w:val="TableText"/>
            </w:pPr>
            <w:r w:rsidRPr="009339E0">
              <w:t>G1 Post-tx: 38.65 (31.97 to 45.32)</w:t>
            </w:r>
          </w:p>
          <w:p w14:paraId="2E8384B9" w14:textId="77777777" w:rsidR="003A51F2" w:rsidRPr="009339E0" w:rsidRDefault="003A51F2" w:rsidP="003A51F2">
            <w:pPr>
              <w:pStyle w:val="TableText"/>
            </w:pPr>
            <w:r w:rsidRPr="009339E0">
              <w:t>Change: -10.60 (-19.04 to -2.16)</w:t>
            </w:r>
          </w:p>
          <w:p w14:paraId="06876DCD" w14:textId="77777777" w:rsidR="003A51F2" w:rsidRPr="009339E0" w:rsidRDefault="003A51F2" w:rsidP="003A51F2">
            <w:pPr>
              <w:pStyle w:val="TableText"/>
            </w:pPr>
            <w:r w:rsidRPr="009339E0">
              <w:t>Effect size Hedge g: 0.84 (0.17 to 1.49)</w:t>
            </w:r>
          </w:p>
          <w:p w14:paraId="148BF49E" w14:textId="77777777" w:rsidR="003A51F2" w:rsidRPr="009339E0" w:rsidRDefault="003A51F2" w:rsidP="003A51F2">
            <w:pPr>
              <w:pStyle w:val="TableText"/>
            </w:pPr>
          </w:p>
          <w:p w14:paraId="58340C24" w14:textId="77777777" w:rsidR="003A51F2" w:rsidRPr="009339E0" w:rsidRDefault="003A51F2" w:rsidP="003A51F2">
            <w:pPr>
              <w:pStyle w:val="TableText"/>
            </w:pPr>
            <w:r w:rsidRPr="009339E0">
              <w:t>G2 Pre-tx: 50.90 (45.47 to 56.33)</w:t>
            </w:r>
          </w:p>
          <w:p w14:paraId="5FC2AA80" w14:textId="77777777" w:rsidR="003A51F2" w:rsidRPr="009339E0" w:rsidRDefault="003A51F2" w:rsidP="003A51F2">
            <w:pPr>
              <w:pStyle w:val="TableText"/>
            </w:pPr>
            <w:r w:rsidRPr="009339E0">
              <w:t>G2 Post-tx: 51.73 (45.47 to 57.99)</w:t>
            </w:r>
          </w:p>
          <w:p w14:paraId="4A13E025" w14:textId="77777777" w:rsidR="003A51F2" w:rsidRPr="009339E0" w:rsidRDefault="003A51F2" w:rsidP="003A51F2">
            <w:pPr>
              <w:pStyle w:val="TableText"/>
            </w:pPr>
            <w:r w:rsidRPr="009339E0">
              <w:t>Change: 0.84 (-4.40 to 6.08)</w:t>
            </w:r>
          </w:p>
          <w:p w14:paraId="778AB7A4" w14:textId="77777777" w:rsidR="003A51F2" w:rsidRPr="009339E0" w:rsidRDefault="003A51F2" w:rsidP="003A51F2">
            <w:pPr>
              <w:pStyle w:val="TableText"/>
            </w:pPr>
            <w:r w:rsidRPr="009339E0">
              <w:t>Effect size Hedge g: -0.06 (-0.41 to 0.29)</w:t>
            </w:r>
          </w:p>
          <w:p w14:paraId="1FB4045E" w14:textId="77777777" w:rsidR="003A51F2" w:rsidRPr="009339E0" w:rsidRDefault="003A51F2" w:rsidP="003A51F2">
            <w:pPr>
              <w:pStyle w:val="TableText"/>
            </w:pPr>
          </w:p>
          <w:p w14:paraId="5818524E" w14:textId="77777777" w:rsidR="003A51F2" w:rsidRPr="009339E0" w:rsidRDefault="003A51F2" w:rsidP="003A51F2">
            <w:pPr>
              <w:pStyle w:val="TableText"/>
            </w:pPr>
            <w:r w:rsidRPr="009339E0">
              <w:t>Change Difference Mean Between Groups: -11.43 (-20.55 to -2.31)</w:t>
            </w:r>
          </w:p>
          <w:p w14:paraId="381A511B" w14:textId="77777777" w:rsidR="003A51F2" w:rsidRPr="009339E0" w:rsidRDefault="003A51F2" w:rsidP="003A51F2">
            <w:pPr>
              <w:pStyle w:val="TableText"/>
            </w:pPr>
            <w:r w:rsidRPr="009339E0">
              <w:t>Effect size Hedge g: 0.85 (0.13 to 1.57)</w:t>
            </w:r>
          </w:p>
          <w:p w14:paraId="64A63952" w14:textId="77777777" w:rsidR="003A51F2" w:rsidRPr="009339E0" w:rsidRDefault="003A51F2" w:rsidP="003A51F2">
            <w:pPr>
              <w:pStyle w:val="TableText"/>
            </w:pPr>
          </w:p>
          <w:p w14:paraId="57F1E7B0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t (44) = -2.62, p = 0.01</w:t>
            </w:r>
          </w:p>
        </w:tc>
        <w:tc>
          <w:tcPr>
            <w:tcW w:w="1302" w:type="dxa"/>
            <w:shd w:val="clear" w:color="auto" w:fill="FFFFFF" w:themeFill="background1"/>
            <w:noWrap/>
          </w:tcPr>
          <w:p w14:paraId="7652302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912" w:type="dxa"/>
            <w:shd w:val="clear" w:color="auto" w:fill="auto"/>
            <w:noWrap/>
          </w:tcPr>
          <w:p w14:paraId="4A0EA44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06" w:type="dxa"/>
            <w:shd w:val="clear" w:color="auto" w:fill="auto"/>
            <w:noWrap/>
          </w:tcPr>
          <w:p w14:paraId="2EC237A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369D1A08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43FC7F7F" w14:textId="299FFCF0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2002"/>
        <w:gridCol w:w="1376"/>
        <w:gridCol w:w="2713"/>
        <w:gridCol w:w="2051"/>
        <w:gridCol w:w="2912"/>
        <w:gridCol w:w="1906"/>
      </w:tblGrid>
      <w:tr w:rsidR="003A51F2" w:rsidRPr="009339E0" w14:paraId="2C26AF32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200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8B3F5C4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3AE836BF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1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9890F5B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5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A1F0B5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1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4022CF8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0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283FA50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71D5EAF8" w14:textId="77777777" w:rsidTr="003A51F2">
        <w:tc>
          <w:tcPr>
            <w:tcW w:w="2002" w:type="dxa"/>
            <w:shd w:val="clear" w:color="auto" w:fill="auto"/>
          </w:tcPr>
          <w:p w14:paraId="631BECBA" w14:textId="529318AC" w:rsidR="003A51F2" w:rsidRPr="009339E0" w:rsidRDefault="003A51F2" w:rsidP="003A51F2">
            <w:pPr>
              <w:pStyle w:val="TableText"/>
            </w:pPr>
            <w:r w:rsidRPr="009339E0">
              <w:t>Moradi et al., 2014</w:t>
            </w:r>
            <w:hyperlink w:anchor="_ENREF_160" w:tooltip="Moradi, 2014 #5556" w:history="1">
              <w:r w:rsidR="00C82E3A" w:rsidRPr="009339E0">
                <w:fldChar w:fldCharType="begin">
                  <w:fldData xml:space="preserve">PEVuZE5vdGU+PENpdGU+PEF1dGhvcj5Nb3JhZGk8L0F1dGhvcj48WWVhcj4yMDE0PC9ZZWFyPjxS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b3JhZGk8L0F1dGhvcj48WWVhcj4yMDE0PC9ZZWFyPjxS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60</w:t>
              </w:r>
              <w:r w:rsidR="00C82E3A" w:rsidRPr="009339E0">
                <w:fldChar w:fldCharType="end"/>
              </w:r>
            </w:hyperlink>
          </w:p>
        </w:tc>
        <w:tc>
          <w:tcPr>
            <w:tcW w:w="1376" w:type="dxa"/>
          </w:tcPr>
          <w:p w14:paraId="41557410" w14:textId="77777777" w:rsidR="003A51F2" w:rsidRPr="009339E0" w:rsidRDefault="003A51F2" w:rsidP="003A51F2">
            <w:pPr>
              <w:pStyle w:val="TableText"/>
              <w:rPr>
                <w:rStyle w:val="CommentReference"/>
              </w:rPr>
            </w:pPr>
            <w:r w:rsidRPr="009339E0">
              <w:rPr>
                <w:rStyle w:val="CommentReference"/>
              </w:rPr>
              <w:t xml:space="preserve">G1: MEmory Specificity Training (MEST) </w:t>
            </w:r>
          </w:p>
          <w:p w14:paraId="06525126" w14:textId="77777777" w:rsidR="003A51F2" w:rsidRPr="009339E0" w:rsidRDefault="003A51F2" w:rsidP="003A51F2">
            <w:pPr>
              <w:pStyle w:val="TableText"/>
            </w:pPr>
            <w:r w:rsidRPr="009339E0">
              <w:t>G2: Control, no additional contact</w:t>
            </w:r>
          </w:p>
        </w:tc>
        <w:tc>
          <w:tcPr>
            <w:tcW w:w="2713" w:type="dxa"/>
            <w:shd w:val="clear" w:color="auto" w:fill="auto"/>
          </w:tcPr>
          <w:p w14:paraId="1EFFCF49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56BFEB00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NS</w:t>
            </w:r>
          </w:p>
        </w:tc>
        <w:tc>
          <w:tcPr>
            <w:tcW w:w="2051" w:type="dxa"/>
            <w:shd w:val="clear" w:color="auto" w:fill="FFFFFF" w:themeFill="background1"/>
          </w:tcPr>
          <w:p w14:paraId="1BA743C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  <w:p w14:paraId="7AE00EE4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912" w:type="dxa"/>
            <w:shd w:val="clear" w:color="auto" w:fill="auto"/>
          </w:tcPr>
          <w:p w14:paraId="00A84CB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06" w:type="dxa"/>
            <w:shd w:val="clear" w:color="auto" w:fill="auto"/>
          </w:tcPr>
          <w:p w14:paraId="53940D7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69AE44F3" w14:textId="77777777" w:rsidTr="003A51F2">
        <w:tc>
          <w:tcPr>
            <w:tcW w:w="2002" w:type="dxa"/>
            <w:shd w:val="clear" w:color="auto" w:fill="auto"/>
          </w:tcPr>
          <w:p w14:paraId="36A415BE" w14:textId="555BB537" w:rsidR="003A51F2" w:rsidRPr="009339E0" w:rsidRDefault="003A51F2" w:rsidP="003A51F2">
            <w:pPr>
              <w:pStyle w:val="TableText"/>
            </w:pPr>
            <w:r w:rsidRPr="009339E0">
              <w:t>Morath et al., 2014</w:t>
            </w:r>
            <w:hyperlink w:anchor="_ENREF_55" w:tooltip="Morath, 2014 #5557" w:history="1">
              <w:r w:rsidR="00C82E3A" w:rsidRPr="009339E0">
                <w:fldChar w:fldCharType="begin">
                  <w:fldData xml:space="preserve">PEVuZE5vdGU+PENpdGU+PEF1dGhvcj5Nb3JhdGg8L0F1dGhvcj48WWVhcj4yMDE0PC9ZZWFyPjxS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b3JhdGg8L0F1dGhvcj48WWVhcj4yMDE0PC9ZZWFyPjxS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5</w:t>
              </w:r>
              <w:r w:rsidR="00C82E3A" w:rsidRPr="009339E0">
                <w:fldChar w:fldCharType="end"/>
              </w:r>
            </w:hyperlink>
          </w:p>
        </w:tc>
        <w:tc>
          <w:tcPr>
            <w:tcW w:w="1376" w:type="dxa"/>
          </w:tcPr>
          <w:p w14:paraId="4FE2F85C" w14:textId="77777777" w:rsidR="003A51F2" w:rsidRPr="009339E0" w:rsidRDefault="003A51F2" w:rsidP="003A51F2">
            <w:pPr>
              <w:pStyle w:val="TableText"/>
            </w:pPr>
            <w:r w:rsidRPr="009339E0">
              <w:t>G1: NET</w:t>
            </w:r>
          </w:p>
          <w:p w14:paraId="515EAF32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713" w:type="dxa"/>
            <w:shd w:val="clear" w:color="auto" w:fill="auto"/>
          </w:tcPr>
          <w:p w14:paraId="3873FFD5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</w:p>
          <w:p w14:paraId="552A7315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588DCB43" w14:textId="77777777" w:rsidR="003A51F2" w:rsidRPr="009339E0" w:rsidRDefault="003A51F2" w:rsidP="003A51F2">
            <w:pPr>
              <w:pStyle w:val="TableText"/>
            </w:pPr>
            <w:r w:rsidRPr="009339E0">
              <w:t>G1 Pre-tx: 22.82 (11.73)</w:t>
            </w:r>
          </w:p>
          <w:p w14:paraId="52BBB2FD" w14:textId="77777777" w:rsidR="003A51F2" w:rsidRPr="009339E0" w:rsidRDefault="003A51F2" w:rsidP="003A51F2">
            <w:pPr>
              <w:pStyle w:val="TableText"/>
            </w:pPr>
            <w:r w:rsidRPr="009339E0">
              <w:t>G1 Post-tx: 17.00 (9.81)</w:t>
            </w:r>
          </w:p>
          <w:p w14:paraId="05CE7219" w14:textId="77777777" w:rsidR="003A51F2" w:rsidRPr="009339E0" w:rsidRDefault="003A51F2" w:rsidP="003A51F2">
            <w:pPr>
              <w:pStyle w:val="TableText"/>
            </w:pPr>
            <w:r w:rsidRPr="009339E0">
              <w:t>G1 1 year post-tx:17.63 (9.84)</w:t>
            </w:r>
          </w:p>
          <w:p w14:paraId="5BFBE8EB" w14:textId="77777777" w:rsidR="003A51F2" w:rsidRPr="009339E0" w:rsidRDefault="003A51F2" w:rsidP="003A51F2">
            <w:pPr>
              <w:pStyle w:val="TableText"/>
            </w:pPr>
          </w:p>
          <w:p w14:paraId="6A237648" w14:textId="77777777" w:rsidR="003A51F2" w:rsidRPr="009339E0" w:rsidRDefault="003A51F2" w:rsidP="003A51F2">
            <w:pPr>
              <w:pStyle w:val="TableText"/>
            </w:pPr>
            <w:r w:rsidRPr="009339E0">
              <w:t>G2 Pre-tx: 25.94 (6.55)</w:t>
            </w:r>
          </w:p>
          <w:p w14:paraId="6D7D8C1C" w14:textId="77777777" w:rsidR="003A51F2" w:rsidRPr="009339E0" w:rsidRDefault="003A51F2" w:rsidP="003A51F2">
            <w:pPr>
              <w:pStyle w:val="TableText"/>
            </w:pPr>
            <w:r w:rsidRPr="009339E0">
              <w:t>G2 Post-tx: 24.18 (9.21)</w:t>
            </w:r>
          </w:p>
          <w:p w14:paraId="0474F3DB" w14:textId="77777777" w:rsidR="003A51F2" w:rsidRPr="009339E0" w:rsidRDefault="003A51F2" w:rsidP="003A51F2">
            <w:pPr>
              <w:pStyle w:val="TableText"/>
            </w:pPr>
          </w:p>
          <w:p w14:paraId="15BBB868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F (1, 32) = 0.89, p = 0.35</w:t>
            </w:r>
          </w:p>
          <w:p w14:paraId="5D9E28D3" w14:textId="77777777" w:rsidR="003A51F2" w:rsidRPr="009339E0" w:rsidRDefault="003A51F2" w:rsidP="003A51F2">
            <w:pPr>
              <w:pStyle w:val="TableText"/>
            </w:pPr>
          </w:p>
          <w:p w14:paraId="17910597" w14:textId="77777777" w:rsidR="003A51F2" w:rsidRPr="009339E0" w:rsidRDefault="003A51F2" w:rsidP="003A51F2">
            <w:pPr>
              <w:pStyle w:val="TableText"/>
            </w:pPr>
            <w:r w:rsidRPr="009339E0">
              <w:t>SOMS</w:t>
            </w:r>
          </w:p>
          <w:p w14:paraId="31902AA7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02C1165F" w14:textId="77777777" w:rsidR="003A51F2" w:rsidRPr="009339E0" w:rsidRDefault="003A51F2" w:rsidP="003A51F2">
            <w:pPr>
              <w:pStyle w:val="TableText"/>
            </w:pPr>
            <w:r w:rsidRPr="009339E0">
              <w:t>G1 Pre-tx: 25.12 (10.55)</w:t>
            </w:r>
          </w:p>
          <w:p w14:paraId="4483FBD9" w14:textId="77777777" w:rsidR="003A51F2" w:rsidRPr="009339E0" w:rsidRDefault="003A51F2" w:rsidP="003A51F2">
            <w:pPr>
              <w:pStyle w:val="TableText"/>
            </w:pPr>
            <w:r w:rsidRPr="009339E0">
              <w:t>G1 Post-tx: 19.18 (14.93)</w:t>
            </w:r>
          </w:p>
          <w:p w14:paraId="16619CA9" w14:textId="77777777" w:rsidR="003A51F2" w:rsidRPr="009339E0" w:rsidRDefault="003A51F2" w:rsidP="003A51F2">
            <w:pPr>
              <w:pStyle w:val="TableText"/>
            </w:pPr>
            <w:r w:rsidRPr="009339E0">
              <w:t>G1 1 year post-tx:16.81 (10.00)</w:t>
            </w:r>
          </w:p>
          <w:p w14:paraId="39C3CE4B" w14:textId="77777777" w:rsidR="003A51F2" w:rsidRPr="009339E0" w:rsidRDefault="003A51F2" w:rsidP="003A51F2">
            <w:pPr>
              <w:pStyle w:val="TableText"/>
            </w:pPr>
          </w:p>
          <w:p w14:paraId="27CDF75A" w14:textId="77777777" w:rsidR="003A51F2" w:rsidRPr="009339E0" w:rsidRDefault="003A51F2" w:rsidP="003A51F2">
            <w:pPr>
              <w:pStyle w:val="TableText"/>
            </w:pPr>
            <w:r w:rsidRPr="009339E0">
              <w:t>G2 Pre-tx: 23.00 (12.75)</w:t>
            </w:r>
          </w:p>
          <w:p w14:paraId="239704F3" w14:textId="77777777" w:rsidR="003A51F2" w:rsidRPr="009339E0" w:rsidRDefault="003A51F2" w:rsidP="003A51F2">
            <w:pPr>
              <w:pStyle w:val="TableText"/>
            </w:pPr>
            <w:r w:rsidRPr="009339E0">
              <w:t>G2 Post-tx: 26.31 (12.38)</w:t>
            </w:r>
          </w:p>
          <w:p w14:paraId="73A59C2A" w14:textId="77777777" w:rsidR="003A51F2" w:rsidRPr="009339E0" w:rsidRDefault="003A51F2" w:rsidP="003A51F2">
            <w:pPr>
              <w:pStyle w:val="TableText"/>
            </w:pPr>
          </w:p>
          <w:p w14:paraId="3364F8CF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F (1, 32) = 6.19, p = 0.02</w:t>
            </w:r>
          </w:p>
        </w:tc>
        <w:tc>
          <w:tcPr>
            <w:tcW w:w="2051" w:type="dxa"/>
            <w:shd w:val="clear" w:color="auto" w:fill="FFFFFF" w:themeFill="background1"/>
          </w:tcPr>
          <w:p w14:paraId="43A9F94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912" w:type="dxa"/>
            <w:shd w:val="clear" w:color="auto" w:fill="auto"/>
          </w:tcPr>
          <w:p w14:paraId="6ACD486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06" w:type="dxa"/>
            <w:shd w:val="clear" w:color="auto" w:fill="auto"/>
          </w:tcPr>
          <w:p w14:paraId="60604E7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D9820CD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02F4259" w14:textId="79B7592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2002"/>
        <w:gridCol w:w="1376"/>
        <w:gridCol w:w="2713"/>
        <w:gridCol w:w="2051"/>
        <w:gridCol w:w="2912"/>
        <w:gridCol w:w="1906"/>
      </w:tblGrid>
      <w:tr w:rsidR="003A51F2" w:rsidRPr="009339E0" w14:paraId="15708B84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200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0111D10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B94A24A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1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022C28F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5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08E9AF9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1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9DC370C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0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038931E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31FEBF3" w14:textId="77777777" w:rsidTr="003A51F2">
        <w:tc>
          <w:tcPr>
            <w:tcW w:w="200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9A5017A" w14:textId="57C5D312" w:rsidR="003A51F2" w:rsidRPr="009339E0" w:rsidRDefault="003A51F2" w:rsidP="003A51F2">
            <w:pPr>
              <w:pStyle w:val="TableText"/>
            </w:pPr>
            <w:r w:rsidRPr="009339E0">
              <w:t>Mueser et al., 2008</w:t>
            </w:r>
            <w:hyperlink w:anchor="_ENREF_7" w:tooltip="Mueser, 2008 #391" w:history="1">
              <w:r w:rsidR="00C82E3A" w:rsidRPr="009339E0">
                <w:fldChar w:fldCharType="begin">
                  <w:fldData xml:space="preserve">PEVuZE5vdGU+PENpdGU+PEF1dGhvcj5NdWVzZXI8L0F1dGhvcj48WWVhcj4yMDA4PC9ZZWFyPjxS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dWVzZXI8L0F1dGhvcj48WWVhcj4yMDA4PC9ZZWFyPjxS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</w:t>
              </w:r>
              <w:r w:rsidR="00C82E3A" w:rsidRPr="009339E0">
                <w:fldChar w:fldCharType="end"/>
              </w:r>
            </w:hyperlink>
          </w:p>
          <w:p w14:paraId="6A3661D7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376" w:type="dxa"/>
          </w:tcPr>
          <w:p w14:paraId="4354742A" w14:textId="77777777" w:rsidR="003A51F2" w:rsidRPr="009339E0" w:rsidRDefault="003A51F2" w:rsidP="003A51F2">
            <w:pPr>
              <w:pStyle w:val="TableText"/>
            </w:pPr>
            <w:r w:rsidRPr="009339E0">
              <w:t xml:space="preserve">G1: CBT-mixed </w:t>
            </w:r>
          </w:p>
          <w:p w14:paraId="19F9535D" w14:textId="77777777" w:rsidR="003A51F2" w:rsidRPr="009339E0" w:rsidRDefault="003A51F2" w:rsidP="003A51F2">
            <w:pPr>
              <w:pStyle w:val="TableText"/>
            </w:pPr>
            <w:r w:rsidRPr="009339E0">
              <w:t xml:space="preserve">(CBT for PTSD) </w:t>
            </w:r>
          </w:p>
          <w:p w14:paraId="0CFFE40A" w14:textId="77777777" w:rsidR="003A51F2" w:rsidRPr="009339E0" w:rsidRDefault="003A51F2" w:rsidP="003A51F2">
            <w:pPr>
              <w:pStyle w:val="TableText"/>
            </w:pPr>
            <w:r w:rsidRPr="009339E0">
              <w:t>G2: UC</w:t>
            </w:r>
          </w:p>
        </w:tc>
        <w:tc>
          <w:tcPr>
            <w:tcW w:w="2713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FDC1186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48991CDE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31.48 (13.24)</w:t>
            </w:r>
            <w:r w:rsidRPr="009339E0">
              <w:br/>
              <w:t>G1 Post-tx: 21.91 (11.52)</w:t>
            </w:r>
            <w:r w:rsidRPr="009339E0">
              <w:br/>
              <w:t>G1 3 mth FU: 21.67 (13.32)</w:t>
            </w:r>
            <w:r w:rsidRPr="009339E0">
              <w:br/>
              <w:t>G1 6 mth FU: 25.02 (12.85)</w:t>
            </w:r>
            <w:r w:rsidRPr="009339E0">
              <w:br/>
            </w:r>
            <w:r w:rsidRPr="009339E0">
              <w:br/>
              <w:t>G2 Pre-tx: 31.76 (13.76)</w:t>
            </w:r>
            <w:r w:rsidRPr="009339E0">
              <w:br/>
              <w:t>G2 Post-tx: 27.70 (14.75)</w:t>
            </w:r>
            <w:r w:rsidRPr="009339E0">
              <w:br/>
              <w:t>G2 3 mth FU: 30.66 (15.26)</w:t>
            </w:r>
            <w:r w:rsidRPr="009339E0">
              <w:br/>
              <w:t>G2 6 mth FU: 31.30 (13.50)</w:t>
            </w:r>
          </w:p>
          <w:p w14:paraId="34F54CA9" w14:textId="77777777" w:rsidR="003A51F2" w:rsidRPr="009339E0" w:rsidRDefault="003A51F2" w:rsidP="003A51F2">
            <w:pPr>
              <w:pStyle w:val="TableText"/>
            </w:pPr>
          </w:p>
          <w:p w14:paraId="418ACB55" w14:textId="77777777" w:rsidR="003A51F2" w:rsidRPr="009339E0" w:rsidRDefault="003A51F2" w:rsidP="003A51F2">
            <w:pPr>
              <w:pStyle w:val="TableText"/>
            </w:pPr>
            <w:r w:rsidRPr="009339E0">
              <w:t>Group effect, p&lt;0.001</w:t>
            </w:r>
          </w:p>
          <w:p w14:paraId="04A750DA" w14:textId="77777777" w:rsidR="003A51F2" w:rsidRPr="009339E0" w:rsidRDefault="003A51F2" w:rsidP="003A51F2">
            <w:pPr>
              <w:pStyle w:val="TableText"/>
            </w:pPr>
          </w:p>
          <w:p w14:paraId="21D56DED" w14:textId="77777777" w:rsidR="003A51F2" w:rsidRPr="009339E0" w:rsidRDefault="003A51F2" w:rsidP="003A51F2">
            <w:pPr>
              <w:pStyle w:val="TableText"/>
            </w:pPr>
            <w:r w:rsidRPr="009339E0">
              <w:t>BAI</w:t>
            </w:r>
            <w:r w:rsidRPr="009339E0">
              <w:br/>
              <w:t>Mean (SD)</w:t>
            </w:r>
            <w:r w:rsidRPr="009339E0">
              <w:br/>
              <w:t>G1 Pre-tx: 48.29 (13.04)</w:t>
            </w:r>
            <w:r w:rsidRPr="009339E0">
              <w:br/>
              <w:t>G1 Post-tx: 42.59 (12.95)</w:t>
            </w:r>
            <w:r w:rsidRPr="009339E0">
              <w:br/>
              <w:t>G1 3 mth FU: 41.10 (14.29)</w:t>
            </w:r>
            <w:r w:rsidRPr="009339E0">
              <w:br/>
              <w:t>G1 6 mth FU: 43.58 (12.03)</w:t>
            </w:r>
            <w:r w:rsidRPr="009339E0">
              <w:br/>
            </w:r>
            <w:r w:rsidRPr="009339E0">
              <w:br/>
              <w:t>G2 Pre-tx: 49.68 (13.26)</w:t>
            </w:r>
            <w:r w:rsidRPr="009339E0">
              <w:br/>
              <w:t>G2 Post-tx: 45.81 (14.16)</w:t>
            </w:r>
            <w:r w:rsidRPr="009339E0">
              <w:br/>
              <w:t>G2 3 mth FU: 48.04 (15.62)</w:t>
            </w:r>
            <w:r w:rsidRPr="009339E0">
              <w:br/>
              <w:t>G2 6 mth FU: 47.84 (13.73)</w:t>
            </w:r>
          </w:p>
          <w:p w14:paraId="13E6CF74" w14:textId="77777777" w:rsidR="003A51F2" w:rsidRPr="009339E0" w:rsidRDefault="003A51F2" w:rsidP="003A51F2">
            <w:pPr>
              <w:pStyle w:val="TableText"/>
            </w:pPr>
          </w:p>
          <w:p w14:paraId="18B14B04" w14:textId="77777777" w:rsidR="003A51F2" w:rsidRPr="009339E0" w:rsidRDefault="003A51F2" w:rsidP="003A51F2">
            <w:pPr>
              <w:pStyle w:val="TableText"/>
            </w:pPr>
            <w:r w:rsidRPr="009339E0">
              <w:t>Group effect, p =0.03</w:t>
            </w:r>
          </w:p>
        </w:tc>
        <w:tc>
          <w:tcPr>
            <w:tcW w:w="205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497A2EE" w14:textId="77777777" w:rsidR="003A51F2" w:rsidRPr="009339E0" w:rsidRDefault="003A51F2" w:rsidP="003A51F2">
            <w:pPr>
              <w:pStyle w:val="TableText"/>
            </w:pPr>
            <w:r w:rsidRPr="009339E0">
              <w:t xml:space="preserve">SF-12 - Physical </w:t>
            </w:r>
            <w:r w:rsidRPr="009339E0">
              <w:br/>
              <w:t>Mean (SD)</w:t>
            </w:r>
            <w:r w:rsidRPr="009339E0">
              <w:br/>
              <w:t>G1 Pre-tx: 39.81 (11.63)</w:t>
            </w:r>
            <w:r w:rsidRPr="009339E0">
              <w:br/>
              <w:t>G1 Post-tx: 39.23 (11.26)</w:t>
            </w:r>
            <w:r w:rsidRPr="009339E0">
              <w:br/>
              <w:t>G1 3 mth FU: 39.17 (13.61)</w:t>
            </w:r>
            <w:r w:rsidRPr="009339E0">
              <w:br/>
              <w:t>G1 6 mth FU: 38.89 (13.44)</w:t>
            </w:r>
            <w:r w:rsidRPr="009339E0">
              <w:br/>
            </w:r>
            <w:r w:rsidRPr="009339E0">
              <w:br/>
              <w:t>Group effect, p=.002</w:t>
            </w:r>
          </w:p>
          <w:p w14:paraId="2852736E" w14:textId="77777777" w:rsidR="003A51F2" w:rsidRPr="009339E0" w:rsidRDefault="003A51F2" w:rsidP="003A51F2">
            <w:pPr>
              <w:pStyle w:val="TableText"/>
            </w:pPr>
          </w:p>
          <w:p w14:paraId="7E231D2C" w14:textId="77777777" w:rsidR="003A51F2" w:rsidRPr="009339E0" w:rsidRDefault="003A51F2" w:rsidP="003A51F2">
            <w:pPr>
              <w:pStyle w:val="TableText"/>
            </w:pPr>
            <w:r w:rsidRPr="009339E0">
              <w:t>G2 Pre-tx: 40.74 (11.54)</w:t>
            </w:r>
            <w:r w:rsidRPr="009339E0">
              <w:br/>
              <w:t>G2 Post-tx: 39.34 (12.98)</w:t>
            </w:r>
            <w:r w:rsidRPr="009339E0">
              <w:br/>
              <w:t>G2 3 mth FU: 38.14 (11.59)</w:t>
            </w:r>
            <w:r w:rsidRPr="009339E0">
              <w:br/>
              <w:t>G2 6 mth FU: 35.81 (10.72)</w:t>
            </w:r>
            <w:r w:rsidRPr="009339E0">
              <w:br/>
            </w:r>
          </w:p>
          <w:p w14:paraId="24231580" w14:textId="77777777" w:rsidR="003A51F2" w:rsidRPr="009339E0" w:rsidRDefault="003A51F2" w:rsidP="003A51F2">
            <w:pPr>
              <w:pStyle w:val="TableText"/>
            </w:pPr>
            <w:r w:rsidRPr="009339E0">
              <w:t>Group effect, p=0.002</w:t>
            </w:r>
          </w:p>
        </w:tc>
        <w:tc>
          <w:tcPr>
            <w:tcW w:w="291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0FC945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06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4D4647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AAB8943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21BDD431" w14:textId="09E32DF2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906"/>
        <w:gridCol w:w="2163"/>
        <w:gridCol w:w="1845"/>
        <w:gridCol w:w="1250"/>
        <w:gridCol w:w="3613"/>
        <w:gridCol w:w="2183"/>
      </w:tblGrid>
      <w:tr w:rsidR="003A51F2" w:rsidRPr="009339E0" w14:paraId="01BC6977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A822828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3E4B3D87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7844A51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924034E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59FA72B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8DD02AC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CAFBF15" w14:textId="77777777" w:rsidTr="003A51F2">
        <w:trPr>
          <w:cantSplit/>
        </w:trPr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342699B4" w14:textId="03F9504E" w:rsidR="003A51F2" w:rsidRPr="009339E0" w:rsidRDefault="003A51F2" w:rsidP="003A51F2">
            <w:pPr>
              <w:pStyle w:val="TableText"/>
            </w:pPr>
            <w:r w:rsidRPr="009339E0">
              <w:t>Mueser et al., 2008</w:t>
            </w:r>
            <w:hyperlink w:anchor="_ENREF_7" w:tooltip="Mueser, 2008 #391" w:history="1">
              <w:r w:rsidR="00C82E3A" w:rsidRPr="009339E0">
                <w:fldChar w:fldCharType="begin">
                  <w:fldData xml:space="preserve">PEVuZE5vdGU+PENpdGU+PEF1dGhvcj5NdWVzZXI8L0F1dGhvcj48WWVhcj4yMDA4PC9ZZWFyPjxS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dWVzZXI8L0F1dGhvcj48WWVhcj4yMDA4PC9ZZWFyPjxS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</w:t>
              </w:r>
              <w:r w:rsidR="00C82E3A" w:rsidRPr="009339E0">
                <w:fldChar w:fldCharType="end"/>
              </w:r>
            </w:hyperlink>
          </w:p>
          <w:p w14:paraId="47E34CF5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60C372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DADDA4B" w14:textId="77777777" w:rsidR="003A51F2" w:rsidRPr="009339E0" w:rsidRDefault="003A51F2" w:rsidP="003A51F2">
            <w:pPr>
              <w:pStyle w:val="TableText"/>
            </w:pPr>
            <w:r w:rsidRPr="009339E0">
              <w:t>Brief Psychiatric Rating Scale</w:t>
            </w:r>
          </w:p>
          <w:p w14:paraId="219C4F62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049E17CE" w14:textId="77777777" w:rsidR="003A51F2" w:rsidRPr="009339E0" w:rsidRDefault="003A51F2" w:rsidP="003A51F2">
            <w:pPr>
              <w:pStyle w:val="TableText"/>
            </w:pPr>
            <w:r w:rsidRPr="009339E0">
              <w:t>G1 Pre-tx: 43.92 (7.69)</w:t>
            </w:r>
          </w:p>
          <w:p w14:paraId="4003EBF7" w14:textId="77777777" w:rsidR="003A51F2" w:rsidRPr="009339E0" w:rsidRDefault="003A51F2" w:rsidP="003A51F2">
            <w:pPr>
              <w:pStyle w:val="TableText"/>
            </w:pPr>
            <w:r w:rsidRPr="009339E0">
              <w:t>G1 Post-tx: 39.63 (10.00)</w:t>
            </w:r>
          </w:p>
          <w:p w14:paraId="71802A0F" w14:textId="77777777" w:rsidR="003A51F2" w:rsidRPr="009339E0" w:rsidRDefault="003A51F2" w:rsidP="003A51F2">
            <w:pPr>
              <w:pStyle w:val="TableText"/>
            </w:pPr>
            <w:r w:rsidRPr="009339E0">
              <w:t>G1 3 mth FU: 40.57 (7.33)</w:t>
            </w:r>
          </w:p>
          <w:p w14:paraId="5CDA7EA7" w14:textId="77777777" w:rsidR="003A51F2" w:rsidRPr="009339E0" w:rsidRDefault="003A51F2" w:rsidP="003A51F2">
            <w:pPr>
              <w:pStyle w:val="TableText"/>
            </w:pPr>
            <w:r w:rsidRPr="009339E0">
              <w:t>G1 6 mth FU: 41.78 (6.81)</w:t>
            </w:r>
          </w:p>
          <w:p w14:paraId="4539BA96" w14:textId="77777777" w:rsidR="003A51F2" w:rsidRPr="009339E0" w:rsidRDefault="003A51F2" w:rsidP="003A51F2">
            <w:pPr>
              <w:pStyle w:val="TableText"/>
            </w:pPr>
          </w:p>
          <w:p w14:paraId="52B7F83D" w14:textId="77777777" w:rsidR="003A51F2" w:rsidRPr="009339E0" w:rsidRDefault="003A51F2" w:rsidP="003A51F2">
            <w:pPr>
              <w:pStyle w:val="TableText"/>
            </w:pPr>
            <w:r w:rsidRPr="009339E0">
              <w:t>G2 Pre-tx: 43.77 (7.42)</w:t>
            </w:r>
          </w:p>
          <w:p w14:paraId="76BB1DA4" w14:textId="77777777" w:rsidR="003A51F2" w:rsidRPr="009339E0" w:rsidRDefault="003A51F2" w:rsidP="003A51F2">
            <w:pPr>
              <w:pStyle w:val="TableText"/>
            </w:pPr>
            <w:r w:rsidRPr="009339E0">
              <w:t>G2 Post-tx: 42.25 (7.59)</w:t>
            </w:r>
          </w:p>
          <w:p w14:paraId="036D027C" w14:textId="77777777" w:rsidR="003A51F2" w:rsidRPr="009339E0" w:rsidRDefault="003A51F2" w:rsidP="003A51F2">
            <w:pPr>
              <w:pStyle w:val="TableText"/>
            </w:pPr>
            <w:r w:rsidRPr="009339E0">
              <w:t>G2 3 mth FU: 43.97 (10.37)</w:t>
            </w:r>
          </w:p>
          <w:p w14:paraId="080503BA" w14:textId="77777777" w:rsidR="003A51F2" w:rsidRPr="009339E0" w:rsidRDefault="003A51F2" w:rsidP="003A51F2">
            <w:pPr>
              <w:pStyle w:val="TableText"/>
            </w:pPr>
            <w:r w:rsidRPr="009339E0">
              <w:t>G2 6 mth FU: 46.60 (11.56)</w:t>
            </w:r>
          </w:p>
          <w:p w14:paraId="436C9E48" w14:textId="77777777" w:rsidR="003A51F2" w:rsidRPr="009339E0" w:rsidRDefault="003A51F2" w:rsidP="003A51F2">
            <w:pPr>
              <w:pStyle w:val="TableText"/>
            </w:pPr>
          </w:p>
          <w:p w14:paraId="39011456" w14:textId="77777777" w:rsidR="003A51F2" w:rsidRPr="009339E0" w:rsidRDefault="003A51F2" w:rsidP="003A51F2">
            <w:pPr>
              <w:pStyle w:val="TableText"/>
            </w:pPr>
            <w:r w:rsidRPr="009339E0">
              <w:t>Group effect, p =0.02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975FB75" w14:textId="77777777" w:rsidR="003A51F2" w:rsidRPr="009339E0" w:rsidRDefault="003A51F2" w:rsidP="003A51F2">
            <w:pPr>
              <w:pStyle w:val="TableText"/>
            </w:pPr>
            <w:r w:rsidRPr="009339E0">
              <w:t xml:space="preserve">SF-12-Mental </w:t>
            </w:r>
            <w:r w:rsidRPr="009339E0">
              <w:br/>
              <w:t>Mean (SD)</w:t>
            </w:r>
            <w:r w:rsidRPr="009339E0">
              <w:br/>
              <w:t>G1 Pre-tx:: 29.35 (9.57)</w:t>
            </w:r>
            <w:r w:rsidRPr="009339E0">
              <w:br/>
              <w:t>G1 Post-tx: 33.81 (11.02)</w:t>
            </w:r>
            <w:r w:rsidRPr="009339E0">
              <w:br/>
              <w:t>G1 3 mth FU: 33.92 (11.03)</w:t>
            </w:r>
            <w:r w:rsidRPr="009339E0">
              <w:br/>
              <w:t>G1 6 mth FU: 31.19 (9.12)</w:t>
            </w:r>
          </w:p>
          <w:p w14:paraId="3E3CBE00" w14:textId="77777777" w:rsidR="003A51F2" w:rsidRPr="009339E0" w:rsidRDefault="003A51F2" w:rsidP="003A51F2">
            <w:pPr>
              <w:pStyle w:val="TableText"/>
            </w:pPr>
          </w:p>
          <w:p w14:paraId="3B51E1A3" w14:textId="77777777" w:rsidR="003A51F2" w:rsidRPr="009339E0" w:rsidRDefault="003A51F2" w:rsidP="003A51F2">
            <w:pPr>
              <w:pStyle w:val="TableText"/>
            </w:pPr>
            <w:r w:rsidRPr="009339E0">
              <w:t>G2 Pre-tx: 29.37 (9.05)</w:t>
            </w:r>
            <w:r w:rsidRPr="009339E0">
              <w:br/>
              <w:t>G2 Post-tx: 33.75 (10.93)</w:t>
            </w:r>
            <w:r w:rsidRPr="009339E0">
              <w:br/>
              <w:t>G2 3 mth FU: 29.99 (11.44)</w:t>
            </w:r>
            <w:r w:rsidRPr="009339E0">
              <w:br/>
              <w:t>G2 6 mth FU: 26.66 (10.01)</w:t>
            </w:r>
          </w:p>
          <w:p w14:paraId="4F4A09AC" w14:textId="77777777" w:rsidR="003A51F2" w:rsidRPr="009339E0" w:rsidRDefault="003A51F2" w:rsidP="003A51F2">
            <w:pPr>
              <w:pStyle w:val="TableText"/>
            </w:pPr>
            <w:r w:rsidRPr="009339E0">
              <w:br/>
              <w:t>Group effect, p=0.13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661F50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570317A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6D4258CD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255597F3" w14:textId="6B664034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160"/>
        <w:gridCol w:w="2160"/>
        <w:gridCol w:w="2160"/>
        <w:gridCol w:w="2160"/>
        <w:gridCol w:w="2160"/>
        <w:gridCol w:w="2160"/>
      </w:tblGrid>
      <w:tr w:rsidR="003A51F2" w:rsidRPr="009339E0" w14:paraId="116FA039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FB3194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74DD5DA8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B5EDDF4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175D772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0D7095B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48EB2D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8E47571" w14:textId="77777777" w:rsidTr="003A51F2">
        <w:trPr>
          <w:cantSplit/>
        </w:trPr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02627471" w14:textId="2A1E3966" w:rsidR="003A51F2" w:rsidRPr="009339E0" w:rsidRDefault="003A51F2" w:rsidP="003A51F2">
            <w:pPr>
              <w:pStyle w:val="TableText"/>
            </w:pPr>
            <w:r w:rsidRPr="009339E0">
              <w:t>Nacasch et al., 2011</w:t>
            </w:r>
            <w:hyperlink w:anchor="_ENREF_15" w:tooltip="Nacasch, 2011 #3439" w:history="1">
              <w:r w:rsidR="00C82E3A" w:rsidRPr="009339E0">
                <w:fldChar w:fldCharType="begin">
                  <w:fldData xml:space="preserve">PEVuZE5vdGU+PENpdGU+PEF1dGhvcj5OYWNhc2NoPC9BdXRob3I+PFllYXI+MjAxMTwvWWVhcj48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OYWNhc2NoPC9BdXRob3I+PFllYXI+MjAxMTwvWWVhcj48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5</w:t>
              </w:r>
              <w:r w:rsidR="00C82E3A" w:rsidRPr="009339E0">
                <w:fldChar w:fldCharType="end"/>
              </w:r>
            </w:hyperlink>
          </w:p>
          <w:p w14:paraId="1619BC57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45B0C4D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 (PE)</w:t>
            </w:r>
          </w:p>
          <w:p w14:paraId="63F3EDBE" w14:textId="77777777" w:rsidR="003A51F2" w:rsidRPr="009339E0" w:rsidRDefault="003A51F2" w:rsidP="003A51F2">
            <w:pPr>
              <w:pStyle w:val="TableText"/>
            </w:pPr>
            <w:r w:rsidRPr="009339E0">
              <w:t>G2: TAU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FF470F6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7F9E4629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75F686F5" w14:textId="77777777" w:rsidR="003A51F2" w:rsidRPr="009339E0" w:rsidRDefault="003A51F2" w:rsidP="003A51F2">
            <w:pPr>
              <w:pStyle w:val="TableText"/>
            </w:pPr>
            <w:r w:rsidRPr="009339E0">
              <w:t>G1 Pre-tx: 26.0 (7.9)</w:t>
            </w:r>
          </w:p>
          <w:p w14:paraId="0DA44CC8" w14:textId="77777777" w:rsidR="003A51F2" w:rsidRPr="009339E0" w:rsidRDefault="003A51F2" w:rsidP="003A51F2">
            <w:pPr>
              <w:pStyle w:val="TableText"/>
            </w:pPr>
            <w:r w:rsidRPr="009339E0">
              <w:t>G1 Post-tx: 13.2 (7.6)</w:t>
            </w:r>
          </w:p>
          <w:p w14:paraId="73225E28" w14:textId="77777777" w:rsidR="003A51F2" w:rsidRPr="009339E0" w:rsidRDefault="003A51F2" w:rsidP="003A51F2">
            <w:pPr>
              <w:pStyle w:val="TableText"/>
            </w:pPr>
          </w:p>
          <w:p w14:paraId="08832C01" w14:textId="77777777" w:rsidR="003A51F2" w:rsidRPr="009339E0" w:rsidRDefault="003A51F2" w:rsidP="003A51F2">
            <w:pPr>
              <w:pStyle w:val="TableText"/>
            </w:pPr>
            <w:r w:rsidRPr="009339E0">
              <w:t>G2 Pre-tx: 31.4 (8.8)</w:t>
            </w:r>
          </w:p>
          <w:p w14:paraId="2B3BE56D" w14:textId="77777777" w:rsidR="003A51F2" w:rsidRPr="009339E0" w:rsidRDefault="003A51F2" w:rsidP="003A51F2">
            <w:pPr>
              <w:pStyle w:val="TableText"/>
            </w:pPr>
            <w:r w:rsidRPr="009339E0">
              <w:t>G2 Post-tx: 26.8 (10.7)</w:t>
            </w:r>
          </w:p>
          <w:p w14:paraId="33DD4FE1" w14:textId="77777777" w:rsidR="003A51F2" w:rsidRPr="009339E0" w:rsidRDefault="003A51F2" w:rsidP="003A51F2">
            <w:pPr>
              <w:pStyle w:val="TableText"/>
            </w:pPr>
          </w:p>
          <w:p w14:paraId="4C4E36F1" w14:textId="77777777" w:rsidR="003A51F2" w:rsidRPr="009339E0" w:rsidRDefault="003A51F2" w:rsidP="003A51F2">
            <w:pPr>
              <w:pStyle w:val="TableText"/>
            </w:pPr>
            <w:r w:rsidRPr="009339E0">
              <w:t>Post-tx</w:t>
            </w:r>
          </w:p>
          <w:p w14:paraId="6F9E8AF9" w14:textId="77777777" w:rsidR="003A51F2" w:rsidRPr="009339E0" w:rsidRDefault="003A51F2" w:rsidP="003A51F2">
            <w:pPr>
              <w:pStyle w:val="TableText"/>
            </w:pPr>
            <w:r w:rsidRPr="009339E0">
              <w:t>Treatment X Time, NS</w:t>
            </w:r>
          </w:p>
          <w:p w14:paraId="304660FA" w14:textId="77777777" w:rsidR="003A51F2" w:rsidRPr="009339E0" w:rsidRDefault="003A51F2" w:rsidP="003A51F2">
            <w:pPr>
              <w:pStyle w:val="TableText"/>
            </w:pPr>
            <w:r w:rsidRPr="009339E0">
              <w:t>G1 vs. G2, p=0.007</w:t>
            </w:r>
          </w:p>
          <w:p w14:paraId="17032DAA" w14:textId="77777777" w:rsidR="003A51F2" w:rsidRPr="009339E0" w:rsidRDefault="003A51F2" w:rsidP="003A51F2">
            <w:pPr>
              <w:pStyle w:val="TableText"/>
            </w:pPr>
          </w:p>
          <w:p w14:paraId="6FFB9A3D" w14:textId="77777777" w:rsidR="003A51F2" w:rsidRPr="009339E0" w:rsidRDefault="003A51F2" w:rsidP="003A51F2">
            <w:pPr>
              <w:pStyle w:val="TableText"/>
            </w:pPr>
            <w:r w:rsidRPr="009339E0">
              <w:t>STAI - State</w:t>
            </w:r>
          </w:p>
          <w:p w14:paraId="2258FAF1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A9FAEDD" w14:textId="77777777" w:rsidR="003A51F2" w:rsidRPr="009339E0" w:rsidRDefault="003A51F2" w:rsidP="003A51F2">
            <w:pPr>
              <w:pStyle w:val="TableText"/>
            </w:pPr>
            <w:r w:rsidRPr="009339E0">
              <w:t>G1 Pre-tx: 59.5 (11.6)</w:t>
            </w:r>
          </w:p>
          <w:p w14:paraId="6B0440C7" w14:textId="77777777" w:rsidR="003A51F2" w:rsidRPr="009339E0" w:rsidRDefault="003A51F2" w:rsidP="003A51F2">
            <w:pPr>
              <w:pStyle w:val="TableText"/>
            </w:pPr>
            <w:r w:rsidRPr="009339E0">
              <w:t>G1 Post-tx: 44.3 (11.0)</w:t>
            </w:r>
          </w:p>
          <w:p w14:paraId="1D361319" w14:textId="77777777" w:rsidR="003A51F2" w:rsidRPr="009339E0" w:rsidRDefault="003A51F2" w:rsidP="003A51F2">
            <w:pPr>
              <w:pStyle w:val="TableText"/>
            </w:pPr>
          </w:p>
          <w:p w14:paraId="3E8762D9" w14:textId="77777777" w:rsidR="003A51F2" w:rsidRPr="009339E0" w:rsidRDefault="003A51F2" w:rsidP="003A51F2">
            <w:pPr>
              <w:pStyle w:val="TableText"/>
            </w:pPr>
            <w:r w:rsidRPr="009339E0">
              <w:t>G2 Pre-tx: 60.9 (13.3)</w:t>
            </w:r>
          </w:p>
          <w:p w14:paraId="6AE80495" w14:textId="77777777" w:rsidR="003A51F2" w:rsidRPr="009339E0" w:rsidRDefault="003A51F2" w:rsidP="003A51F2">
            <w:pPr>
              <w:pStyle w:val="TableText"/>
            </w:pPr>
            <w:r w:rsidRPr="009339E0">
              <w:t>G2 Post-tx: 62.0 (12.3)</w:t>
            </w:r>
          </w:p>
          <w:p w14:paraId="6204BB97" w14:textId="77777777" w:rsidR="003A51F2" w:rsidRPr="009339E0" w:rsidRDefault="003A51F2" w:rsidP="003A51F2">
            <w:pPr>
              <w:pStyle w:val="TableText"/>
            </w:pPr>
          </w:p>
          <w:p w14:paraId="6A9D8C9C" w14:textId="77777777" w:rsidR="003A51F2" w:rsidRPr="009339E0" w:rsidRDefault="003A51F2" w:rsidP="003A51F2">
            <w:pPr>
              <w:pStyle w:val="TableText"/>
            </w:pPr>
            <w:r w:rsidRPr="009339E0">
              <w:t>Post-tx</w:t>
            </w:r>
          </w:p>
          <w:p w14:paraId="39282712" w14:textId="77777777" w:rsidR="003A51F2" w:rsidRPr="009339E0" w:rsidRDefault="003A51F2" w:rsidP="003A51F2">
            <w:pPr>
              <w:pStyle w:val="TableText"/>
            </w:pPr>
            <w:r w:rsidRPr="009339E0">
              <w:t>Treatment X Time, p=0.007</w:t>
            </w:r>
          </w:p>
          <w:p w14:paraId="546FB4AE" w14:textId="77777777" w:rsidR="003A51F2" w:rsidRPr="009339E0" w:rsidRDefault="003A51F2" w:rsidP="003A51F2">
            <w:pPr>
              <w:pStyle w:val="TableText"/>
            </w:pPr>
            <w:r w:rsidRPr="009339E0">
              <w:t>G1 vs. G2, p&lt;0.001</w:t>
            </w:r>
          </w:p>
          <w:p w14:paraId="5C735A90" w14:textId="77777777" w:rsidR="003A51F2" w:rsidRPr="009339E0" w:rsidRDefault="003A51F2" w:rsidP="003A51F2">
            <w:pPr>
              <w:pStyle w:val="TableText"/>
            </w:pPr>
          </w:p>
          <w:p w14:paraId="506640F8" w14:textId="77777777" w:rsidR="003A51F2" w:rsidRPr="009339E0" w:rsidRDefault="003A51F2" w:rsidP="003A51F2">
            <w:pPr>
              <w:pStyle w:val="TableText"/>
            </w:pPr>
            <w:r w:rsidRPr="009339E0">
              <w:t>STAI - Trait</w:t>
            </w:r>
          </w:p>
          <w:p w14:paraId="7DD75131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852C29B" w14:textId="77777777" w:rsidR="003A51F2" w:rsidRPr="009339E0" w:rsidRDefault="003A51F2" w:rsidP="003A51F2">
            <w:pPr>
              <w:pStyle w:val="TableText"/>
            </w:pPr>
            <w:r w:rsidRPr="009339E0">
              <w:t>G1 Pre-tx: 59.5 (8.3)</w:t>
            </w:r>
          </w:p>
          <w:p w14:paraId="2A008D40" w14:textId="77777777" w:rsidR="003A51F2" w:rsidRPr="009339E0" w:rsidRDefault="003A51F2" w:rsidP="003A51F2">
            <w:pPr>
              <w:pStyle w:val="TableText"/>
            </w:pPr>
            <w:r w:rsidRPr="009339E0">
              <w:t>G1 Post-tx: 47.7 (12.6)</w:t>
            </w:r>
          </w:p>
          <w:p w14:paraId="72379B07" w14:textId="77777777" w:rsidR="003A51F2" w:rsidRPr="009339E0" w:rsidRDefault="003A51F2" w:rsidP="003A51F2">
            <w:pPr>
              <w:pStyle w:val="TableText"/>
            </w:pPr>
          </w:p>
          <w:p w14:paraId="5A434005" w14:textId="77777777" w:rsidR="003A51F2" w:rsidRPr="009339E0" w:rsidRDefault="003A51F2" w:rsidP="003A51F2">
            <w:pPr>
              <w:pStyle w:val="TableText"/>
            </w:pPr>
            <w:r w:rsidRPr="009339E0">
              <w:t>G2 Pre-tx: 61.0 (10.9)</w:t>
            </w:r>
          </w:p>
          <w:p w14:paraId="60FBEFFB" w14:textId="77777777" w:rsidR="003A51F2" w:rsidRPr="009339E0" w:rsidRDefault="003A51F2" w:rsidP="003A51F2">
            <w:pPr>
              <w:pStyle w:val="TableText"/>
            </w:pPr>
            <w:r w:rsidRPr="009339E0">
              <w:t>G2 Post-tx: 61.7 (12.5)</w:t>
            </w:r>
          </w:p>
          <w:p w14:paraId="3C326D2A" w14:textId="77777777" w:rsidR="003A51F2" w:rsidRPr="009339E0" w:rsidRDefault="003A51F2" w:rsidP="003A51F2">
            <w:pPr>
              <w:pStyle w:val="TableText"/>
            </w:pPr>
          </w:p>
          <w:p w14:paraId="7592BD32" w14:textId="77777777" w:rsidR="003A51F2" w:rsidRPr="009339E0" w:rsidRDefault="003A51F2" w:rsidP="003A51F2">
            <w:pPr>
              <w:pStyle w:val="TableText"/>
            </w:pPr>
            <w:r w:rsidRPr="009339E0">
              <w:t>Post-tx</w:t>
            </w:r>
          </w:p>
          <w:p w14:paraId="1971184F" w14:textId="77777777" w:rsidR="003A51F2" w:rsidRPr="009339E0" w:rsidRDefault="003A51F2" w:rsidP="003A51F2">
            <w:pPr>
              <w:pStyle w:val="TableText"/>
            </w:pPr>
            <w:r w:rsidRPr="009339E0">
              <w:t>Treatment X Time, p=0.016</w:t>
            </w:r>
          </w:p>
          <w:p w14:paraId="22BE4CF7" w14:textId="77777777" w:rsidR="003A51F2" w:rsidRPr="009339E0" w:rsidRDefault="003A51F2" w:rsidP="003A51F2">
            <w:pPr>
              <w:pStyle w:val="TableText"/>
            </w:pPr>
            <w:r w:rsidRPr="009339E0">
              <w:t>G1 vs. G2, p=0.017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99B776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C404B7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99BCBC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4F7A5115" w14:textId="77777777" w:rsidR="003A51F2" w:rsidRPr="009339E0" w:rsidRDefault="003A51F2" w:rsidP="003A51F2"/>
    <w:p w14:paraId="22857516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4E99A64" w14:textId="4CB9F9EF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284"/>
        <w:gridCol w:w="2004"/>
        <w:gridCol w:w="2170"/>
        <w:gridCol w:w="2133"/>
        <w:gridCol w:w="3347"/>
        <w:gridCol w:w="2022"/>
      </w:tblGrid>
      <w:tr w:rsidR="003A51F2" w:rsidRPr="009339E0" w14:paraId="6A5E92ED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0D4E08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1B62143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326E41B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6098E58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7A671BB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765E06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857E6ED" w14:textId="77777777" w:rsidTr="003A51F2">
        <w:trPr>
          <w:cantSplit/>
        </w:trPr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49378130" w14:textId="1B023913" w:rsidR="003A51F2" w:rsidRPr="009339E0" w:rsidRDefault="003A51F2" w:rsidP="003A51F2">
            <w:pPr>
              <w:pStyle w:val="TableText"/>
            </w:pPr>
            <w:r w:rsidRPr="009339E0">
              <w:t>Neuner et al., 2004</w:t>
            </w:r>
            <w:hyperlink w:anchor="_ENREF_161" w:tooltip="Neuner, 2004 #762" w:history="1">
              <w:r w:rsidR="00C82E3A" w:rsidRPr="009339E0">
                <w:fldChar w:fldCharType="begin">
                  <w:fldData xml:space="preserve">PEVuZE5vdGU+PENpdGU+PEF1dGhvcj5OZXVuZXI8L0F1dGhvcj48WWVhcj4yMDA0PC9ZZWFyPjxS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OZXVuZXI8L0F1dGhvcj48WWVhcj4yMDA0PC9ZZWFyPjxS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61</w:t>
              </w:r>
              <w:r w:rsidR="00C82E3A" w:rsidRPr="009339E0">
                <w:fldChar w:fldCharType="end"/>
              </w:r>
            </w:hyperlink>
          </w:p>
          <w:p w14:paraId="7163E846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0D2BD78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 (NET)</w:t>
            </w:r>
          </w:p>
          <w:p w14:paraId="4FBB57C5" w14:textId="77777777" w:rsidR="003A51F2" w:rsidRPr="009339E0" w:rsidRDefault="003A51F2" w:rsidP="003A51F2">
            <w:pPr>
              <w:pStyle w:val="TableText"/>
            </w:pPr>
            <w:r w:rsidRPr="009339E0">
              <w:t>G2: Supportive Counseling</w:t>
            </w:r>
          </w:p>
          <w:p w14:paraId="6122FCBA" w14:textId="77777777" w:rsidR="003A51F2" w:rsidRPr="009339E0" w:rsidRDefault="003A51F2" w:rsidP="003A51F2">
            <w:pPr>
              <w:pStyle w:val="TableText"/>
            </w:pPr>
            <w:r w:rsidRPr="009339E0">
              <w:t xml:space="preserve">G3: Psycho-education </w:t>
            </w:r>
          </w:p>
          <w:p w14:paraId="16465572" w14:textId="77777777" w:rsidR="003A51F2" w:rsidRPr="009339E0" w:rsidRDefault="003A51F2" w:rsidP="003A51F2">
            <w:pPr>
              <w:pStyle w:val="TableText"/>
            </w:pPr>
            <w:r w:rsidRPr="009339E0">
              <w:t>About the nature and prevalence of PTSD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348C325" w14:textId="77777777" w:rsidR="003A51F2" w:rsidRPr="009339E0" w:rsidRDefault="003A51F2" w:rsidP="003A51F2">
            <w:pPr>
              <w:pStyle w:val="TableText"/>
            </w:pPr>
            <w:r w:rsidRPr="009339E0">
              <w:t>Self-Reporting Questionnaire 20 (SRQ-20)</w:t>
            </w:r>
            <w:r w:rsidRPr="009339E0">
              <w:br/>
              <w:t>Mean (SD)</w:t>
            </w:r>
            <w:r w:rsidRPr="009339E0">
              <w:br/>
              <w:t>G1 Pre-tx: 15.6 (2.9)</w:t>
            </w:r>
          </w:p>
          <w:p w14:paraId="397315EB" w14:textId="77777777" w:rsidR="003A51F2" w:rsidRPr="009339E0" w:rsidRDefault="003A51F2" w:rsidP="003A51F2">
            <w:pPr>
              <w:pStyle w:val="TableText"/>
            </w:pPr>
            <w:r w:rsidRPr="009339E0">
              <w:t>G1 Post-tx: 13.1 (5.1)</w:t>
            </w:r>
          </w:p>
          <w:p w14:paraId="0F1CAA0C" w14:textId="77777777" w:rsidR="003A51F2" w:rsidRPr="009339E0" w:rsidRDefault="003A51F2" w:rsidP="003A51F2">
            <w:pPr>
              <w:pStyle w:val="TableText"/>
            </w:pPr>
            <w:r w:rsidRPr="009339E0">
              <w:t>G1 4 mth FU: 11.9 (4.9)</w:t>
            </w:r>
            <w:r w:rsidRPr="009339E0">
              <w:br/>
              <w:t>G1 1 year FU: 11.0 (5.1)</w:t>
            </w:r>
            <w:r w:rsidRPr="009339E0">
              <w:br/>
            </w:r>
            <w:r w:rsidRPr="009339E0">
              <w:br/>
              <w:t>G2 Pre-tx: 16.5 (2.7)</w:t>
            </w:r>
          </w:p>
          <w:p w14:paraId="59B44162" w14:textId="77777777" w:rsidR="003A51F2" w:rsidRPr="009339E0" w:rsidRDefault="003A51F2" w:rsidP="003A51F2">
            <w:pPr>
              <w:pStyle w:val="TableText"/>
            </w:pPr>
            <w:r w:rsidRPr="009339E0">
              <w:t>G2 Post-tx: 14.3 (5.0)</w:t>
            </w:r>
          </w:p>
          <w:p w14:paraId="733D4130" w14:textId="77777777" w:rsidR="003A51F2" w:rsidRPr="009339E0" w:rsidRDefault="003A51F2" w:rsidP="003A51F2">
            <w:pPr>
              <w:pStyle w:val="TableText"/>
            </w:pPr>
            <w:r w:rsidRPr="009339E0">
              <w:t>G2 4 mth FU: 12.8 (3.9)</w:t>
            </w:r>
            <w:r w:rsidRPr="009339E0">
              <w:br/>
              <w:t>G2 1 year FU: 12.4 (4.8)</w:t>
            </w:r>
            <w:r w:rsidRPr="009339E0">
              <w:br/>
            </w:r>
            <w:r w:rsidRPr="009339E0">
              <w:br/>
              <w:t>G3 Pre-tx: 18.6 (2.0)</w:t>
            </w:r>
          </w:p>
          <w:p w14:paraId="0FFAC08E" w14:textId="77777777" w:rsidR="003A51F2" w:rsidRPr="009339E0" w:rsidRDefault="003A51F2" w:rsidP="003A51F2">
            <w:pPr>
              <w:pStyle w:val="TableText"/>
            </w:pPr>
            <w:r w:rsidRPr="009339E0">
              <w:t>G3 Post-tx: 15.3 (3.2)</w:t>
            </w:r>
          </w:p>
          <w:p w14:paraId="21B9D3A4" w14:textId="77777777" w:rsidR="003A51F2" w:rsidRPr="009339E0" w:rsidRDefault="003A51F2" w:rsidP="003A51F2">
            <w:pPr>
              <w:pStyle w:val="TableText"/>
            </w:pPr>
            <w:r w:rsidRPr="009339E0">
              <w:t>G3 4 mth FU: 15.1 (2.6)</w:t>
            </w:r>
            <w:r w:rsidRPr="009339E0">
              <w:br/>
              <w:t>G3 1 year FU: 14.4 (4.1)</w:t>
            </w:r>
          </w:p>
          <w:p w14:paraId="70F8FC10" w14:textId="77777777" w:rsidR="003A51F2" w:rsidRPr="009339E0" w:rsidRDefault="003A51F2" w:rsidP="003A51F2">
            <w:pPr>
              <w:pStyle w:val="TableText"/>
            </w:pPr>
          </w:p>
          <w:p w14:paraId="1AEAE894" w14:textId="77777777" w:rsidR="003A51F2" w:rsidRPr="009339E0" w:rsidRDefault="003A51F2" w:rsidP="003A51F2">
            <w:pPr>
              <w:pStyle w:val="TableText"/>
            </w:pPr>
            <w:r w:rsidRPr="009339E0">
              <w:t>Group X Time, NS</w:t>
            </w:r>
          </w:p>
          <w:p w14:paraId="40E9257F" w14:textId="77777777" w:rsidR="003A51F2" w:rsidRPr="009339E0" w:rsidRDefault="003A51F2" w:rsidP="003A51F2">
            <w:pPr>
              <w:pStyle w:val="TableText"/>
            </w:pPr>
            <w:r w:rsidRPr="009339E0">
              <w:t>G1 vs. G2, p&lt;0.01</w:t>
            </w:r>
          </w:p>
          <w:p w14:paraId="4B5047A9" w14:textId="77777777" w:rsidR="003A51F2" w:rsidRPr="009339E0" w:rsidRDefault="003A51F2" w:rsidP="003A51F2">
            <w:pPr>
              <w:pStyle w:val="TableText"/>
            </w:pPr>
            <w:r w:rsidRPr="009339E0">
              <w:t>G1 vs. G3, NS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1DA0605" w14:textId="77777777" w:rsidR="003A51F2" w:rsidRPr="009339E0" w:rsidRDefault="003A51F2" w:rsidP="003A51F2">
            <w:pPr>
              <w:pStyle w:val="TableText"/>
            </w:pPr>
            <w:r w:rsidRPr="009339E0">
              <w:t>SF-12, Psychological health Scale</w:t>
            </w:r>
            <w:r w:rsidRPr="009339E0">
              <w:br/>
              <w:t>Mean (SD)</w:t>
            </w:r>
            <w:r w:rsidRPr="009339E0">
              <w:br/>
              <w:t>G1 Pre-tx: 0.27 (0.12)</w:t>
            </w:r>
          </w:p>
          <w:p w14:paraId="0425CFAD" w14:textId="77777777" w:rsidR="003A51F2" w:rsidRPr="009339E0" w:rsidRDefault="003A51F2" w:rsidP="003A51F2">
            <w:pPr>
              <w:pStyle w:val="TableText"/>
            </w:pPr>
            <w:r w:rsidRPr="009339E0">
              <w:t>G1 Post-tx: 0.36 (0.19)</w:t>
            </w:r>
          </w:p>
          <w:p w14:paraId="399CDBDE" w14:textId="77777777" w:rsidR="003A51F2" w:rsidRPr="009339E0" w:rsidRDefault="003A51F2" w:rsidP="003A51F2">
            <w:pPr>
              <w:pStyle w:val="TableText"/>
            </w:pPr>
            <w:r w:rsidRPr="009339E0">
              <w:t>G1 4 mth FU: 0.38 (0.12)</w:t>
            </w:r>
            <w:r w:rsidRPr="009339E0">
              <w:br/>
              <w:t>G1 1 year FU: 0.44 (0.19)</w:t>
            </w:r>
            <w:r w:rsidRPr="009339E0">
              <w:br/>
            </w:r>
            <w:r w:rsidRPr="009339E0">
              <w:br/>
              <w:t>G2 Pre-tx: 0.34 (0.11)</w:t>
            </w:r>
          </w:p>
          <w:p w14:paraId="51AB9A15" w14:textId="77777777" w:rsidR="003A51F2" w:rsidRPr="009339E0" w:rsidRDefault="003A51F2" w:rsidP="003A51F2">
            <w:pPr>
              <w:pStyle w:val="TableText"/>
            </w:pPr>
            <w:r w:rsidRPr="009339E0">
              <w:t>G2 Post-tx: 0.33 (0.21)</w:t>
            </w:r>
          </w:p>
          <w:p w14:paraId="3F42E794" w14:textId="77777777" w:rsidR="003A51F2" w:rsidRPr="009339E0" w:rsidRDefault="003A51F2" w:rsidP="003A51F2">
            <w:pPr>
              <w:pStyle w:val="TableText"/>
            </w:pPr>
            <w:r w:rsidRPr="009339E0">
              <w:t>G2 4 mth FU: 0.33 (0.14)</w:t>
            </w:r>
            <w:r w:rsidRPr="009339E0">
              <w:br/>
              <w:t>G2 1 year FU: 0.36 (0.14)</w:t>
            </w:r>
            <w:r w:rsidRPr="009339E0">
              <w:br/>
            </w:r>
            <w:r w:rsidRPr="009339E0">
              <w:br/>
              <w:t>G3 Pre-tx: 0.23 (0.15)</w:t>
            </w:r>
          </w:p>
          <w:p w14:paraId="04BAEB57" w14:textId="77777777" w:rsidR="003A51F2" w:rsidRPr="009339E0" w:rsidRDefault="003A51F2" w:rsidP="003A51F2">
            <w:pPr>
              <w:pStyle w:val="TableText"/>
            </w:pPr>
            <w:r w:rsidRPr="009339E0">
              <w:t>G3 Post-tx: 0.33 (0.19)</w:t>
            </w:r>
          </w:p>
          <w:p w14:paraId="11E32287" w14:textId="77777777" w:rsidR="003A51F2" w:rsidRPr="009339E0" w:rsidRDefault="003A51F2" w:rsidP="003A51F2">
            <w:pPr>
              <w:pStyle w:val="TableText"/>
            </w:pPr>
            <w:r w:rsidRPr="009339E0">
              <w:t>G3 4 mth FU:0.37 (0.14)</w:t>
            </w:r>
          </w:p>
          <w:p w14:paraId="51B0582E" w14:textId="77777777" w:rsidR="003A51F2" w:rsidRPr="009339E0" w:rsidRDefault="003A51F2" w:rsidP="003A51F2">
            <w:pPr>
              <w:pStyle w:val="TableText"/>
            </w:pPr>
            <w:r w:rsidRPr="009339E0">
              <w:t>G3 1 year FU: 0.35 (0.17)</w:t>
            </w:r>
          </w:p>
          <w:p w14:paraId="7533ACF5" w14:textId="77777777" w:rsidR="003A51F2" w:rsidRPr="009339E0" w:rsidRDefault="003A51F2" w:rsidP="003A51F2">
            <w:pPr>
              <w:pStyle w:val="TableText"/>
            </w:pPr>
          </w:p>
          <w:p w14:paraId="5A7F2172" w14:textId="77777777" w:rsidR="003A51F2" w:rsidRPr="009339E0" w:rsidRDefault="003A51F2" w:rsidP="003A51F2">
            <w:pPr>
              <w:pStyle w:val="TableText"/>
            </w:pPr>
            <w:r w:rsidRPr="009339E0">
              <w:t>Group X Time, NS</w:t>
            </w:r>
          </w:p>
          <w:p w14:paraId="5A3308B9" w14:textId="77777777" w:rsidR="003A51F2" w:rsidRPr="009339E0" w:rsidRDefault="003A51F2" w:rsidP="003A51F2">
            <w:pPr>
              <w:pStyle w:val="TableText"/>
            </w:pPr>
            <w:r w:rsidRPr="009339E0">
              <w:t>G1 vs. G2, NS</w:t>
            </w:r>
          </w:p>
          <w:p w14:paraId="72E29A23" w14:textId="77777777" w:rsidR="003A51F2" w:rsidRPr="009339E0" w:rsidRDefault="003A51F2" w:rsidP="003A51F2">
            <w:pPr>
              <w:pStyle w:val="TableText"/>
            </w:pPr>
            <w:r w:rsidRPr="009339E0">
              <w:t>G1 vs. G3, NS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A40375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C98AE0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14D9749B" w14:textId="77777777" w:rsidTr="003A51F2">
        <w:trPr>
          <w:cantSplit/>
        </w:trPr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3F430364" w14:textId="33BE6E1D" w:rsidR="003A51F2" w:rsidRPr="009339E0" w:rsidRDefault="003A51F2" w:rsidP="003A51F2">
            <w:pPr>
              <w:pStyle w:val="TableText"/>
            </w:pPr>
            <w:r w:rsidRPr="009339E0">
              <w:t>Neuner et al., 2008</w:t>
            </w:r>
            <w:hyperlink w:anchor="_ENREF_54" w:tooltip="Neuner, 2008 #353" w:history="1">
              <w:r w:rsidR="00C82E3A" w:rsidRPr="009339E0">
                <w:fldChar w:fldCharType="begin">
                  <w:fldData xml:space="preserve">PEVuZE5vdGU+PENpdGU+PEF1dGhvcj5OZXVuZXI8L0F1dGhvcj48WWVhcj4yMDA4PC9ZZWFyPjxS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OZXVuZXI8L0F1dGhvcj48WWVhcj4yMDA4PC9ZZWFyPjxS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4</w:t>
              </w:r>
              <w:r w:rsidR="00C82E3A" w:rsidRPr="009339E0">
                <w:fldChar w:fldCharType="end"/>
              </w:r>
            </w:hyperlink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8E5DF62" w14:textId="77777777" w:rsidR="003A51F2" w:rsidRPr="009339E0" w:rsidRDefault="003A51F2" w:rsidP="003A51F2">
            <w:pPr>
              <w:pStyle w:val="TableText"/>
            </w:pPr>
            <w:r w:rsidRPr="009339E0">
              <w:t>G1: CBT, exposure based (NET)</w:t>
            </w:r>
          </w:p>
          <w:p w14:paraId="75B77416" w14:textId="77777777" w:rsidR="003A51F2" w:rsidRPr="009339E0" w:rsidRDefault="003A51F2" w:rsidP="003A51F2">
            <w:pPr>
              <w:pStyle w:val="TableText"/>
            </w:pPr>
            <w:r w:rsidRPr="009339E0">
              <w:t xml:space="preserve">G2: Flexible Trauma Counseling </w:t>
            </w:r>
          </w:p>
          <w:p w14:paraId="19ED66C2" w14:textId="77777777" w:rsidR="003A51F2" w:rsidRPr="009339E0" w:rsidRDefault="003A51F2" w:rsidP="003A51F2">
            <w:pPr>
              <w:pStyle w:val="TableText"/>
            </w:pPr>
            <w:r w:rsidRPr="009339E0">
              <w:t>G3: No-treatment monitoring group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38BD03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5BF4FC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7646CE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2B3553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55B0C50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40F44722" w14:textId="15B62729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539"/>
        <w:gridCol w:w="1881"/>
        <w:gridCol w:w="2638"/>
        <w:gridCol w:w="1592"/>
        <w:gridCol w:w="3051"/>
        <w:gridCol w:w="2259"/>
      </w:tblGrid>
      <w:tr w:rsidR="003A51F2" w:rsidRPr="009339E0" w14:paraId="25171507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659B6B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88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6AC49D98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3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3DEB2C1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59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17C443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05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75100D6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5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99A074D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4454136" w14:textId="77777777" w:rsidTr="003A51F2">
        <w:trPr>
          <w:cantSplit/>
        </w:trPr>
        <w:tc>
          <w:tcPr>
            <w:tcW w:w="15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18E715B" w14:textId="083020E0" w:rsidR="003A51F2" w:rsidRPr="009339E0" w:rsidRDefault="003A51F2" w:rsidP="003A51F2">
            <w:pPr>
              <w:pStyle w:val="TableText"/>
            </w:pPr>
            <w:r w:rsidRPr="009339E0">
              <w:t>Neuner et al., 2010</w:t>
            </w:r>
            <w:hyperlink w:anchor="_ENREF_53" w:tooltip="Neuner, 2010 #211" w:history="1">
              <w:r w:rsidR="00C82E3A" w:rsidRPr="009339E0">
                <w:fldChar w:fldCharType="begin">
                  <w:fldData xml:space="preserve">PEVuZE5vdGU+PENpdGU+PEF1dGhvcj5OZXVuZXI8L0F1dGhvcj48WWVhcj4yMDEwPC9ZZWFyPjxS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OZXVuZXI8L0F1dGhvcj48WWVhcj4yMDEwPC9ZZWFyPjxS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3</w:t>
              </w:r>
              <w:r w:rsidR="00C82E3A" w:rsidRPr="009339E0">
                <w:fldChar w:fldCharType="end"/>
              </w:r>
            </w:hyperlink>
          </w:p>
          <w:p w14:paraId="509F724B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8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FF096F8" w14:textId="77777777" w:rsidR="003A51F2" w:rsidRPr="009339E0" w:rsidRDefault="003A51F2" w:rsidP="003A51F2">
            <w:pPr>
              <w:pStyle w:val="TableText"/>
            </w:pPr>
            <w:r w:rsidRPr="009339E0">
              <w:t>G1: CBT, exposure based (NET)</w:t>
            </w:r>
          </w:p>
          <w:p w14:paraId="1BDC605E" w14:textId="77777777" w:rsidR="003A51F2" w:rsidRPr="009339E0" w:rsidRDefault="003A51F2" w:rsidP="003A51F2">
            <w:pPr>
              <w:pStyle w:val="TableText"/>
            </w:pPr>
            <w:r w:rsidRPr="009339E0">
              <w:t>G2: UC</w:t>
            </w:r>
          </w:p>
        </w:tc>
        <w:tc>
          <w:tcPr>
            <w:tcW w:w="263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069B96E" w14:textId="77777777" w:rsidR="003A51F2" w:rsidRPr="009339E0" w:rsidRDefault="003A51F2" w:rsidP="003A51F2">
            <w:pPr>
              <w:pStyle w:val="TableText"/>
            </w:pPr>
            <w:r w:rsidRPr="009339E0">
              <w:t>Hopkins Symptom Checklist - 25 Depression Scale</w:t>
            </w:r>
          </w:p>
          <w:p w14:paraId="22FBB583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3.0 (0.4)</w:t>
            </w:r>
            <w:r w:rsidRPr="009339E0">
              <w:br/>
              <w:t>G1 Post-tx: 2.6 (0.6)</w:t>
            </w:r>
            <w:r w:rsidRPr="009339E0">
              <w:br/>
            </w:r>
            <w:r w:rsidRPr="009339E0">
              <w:br/>
              <w:t>G2 Pre-tx: 3.0 (0.5)</w:t>
            </w:r>
            <w:r w:rsidRPr="009339E0">
              <w:br/>
              <w:t>G2 Post-tx: 2.9 (0.5)</w:t>
            </w:r>
          </w:p>
          <w:p w14:paraId="2D6F2281" w14:textId="77777777" w:rsidR="003A51F2" w:rsidRPr="009339E0" w:rsidRDefault="003A51F2" w:rsidP="003A51F2">
            <w:pPr>
              <w:pStyle w:val="TableText"/>
            </w:pPr>
          </w:p>
          <w:p w14:paraId="1B8B8662" w14:textId="77777777" w:rsidR="003A51F2" w:rsidRPr="009339E0" w:rsidRDefault="003A51F2" w:rsidP="003A51F2">
            <w:pPr>
              <w:pStyle w:val="TableText"/>
            </w:pPr>
            <w:r w:rsidRPr="009339E0">
              <w:t>Group X Time, NS</w:t>
            </w:r>
          </w:p>
        </w:tc>
        <w:tc>
          <w:tcPr>
            <w:tcW w:w="15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2AF171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0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214F39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5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8D1D0D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6DB533BF" w14:textId="77777777" w:rsidTr="003A51F2">
        <w:trPr>
          <w:cantSplit/>
        </w:trPr>
        <w:tc>
          <w:tcPr>
            <w:tcW w:w="153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FE3998C" w14:textId="4E87CAD0" w:rsidR="003A51F2" w:rsidRPr="009339E0" w:rsidRDefault="003A51F2" w:rsidP="003A51F2">
            <w:pPr>
              <w:pStyle w:val="TableText"/>
            </w:pPr>
            <w:r w:rsidRPr="009339E0">
              <w:t>Nijdam et al., 2012</w:t>
            </w:r>
            <w:hyperlink w:anchor="_ENREF_154" w:tooltip="Nijdam, 2012 #3524" w:history="1">
              <w:r w:rsidR="00C82E3A" w:rsidRPr="009339E0">
                <w:fldChar w:fldCharType="begin"/>
              </w:r>
              <w:r w:rsidR="00C82E3A">
                <w:instrText xml:space="preserve"> ADDIN EN.CITE &lt;EndNote&gt;&lt;Cite&gt;&lt;Author&gt;Nijdam&lt;/Author&gt;&lt;Year&gt;2012&lt;/Year&gt;&lt;RecNum&gt;3524&lt;/RecNum&gt;&lt;DisplayText&gt;&lt;style face="superscript" font="Times New Roman"&gt;154&lt;/style&gt;&lt;/DisplayText&gt;&lt;record&gt;&lt;rec-number&gt;3524&lt;/rec-number&gt;&lt;foreign-keys&gt;&lt;key app="EN" db-id="9e5w2zdemdx5vne5ps25ax2udz2a0vwxfvfr" timestamp="0"&gt;3524&lt;/key&gt;&lt;/foreign-keys&gt;&lt;ref-type name="Journal Article"&gt;17&lt;/ref-type&gt;&lt;contributors&gt;&lt;authors&gt;&lt;author&gt;Nijdam, M. J.&lt;/author&gt;&lt;author&gt;Gersons, B. P. R.&lt;/author&gt;&lt;author&gt;Reitsma, J. B.&lt;/author&gt;&lt;author&gt;de Jongh, A.&lt;/author&gt;&lt;author&gt;Olff, M.&lt;/author&gt;&lt;/authors&gt;&lt;/contributors&gt;&lt;titles&gt;&lt;title&gt;Brief eclectic psychotherapy v. eye movement desensitisation and reprocessing therapy for post-traumatic stress disorder: randomised controlled trial&lt;/title&gt;&lt;secondary-title&gt;British Journal of Psychiatry&lt;/secondary-title&gt;&lt;/titles&gt;&lt;periodical&gt;&lt;full-title&gt;British Journal of Psychiatry&lt;/full-title&gt;&lt;abbr-1&gt;Br. J. Psychiatry&lt;/abbr-1&gt;&lt;abbr-2&gt;Br J Psychiatry&lt;/abbr-2&gt;&lt;/periodical&gt;&lt;pages&gt;224-231&lt;/pages&gt;&lt;volume&gt;200&lt;/volume&gt;&lt;number&gt;3&lt;/number&gt;&lt;dates&gt;&lt;year&gt;2012&lt;/year&gt;&lt;pub-dates&gt;&lt;date&gt;Mar&lt;/date&gt;&lt;/pub-dates&gt;&lt;/dates&gt;&lt;isbn&gt;0007-1250&lt;/isbn&gt;&lt;accession-num&gt;WOS:000301829700011&lt;/accession-num&gt;&lt;urls&gt;&lt;related-urls&gt;&lt;url&gt;&amp;lt;Go to ISI&amp;gt;://WOS:000301829700011&lt;/url&gt;&lt;/related-urls&gt;&lt;/urls&gt;&lt;custom1&gt;I (Previous Report)&lt;/custom1&gt;&lt;custom2&gt;I (Previous Report)&lt;/custom2&gt;&lt;electronic-resource-num&gt;10.1192/bjp.bp.111.099234&lt;/electronic-resource-num&gt;&lt;research-notes&gt;Nijdam, Mirjam J. Gersons, Berthold P. R. Reitsma, Johannes B. de Jongh, Ad Olff, Miranda&lt;/research-notes&gt;&lt;/record&gt;&lt;/Cite&gt;&lt;/EndNote&gt;</w:instrText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54</w:t>
              </w:r>
              <w:r w:rsidR="00C82E3A" w:rsidRPr="009339E0">
                <w:fldChar w:fldCharType="end"/>
              </w:r>
            </w:hyperlink>
          </w:p>
          <w:p w14:paraId="49865D09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8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2ABFF8E" w14:textId="77777777" w:rsidR="003A51F2" w:rsidRPr="009339E0" w:rsidRDefault="003A51F2" w:rsidP="003A51F2">
            <w:pPr>
              <w:pStyle w:val="TableText"/>
            </w:pPr>
            <w:r w:rsidRPr="009339E0">
              <w:t>G1: Eclectic psychotherapy</w:t>
            </w:r>
          </w:p>
          <w:p w14:paraId="5B77C9E5" w14:textId="77777777" w:rsidR="003A51F2" w:rsidRPr="009339E0" w:rsidRDefault="003A51F2" w:rsidP="003A51F2">
            <w:pPr>
              <w:pStyle w:val="TableText"/>
            </w:pPr>
            <w:r w:rsidRPr="009339E0">
              <w:t>G2: EMDR</w:t>
            </w:r>
          </w:p>
          <w:p w14:paraId="1D8931D5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63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349717A" w14:textId="77777777" w:rsidR="003A51F2" w:rsidRPr="009339E0" w:rsidRDefault="003A51F2" w:rsidP="003A51F2">
            <w:pPr>
              <w:pStyle w:val="TableText"/>
            </w:pPr>
            <w:r w:rsidRPr="009339E0">
              <w:t>HADS - Depression</w:t>
            </w:r>
          </w:p>
          <w:p w14:paraId="23931888" w14:textId="77777777" w:rsidR="003A51F2" w:rsidRPr="009339E0" w:rsidRDefault="003A51F2" w:rsidP="003A51F2">
            <w:pPr>
              <w:pStyle w:val="TableText"/>
            </w:pPr>
            <w:r w:rsidRPr="009339E0">
              <w:t>Mean Estimated Differences @ first f/u:</w:t>
            </w:r>
          </w:p>
          <w:p w14:paraId="5D20F09F" w14:textId="77777777" w:rsidR="003A51F2" w:rsidRPr="009339E0" w:rsidRDefault="003A51F2" w:rsidP="003A51F2">
            <w:pPr>
              <w:pStyle w:val="TableText"/>
            </w:pPr>
            <w:r w:rsidRPr="009339E0">
              <w:t>3.58 (1.68 to 5.49)</w:t>
            </w:r>
          </w:p>
          <w:p w14:paraId="53BBEE16" w14:textId="77777777" w:rsidR="003A51F2" w:rsidRPr="009339E0" w:rsidRDefault="003A51F2" w:rsidP="003A51F2">
            <w:pPr>
              <w:pStyle w:val="TableText"/>
            </w:pPr>
            <w:r w:rsidRPr="009339E0">
              <w:t>p&lt;0.001</w:t>
            </w:r>
          </w:p>
          <w:p w14:paraId="6BA9922A" w14:textId="77777777" w:rsidR="003A51F2" w:rsidRPr="009339E0" w:rsidRDefault="003A51F2" w:rsidP="003A51F2">
            <w:pPr>
              <w:pStyle w:val="TableText"/>
            </w:pPr>
          </w:p>
          <w:p w14:paraId="63593CBB" w14:textId="77777777" w:rsidR="003A51F2" w:rsidRPr="009339E0" w:rsidRDefault="003A51F2" w:rsidP="003A51F2">
            <w:pPr>
              <w:pStyle w:val="TableText"/>
            </w:pPr>
            <w:r w:rsidRPr="009339E0">
              <w:t>Mean Estimated Differences @ 2nd</w:t>
            </w:r>
          </w:p>
          <w:p w14:paraId="717BCC4A" w14:textId="77777777" w:rsidR="003A51F2" w:rsidRPr="009339E0" w:rsidRDefault="003A51F2" w:rsidP="003A51F2">
            <w:pPr>
              <w:pStyle w:val="TableText"/>
            </w:pPr>
            <w:r w:rsidRPr="009339E0">
              <w:t>f/u: 1.47 (-0.44 to 3.39)</w:t>
            </w:r>
          </w:p>
          <w:p w14:paraId="3559247A" w14:textId="77777777" w:rsidR="003A51F2" w:rsidRPr="009339E0" w:rsidRDefault="003A51F2" w:rsidP="003A51F2">
            <w:pPr>
              <w:pStyle w:val="TableText"/>
            </w:pPr>
            <w:r w:rsidRPr="009339E0">
              <w:t>p= 0.13</w:t>
            </w:r>
          </w:p>
          <w:p w14:paraId="37D91DE2" w14:textId="77777777" w:rsidR="003A51F2" w:rsidRPr="009339E0" w:rsidRDefault="003A51F2" w:rsidP="003A51F2">
            <w:pPr>
              <w:pStyle w:val="TableText"/>
            </w:pPr>
          </w:p>
          <w:p w14:paraId="1F5C3E78" w14:textId="77777777" w:rsidR="003A51F2" w:rsidRPr="009339E0" w:rsidRDefault="003A51F2" w:rsidP="003A51F2">
            <w:pPr>
              <w:pStyle w:val="TableText"/>
            </w:pPr>
            <w:r w:rsidRPr="009339E0">
              <w:t>HADS-Anxiety</w:t>
            </w:r>
          </w:p>
          <w:p w14:paraId="30D5537E" w14:textId="77777777" w:rsidR="003A51F2" w:rsidRPr="009339E0" w:rsidRDefault="003A51F2" w:rsidP="003A51F2">
            <w:pPr>
              <w:pStyle w:val="TableText"/>
            </w:pPr>
            <w:r w:rsidRPr="009339E0">
              <w:t>Mean Estimated Differences @ 2nd f/u:</w:t>
            </w:r>
          </w:p>
          <w:p w14:paraId="02F0D0B5" w14:textId="77777777" w:rsidR="003A51F2" w:rsidRPr="009339E0" w:rsidRDefault="003A51F2" w:rsidP="003A51F2">
            <w:pPr>
              <w:pStyle w:val="TableText"/>
            </w:pPr>
            <w:r w:rsidRPr="009339E0">
              <w:t>3.74 (2.03 to 5.46)</w:t>
            </w:r>
          </w:p>
          <w:p w14:paraId="6B83719D" w14:textId="77777777" w:rsidR="003A51F2" w:rsidRPr="009339E0" w:rsidRDefault="003A51F2" w:rsidP="003A51F2">
            <w:pPr>
              <w:pStyle w:val="TableText"/>
            </w:pPr>
            <w:r w:rsidRPr="009339E0">
              <w:t>p&lt;0.001</w:t>
            </w:r>
          </w:p>
          <w:p w14:paraId="2CAA8747" w14:textId="77777777" w:rsidR="003A51F2" w:rsidRPr="009339E0" w:rsidRDefault="003A51F2" w:rsidP="003A51F2">
            <w:pPr>
              <w:pStyle w:val="TableText"/>
            </w:pPr>
          </w:p>
          <w:p w14:paraId="25148749" w14:textId="77777777" w:rsidR="003A51F2" w:rsidRPr="009339E0" w:rsidRDefault="003A51F2" w:rsidP="003A51F2">
            <w:pPr>
              <w:pStyle w:val="TableText"/>
            </w:pPr>
            <w:r w:rsidRPr="009339E0">
              <w:t>HADS-Anxiety</w:t>
            </w:r>
          </w:p>
          <w:p w14:paraId="1F96C2DB" w14:textId="77777777" w:rsidR="003A51F2" w:rsidRPr="009339E0" w:rsidRDefault="003A51F2" w:rsidP="003A51F2">
            <w:pPr>
              <w:pStyle w:val="TableText"/>
            </w:pPr>
            <w:r w:rsidRPr="009339E0">
              <w:t>Mean Estimated Differences @ 2nd f/u:</w:t>
            </w:r>
          </w:p>
          <w:p w14:paraId="75BDFC09" w14:textId="77777777" w:rsidR="003A51F2" w:rsidRPr="009339E0" w:rsidRDefault="003A51F2" w:rsidP="003A51F2">
            <w:pPr>
              <w:pStyle w:val="TableText"/>
            </w:pPr>
            <w:r w:rsidRPr="009339E0">
              <w:t>0.80 (-0.93 to 2.50)</w:t>
            </w:r>
          </w:p>
          <w:p w14:paraId="147AD31E" w14:textId="77777777" w:rsidR="003A51F2" w:rsidRPr="009339E0" w:rsidRDefault="003A51F2" w:rsidP="003A51F2">
            <w:pPr>
              <w:pStyle w:val="TableText"/>
            </w:pPr>
            <w:r w:rsidRPr="009339E0">
              <w:t>p=0.36</w:t>
            </w:r>
          </w:p>
          <w:p w14:paraId="4701E477" w14:textId="77777777" w:rsidR="003A51F2" w:rsidRPr="009339E0" w:rsidRDefault="003A51F2" w:rsidP="003A51F2">
            <w:pPr>
              <w:pStyle w:val="TableText"/>
            </w:pPr>
          </w:p>
          <w:p w14:paraId="2EA67668" w14:textId="77777777" w:rsidR="003A51F2" w:rsidRPr="009339E0" w:rsidRDefault="003A51F2" w:rsidP="003A51F2">
            <w:pPr>
              <w:pStyle w:val="TableText"/>
            </w:pPr>
            <w:r w:rsidRPr="009339E0">
              <w:t>MDD in G1</w:t>
            </w:r>
          </w:p>
          <w:p w14:paraId="43195111" w14:textId="77777777" w:rsidR="003A51F2" w:rsidRPr="009339E0" w:rsidRDefault="003A51F2" w:rsidP="003A51F2">
            <w:pPr>
              <w:pStyle w:val="TableText"/>
            </w:pPr>
            <w:r w:rsidRPr="009339E0">
              <w:t>% @ baseline: 67.1</w:t>
            </w:r>
          </w:p>
          <w:p w14:paraId="3D47D87C" w14:textId="77777777" w:rsidR="003A51F2" w:rsidRPr="009339E0" w:rsidRDefault="003A51F2" w:rsidP="003A51F2">
            <w:pPr>
              <w:pStyle w:val="TableText"/>
            </w:pPr>
            <w:r w:rsidRPr="009339E0">
              <w:t>% @ 1st f/u: 36.4</w:t>
            </w:r>
          </w:p>
          <w:p w14:paraId="0848E8B0" w14:textId="77777777" w:rsidR="003A51F2" w:rsidRPr="009339E0" w:rsidRDefault="003A51F2" w:rsidP="003A51F2">
            <w:pPr>
              <w:pStyle w:val="TableText"/>
            </w:pPr>
            <w:r w:rsidRPr="009339E0">
              <w:t>% @ 2nd f/u: 19</w:t>
            </w:r>
          </w:p>
        </w:tc>
        <w:tc>
          <w:tcPr>
            <w:tcW w:w="159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013610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05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27E597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5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43B9AF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B8F18CD" w14:textId="77777777" w:rsidR="003A51F2" w:rsidRPr="009339E0" w:rsidRDefault="003A51F2" w:rsidP="003A51F2"/>
    <w:p w14:paraId="1BB75867" w14:textId="08090180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530"/>
        <w:gridCol w:w="1890"/>
        <w:gridCol w:w="2695"/>
        <w:gridCol w:w="1535"/>
        <w:gridCol w:w="3069"/>
        <w:gridCol w:w="2241"/>
      </w:tblGrid>
      <w:tr w:rsidR="003A51F2" w:rsidRPr="009339E0" w14:paraId="35B15D67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3C7186B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8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6800B921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9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ECB1547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53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FFC5362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06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E17A38E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4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BEA46F8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82481C6" w14:textId="77777777" w:rsidTr="003A51F2">
        <w:trPr>
          <w:cantSplit/>
        </w:trPr>
        <w:tc>
          <w:tcPr>
            <w:tcW w:w="153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05912EE" w14:textId="5D8AD74D" w:rsidR="003A51F2" w:rsidRPr="009339E0" w:rsidRDefault="003A51F2" w:rsidP="003A51F2">
            <w:pPr>
              <w:pStyle w:val="TableText"/>
            </w:pPr>
            <w:r w:rsidRPr="009339E0">
              <w:t>Nijdam et al., 2012</w:t>
            </w:r>
            <w:hyperlink w:anchor="_ENREF_154" w:tooltip="Nijdam, 2012 #3524" w:history="1">
              <w:r w:rsidR="00C82E3A" w:rsidRPr="009339E0">
                <w:fldChar w:fldCharType="begin"/>
              </w:r>
              <w:r w:rsidR="00C82E3A">
                <w:instrText xml:space="preserve"> ADDIN EN.CITE &lt;EndNote&gt;&lt;Cite&gt;&lt;Author&gt;Nijdam&lt;/Author&gt;&lt;Year&gt;2012&lt;/Year&gt;&lt;RecNum&gt;3524&lt;/RecNum&gt;&lt;DisplayText&gt;&lt;style face="superscript" font="Times New Roman"&gt;154&lt;/style&gt;&lt;/DisplayText&gt;&lt;record&gt;&lt;rec-number&gt;3524&lt;/rec-number&gt;&lt;foreign-keys&gt;&lt;key app="EN" db-id="9e5w2zdemdx5vne5ps25ax2udz2a0vwxfvfr" timestamp="0"&gt;3524&lt;/key&gt;&lt;/foreign-keys&gt;&lt;ref-type name="Journal Article"&gt;17&lt;/ref-type&gt;&lt;contributors&gt;&lt;authors&gt;&lt;author&gt;Nijdam, M. J.&lt;/author&gt;&lt;author&gt;Gersons, B. P. R.&lt;/author&gt;&lt;author&gt;Reitsma, J. B.&lt;/author&gt;&lt;author&gt;de Jongh, A.&lt;/author&gt;&lt;author&gt;Olff, M.&lt;/author&gt;&lt;/authors&gt;&lt;/contributors&gt;&lt;titles&gt;&lt;title&gt;Brief eclectic psychotherapy v. eye movement desensitisation and reprocessing therapy for post-traumatic stress disorder: randomised controlled trial&lt;/title&gt;&lt;secondary-title&gt;British Journal of Psychiatry&lt;/secondary-title&gt;&lt;/titles&gt;&lt;periodical&gt;&lt;full-title&gt;British Journal of Psychiatry&lt;/full-title&gt;&lt;abbr-1&gt;Br. J. Psychiatry&lt;/abbr-1&gt;&lt;abbr-2&gt;Br J Psychiatry&lt;/abbr-2&gt;&lt;/periodical&gt;&lt;pages&gt;224-231&lt;/pages&gt;&lt;volume&gt;200&lt;/volume&gt;&lt;number&gt;3&lt;/number&gt;&lt;dates&gt;&lt;year&gt;2012&lt;/year&gt;&lt;pub-dates&gt;&lt;date&gt;Mar&lt;/date&gt;&lt;/pub-dates&gt;&lt;/dates&gt;&lt;isbn&gt;0007-1250&lt;/isbn&gt;&lt;accession-num&gt;WOS:000301829700011&lt;/accession-num&gt;&lt;urls&gt;&lt;related-urls&gt;&lt;url&gt;&amp;lt;Go to ISI&amp;gt;://WOS:000301829700011&lt;/url&gt;&lt;/related-urls&gt;&lt;/urls&gt;&lt;custom1&gt;I (Previous Report)&lt;/custom1&gt;&lt;custom2&gt;I (Previous Report)&lt;/custom2&gt;&lt;electronic-resource-num&gt;10.1192/bjp.bp.111.099234&lt;/electronic-resource-num&gt;&lt;research-notes&gt;Nijdam, Mirjam J. Gersons, Berthold P. R. Reitsma, Johannes B. de Jongh, Ad Olff, Miranda&lt;/research-notes&gt;&lt;/record&gt;&lt;/Cite&gt;&lt;/EndNote&gt;</w:instrText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54</w:t>
              </w:r>
              <w:r w:rsidR="00C82E3A" w:rsidRPr="009339E0">
                <w:fldChar w:fldCharType="end"/>
              </w:r>
            </w:hyperlink>
          </w:p>
          <w:p w14:paraId="24381E7D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8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7F655C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69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045D895" w14:textId="77777777" w:rsidR="003A51F2" w:rsidRPr="009339E0" w:rsidRDefault="003A51F2" w:rsidP="003A51F2">
            <w:pPr>
              <w:pStyle w:val="TableText"/>
            </w:pPr>
            <w:r w:rsidRPr="009339E0">
              <w:t>MDD in G2</w:t>
            </w:r>
          </w:p>
          <w:p w14:paraId="7292C0CA" w14:textId="77777777" w:rsidR="003A51F2" w:rsidRPr="009339E0" w:rsidRDefault="003A51F2" w:rsidP="003A51F2">
            <w:pPr>
              <w:pStyle w:val="TableText"/>
            </w:pPr>
            <w:r w:rsidRPr="009339E0">
              <w:t>% @ baseline: 52.9</w:t>
            </w:r>
          </w:p>
          <w:p w14:paraId="02FAFE79" w14:textId="77777777" w:rsidR="003A51F2" w:rsidRPr="009339E0" w:rsidRDefault="003A51F2" w:rsidP="003A51F2">
            <w:pPr>
              <w:pStyle w:val="TableText"/>
            </w:pPr>
            <w:r w:rsidRPr="009339E0">
              <w:t>% @ 1st f/u: 13.7</w:t>
            </w:r>
          </w:p>
          <w:p w14:paraId="72010972" w14:textId="77777777" w:rsidR="003A51F2" w:rsidRPr="009339E0" w:rsidRDefault="003A51F2" w:rsidP="003A51F2">
            <w:pPr>
              <w:pStyle w:val="TableText"/>
            </w:pPr>
            <w:r w:rsidRPr="009339E0">
              <w:t>% @ 2nd f/u: 14.6</w:t>
            </w:r>
          </w:p>
          <w:p w14:paraId="2CD4620A" w14:textId="77777777" w:rsidR="003A51F2" w:rsidRPr="009339E0" w:rsidRDefault="003A51F2" w:rsidP="003A51F2">
            <w:pPr>
              <w:pStyle w:val="TableText"/>
            </w:pPr>
          </w:p>
          <w:p w14:paraId="6AC1DB58" w14:textId="77777777" w:rsidR="003A51F2" w:rsidRPr="009339E0" w:rsidRDefault="003A51F2" w:rsidP="003A51F2">
            <w:pPr>
              <w:pStyle w:val="TableText"/>
            </w:pPr>
            <w:r w:rsidRPr="009339E0">
              <w:t>MDD between group difference @ 1st f/u: p&lt;0.05</w:t>
            </w:r>
          </w:p>
          <w:p w14:paraId="2A08A446" w14:textId="77777777" w:rsidR="003A51F2" w:rsidRPr="009339E0" w:rsidRDefault="003A51F2" w:rsidP="003A51F2">
            <w:pPr>
              <w:pStyle w:val="TableText"/>
            </w:pPr>
            <w:r w:rsidRPr="009339E0">
              <w:t>MDD between group difference @ 2nd f/u: p=0.57</w:t>
            </w:r>
          </w:p>
          <w:p w14:paraId="2892DB16" w14:textId="77777777" w:rsidR="003A51F2" w:rsidRPr="009339E0" w:rsidRDefault="003A51F2" w:rsidP="003A51F2">
            <w:pPr>
              <w:pStyle w:val="TableText"/>
            </w:pPr>
          </w:p>
          <w:p w14:paraId="24EBA3AD" w14:textId="77777777" w:rsidR="003A51F2" w:rsidRPr="009339E0" w:rsidRDefault="003A51F2" w:rsidP="003A51F2">
            <w:pPr>
              <w:pStyle w:val="TableText"/>
            </w:pPr>
            <w:r w:rsidRPr="009339E0">
              <w:t>Anxiety in G1</w:t>
            </w:r>
          </w:p>
          <w:p w14:paraId="7EF2DEAA" w14:textId="77777777" w:rsidR="003A51F2" w:rsidRPr="009339E0" w:rsidRDefault="003A51F2" w:rsidP="003A51F2">
            <w:pPr>
              <w:pStyle w:val="TableText"/>
            </w:pPr>
            <w:r w:rsidRPr="009339E0">
              <w:t>% @ baseline: 20</w:t>
            </w:r>
          </w:p>
          <w:p w14:paraId="46551026" w14:textId="77777777" w:rsidR="003A51F2" w:rsidRPr="009339E0" w:rsidRDefault="003A51F2" w:rsidP="003A51F2">
            <w:pPr>
              <w:pStyle w:val="TableText"/>
            </w:pPr>
            <w:r w:rsidRPr="009339E0">
              <w:t>% @ 1st f/u: 9.1</w:t>
            </w:r>
          </w:p>
          <w:p w14:paraId="48596D54" w14:textId="77777777" w:rsidR="003A51F2" w:rsidRPr="009339E0" w:rsidRDefault="003A51F2" w:rsidP="003A51F2">
            <w:pPr>
              <w:pStyle w:val="TableText"/>
            </w:pPr>
            <w:r w:rsidRPr="009339E0">
              <w:t>% @ 2nd f/u: 11.9</w:t>
            </w:r>
          </w:p>
          <w:p w14:paraId="29C3FC18" w14:textId="77777777" w:rsidR="003A51F2" w:rsidRPr="009339E0" w:rsidRDefault="003A51F2" w:rsidP="003A51F2">
            <w:pPr>
              <w:pStyle w:val="TableText"/>
            </w:pPr>
          </w:p>
          <w:p w14:paraId="5EAAF09F" w14:textId="77777777" w:rsidR="003A51F2" w:rsidRPr="009339E0" w:rsidRDefault="003A51F2" w:rsidP="003A51F2">
            <w:pPr>
              <w:pStyle w:val="TableText"/>
            </w:pPr>
            <w:r w:rsidRPr="009339E0">
              <w:t>Anxiety in G2</w:t>
            </w:r>
          </w:p>
          <w:p w14:paraId="5EDDDDAD" w14:textId="77777777" w:rsidR="003A51F2" w:rsidRPr="009339E0" w:rsidRDefault="003A51F2" w:rsidP="003A51F2">
            <w:pPr>
              <w:pStyle w:val="TableText"/>
            </w:pPr>
            <w:r w:rsidRPr="009339E0">
              <w:t>% @ baseline: 11.4</w:t>
            </w:r>
          </w:p>
          <w:p w14:paraId="008E0E7E" w14:textId="77777777" w:rsidR="003A51F2" w:rsidRPr="009339E0" w:rsidRDefault="003A51F2" w:rsidP="003A51F2">
            <w:pPr>
              <w:pStyle w:val="TableText"/>
            </w:pPr>
            <w:r w:rsidRPr="009339E0">
              <w:t>% @ 1st f/u: 9.8</w:t>
            </w:r>
          </w:p>
          <w:p w14:paraId="64CEA6AD" w14:textId="77777777" w:rsidR="003A51F2" w:rsidRPr="009339E0" w:rsidRDefault="003A51F2" w:rsidP="003A51F2">
            <w:pPr>
              <w:pStyle w:val="TableText"/>
            </w:pPr>
            <w:r w:rsidRPr="009339E0">
              <w:t>% @ 2nd f/u: 10.4</w:t>
            </w:r>
          </w:p>
          <w:p w14:paraId="66DD2FCF" w14:textId="77777777" w:rsidR="003A51F2" w:rsidRPr="009339E0" w:rsidRDefault="003A51F2" w:rsidP="003A51F2">
            <w:pPr>
              <w:pStyle w:val="TableText"/>
            </w:pPr>
          </w:p>
          <w:p w14:paraId="4E801242" w14:textId="77777777" w:rsidR="003A51F2" w:rsidRPr="009339E0" w:rsidRDefault="003A51F2" w:rsidP="003A51F2">
            <w:pPr>
              <w:pStyle w:val="TableText"/>
            </w:pPr>
            <w:r w:rsidRPr="009339E0">
              <w:t>MDD between group difference @ 1st f/u: p=0.91</w:t>
            </w:r>
          </w:p>
          <w:p w14:paraId="224943B2" w14:textId="77777777" w:rsidR="003A51F2" w:rsidRPr="009339E0" w:rsidRDefault="003A51F2" w:rsidP="003A51F2">
            <w:pPr>
              <w:pStyle w:val="TableText"/>
            </w:pPr>
            <w:r w:rsidRPr="009339E0">
              <w:t>MDD between group difference @ 2nd f/u: p=0.82</w:t>
            </w:r>
          </w:p>
        </w:tc>
        <w:tc>
          <w:tcPr>
            <w:tcW w:w="15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FB6D5B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06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4317CF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24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994AFAF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79CDD14F" w14:textId="77777777" w:rsidTr="003A51F2">
        <w:trPr>
          <w:cantSplit/>
        </w:trPr>
        <w:tc>
          <w:tcPr>
            <w:tcW w:w="15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B93616C" w14:textId="54A1A38C" w:rsidR="003A51F2" w:rsidRPr="009339E0" w:rsidRDefault="003A51F2" w:rsidP="003A51F2">
            <w:pPr>
              <w:pStyle w:val="TableText"/>
            </w:pPr>
            <w:r w:rsidRPr="009339E0">
              <w:t>Panahi et al., 2011</w:t>
            </w:r>
            <w:hyperlink w:anchor="_ENREF_71" w:tooltip="Panahi, 2011 #3437" w:history="1">
              <w:r w:rsidR="00C82E3A" w:rsidRPr="009339E0">
                <w:fldChar w:fldCharType="begin">
                  <w:fldData xml:space="preserve">PEVuZE5vdGU+PENpdGU+PEF1dGhvcj5QYW5haGk8L0F1dGhvcj48WWVhcj4yMDExPC9ZZWFyPjxS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QYW5haGk8L0F1dGhvcj48WWVhcj4yMDExPC9ZZWFyPjxS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1</w:t>
              </w:r>
              <w:r w:rsidR="00C82E3A" w:rsidRPr="009339E0">
                <w:fldChar w:fldCharType="end"/>
              </w:r>
            </w:hyperlink>
          </w:p>
        </w:tc>
        <w:tc>
          <w:tcPr>
            <w:tcW w:w="18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00D3392" w14:textId="77777777" w:rsidR="003A51F2" w:rsidRPr="009339E0" w:rsidRDefault="003A51F2" w:rsidP="003A51F2">
            <w:pPr>
              <w:pStyle w:val="TableText"/>
            </w:pPr>
            <w:r w:rsidRPr="009339E0">
              <w:t>G1: Sertraline</w:t>
            </w:r>
          </w:p>
          <w:p w14:paraId="15801885" w14:textId="77777777" w:rsidR="003A51F2" w:rsidRPr="009339E0" w:rsidRDefault="003A51F2" w:rsidP="003A51F2">
            <w:pPr>
              <w:pStyle w:val="TableText"/>
            </w:pPr>
            <w:r w:rsidRPr="009339E0">
              <w:t>50 to 200 mg/day</w:t>
            </w:r>
          </w:p>
          <w:p w14:paraId="6E396DCC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69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C361D8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53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3183DA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06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401250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4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AF73C3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67E3C0E7" w14:textId="77777777" w:rsidR="003A51F2" w:rsidRPr="009339E0" w:rsidRDefault="003A51F2" w:rsidP="003A51F2"/>
    <w:p w14:paraId="276C4BD7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00A63C7E" w14:textId="5C8B486A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980"/>
        <w:gridCol w:w="2791"/>
        <w:gridCol w:w="1349"/>
        <w:gridCol w:w="3462"/>
        <w:gridCol w:w="1848"/>
      </w:tblGrid>
      <w:tr w:rsidR="003A51F2" w:rsidRPr="009339E0" w14:paraId="431DA906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hideMark/>
          </w:tcPr>
          <w:p w14:paraId="046B68E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980" w:type="dxa"/>
          </w:tcPr>
          <w:p w14:paraId="27A3D8B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1" w:type="dxa"/>
            <w:hideMark/>
          </w:tcPr>
          <w:p w14:paraId="53BE6478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349" w:type="dxa"/>
            <w:hideMark/>
          </w:tcPr>
          <w:p w14:paraId="4A2124AD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462" w:type="dxa"/>
            <w:hideMark/>
          </w:tcPr>
          <w:p w14:paraId="7488D12B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848" w:type="dxa"/>
            <w:hideMark/>
          </w:tcPr>
          <w:p w14:paraId="3FCD5409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2F87899" w14:textId="77777777" w:rsidTr="003A51F2">
        <w:trPr>
          <w:cantSplit/>
        </w:trPr>
        <w:tc>
          <w:tcPr>
            <w:tcW w:w="1530" w:type="dxa"/>
          </w:tcPr>
          <w:p w14:paraId="63EA1728" w14:textId="07CC19E7" w:rsidR="003A51F2" w:rsidRPr="009339E0" w:rsidRDefault="003A51F2" w:rsidP="003A51F2">
            <w:pPr>
              <w:pStyle w:val="TableText"/>
            </w:pPr>
            <w:r w:rsidRPr="009339E0">
              <w:t>Petrakis et al., 2011</w:t>
            </w:r>
            <w:hyperlink w:anchor="_ENREF_185" w:tooltip="Petrakis, 2012 #3347" w:history="1">
              <w:r w:rsidR="00C82E3A" w:rsidRPr="009339E0">
                <w:fldChar w:fldCharType="begin">
                  <w:fldData xml:space="preserve">PEVuZE5vdGU+PENpdGU+PEF1dGhvcj5QZXRyYWtpczwvQXV0aG9yPjxZZWFyPjIwMTI8L1llYXI+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QZXRyYWtpczwvQXV0aG9yPjxZZWFyPjIwMTI8L1llYXI+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85</w:t>
              </w:r>
              <w:r w:rsidR="00C82E3A" w:rsidRPr="009339E0">
                <w:fldChar w:fldCharType="end"/>
              </w:r>
            </w:hyperlink>
          </w:p>
          <w:p w14:paraId="26873A6A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980" w:type="dxa"/>
          </w:tcPr>
          <w:p w14:paraId="2CD8C907" w14:textId="77777777" w:rsidR="003A51F2" w:rsidRPr="009339E0" w:rsidRDefault="003A51F2" w:rsidP="003A51F2">
            <w:pPr>
              <w:pStyle w:val="TableText"/>
            </w:pPr>
            <w:r w:rsidRPr="009339E0">
              <w:t xml:space="preserve">G1: Paroxetine (40 mg/day)+ Naltrexone (50 mg/day) </w:t>
            </w:r>
          </w:p>
          <w:p w14:paraId="13A4E730" w14:textId="77777777" w:rsidR="003A51F2" w:rsidRPr="009339E0" w:rsidRDefault="003A51F2" w:rsidP="003A51F2">
            <w:pPr>
              <w:pStyle w:val="TableText"/>
            </w:pPr>
            <w:r w:rsidRPr="009339E0">
              <w:t>Participants who could not tolerate the highest dose were brought to lower doses.</w:t>
            </w:r>
          </w:p>
          <w:p w14:paraId="3845E784" w14:textId="77777777" w:rsidR="003A51F2" w:rsidRPr="009339E0" w:rsidRDefault="003A51F2" w:rsidP="003A51F2">
            <w:pPr>
              <w:pStyle w:val="TableText"/>
            </w:pPr>
            <w:r w:rsidRPr="009339E0">
              <w:t>G2: Paroxetine (40 mg/day) +Placebo</w:t>
            </w:r>
          </w:p>
          <w:p w14:paraId="6CCF8CF1" w14:textId="77777777" w:rsidR="003A51F2" w:rsidRPr="009339E0" w:rsidRDefault="003A51F2" w:rsidP="003A51F2">
            <w:pPr>
              <w:pStyle w:val="TableText"/>
            </w:pPr>
            <w:r w:rsidRPr="009339E0">
              <w:t>Participants who could not tolerate the highest dose were brought to lower doses.</w:t>
            </w:r>
          </w:p>
          <w:p w14:paraId="715ED928" w14:textId="77777777" w:rsidR="003A51F2" w:rsidRPr="009339E0" w:rsidRDefault="003A51F2" w:rsidP="003A51F2">
            <w:pPr>
              <w:pStyle w:val="TableText"/>
            </w:pPr>
            <w:r w:rsidRPr="009339E0">
              <w:t xml:space="preserve">G3: Desipramine (200 mg/day) + Naltrexone (50 mg/day) </w:t>
            </w:r>
          </w:p>
          <w:p w14:paraId="5EBDCB0A" w14:textId="77777777" w:rsidR="003A51F2" w:rsidRPr="009339E0" w:rsidRDefault="003A51F2" w:rsidP="003A51F2">
            <w:pPr>
              <w:pStyle w:val="TableText"/>
            </w:pPr>
            <w:r w:rsidRPr="009339E0">
              <w:t>Participants who could not tolerate the highest dose were brought to lower doses.</w:t>
            </w:r>
          </w:p>
          <w:p w14:paraId="3223340C" w14:textId="77777777" w:rsidR="003A51F2" w:rsidRPr="009339E0" w:rsidRDefault="003A51F2" w:rsidP="003A51F2">
            <w:pPr>
              <w:pStyle w:val="TableText"/>
            </w:pPr>
            <w:r w:rsidRPr="009339E0">
              <w:t>G4: Desipramine (200 mg/day + Placebo</w:t>
            </w:r>
          </w:p>
          <w:p w14:paraId="0B907C0A" w14:textId="77777777" w:rsidR="003A51F2" w:rsidRPr="009339E0" w:rsidRDefault="003A51F2" w:rsidP="003A51F2">
            <w:pPr>
              <w:pStyle w:val="TableText"/>
            </w:pPr>
            <w:r w:rsidRPr="009339E0">
              <w:t>Participants who could not tolerate the highest dose were brought to lower doses.</w:t>
            </w:r>
          </w:p>
        </w:tc>
        <w:tc>
          <w:tcPr>
            <w:tcW w:w="2791" w:type="dxa"/>
            <w:hideMark/>
          </w:tcPr>
          <w:p w14:paraId="40F350A4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  <w:r w:rsidRPr="009339E0">
              <w:br/>
              <w:t>Mean(SE)</w:t>
            </w:r>
            <w:r w:rsidRPr="009339E0">
              <w:br/>
              <w:t>G1 Pre-tx: 13.273 (1.112)</w:t>
            </w:r>
            <w:r w:rsidRPr="009339E0">
              <w:br/>
              <w:t>G1 Post-tx:9.328 (1.256)</w:t>
            </w:r>
            <w:r w:rsidRPr="009339E0">
              <w:br/>
            </w:r>
            <w:r w:rsidRPr="009339E0">
              <w:br/>
              <w:t>G2 Pre-tx: 10.950 (1.167)</w:t>
            </w:r>
            <w:r w:rsidRPr="009339E0">
              <w:br/>
              <w:t>G2 Post-tx:8.238 (1.299)</w:t>
            </w:r>
            <w:r w:rsidRPr="009339E0">
              <w:br/>
            </w:r>
            <w:r w:rsidRPr="009339E0">
              <w:br/>
              <w:t>G3 Pre-tx: 11.195 (1.132)</w:t>
            </w:r>
            <w:r w:rsidRPr="009339E0">
              <w:br/>
              <w:t>G3 Post-tx: 8.563 (1.201)</w:t>
            </w:r>
            <w:r w:rsidRPr="009339E0">
              <w:br/>
            </w:r>
            <w:r w:rsidRPr="009339E0">
              <w:br/>
              <w:t>G4 Pre-tx: 13.167 (1.065)</w:t>
            </w:r>
            <w:r w:rsidRPr="009339E0">
              <w:br/>
              <w:t>G4 Post-tx: 8.943 (1.117)</w:t>
            </w:r>
          </w:p>
          <w:p w14:paraId="51698895" w14:textId="77777777" w:rsidR="003A51F2" w:rsidRPr="009339E0" w:rsidRDefault="003A51F2" w:rsidP="003A51F2">
            <w:pPr>
              <w:pStyle w:val="TableText"/>
            </w:pPr>
          </w:p>
          <w:p w14:paraId="58A99046" w14:textId="77777777" w:rsidR="003A51F2" w:rsidRPr="009339E0" w:rsidRDefault="003A51F2" w:rsidP="003A51F2">
            <w:pPr>
              <w:pStyle w:val="TableText"/>
            </w:pPr>
            <w:r w:rsidRPr="009339E0">
              <w:t>Time effect, p&lt;0.00</w:t>
            </w:r>
          </w:p>
          <w:p w14:paraId="7C10A697" w14:textId="77777777" w:rsidR="003A51F2" w:rsidRPr="009339E0" w:rsidRDefault="003A51F2" w:rsidP="003A51F2">
            <w:pPr>
              <w:pStyle w:val="TableText"/>
            </w:pPr>
            <w:r w:rsidRPr="009339E0">
              <w:t>Group X Time, NS</w:t>
            </w:r>
          </w:p>
        </w:tc>
        <w:tc>
          <w:tcPr>
            <w:tcW w:w="1349" w:type="dxa"/>
            <w:hideMark/>
          </w:tcPr>
          <w:p w14:paraId="25D3F4E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462" w:type="dxa"/>
            <w:hideMark/>
          </w:tcPr>
          <w:p w14:paraId="4F671A1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848" w:type="dxa"/>
            <w:hideMark/>
          </w:tcPr>
          <w:p w14:paraId="416175F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213771EE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71A83F6" w14:textId="6665FE32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980"/>
        <w:gridCol w:w="2791"/>
        <w:gridCol w:w="1349"/>
        <w:gridCol w:w="3462"/>
        <w:gridCol w:w="1848"/>
      </w:tblGrid>
      <w:tr w:rsidR="003A51F2" w:rsidRPr="009339E0" w14:paraId="532F76C7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30" w:type="dxa"/>
            <w:hideMark/>
          </w:tcPr>
          <w:p w14:paraId="7F455FA9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980" w:type="dxa"/>
          </w:tcPr>
          <w:p w14:paraId="2373DACB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1" w:type="dxa"/>
            <w:hideMark/>
          </w:tcPr>
          <w:p w14:paraId="2E9D7617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349" w:type="dxa"/>
            <w:hideMark/>
          </w:tcPr>
          <w:p w14:paraId="69C809C0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462" w:type="dxa"/>
            <w:hideMark/>
          </w:tcPr>
          <w:p w14:paraId="3A2AE9D6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848" w:type="dxa"/>
            <w:hideMark/>
          </w:tcPr>
          <w:p w14:paraId="1B597D7A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127979B" w14:textId="77777777" w:rsidTr="003A51F2">
        <w:trPr>
          <w:cantSplit/>
        </w:trPr>
        <w:tc>
          <w:tcPr>
            <w:tcW w:w="1530" w:type="dxa"/>
          </w:tcPr>
          <w:p w14:paraId="5EEC98BE" w14:textId="0E8D27F4" w:rsidR="003A51F2" w:rsidRPr="009339E0" w:rsidRDefault="003A51F2" w:rsidP="003A51F2">
            <w:pPr>
              <w:pStyle w:val="TableText"/>
            </w:pPr>
            <w:r w:rsidRPr="009339E0">
              <w:t>Polusny et al., 2015</w:t>
            </w:r>
            <w:hyperlink w:anchor="_ENREF_136" w:tooltip="Polusny, 2015 #5637" w:history="1">
              <w:r w:rsidR="00C82E3A" w:rsidRPr="009339E0">
                <w:fldChar w:fldCharType="begin">
                  <w:fldData xml:space="preserve">PEVuZE5vdGU+PENpdGU+PEF1dGhvcj5Qb2x1c255PC9BdXRob3I+PFllYXI+MjAxNTwvWWVhcj48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Qb2x1c255PC9BdXRob3I+PFllYXI+MjAxNTwvWWVhcj48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6</w:t>
              </w:r>
              <w:r w:rsidR="00C82E3A" w:rsidRPr="009339E0">
                <w:fldChar w:fldCharType="end"/>
              </w:r>
            </w:hyperlink>
          </w:p>
        </w:tc>
        <w:tc>
          <w:tcPr>
            <w:tcW w:w="1980" w:type="dxa"/>
          </w:tcPr>
          <w:p w14:paraId="35AC92CE" w14:textId="77777777" w:rsidR="003A51F2" w:rsidRPr="009339E0" w:rsidRDefault="003A51F2" w:rsidP="003A51F2">
            <w:pPr>
              <w:pStyle w:val="TableText"/>
            </w:pPr>
            <w:r w:rsidRPr="009339E0">
              <w:t xml:space="preserve">G1: 8 weekly group sessions and a daylong retreat. 1st session was an orientation that included rational and psychoeducation. 7 sessions of mindfulness therapy and 1 6.5 hour retreat. </w:t>
            </w:r>
          </w:p>
          <w:p w14:paraId="3888C440" w14:textId="77777777" w:rsidR="003A51F2" w:rsidRPr="009339E0" w:rsidRDefault="003A51F2" w:rsidP="003A51F2">
            <w:pPr>
              <w:pStyle w:val="TableText"/>
            </w:pPr>
            <w:r w:rsidRPr="009339E0">
              <w:t>G2: Group Sessions</w:t>
            </w:r>
          </w:p>
        </w:tc>
        <w:tc>
          <w:tcPr>
            <w:tcW w:w="2791" w:type="dxa"/>
          </w:tcPr>
          <w:p w14:paraId="71DD95CD" w14:textId="77777777" w:rsidR="003A51F2" w:rsidRPr="009339E0" w:rsidRDefault="003A51F2" w:rsidP="003A51F2">
            <w:pPr>
              <w:pStyle w:val="TableText"/>
            </w:pPr>
            <w:r w:rsidRPr="009339E0">
              <w:t>PHQ-9</w:t>
            </w:r>
          </w:p>
          <w:p w14:paraId="5CC8CF69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  <w:r w:rsidRPr="009339E0">
              <w:br/>
              <w:t>G1 Pre-tx: 15.5 (13.9 to 17.0)</w:t>
            </w:r>
          </w:p>
          <w:p w14:paraId="1EC9C564" w14:textId="77777777" w:rsidR="003A51F2" w:rsidRPr="009339E0" w:rsidRDefault="003A51F2" w:rsidP="003A51F2">
            <w:pPr>
              <w:pStyle w:val="TableText"/>
            </w:pPr>
            <w:r w:rsidRPr="009339E0">
              <w:t>G1 Post-tx: 13.6 (12.0 to 15.1)</w:t>
            </w:r>
          </w:p>
          <w:p w14:paraId="3DA6436D" w14:textId="77777777" w:rsidR="003A51F2" w:rsidRPr="009339E0" w:rsidRDefault="003A51F2" w:rsidP="003A51F2">
            <w:pPr>
              <w:pStyle w:val="TableText"/>
            </w:pPr>
            <w:r w:rsidRPr="009339E0">
              <w:t>G1 2 month followup: 13.3 (11.7 to 15.0)</w:t>
            </w:r>
          </w:p>
          <w:p w14:paraId="2E758BFC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14.6 (13.1 to 16.2)</w:t>
            </w:r>
          </w:p>
          <w:p w14:paraId="6E87FEC9" w14:textId="77777777" w:rsidR="003A51F2" w:rsidRPr="009339E0" w:rsidRDefault="003A51F2" w:rsidP="003A51F2">
            <w:pPr>
              <w:pStyle w:val="TableText"/>
            </w:pPr>
            <w:r w:rsidRPr="009339E0">
              <w:t>G2 Post-tx: 13.9 (12.3 to 15.4)</w:t>
            </w:r>
            <w:r w:rsidRPr="009339E0">
              <w:br/>
              <w:t>G2 2 month followup: 13.8 (12.2 to 15.4)</w:t>
            </w:r>
            <w:r w:rsidRPr="009339E0">
              <w:br/>
            </w:r>
            <w:r w:rsidRPr="009339E0">
              <w:br/>
              <w:t>Post-tx, Between group mean difference: 1.17 (-0.22 to 2.56), p = .1</w:t>
            </w:r>
            <w:r w:rsidRPr="009339E0">
              <w:br/>
              <w:t>2 month, Between group mean difference: 1.34 (-0.07 to 2.75, p=0.06</w:t>
            </w:r>
            <w:r w:rsidRPr="009339E0">
              <w:br/>
            </w:r>
            <w:r w:rsidRPr="009339E0">
              <w:br/>
              <w:t xml:space="preserve">Clinically significant improvement: </w:t>
            </w:r>
            <w:r w:rsidRPr="009339E0">
              <w:br/>
              <w:t>Posttx Mindfulness - 15 (29.4%)</w:t>
            </w:r>
            <w:r w:rsidRPr="009339E0">
              <w:br/>
              <w:t>Posttx PCT - 11 (19.4%)</w:t>
            </w:r>
            <w:r w:rsidRPr="009339E0">
              <w:br/>
              <w:t>2 month Mindfullness - 13 (27.7%)</w:t>
            </w:r>
            <w:r w:rsidRPr="009339E0">
              <w:br/>
              <w:t>2 month PCT - 13 (22.8%)</w:t>
            </w:r>
            <w:r w:rsidRPr="009339E0">
              <w:br/>
            </w:r>
            <w:r w:rsidRPr="009339E0">
              <w:br/>
              <w:t>Mean difference at Posttx: 9.8%, p = .24</w:t>
            </w:r>
            <w:r w:rsidRPr="009339E0">
              <w:br/>
              <w:t>Mean difference at 2 months: 4.9%, p= .57</w:t>
            </w:r>
          </w:p>
        </w:tc>
        <w:tc>
          <w:tcPr>
            <w:tcW w:w="1349" w:type="dxa"/>
          </w:tcPr>
          <w:p w14:paraId="724666B8" w14:textId="77777777" w:rsidR="003A51F2" w:rsidRPr="009339E0" w:rsidRDefault="003A51F2" w:rsidP="003A51F2">
            <w:pPr>
              <w:pStyle w:val="TableText"/>
            </w:pPr>
            <w:r w:rsidRPr="009339E0">
              <w:t>WHOQOL-BREF</w:t>
            </w:r>
          </w:p>
          <w:p w14:paraId="11DF8ADF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  <w:r w:rsidRPr="009339E0">
              <w:br/>
              <w:t>G1 Pre-tx: 75.6 (71.6 to 79.7)</w:t>
            </w:r>
          </w:p>
          <w:p w14:paraId="47DF4163" w14:textId="77777777" w:rsidR="003A51F2" w:rsidRPr="009339E0" w:rsidRDefault="003A51F2" w:rsidP="003A51F2">
            <w:pPr>
              <w:pStyle w:val="TableText"/>
            </w:pPr>
            <w:r w:rsidRPr="009339E0">
              <w:t>G1 Post-tx: 80.7 (76.5 to 84.8)</w:t>
            </w:r>
          </w:p>
          <w:p w14:paraId="5ADC4B87" w14:textId="77777777" w:rsidR="003A51F2" w:rsidRPr="009339E0" w:rsidRDefault="003A51F2" w:rsidP="003A51F2">
            <w:pPr>
              <w:pStyle w:val="TableText"/>
            </w:pPr>
            <w:r w:rsidRPr="009339E0">
              <w:t>G1 2 month followup: 80.2 (75.9 to 84.4)</w:t>
            </w:r>
          </w:p>
          <w:p w14:paraId="504A6EB5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76.4 (72.3 to 80.4)</w:t>
            </w:r>
            <w:r w:rsidRPr="009339E0">
              <w:br/>
              <w:t>G2 Post-tx: 78.5 (74.4 to 82.6)</w:t>
            </w:r>
            <w:r w:rsidRPr="009339E0">
              <w:br/>
              <w:t>G2 2 month followup: 75.8 (71.7 to 79.9)</w:t>
            </w:r>
            <w:r w:rsidRPr="009339E0">
              <w:br/>
            </w:r>
            <w:r w:rsidRPr="009339E0">
              <w:br/>
              <w:t>Post-tx, Between group mean difference: 3.1, p = 0.08</w:t>
            </w:r>
            <w:r w:rsidRPr="009339E0">
              <w:br/>
              <w:t>2 month, Between group mean difference: 5.22, p=0.004</w:t>
            </w:r>
          </w:p>
        </w:tc>
        <w:tc>
          <w:tcPr>
            <w:tcW w:w="3462" w:type="dxa"/>
          </w:tcPr>
          <w:p w14:paraId="5285E87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848" w:type="dxa"/>
          </w:tcPr>
          <w:p w14:paraId="7634582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6EFE674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C68E57A" w14:textId="71D5AF62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980"/>
        <w:gridCol w:w="2791"/>
        <w:gridCol w:w="1349"/>
        <w:gridCol w:w="3462"/>
        <w:gridCol w:w="1848"/>
      </w:tblGrid>
      <w:tr w:rsidR="003A51F2" w:rsidRPr="009339E0" w14:paraId="3E9E5C35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30" w:type="dxa"/>
            <w:hideMark/>
          </w:tcPr>
          <w:p w14:paraId="0F38648C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980" w:type="dxa"/>
          </w:tcPr>
          <w:p w14:paraId="0175FFA4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1" w:type="dxa"/>
            <w:hideMark/>
          </w:tcPr>
          <w:p w14:paraId="26DCF392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349" w:type="dxa"/>
            <w:hideMark/>
          </w:tcPr>
          <w:p w14:paraId="0578FC57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462" w:type="dxa"/>
            <w:hideMark/>
          </w:tcPr>
          <w:p w14:paraId="0D753B7C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848" w:type="dxa"/>
            <w:hideMark/>
          </w:tcPr>
          <w:p w14:paraId="6577C3C5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C9EA867" w14:textId="77777777" w:rsidTr="003A51F2">
        <w:tc>
          <w:tcPr>
            <w:tcW w:w="1530" w:type="dxa"/>
            <w:noWrap/>
            <w:hideMark/>
          </w:tcPr>
          <w:p w14:paraId="5C44342B" w14:textId="0158E8CC" w:rsidR="003A51F2" w:rsidRPr="009339E0" w:rsidRDefault="003A51F2" w:rsidP="003A51F2">
            <w:pPr>
              <w:pStyle w:val="TableText"/>
            </w:pPr>
            <w:r w:rsidRPr="009339E0">
              <w:t>Raskind et al., 2003</w:t>
            </w:r>
            <w:hyperlink w:anchor="_ENREF_74" w:tooltip="Raskind, 2003 #888" w:history="1">
              <w:r w:rsidR="00C82E3A" w:rsidRPr="009339E0">
                <w:fldChar w:fldCharType="begin">
                  <w:fldData xml:space="preserve">PEVuZE5vdGU+PENpdGU+PEF1dGhvcj5SYXNraW5kPC9BdXRob3I+PFllYXI+MjAwMzwvWWVhcj48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YXNraW5kPC9BdXRob3I+PFllYXI+MjAwMzwvWWVhcj48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4</w:t>
              </w:r>
              <w:r w:rsidR="00C82E3A" w:rsidRPr="009339E0">
                <w:fldChar w:fldCharType="end"/>
              </w:r>
            </w:hyperlink>
          </w:p>
        </w:tc>
        <w:tc>
          <w:tcPr>
            <w:tcW w:w="1980" w:type="dxa"/>
          </w:tcPr>
          <w:p w14:paraId="3F924A6F" w14:textId="77777777" w:rsidR="003A51F2" w:rsidRPr="009339E0" w:rsidRDefault="003A51F2" w:rsidP="003A51F2">
            <w:pPr>
              <w:pStyle w:val="TableText"/>
            </w:pPr>
            <w:r w:rsidRPr="009339E0">
              <w:t>G1: Prazosin</w:t>
            </w:r>
          </w:p>
          <w:p w14:paraId="6A3E64FB" w14:textId="77777777" w:rsidR="003A51F2" w:rsidRPr="009339E0" w:rsidRDefault="003A51F2" w:rsidP="003A51F2">
            <w:pPr>
              <w:pStyle w:val="TableText"/>
            </w:pPr>
            <w:r w:rsidRPr="009339E0">
              <w:t>2 to 10 mg/day</w:t>
            </w:r>
          </w:p>
          <w:p w14:paraId="76B4D728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791" w:type="dxa"/>
            <w:hideMark/>
          </w:tcPr>
          <w:p w14:paraId="12AF21E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349" w:type="dxa"/>
            <w:hideMark/>
          </w:tcPr>
          <w:p w14:paraId="63B464D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462" w:type="dxa"/>
            <w:hideMark/>
          </w:tcPr>
          <w:p w14:paraId="1A8EA39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848" w:type="dxa"/>
            <w:hideMark/>
          </w:tcPr>
          <w:p w14:paraId="6D25C25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43AAA1A9" w14:textId="77777777" w:rsidTr="003A51F2">
        <w:tc>
          <w:tcPr>
            <w:tcW w:w="1530" w:type="dxa"/>
            <w:noWrap/>
            <w:hideMark/>
          </w:tcPr>
          <w:p w14:paraId="4DAF54DA" w14:textId="22375E7D" w:rsidR="003A51F2" w:rsidRPr="009339E0" w:rsidRDefault="003A51F2" w:rsidP="003A51F2">
            <w:pPr>
              <w:pStyle w:val="TableText"/>
            </w:pPr>
            <w:r w:rsidRPr="009339E0">
              <w:t>Raskind et al., 2007</w:t>
            </w:r>
            <w:hyperlink w:anchor="_ENREF_75" w:tooltip="Raskind, 2007 #561" w:history="1">
              <w:r w:rsidR="00C82E3A" w:rsidRPr="009339E0">
                <w:fldChar w:fldCharType="begin">
                  <w:fldData xml:space="preserve">PEVuZE5vdGU+PENpdGU+PEF1dGhvcj5SYXNraW5kPC9BdXRob3I+PFllYXI+MjAwNzwvWWVhcj48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YXNraW5kPC9BdXRob3I+PFllYXI+MjAwNzwvWWVhcj48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5</w:t>
              </w:r>
              <w:r w:rsidR="00C82E3A" w:rsidRPr="009339E0">
                <w:fldChar w:fldCharType="end"/>
              </w:r>
            </w:hyperlink>
          </w:p>
        </w:tc>
        <w:tc>
          <w:tcPr>
            <w:tcW w:w="1980" w:type="dxa"/>
          </w:tcPr>
          <w:p w14:paraId="5A571C71" w14:textId="77777777" w:rsidR="003A51F2" w:rsidRPr="009339E0" w:rsidRDefault="003A51F2" w:rsidP="003A51F2">
            <w:pPr>
              <w:pStyle w:val="TableText"/>
            </w:pPr>
            <w:r w:rsidRPr="009339E0">
              <w:t>G1: Prazosin</w:t>
            </w:r>
          </w:p>
          <w:p w14:paraId="5AEAEE72" w14:textId="77777777" w:rsidR="003A51F2" w:rsidRPr="009339E0" w:rsidRDefault="003A51F2" w:rsidP="003A51F2">
            <w:pPr>
              <w:pStyle w:val="TableText"/>
            </w:pPr>
            <w:r w:rsidRPr="009339E0">
              <w:t>2 to 15 mg at bedtime</w:t>
            </w:r>
          </w:p>
          <w:p w14:paraId="01CA6BA0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791" w:type="dxa"/>
            <w:hideMark/>
          </w:tcPr>
          <w:p w14:paraId="4D8F954B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  <w:r w:rsidRPr="009339E0">
              <w:br/>
              <w:t>Mean (SD)</w:t>
            </w:r>
            <w:r w:rsidRPr="009339E0">
              <w:br/>
              <w:t>G1 Pre-tx: 18.3 (8.8)</w:t>
            </w:r>
            <w:r w:rsidRPr="009339E0">
              <w:br/>
              <w:t>G1 Post-tx: 12.7 (7.7)</w:t>
            </w:r>
            <w:r w:rsidRPr="009339E0">
              <w:br/>
            </w:r>
            <w:r w:rsidRPr="009339E0">
              <w:br/>
              <w:t>G2 Pre-tx: 15.3 (7.8)</w:t>
            </w:r>
            <w:r w:rsidRPr="009339E0">
              <w:br/>
              <w:t>G2 Post-tx: 14.7 (7.1)</w:t>
            </w:r>
            <w:r w:rsidRPr="009339E0">
              <w:br/>
              <w:t>G1 vs. G2 Change, p=0.08</w:t>
            </w:r>
          </w:p>
        </w:tc>
        <w:tc>
          <w:tcPr>
            <w:tcW w:w="1349" w:type="dxa"/>
            <w:hideMark/>
          </w:tcPr>
          <w:p w14:paraId="185F329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462" w:type="dxa"/>
            <w:hideMark/>
          </w:tcPr>
          <w:p w14:paraId="1725B61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848" w:type="dxa"/>
            <w:hideMark/>
          </w:tcPr>
          <w:p w14:paraId="1CC81A6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3365B284" w14:textId="77777777" w:rsidTr="003A51F2">
        <w:tc>
          <w:tcPr>
            <w:tcW w:w="1530" w:type="dxa"/>
            <w:shd w:val="clear" w:color="auto" w:fill="auto"/>
          </w:tcPr>
          <w:p w14:paraId="0408B6FA" w14:textId="06E8D2F0" w:rsidR="003A51F2" w:rsidRPr="009339E0" w:rsidRDefault="003A51F2" w:rsidP="003A51F2">
            <w:pPr>
              <w:pStyle w:val="TableText"/>
            </w:pPr>
            <w:r w:rsidRPr="009339E0">
              <w:t>Raskind et al., 2013</w:t>
            </w:r>
            <w:hyperlink w:anchor="_ENREF_76" w:tooltip="Raskind, 2013 #5656" w:history="1">
              <w:r w:rsidR="00C82E3A" w:rsidRPr="009339E0">
                <w:fldChar w:fldCharType="begin">
                  <w:fldData xml:space="preserve">PEVuZE5vdGU+PENpdGU+PEF1dGhvcj5SYXNraW5kPC9BdXRob3I+PFllYXI+MjAxMzwvWWVhcj48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YXNraW5kPC9BdXRob3I+PFllYXI+MjAxMzwvWWVhcj48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6</w:t>
              </w:r>
              <w:r w:rsidR="00C82E3A" w:rsidRPr="009339E0">
                <w:fldChar w:fldCharType="end"/>
              </w:r>
            </w:hyperlink>
          </w:p>
        </w:tc>
        <w:tc>
          <w:tcPr>
            <w:tcW w:w="1980" w:type="dxa"/>
            <w:shd w:val="clear" w:color="auto" w:fill="auto"/>
          </w:tcPr>
          <w:p w14:paraId="5D603B7B" w14:textId="77777777" w:rsidR="003A51F2" w:rsidRPr="009339E0" w:rsidRDefault="003A51F2" w:rsidP="003A51F2">
            <w:pPr>
              <w:pStyle w:val="TableText"/>
            </w:pPr>
            <w:r w:rsidRPr="009339E0">
              <w:t>G1: Prazosin 1 to 5 mg/day morning dose, 1 to 20mg/day bedtime dose</w:t>
            </w:r>
          </w:p>
          <w:p w14:paraId="4FD6D365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  <w:r w:rsidRPr="009339E0" w:rsidDel="00DE40D6">
              <w:t xml:space="preserve"> </w:t>
            </w:r>
          </w:p>
        </w:tc>
        <w:tc>
          <w:tcPr>
            <w:tcW w:w="2791" w:type="dxa"/>
            <w:shd w:val="clear" w:color="auto" w:fill="auto"/>
          </w:tcPr>
          <w:p w14:paraId="7F78B13D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</w:p>
          <w:p w14:paraId="54347269" w14:textId="77777777" w:rsidR="003A51F2" w:rsidRPr="009339E0" w:rsidRDefault="003A51F2" w:rsidP="003A51F2">
            <w:pPr>
              <w:pStyle w:val="TableText"/>
            </w:pPr>
            <w:r w:rsidRPr="009339E0">
              <w:t>Adjusted Means (95% CI)</w:t>
            </w:r>
          </w:p>
          <w:p w14:paraId="7B160CB8" w14:textId="77777777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Pr="009339E0" w:rsidDel="0084597F">
              <w:t>Pre-tx</w:t>
            </w:r>
            <w:r w:rsidRPr="009339E0">
              <w:t>: 11.9 (9.5 to 14.3)</w:t>
            </w:r>
          </w:p>
          <w:p w14:paraId="17F2E23C" w14:textId="77777777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Pr="009339E0" w:rsidDel="0084597F">
              <w:t>Post-tx</w:t>
            </w:r>
            <w:r w:rsidRPr="009339E0">
              <w:t>: 10.0 (7.5 to 12.5)</w:t>
            </w:r>
          </w:p>
          <w:p w14:paraId="5BDDE725" w14:textId="77777777" w:rsidR="003A51F2" w:rsidRPr="009339E0" w:rsidRDefault="003A51F2" w:rsidP="003A51F2">
            <w:pPr>
              <w:pStyle w:val="TableText"/>
            </w:pPr>
          </w:p>
          <w:p w14:paraId="6AF95DFD" w14:textId="77777777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Pr="009339E0" w:rsidDel="0084597F">
              <w:t>Pre-tx</w:t>
            </w:r>
            <w:r w:rsidRPr="009339E0">
              <w:t>: 14.7 (12.4 to 17.0)</w:t>
            </w:r>
          </w:p>
          <w:p w14:paraId="7B97B428" w14:textId="77777777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Pr="009339E0" w:rsidDel="0084597F">
              <w:t>Post-tx</w:t>
            </w:r>
            <w:r w:rsidRPr="009339E0">
              <w:t>: 14.7 (12.3 to 17.1)</w:t>
            </w:r>
          </w:p>
          <w:p w14:paraId="05E76F7A" w14:textId="77777777" w:rsidR="003A51F2" w:rsidRPr="009339E0" w:rsidRDefault="003A51F2" w:rsidP="003A51F2">
            <w:pPr>
              <w:pStyle w:val="TableText"/>
            </w:pPr>
          </w:p>
          <w:p w14:paraId="1AAC4210" w14:textId="77777777" w:rsidR="003A51F2" w:rsidRPr="009339E0" w:rsidRDefault="003A51F2" w:rsidP="003A51F2">
            <w:pPr>
              <w:pStyle w:val="TableText"/>
            </w:pPr>
            <w:r w:rsidRPr="009339E0">
              <w:t>Between Group Difference in Change from Baseline: 2.0 (-0.8 to 4.8), t = 1.39, p = 0.17</w:t>
            </w:r>
          </w:p>
        </w:tc>
        <w:tc>
          <w:tcPr>
            <w:tcW w:w="1349" w:type="dxa"/>
            <w:shd w:val="clear" w:color="auto" w:fill="auto"/>
          </w:tcPr>
          <w:p w14:paraId="5D6F0FC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462" w:type="dxa"/>
            <w:shd w:val="clear" w:color="auto" w:fill="auto"/>
          </w:tcPr>
          <w:p w14:paraId="08BCB5A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848" w:type="dxa"/>
            <w:shd w:val="clear" w:color="auto" w:fill="auto"/>
          </w:tcPr>
          <w:p w14:paraId="4A90E31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6D255213" w14:textId="77777777" w:rsidTr="003A51F2">
        <w:tc>
          <w:tcPr>
            <w:tcW w:w="1530" w:type="dxa"/>
          </w:tcPr>
          <w:p w14:paraId="5F7E49C4" w14:textId="146B7A48" w:rsidR="003A51F2" w:rsidRPr="009339E0" w:rsidRDefault="003A51F2" w:rsidP="003A51F2">
            <w:pPr>
              <w:pStyle w:val="TableText"/>
            </w:pPr>
            <w:r w:rsidRPr="009339E0">
              <w:t>Reger et al., 2016</w:t>
            </w:r>
            <w:hyperlink w:anchor="_ENREF_18" w:tooltip="Reger,  #4841" w:history="1">
              <w:r w:rsidR="00C82E3A" w:rsidRPr="009339E0">
                <w:fldChar w:fldCharType="begin">
                  <w:fldData xml:space="preserve">PEVuZE5vdGU+PENpdGUgRXhjbHVkZVllYXI9IjEiPjxBdXRob3I+UmVnZXI8L0F1dGhvcj48UmVj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gRXhjbHVkZVllYXI9IjEiPjxBdXRob3I+UmVnZXI8L0F1dGhvcj48UmVj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8</w:t>
              </w:r>
              <w:r w:rsidR="00C82E3A" w:rsidRPr="009339E0">
                <w:fldChar w:fldCharType="end"/>
              </w:r>
            </w:hyperlink>
          </w:p>
        </w:tc>
        <w:tc>
          <w:tcPr>
            <w:tcW w:w="1980" w:type="dxa"/>
          </w:tcPr>
          <w:p w14:paraId="0AE0DFEA" w14:textId="77777777" w:rsidR="003A51F2" w:rsidRPr="009339E0" w:rsidRDefault="003A51F2" w:rsidP="003A51F2">
            <w:pPr>
              <w:pStyle w:val="TableText"/>
            </w:pPr>
            <w:r w:rsidRPr="009339E0">
              <w:t>G1: VRE</w:t>
            </w:r>
          </w:p>
          <w:p w14:paraId="6FFAC336" w14:textId="77777777" w:rsidR="003A51F2" w:rsidRPr="009339E0" w:rsidRDefault="003A51F2" w:rsidP="003A51F2">
            <w:pPr>
              <w:pStyle w:val="TableText"/>
            </w:pPr>
            <w:r w:rsidRPr="009339E0">
              <w:t>G2: PE</w:t>
            </w:r>
          </w:p>
          <w:p w14:paraId="021FD918" w14:textId="77777777" w:rsidR="003A51F2" w:rsidRPr="009339E0" w:rsidRDefault="003A51F2" w:rsidP="003A51F2">
            <w:pPr>
              <w:pStyle w:val="TableText"/>
            </w:pPr>
            <w:r w:rsidRPr="009339E0">
              <w:t>G3: WL (minimum attention)</w:t>
            </w:r>
          </w:p>
        </w:tc>
        <w:tc>
          <w:tcPr>
            <w:tcW w:w="2791" w:type="dxa"/>
          </w:tcPr>
          <w:p w14:paraId="1AD8258B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71250556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344A9BCB" w14:textId="77777777" w:rsidR="003A51F2" w:rsidRPr="009339E0" w:rsidRDefault="003A51F2" w:rsidP="003A51F2">
            <w:pPr>
              <w:pStyle w:val="TableText"/>
            </w:pPr>
            <w:r w:rsidRPr="009339E0">
              <w:t>G1 Pre-tx: 27.87 (9.19)</w:t>
            </w:r>
          </w:p>
          <w:p w14:paraId="2D4795C9" w14:textId="77777777" w:rsidR="003A51F2" w:rsidRPr="009339E0" w:rsidRDefault="003A51F2" w:rsidP="003A51F2">
            <w:pPr>
              <w:pStyle w:val="TableText"/>
            </w:pPr>
            <w:r w:rsidRPr="009339E0">
              <w:t>G1 Post-tx: 18.50 (12.70)</w:t>
            </w:r>
          </w:p>
          <w:p w14:paraId="2E4A0E19" w14:textId="77777777" w:rsidR="003A51F2" w:rsidRPr="009339E0" w:rsidRDefault="003A51F2" w:rsidP="003A51F2">
            <w:pPr>
              <w:pStyle w:val="TableText"/>
            </w:pPr>
            <w:r w:rsidRPr="009339E0">
              <w:t>G1 12 week: 20.04 (12.41)</w:t>
            </w:r>
          </w:p>
          <w:p w14:paraId="6A0B92E5" w14:textId="77777777" w:rsidR="003A51F2" w:rsidRPr="009339E0" w:rsidRDefault="003A51F2" w:rsidP="003A51F2">
            <w:pPr>
              <w:pStyle w:val="TableText"/>
            </w:pPr>
            <w:r w:rsidRPr="009339E0">
              <w:t>G1 26 week: 18.59 (11.03)</w:t>
            </w:r>
          </w:p>
          <w:p w14:paraId="590F55C6" w14:textId="77777777" w:rsidR="003A51F2" w:rsidRPr="009339E0" w:rsidRDefault="003A51F2" w:rsidP="003A51F2">
            <w:pPr>
              <w:pStyle w:val="TableText"/>
            </w:pPr>
          </w:p>
          <w:p w14:paraId="3C5A6D10" w14:textId="77777777" w:rsidR="003A51F2" w:rsidRPr="009339E0" w:rsidRDefault="003A51F2" w:rsidP="003A51F2">
            <w:pPr>
              <w:pStyle w:val="TableText"/>
            </w:pPr>
            <w:r w:rsidRPr="009339E0">
              <w:t>G2 Pre-tx: 28.02 (11.18)</w:t>
            </w:r>
          </w:p>
          <w:p w14:paraId="7416DA5F" w14:textId="77777777" w:rsidR="003A51F2" w:rsidRPr="009339E0" w:rsidRDefault="003A51F2" w:rsidP="003A51F2">
            <w:pPr>
              <w:pStyle w:val="TableText"/>
            </w:pPr>
            <w:r w:rsidRPr="009339E0">
              <w:t>G2 Post-tx: 17.06 (16.18)</w:t>
            </w:r>
          </w:p>
          <w:p w14:paraId="2BC46D5E" w14:textId="77777777" w:rsidR="003A51F2" w:rsidRPr="009339E0" w:rsidRDefault="003A51F2" w:rsidP="003A51F2">
            <w:pPr>
              <w:pStyle w:val="TableText"/>
            </w:pPr>
            <w:r w:rsidRPr="009339E0">
              <w:t>G2 12 week: 13.70 (13.52)</w:t>
            </w:r>
          </w:p>
          <w:p w14:paraId="29A4768F" w14:textId="77777777" w:rsidR="003A51F2" w:rsidRPr="009339E0" w:rsidRDefault="003A51F2" w:rsidP="003A51F2">
            <w:pPr>
              <w:pStyle w:val="TableText"/>
            </w:pPr>
            <w:r w:rsidRPr="009339E0">
              <w:t>G2 26 week: 14.42 (13.38)</w:t>
            </w:r>
          </w:p>
          <w:p w14:paraId="25650366" w14:textId="77777777" w:rsidR="003A51F2" w:rsidRPr="009339E0" w:rsidRDefault="003A51F2" w:rsidP="003A51F2">
            <w:pPr>
              <w:pStyle w:val="TableText"/>
            </w:pPr>
          </w:p>
          <w:p w14:paraId="2F40236B" w14:textId="77777777" w:rsidR="003A51F2" w:rsidRPr="009339E0" w:rsidRDefault="003A51F2" w:rsidP="003A51F2">
            <w:pPr>
              <w:pStyle w:val="TableText"/>
            </w:pPr>
            <w:r w:rsidRPr="009339E0">
              <w:t>G3 Pre-tx: 27.67(9.99)</w:t>
            </w:r>
          </w:p>
          <w:p w14:paraId="4A9B7EA9" w14:textId="77777777" w:rsidR="003A51F2" w:rsidRPr="009339E0" w:rsidRDefault="003A51F2" w:rsidP="003A51F2">
            <w:pPr>
              <w:pStyle w:val="TableText"/>
            </w:pPr>
            <w:r w:rsidRPr="009339E0">
              <w:t>G3 Post-tx: 25.63 (12.87)</w:t>
            </w:r>
          </w:p>
        </w:tc>
        <w:tc>
          <w:tcPr>
            <w:tcW w:w="1349" w:type="dxa"/>
          </w:tcPr>
          <w:p w14:paraId="4A56FB7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462" w:type="dxa"/>
          </w:tcPr>
          <w:p w14:paraId="05FA483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848" w:type="dxa"/>
          </w:tcPr>
          <w:p w14:paraId="6DB252F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4BCA916C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539B314" w14:textId="2DB64008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980"/>
        <w:gridCol w:w="2791"/>
        <w:gridCol w:w="1349"/>
        <w:gridCol w:w="3462"/>
        <w:gridCol w:w="1848"/>
      </w:tblGrid>
      <w:tr w:rsidR="003A51F2" w:rsidRPr="009339E0" w14:paraId="5984E410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30" w:type="dxa"/>
            <w:hideMark/>
          </w:tcPr>
          <w:p w14:paraId="0197CDC0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980" w:type="dxa"/>
          </w:tcPr>
          <w:p w14:paraId="37BCFD2B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1" w:type="dxa"/>
            <w:hideMark/>
          </w:tcPr>
          <w:p w14:paraId="684919DC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349" w:type="dxa"/>
            <w:hideMark/>
          </w:tcPr>
          <w:p w14:paraId="5771FDEA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462" w:type="dxa"/>
            <w:hideMark/>
          </w:tcPr>
          <w:p w14:paraId="4B26D08D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848" w:type="dxa"/>
            <w:hideMark/>
          </w:tcPr>
          <w:p w14:paraId="2B1B8332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64A1266" w14:textId="77777777" w:rsidTr="003A51F2">
        <w:tc>
          <w:tcPr>
            <w:tcW w:w="1530" w:type="dxa"/>
          </w:tcPr>
          <w:p w14:paraId="5A2E1DEA" w14:textId="565FC8C3" w:rsidR="003A51F2" w:rsidRPr="009339E0" w:rsidRDefault="003A51F2" w:rsidP="003A51F2">
            <w:pPr>
              <w:pStyle w:val="TableText"/>
            </w:pPr>
            <w:r w:rsidRPr="009339E0">
              <w:t>Reger et al., 2016</w:t>
            </w:r>
            <w:hyperlink w:anchor="_ENREF_18" w:tooltip="Reger,  #4841" w:history="1">
              <w:r w:rsidR="00C82E3A" w:rsidRPr="009339E0">
                <w:fldChar w:fldCharType="begin">
                  <w:fldData xml:space="preserve">PEVuZE5vdGU+PENpdGUgRXhjbHVkZVllYXI9IjEiPjxBdXRob3I+UmVnZXI8L0F1dGhvcj48UmVj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gRXhjbHVkZVllYXI9IjEiPjxBdXRob3I+UmVnZXI8L0F1dGhvcj48UmVj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8</w:t>
              </w:r>
              <w:r w:rsidR="00C82E3A" w:rsidRPr="009339E0">
                <w:fldChar w:fldCharType="end"/>
              </w:r>
            </w:hyperlink>
          </w:p>
          <w:p w14:paraId="363E8DA0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980" w:type="dxa"/>
          </w:tcPr>
          <w:p w14:paraId="18CBF10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91" w:type="dxa"/>
          </w:tcPr>
          <w:p w14:paraId="62EA01A4" w14:textId="77777777" w:rsidR="003A51F2" w:rsidRPr="009339E0" w:rsidRDefault="003A51F2" w:rsidP="003A51F2">
            <w:pPr>
              <w:pStyle w:val="TableText"/>
            </w:pPr>
            <w:r w:rsidRPr="009339E0">
              <w:t>G1 vs. G3 Post-tx Differences: -7.87 (95% CI, -11.89 to -3.85), p &lt;0.001, ES = -0.78 (95% CI, -1.18 to -0.38)</w:t>
            </w:r>
          </w:p>
          <w:p w14:paraId="464DCC97" w14:textId="77777777" w:rsidR="003A51F2" w:rsidRPr="009339E0" w:rsidRDefault="003A51F2" w:rsidP="003A51F2">
            <w:pPr>
              <w:pStyle w:val="TableText"/>
            </w:pPr>
          </w:p>
          <w:p w14:paraId="31AE98CB" w14:textId="77777777" w:rsidR="003A51F2" w:rsidRPr="009339E0" w:rsidRDefault="003A51F2" w:rsidP="003A51F2">
            <w:pPr>
              <w:pStyle w:val="TableText"/>
            </w:pPr>
            <w:r w:rsidRPr="009339E0">
              <w:t>G2 vs. G3 Post-tx Differences: -9.09 (95% CI, -12.97 to -5.20), p &lt;0.001, ES = -0.90 (95% CI, -1.29 to -0.52)</w:t>
            </w:r>
          </w:p>
          <w:p w14:paraId="122878B8" w14:textId="77777777" w:rsidR="003A51F2" w:rsidRPr="009339E0" w:rsidRDefault="003A51F2" w:rsidP="003A51F2">
            <w:pPr>
              <w:pStyle w:val="TableText"/>
            </w:pPr>
          </w:p>
          <w:p w14:paraId="35ABDD92" w14:textId="77777777" w:rsidR="003A51F2" w:rsidRPr="009339E0" w:rsidRDefault="003A51F2" w:rsidP="003A51F2">
            <w:pPr>
              <w:pStyle w:val="TableText"/>
            </w:pPr>
          </w:p>
          <w:p w14:paraId="1D6002C2" w14:textId="77777777" w:rsidR="003A51F2" w:rsidRPr="009339E0" w:rsidRDefault="003A51F2" w:rsidP="003A51F2">
            <w:pPr>
              <w:pStyle w:val="TableText"/>
            </w:pPr>
            <w:r w:rsidRPr="009339E0">
              <w:t>G1 vs. G2 Post-tx Differences: 1.22 (95% CI, -3.01 to 5.44), p = 0.714, ES = 0.12 (95% CI, -0.30 to 0.54)</w:t>
            </w:r>
          </w:p>
          <w:p w14:paraId="0756825B" w14:textId="77777777" w:rsidR="003A51F2" w:rsidRPr="009339E0" w:rsidRDefault="003A51F2" w:rsidP="003A51F2">
            <w:pPr>
              <w:pStyle w:val="TableText"/>
            </w:pPr>
          </w:p>
          <w:p w14:paraId="1CD3812D" w14:textId="77777777" w:rsidR="003A51F2" w:rsidRPr="009339E0" w:rsidRDefault="003A51F2" w:rsidP="003A51F2">
            <w:pPr>
              <w:pStyle w:val="TableText"/>
            </w:pPr>
            <w:r w:rsidRPr="009339E0">
              <w:t>G1 vs. G2 12 week Differences: 4.46 (95% CI, -0.05 to 8.98), p = 0.974, ES = 0.44 (95% CI, -0.01 to 0.89)</w:t>
            </w:r>
          </w:p>
          <w:p w14:paraId="790F63F3" w14:textId="77777777" w:rsidR="003A51F2" w:rsidRPr="009339E0" w:rsidRDefault="003A51F2" w:rsidP="003A51F2">
            <w:pPr>
              <w:pStyle w:val="TableText"/>
            </w:pPr>
          </w:p>
          <w:p w14:paraId="5E7A61DA" w14:textId="77777777" w:rsidR="003A51F2" w:rsidRPr="009339E0" w:rsidRDefault="003A51F2" w:rsidP="003A51F2">
            <w:pPr>
              <w:pStyle w:val="TableText"/>
            </w:pPr>
            <w:r w:rsidRPr="009339E0">
              <w:t>G1 vs. G2 26 week Differences: 4.63 (95% CI, -0.32 to 9.58), p = 0.967, ES = 0.46 (95% CI, -0.03 to 0.95</w:t>
            </w:r>
          </w:p>
          <w:p w14:paraId="1808DCB6" w14:textId="77777777" w:rsidR="003A51F2" w:rsidRPr="009339E0" w:rsidRDefault="003A51F2" w:rsidP="003A51F2">
            <w:pPr>
              <w:pStyle w:val="TableText"/>
            </w:pPr>
          </w:p>
          <w:p w14:paraId="2707F6E7" w14:textId="77777777" w:rsidR="003A51F2" w:rsidRPr="009339E0" w:rsidRDefault="003A51F2" w:rsidP="003A51F2">
            <w:pPr>
              <w:pStyle w:val="TableText"/>
            </w:pPr>
            <w:r w:rsidRPr="009339E0">
              <w:t>BAI</w:t>
            </w:r>
          </w:p>
          <w:p w14:paraId="7797CC03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157A95F7" w14:textId="77777777" w:rsidR="003A51F2" w:rsidRPr="009339E0" w:rsidRDefault="003A51F2" w:rsidP="003A51F2">
            <w:pPr>
              <w:pStyle w:val="TableText"/>
            </w:pPr>
            <w:r w:rsidRPr="009339E0">
              <w:t>G1 Pre-tx: 24.57 (11.19)</w:t>
            </w:r>
          </w:p>
          <w:p w14:paraId="1AD7D669" w14:textId="77777777" w:rsidR="003A51F2" w:rsidRPr="009339E0" w:rsidRDefault="003A51F2" w:rsidP="003A51F2">
            <w:pPr>
              <w:pStyle w:val="TableText"/>
            </w:pPr>
            <w:r w:rsidRPr="009339E0">
              <w:t>G1 Post-tx: 17.17 (12.80)</w:t>
            </w:r>
          </w:p>
          <w:p w14:paraId="65493E07" w14:textId="77777777" w:rsidR="003A51F2" w:rsidRPr="009339E0" w:rsidRDefault="003A51F2" w:rsidP="003A51F2">
            <w:pPr>
              <w:pStyle w:val="TableText"/>
            </w:pPr>
            <w:r w:rsidRPr="009339E0">
              <w:t>G1 12 week: 19.28 (14.92)</w:t>
            </w:r>
          </w:p>
          <w:p w14:paraId="45DD821C" w14:textId="77777777" w:rsidR="003A51F2" w:rsidRPr="009339E0" w:rsidRDefault="003A51F2" w:rsidP="003A51F2">
            <w:pPr>
              <w:pStyle w:val="TableText"/>
            </w:pPr>
            <w:r w:rsidRPr="009339E0">
              <w:t>G1 26 week: 15.24 (12.19)</w:t>
            </w:r>
          </w:p>
          <w:p w14:paraId="5DD557C4" w14:textId="77777777" w:rsidR="003A51F2" w:rsidRPr="009339E0" w:rsidRDefault="003A51F2" w:rsidP="003A51F2">
            <w:pPr>
              <w:pStyle w:val="TableText"/>
            </w:pPr>
          </w:p>
          <w:p w14:paraId="5C94F41C" w14:textId="77777777" w:rsidR="003A51F2" w:rsidRPr="009339E0" w:rsidRDefault="003A51F2" w:rsidP="003A51F2">
            <w:pPr>
              <w:pStyle w:val="TableText"/>
            </w:pPr>
            <w:r w:rsidRPr="009339E0">
              <w:t>G2 Pre-tx: 22.11 (9.34)</w:t>
            </w:r>
          </w:p>
          <w:p w14:paraId="5965C451" w14:textId="77777777" w:rsidR="003A51F2" w:rsidRPr="009339E0" w:rsidRDefault="003A51F2" w:rsidP="003A51F2">
            <w:pPr>
              <w:pStyle w:val="TableText"/>
            </w:pPr>
            <w:r w:rsidRPr="009339E0">
              <w:t>G2 Post-tx: 13.28 (12.11)</w:t>
            </w:r>
          </w:p>
          <w:p w14:paraId="302931B7" w14:textId="77777777" w:rsidR="003A51F2" w:rsidRPr="009339E0" w:rsidRDefault="003A51F2" w:rsidP="003A51F2">
            <w:pPr>
              <w:pStyle w:val="TableText"/>
            </w:pPr>
            <w:r w:rsidRPr="009339E0">
              <w:t>G2 12 week: 11.44 (11.79)</w:t>
            </w:r>
          </w:p>
          <w:p w14:paraId="37650E9A" w14:textId="77777777" w:rsidR="003A51F2" w:rsidRPr="009339E0" w:rsidRDefault="003A51F2" w:rsidP="003A51F2">
            <w:pPr>
              <w:pStyle w:val="TableText"/>
            </w:pPr>
            <w:r w:rsidRPr="009339E0">
              <w:t>G2 26 week: 9.83 (10.02)</w:t>
            </w:r>
          </w:p>
        </w:tc>
        <w:tc>
          <w:tcPr>
            <w:tcW w:w="1349" w:type="dxa"/>
          </w:tcPr>
          <w:p w14:paraId="3AEDEA9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462" w:type="dxa"/>
          </w:tcPr>
          <w:p w14:paraId="544E332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848" w:type="dxa"/>
          </w:tcPr>
          <w:p w14:paraId="570CEF6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02B098D1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4BE34186" w14:textId="43C34F7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30"/>
        <w:gridCol w:w="1980"/>
        <w:gridCol w:w="2791"/>
        <w:gridCol w:w="1349"/>
        <w:gridCol w:w="3462"/>
        <w:gridCol w:w="1848"/>
      </w:tblGrid>
      <w:tr w:rsidR="003A51F2" w:rsidRPr="009339E0" w14:paraId="5C79DB33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30" w:type="dxa"/>
            <w:hideMark/>
          </w:tcPr>
          <w:p w14:paraId="685582FA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980" w:type="dxa"/>
          </w:tcPr>
          <w:p w14:paraId="338EA4B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1" w:type="dxa"/>
            <w:hideMark/>
          </w:tcPr>
          <w:p w14:paraId="02529A11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349" w:type="dxa"/>
            <w:hideMark/>
          </w:tcPr>
          <w:p w14:paraId="35ED2284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462" w:type="dxa"/>
            <w:hideMark/>
          </w:tcPr>
          <w:p w14:paraId="6551FF77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848" w:type="dxa"/>
            <w:hideMark/>
          </w:tcPr>
          <w:p w14:paraId="15C25D16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9E37F03" w14:textId="77777777" w:rsidTr="003A51F2">
        <w:tc>
          <w:tcPr>
            <w:tcW w:w="1530" w:type="dxa"/>
          </w:tcPr>
          <w:p w14:paraId="49DB14EF" w14:textId="1308E182" w:rsidR="003A51F2" w:rsidRPr="009339E0" w:rsidRDefault="003A51F2" w:rsidP="003A51F2">
            <w:pPr>
              <w:pStyle w:val="TableText"/>
            </w:pPr>
            <w:r w:rsidRPr="009339E0">
              <w:t>Reger et al., 2016</w:t>
            </w:r>
            <w:hyperlink w:anchor="_ENREF_18" w:tooltip="Reger,  #4841" w:history="1">
              <w:r w:rsidR="00C82E3A" w:rsidRPr="009339E0">
                <w:fldChar w:fldCharType="begin">
                  <w:fldData xml:space="preserve">PEVuZE5vdGU+PENpdGUgRXhjbHVkZVllYXI9IjEiPjxBdXRob3I+UmVnZXI8L0F1dGhvcj48UmVj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gRXhjbHVkZVllYXI9IjEiPjxBdXRob3I+UmVnZXI8L0F1dGhvcj48UmVj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8</w:t>
              </w:r>
              <w:r w:rsidR="00C82E3A" w:rsidRPr="009339E0">
                <w:fldChar w:fldCharType="end"/>
              </w:r>
            </w:hyperlink>
          </w:p>
          <w:p w14:paraId="74BEF3C1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980" w:type="dxa"/>
          </w:tcPr>
          <w:p w14:paraId="5C9A38A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91" w:type="dxa"/>
          </w:tcPr>
          <w:p w14:paraId="237B9311" w14:textId="77777777" w:rsidR="003A51F2" w:rsidRPr="009339E0" w:rsidRDefault="003A51F2" w:rsidP="003A51F2">
            <w:pPr>
              <w:pStyle w:val="TableText"/>
            </w:pPr>
            <w:r w:rsidRPr="009339E0">
              <w:t>G3 Pre-tx: 23.81 (11.09)</w:t>
            </w:r>
          </w:p>
          <w:p w14:paraId="56C5C273" w14:textId="77777777" w:rsidR="003A51F2" w:rsidRPr="009339E0" w:rsidRDefault="003A51F2" w:rsidP="003A51F2">
            <w:pPr>
              <w:pStyle w:val="TableText"/>
            </w:pPr>
            <w:r w:rsidRPr="009339E0">
              <w:t>G3 Post-tx: 18.83 (11.93)</w:t>
            </w:r>
          </w:p>
          <w:p w14:paraId="7BC1965B" w14:textId="77777777" w:rsidR="003A51F2" w:rsidRPr="009339E0" w:rsidRDefault="003A51F2" w:rsidP="003A51F2">
            <w:pPr>
              <w:pStyle w:val="TableText"/>
            </w:pPr>
          </w:p>
          <w:p w14:paraId="4CB2266E" w14:textId="77777777" w:rsidR="003A51F2" w:rsidRPr="009339E0" w:rsidRDefault="003A51F2" w:rsidP="003A51F2">
            <w:pPr>
              <w:pStyle w:val="TableText"/>
            </w:pPr>
            <w:r w:rsidRPr="009339E0">
              <w:t>G1 vs. G3 Post-tx Differences: -5.31 (95% CI, -9.37 to -1.25), p = 0.005, ES = -0.50 (95% CI, -0.89 to -0.12)</w:t>
            </w:r>
          </w:p>
          <w:p w14:paraId="69793016" w14:textId="77777777" w:rsidR="003A51F2" w:rsidRPr="009339E0" w:rsidRDefault="003A51F2" w:rsidP="003A51F2">
            <w:pPr>
              <w:pStyle w:val="TableText"/>
            </w:pPr>
          </w:p>
          <w:p w14:paraId="6936ABEF" w14:textId="77777777" w:rsidR="003A51F2" w:rsidRPr="009339E0" w:rsidRDefault="003A51F2" w:rsidP="003A51F2">
            <w:pPr>
              <w:pStyle w:val="TableText"/>
            </w:pPr>
            <w:r w:rsidRPr="009339E0">
              <w:t>G2 vs. G3 Post-tx Differences: -5.46 (95% CI, -9.40 to -1.52), p = 0.003, ES = -0.52 (95% CI, -0.89 to -0.14)</w:t>
            </w:r>
          </w:p>
          <w:p w14:paraId="716ED7E6" w14:textId="77777777" w:rsidR="003A51F2" w:rsidRPr="009339E0" w:rsidRDefault="003A51F2" w:rsidP="003A51F2">
            <w:pPr>
              <w:pStyle w:val="TableText"/>
            </w:pPr>
          </w:p>
          <w:p w14:paraId="445D77DC" w14:textId="77777777" w:rsidR="003A51F2" w:rsidRPr="009339E0" w:rsidRDefault="003A51F2" w:rsidP="003A51F2">
            <w:pPr>
              <w:pStyle w:val="TableText"/>
            </w:pPr>
            <w:r w:rsidRPr="009339E0">
              <w:t>G1 vs. G2 Post-tx Differences: 0.15 (95% CI, -4.14 to 4.44), p = 0.527, ES = 0.01 (95% CI, -0.39 to 0.42)</w:t>
            </w:r>
          </w:p>
          <w:p w14:paraId="50CBFC93" w14:textId="77777777" w:rsidR="003A51F2" w:rsidRPr="009339E0" w:rsidRDefault="003A51F2" w:rsidP="003A51F2">
            <w:pPr>
              <w:pStyle w:val="TableText"/>
            </w:pPr>
          </w:p>
          <w:p w14:paraId="3CA58272" w14:textId="77777777" w:rsidR="003A51F2" w:rsidRPr="009339E0" w:rsidRDefault="003A51F2" w:rsidP="003A51F2">
            <w:pPr>
              <w:pStyle w:val="TableText"/>
            </w:pPr>
            <w:r w:rsidRPr="009339E0">
              <w:t>G1 vs. G2 12 week Differences: 3.51 (95% CI, -1.08 to 8.09), p = 0.933, ES = 0.33 (95% CI, -0.10 to 0.77)</w:t>
            </w:r>
          </w:p>
          <w:p w14:paraId="348A3099" w14:textId="77777777" w:rsidR="003A51F2" w:rsidRPr="009339E0" w:rsidRDefault="003A51F2" w:rsidP="003A51F2">
            <w:pPr>
              <w:pStyle w:val="TableText"/>
            </w:pPr>
          </w:p>
          <w:p w14:paraId="3477279D" w14:textId="77777777" w:rsidR="003A51F2" w:rsidRPr="009339E0" w:rsidRDefault="003A51F2" w:rsidP="003A51F2">
            <w:pPr>
              <w:pStyle w:val="TableText"/>
            </w:pPr>
            <w:r w:rsidRPr="009339E0">
              <w:t>G1 vs. G2 26 week Differences: 3.01 (95% CI, -2.02 to 8.03), p = 0.880, ES = 0.28 (95% CI, -0.19 to 0.76</w:t>
            </w:r>
          </w:p>
        </w:tc>
        <w:tc>
          <w:tcPr>
            <w:tcW w:w="1349" w:type="dxa"/>
          </w:tcPr>
          <w:p w14:paraId="5A37773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462" w:type="dxa"/>
          </w:tcPr>
          <w:p w14:paraId="1CE485B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848" w:type="dxa"/>
          </w:tcPr>
          <w:p w14:paraId="05EB95E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41BD9C57" w14:textId="77777777" w:rsidTr="003A51F2">
        <w:tc>
          <w:tcPr>
            <w:tcW w:w="1530" w:type="dxa"/>
            <w:hideMark/>
          </w:tcPr>
          <w:p w14:paraId="678C6EBA" w14:textId="07128DFF" w:rsidR="003A51F2" w:rsidRPr="009339E0" w:rsidRDefault="003A51F2" w:rsidP="003A51F2">
            <w:pPr>
              <w:pStyle w:val="TableText"/>
            </w:pPr>
            <w:r w:rsidRPr="009339E0">
              <w:t>Reich et al., 2004</w:t>
            </w:r>
            <w:hyperlink w:anchor="_ENREF_84" w:tooltip="Reich, 2004 #729" w:history="1">
              <w:r w:rsidR="00C82E3A" w:rsidRPr="009339E0">
                <w:fldChar w:fldCharType="begin">
                  <w:fldData xml:space="preserve">PEVuZE5vdGU+PENpdGU+PEF1dGhvcj5SZWljaDwvQXV0aG9yPjxZZWFyPjIwMDQ8L1llYXI+PFJl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ZWljaDwvQXV0aG9yPjxZZWFyPjIwMDQ8L1llYXI+PFJl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84</w:t>
              </w:r>
              <w:r w:rsidR="00C82E3A" w:rsidRPr="009339E0">
                <w:fldChar w:fldCharType="end"/>
              </w:r>
            </w:hyperlink>
          </w:p>
        </w:tc>
        <w:tc>
          <w:tcPr>
            <w:tcW w:w="1980" w:type="dxa"/>
          </w:tcPr>
          <w:p w14:paraId="1180D135" w14:textId="77777777" w:rsidR="003A51F2" w:rsidRPr="009339E0" w:rsidRDefault="003A51F2" w:rsidP="003A51F2">
            <w:pPr>
              <w:pStyle w:val="TableText"/>
            </w:pPr>
            <w:r w:rsidRPr="009339E0">
              <w:t>G1: Risperidone</w:t>
            </w:r>
          </w:p>
          <w:p w14:paraId="15E6867E" w14:textId="77777777" w:rsidR="003A51F2" w:rsidRPr="009339E0" w:rsidRDefault="003A51F2" w:rsidP="003A51F2">
            <w:pPr>
              <w:pStyle w:val="TableText"/>
            </w:pPr>
            <w:r w:rsidRPr="009339E0">
              <w:t>0.5 to 8 mg/day</w:t>
            </w:r>
          </w:p>
          <w:p w14:paraId="47C25801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791" w:type="dxa"/>
            <w:hideMark/>
          </w:tcPr>
          <w:p w14:paraId="05B6FC1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349" w:type="dxa"/>
            <w:hideMark/>
          </w:tcPr>
          <w:p w14:paraId="57F22DD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462" w:type="dxa"/>
            <w:hideMark/>
          </w:tcPr>
          <w:p w14:paraId="00D5540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848" w:type="dxa"/>
            <w:hideMark/>
          </w:tcPr>
          <w:p w14:paraId="1304FF2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22238FC9" w14:textId="77777777" w:rsidR="003A51F2" w:rsidRPr="009339E0" w:rsidRDefault="003A51F2" w:rsidP="003A51F2">
      <w:pPr>
        <w:spacing w:after="200" w:line="276" w:lineRule="auto"/>
        <w:rPr>
          <w:rFonts w:ascii="Arial" w:eastAsia="Calibri" w:hAnsi="Arial"/>
          <w:b/>
          <w:sz w:val="20"/>
          <w:szCs w:val="24"/>
        </w:rPr>
      </w:pPr>
      <w:r w:rsidRPr="009339E0">
        <w:br w:type="page"/>
      </w:r>
    </w:p>
    <w:p w14:paraId="494FC977" w14:textId="36CB886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002"/>
        <w:gridCol w:w="1376"/>
        <w:gridCol w:w="2713"/>
        <w:gridCol w:w="2051"/>
        <w:gridCol w:w="2912"/>
        <w:gridCol w:w="1906"/>
      </w:tblGrid>
      <w:tr w:rsidR="003A51F2" w:rsidRPr="009339E0" w14:paraId="21307B2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2002" w:type="dxa"/>
            <w:hideMark/>
          </w:tcPr>
          <w:p w14:paraId="14F0C3F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76" w:type="dxa"/>
          </w:tcPr>
          <w:p w14:paraId="739A4CCA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13" w:type="dxa"/>
            <w:hideMark/>
          </w:tcPr>
          <w:p w14:paraId="0180E9D5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51" w:type="dxa"/>
            <w:hideMark/>
          </w:tcPr>
          <w:p w14:paraId="49973B0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12" w:type="dxa"/>
            <w:hideMark/>
          </w:tcPr>
          <w:p w14:paraId="49BFC97E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06" w:type="dxa"/>
            <w:hideMark/>
          </w:tcPr>
          <w:p w14:paraId="5DA1BF30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1FFE7749" w14:textId="77777777" w:rsidTr="003A51F2">
        <w:trPr>
          <w:cantSplit/>
        </w:trPr>
        <w:tc>
          <w:tcPr>
            <w:tcW w:w="2002" w:type="dxa"/>
            <w:noWrap/>
            <w:hideMark/>
          </w:tcPr>
          <w:p w14:paraId="5BF1D538" w14:textId="4EB02BBB" w:rsidR="003A51F2" w:rsidRPr="009339E0" w:rsidRDefault="003A51F2" w:rsidP="003A51F2">
            <w:pPr>
              <w:pStyle w:val="TableText"/>
            </w:pPr>
            <w:r w:rsidRPr="009339E0">
              <w:t>Resick et al., 2002</w:t>
            </w:r>
            <w:hyperlink w:anchor="_ENREF_3" w:tooltip="Resick, 2002 #916" w:history="1">
              <w:r w:rsidR="00C82E3A" w:rsidRPr="009339E0">
                <w:fldChar w:fldCharType="begin">
                  <w:fldData xml:space="preserve">PEVuZE5vdGU+PENpdGU+PEF1dGhvcj5SZXNpY2s8L0F1dGhvcj48WWVhcj4yMDAyPC9ZZWFyPjxS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ZXNpY2s8L0F1dGhvcj48WWVhcj4yMDAyPC9ZZWFyPjxS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</w:t>
              </w:r>
              <w:r w:rsidR="00C82E3A" w:rsidRPr="009339E0">
                <w:fldChar w:fldCharType="end"/>
              </w:r>
            </w:hyperlink>
          </w:p>
          <w:p w14:paraId="678DB2D0" w14:textId="1B39BE0D" w:rsidR="003A51F2" w:rsidRPr="009339E0" w:rsidRDefault="003A51F2" w:rsidP="003A51F2">
            <w:pPr>
              <w:pStyle w:val="TableText"/>
            </w:pPr>
            <w:r w:rsidRPr="009339E0">
              <w:t>Resick et al., 2003</w:t>
            </w:r>
            <w:hyperlink w:anchor="_ENREF_125" w:tooltip="Resick, 2003 #856" w:history="1">
              <w:r w:rsidR="00C82E3A" w:rsidRPr="009339E0">
                <w:fldChar w:fldCharType="begin">
                  <w:fldData xml:space="preserve">PEVuZE5vdGU+PENpdGU+PEF1dGhvcj5SZXNpY2s8L0F1dGhvcj48WWVhcj4yMDAzPC9ZZWFyPjxS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ZXNpY2s8L0F1dGhvcj48WWVhcj4yMDAzPC9ZZWFyPjxS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25</w:t>
              </w:r>
              <w:r w:rsidR="00C82E3A" w:rsidRPr="009339E0">
                <w:fldChar w:fldCharType="end"/>
              </w:r>
            </w:hyperlink>
            <w:r w:rsidRPr="009339E0">
              <w:t>Resick et al., 2012</w:t>
            </w:r>
            <w:hyperlink w:anchor="_ENREF_126" w:tooltip="Resick, 2012 #3975" w:history="1">
              <w:r w:rsidR="00C82E3A" w:rsidRPr="009339E0">
                <w:fldChar w:fldCharType="begin">
                  <w:fldData xml:space="preserve">PEVuZE5vdGU+PENpdGU+PEF1dGhvcj5SZXNpY2s8L0F1dGhvcj48WWVhcj4yMDEyPC9ZZWFyPjxS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ZXNpY2s8L0F1dGhvcj48WWVhcj4yMDEyPC9ZZWFyPjxS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26</w:t>
              </w:r>
              <w:r w:rsidR="00C82E3A" w:rsidRPr="009339E0">
                <w:fldChar w:fldCharType="end"/>
              </w:r>
            </w:hyperlink>
          </w:p>
        </w:tc>
        <w:tc>
          <w:tcPr>
            <w:tcW w:w="1376" w:type="dxa"/>
          </w:tcPr>
          <w:p w14:paraId="4211BDDD" w14:textId="77777777" w:rsidR="003A51F2" w:rsidRPr="009339E0" w:rsidRDefault="003A51F2" w:rsidP="003A51F2">
            <w:pPr>
              <w:pStyle w:val="TableText"/>
            </w:pPr>
            <w:r w:rsidRPr="009339E0">
              <w:t>G1: CBT, cognitive processing therapy</w:t>
            </w:r>
          </w:p>
          <w:p w14:paraId="3DAD9B21" w14:textId="77777777" w:rsidR="003A51F2" w:rsidRPr="009339E0" w:rsidRDefault="003A51F2" w:rsidP="003A51F2">
            <w:pPr>
              <w:pStyle w:val="TableText"/>
            </w:pPr>
            <w:r w:rsidRPr="009339E0">
              <w:t>G2: CBT, exposure-based therapy (PE)</w:t>
            </w:r>
          </w:p>
          <w:p w14:paraId="482524A5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2713" w:type="dxa"/>
            <w:hideMark/>
          </w:tcPr>
          <w:p w14:paraId="53FB97BF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75F95100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78A56C4D" w14:textId="77777777" w:rsidR="003A51F2" w:rsidRPr="009339E0" w:rsidRDefault="003A51F2" w:rsidP="003A51F2">
            <w:pPr>
              <w:pStyle w:val="TableText"/>
            </w:pPr>
            <w:r w:rsidRPr="009339E0">
              <w:t>G1 Pre-tx: 23.70 (10.39)</w:t>
            </w:r>
          </w:p>
          <w:p w14:paraId="7D38B730" w14:textId="77777777" w:rsidR="003A51F2" w:rsidRPr="009339E0" w:rsidRDefault="003A51F2" w:rsidP="003A51F2">
            <w:pPr>
              <w:pStyle w:val="TableText"/>
            </w:pPr>
            <w:r w:rsidRPr="009339E0">
              <w:t>G1 Post-tx: 12.73 (11.17)</w:t>
            </w:r>
          </w:p>
          <w:p w14:paraId="03D897F7" w14:textId="77777777" w:rsidR="003A51F2" w:rsidRPr="009339E0" w:rsidRDefault="003A51F2" w:rsidP="003A51F2">
            <w:pPr>
              <w:pStyle w:val="TableText"/>
            </w:pPr>
            <w:r w:rsidRPr="009339E0">
              <w:t>G1 3 mth FU: 13.22 (11.64)</w:t>
            </w:r>
          </w:p>
          <w:p w14:paraId="274A8505" w14:textId="77777777" w:rsidR="003A51F2" w:rsidRPr="009339E0" w:rsidRDefault="003A51F2" w:rsidP="003A51F2">
            <w:pPr>
              <w:pStyle w:val="TableText"/>
            </w:pPr>
            <w:r w:rsidRPr="009339E0">
              <w:t>G1 9 mth FU: 14.17 (11.85)</w:t>
            </w:r>
          </w:p>
          <w:p w14:paraId="70DDE3AF" w14:textId="77777777" w:rsidR="003A51F2" w:rsidRPr="009339E0" w:rsidRDefault="003A51F2" w:rsidP="003A51F2">
            <w:pPr>
              <w:pStyle w:val="TableText"/>
            </w:pPr>
            <w:r w:rsidRPr="009339E0">
              <w:t>G1 LTFU: 9.41 (11.13)</w:t>
            </w:r>
          </w:p>
          <w:p w14:paraId="0B74ACBC" w14:textId="77777777" w:rsidR="003A51F2" w:rsidRPr="009339E0" w:rsidRDefault="003A51F2" w:rsidP="003A51F2">
            <w:pPr>
              <w:pStyle w:val="TableText"/>
            </w:pPr>
          </w:p>
          <w:p w14:paraId="16135B07" w14:textId="77777777" w:rsidR="003A51F2" w:rsidRPr="009339E0" w:rsidRDefault="003A51F2" w:rsidP="003A51F2">
            <w:pPr>
              <w:pStyle w:val="TableText"/>
            </w:pPr>
            <w:r w:rsidRPr="009339E0">
              <w:t>G2 Pre-tx: 24.03 (8.88)</w:t>
            </w:r>
          </w:p>
          <w:p w14:paraId="7F97CDE4" w14:textId="77777777" w:rsidR="003A51F2" w:rsidRPr="009339E0" w:rsidRDefault="003A51F2" w:rsidP="003A51F2">
            <w:pPr>
              <w:pStyle w:val="TableText"/>
            </w:pPr>
            <w:r w:rsidRPr="009339E0">
              <w:t>G2 Post-tx: 16.00 (11.06)</w:t>
            </w:r>
          </w:p>
          <w:p w14:paraId="7DC2A66D" w14:textId="77777777" w:rsidR="003A51F2" w:rsidRPr="009339E0" w:rsidRDefault="003A51F2" w:rsidP="003A51F2">
            <w:pPr>
              <w:pStyle w:val="TableText"/>
            </w:pPr>
            <w:r w:rsidRPr="009339E0">
              <w:t>G2 3 mth FU: 16.49 (11.62)</w:t>
            </w:r>
          </w:p>
          <w:p w14:paraId="2F779484" w14:textId="77777777" w:rsidR="003A51F2" w:rsidRPr="009339E0" w:rsidRDefault="003A51F2" w:rsidP="003A51F2">
            <w:pPr>
              <w:pStyle w:val="TableText"/>
            </w:pPr>
            <w:r w:rsidRPr="009339E0">
              <w:t>G2 9 mth FU: 16.41 (11.37)</w:t>
            </w:r>
          </w:p>
          <w:p w14:paraId="19895B9B" w14:textId="77777777" w:rsidR="003A51F2" w:rsidRPr="009339E0" w:rsidRDefault="003A51F2" w:rsidP="003A51F2">
            <w:pPr>
              <w:pStyle w:val="TableText"/>
            </w:pPr>
            <w:r w:rsidRPr="009339E0">
              <w:t>G1 LTFU: 12.06 (12.68)</w:t>
            </w:r>
          </w:p>
          <w:p w14:paraId="458C0002" w14:textId="77777777" w:rsidR="003A51F2" w:rsidRPr="009339E0" w:rsidRDefault="003A51F2" w:rsidP="003A51F2">
            <w:pPr>
              <w:pStyle w:val="TableText"/>
            </w:pPr>
            <w:r w:rsidRPr="009339E0">
              <w:t>G3 Pre-tx: 23.33 (8.07)</w:t>
            </w:r>
          </w:p>
          <w:p w14:paraId="26E91722" w14:textId="77777777" w:rsidR="003A51F2" w:rsidRPr="009339E0" w:rsidRDefault="003A51F2" w:rsidP="003A51F2">
            <w:pPr>
              <w:pStyle w:val="TableText"/>
            </w:pPr>
            <w:r w:rsidRPr="009339E0">
              <w:t>G3 Post-tx: 22.62 (8.59)</w:t>
            </w:r>
          </w:p>
          <w:p w14:paraId="572934FD" w14:textId="77777777" w:rsidR="003A51F2" w:rsidRPr="009339E0" w:rsidRDefault="003A51F2" w:rsidP="003A51F2">
            <w:pPr>
              <w:pStyle w:val="TableText"/>
            </w:pPr>
            <w:r w:rsidRPr="009339E0">
              <w:t>G3 3 mth FU: 22.62 (8.59)</w:t>
            </w:r>
          </w:p>
          <w:p w14:paraId="62E2AC3E" w14:textId="77777777" w:rsidR="003A51F2" w:rsidRPr="009339E0" w:rsidRDefault="003A51F2" w:rsidP="003A51F2">
            <w:pPr>
              <w:pStyle w:val="TableText"/>
            </w:pPr>
            <w:r w:rsidRPr="009339E0">
              <w:t>G3 9 mth FU: 22.62 (8.59)</w:t>
            </w:r>
          </w:p>
          <w:p w14:paraId="2CF6BAAA" w14:textId="77777777" w:rsidR="003A51F2" w:rsidRPr="009339E0" w:rsidRDefault="003A51F2" w:rsidP="003A51F2">
            <w:pPr>
              <w:pStyle w:val="TableText"/>
            </w:pPr>
            <w:r w:rsidRPr="009339E0">
              <w:t>Posttreatment differences, p&lt;0.0001</w:t>
            </w:r>
            <w:r w:rsidRPr="009339E0">
              <w:br/>
              <w:t>3 mth FU differences, p&lt;0.0001</w:t>
            </w:r>
          </w:p>
          <w:p w14:paraId="1063D411" w14:textId="77777777" w:rsidR="003A51F2" w:rsidRPr="009339E0" w:rsidRDefault="003A51F2" w:rsidP="003A51F2">
            <w:pPr>
              <w:pStyle w:val="TableText"/>
            </w:pPr>
            <w:r w:rsidRPr="009339E0">
              <w:t>9 mth FU differences, p&lt;0.0001</w:t>
            </w:r>
          </w:p>
          <w:p w14:paraId="60CB4E84" w14:textId="77777777" w:rsidR="003A51F2" w:rsidRPr="009339E0" w:rsidRDefault="003A51F2" w:rsidP="003A51F2">
            <w:pPr>
              <w:pStyle w:val="TableText"/>
            </w:pPr>
            <w:r w:rsidRPr="009339E0">
              <w:t>LTFU differences, NS</w:t>
            </w:r>
          </w:p>
        </w:tc>
        <w:tc>
          <w:tcPr>
            <w:tcW w:w="2051" w:type="dxa"/>
            <w:hideMark/>
          </w:tcPr>
          <w:p w14:paraId="728FFC9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912" w:type="dxa"/>
            <w:hideMark/>
          </w:tcPr>
          <w:p w14:paraId="18D9F02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06" w:type="dxa"/>
            <w:hideMark/>
          </w:tcPr>
          <w:p w14:paraId="7BDE736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0032F3FB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DC68A19" w14:textId="393CB5E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28"/>
        <w:gridCol w:w="1980"/>
        <w:gridCol w:w="2791"/>
        <w:gridCol w:w="1350"/>
        <w:gridCol w:w="3331"/>
        <w:gridCol w:w="1980"/>
      </w:tblGrid>
      <w:tr w:rsidR="003A51F2" w:rsidRPr="009339E0" w14:paraId="5771006D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28" w:type="dxa"/>
            <w:hideMark/>
          </w:tcPr>
          <w:p w14:paraId="04ACB77B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980" w:type="dxa"/>
          </w:tcPr>
          <w:p w14:paraId="710795BD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91" w:type="dxa"/>
            <w:hideMark/>
          </w:tcPr>
          <w:p w14:paraId="4B086C5F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350" w:type="dxa"/>
            <w:hideMark/>
          </w:tcPr>
          <w:p w14:paraId="1D3243F8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331" w:type="dxa"/>
            <w:hideMark/>
          </w:tcPr>
          <w:p w14:paraId="2C663133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80" w:type="dxa"/>
            <w:hideMark/>
          </w:tcPr>
          <w:p w14:paraId="677A3C8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72279B65" w14:textId="77777777" w:rsidTr="003A51F2">
        <w:tblPrEx>
          <w:tblBorders>
            <w:bottom w:val="single" w:sz="4" w:space="0" w:color="auto"/>
          </w:tblBorders>
          <w:tblCellMar>
            <w:left w:w="29" w:type="dxa"/>
            <w:right w:w="29" w:type="dxa"/>
          </w:tblCellMar>
        </w:tblPrEx>
        <w:trPr>
          <w:cantSplit/>
        </w:trPr>
        <w:tc>
          <w:tcPr>
            <w:tcW w:w="1528" w:type="dxa"/>
            <w:noWrap/>
          </w:tcPr>
          <w:p w14:paraId="252A3954" w14:textId="33090BF8" w:rsidR="003A51F2" w:rsidRPr="009339E0" w:rsidRDefault="003A51F2" w:rsidP="003A51F2">
            <w:pPr>
              <w:pStyle w:val="TableText"/>
            </w:pPr>
            <w:r w:rsidRPr="009339E0">
              <w:t>Resick et al., 2015</w:t>
            </w:r>
            <w:r w:rsidRPr="009339E0">
              <w:fldChar w:fldCharType="begin">
                <w:fldData xml:space="preserve">PEVuZE5vdGU+PENpdGU+PEF1dGhvcj5SZXNpY2s8L0F1dGhvcj48WWVhcj4yMDE1PC9ZZWFyPjxS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</w:fldData>
              </w:fldChar>
            </w:r>
            <w:r w:rsidR="00C82E3A">
              <w:instrText xml:space="preserve"> ADDIN EN.CITE </w:instrText>
            </w:r>
            <w:r w:rsidR="00C82E3A">
              <w:fldChar w:fldCharType="begin">
                <w:fldData xml:space="preserve">PEVuZE5vdGU+PENpdGU+PEF1dGhvcj5SZXNpY2s8L0F1dGhvcj48WWVhcj4yMDE1PC9ZZWFyPjxS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</w:fldData>
              </w:fldChar>
            </w:r>
            <w:r w:rsidR="00C82E3A">
              <w:instrText xml:space="preserve"> ADDIN EN.CITE.DATA </w:instrText>
            </w:r>
            <w:r w:rsidR="00C82E3A">
              <w:fldChar w:fldCharType="end"/>
            </w:r>
            <w:r w:rsidRPr="009339E0">
              <w:fldChar w:fldCharType="separate"/>
            </w:r>
            <w:hyperlink w:anchor="_ENREF_127" w:tooltip="Resick, 2015 #5668" w:history="1"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27</w:t>
              </w:r>
            </w:hyperlink>
            <w:r w:rsidR="00C82E3A" w:rsidRPr="00C82E3A">
              <w:rPr>
                <w:rFonts w:ascii="Times New Roman" w:hAnsi="Times New Roman" w:cs="Times New Roman"/>
                <w:noProof/>
                <w:vertAlign w:val="superscript"/>
              </w:rPr>
              <w:t xml:space="preserve">, </w:t>
            </w:r>
            <w:hyperlink w:anchor="_ENREF_128" w:tooltip="Bryan,  #4636" w:history="1"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28</w:t>
              </w:r>
            </w:hyperlink>
            <w:r w:rsidRPr="009339E0">
              <w:fldChar w:fldCharType="end"/>
            </w:r>
          </w:p>
        </w:tc>
        <w:tc>
          <w:tcPr>
            <w:tcW w:w="1980" w:type="dxa"/>
          </w:tcPr>
          <w:p w14:paraId="5FE61C49" w14:textId="77777777" w:rsidR="003A51F2" w:rsidRPr="009339E0" w:rsidRDefault="003A51F2" w:rsidP="003A51F2">
            <w:pPr>
              <w:pStyle w:val="TableText"/>
            </w:pPr>
            <w:r w:rsidRPr="009339E0">
              <w:t>G1: CPT-C (Includes only the cognitive component of CPT)</w:t>
            </w:r>
          </w:p>
          <w:p w14:paraId="19D81562" w14:textId="77777777" w:rsidR="003A51F2" w:rsidRPr="009339E0" w:rsidRDefault="003A51F2" w:rsidP="003A51F2">
            <w:pPr>
              <w:pStyle w:val="TableText"/>
            </w:pPr>
            <w:r w:rsidRPr="009339E0">
              <w:t>G2: PCT</w:t>
            </w:r>
          </w:p>
        </w:tc>
        <w:tc>
          <w:tcPr>
            <w:tcW w:w="2791" w:type="dxa"/>
          </w:tcPr>
          <w:p w14:paraId="11B9038E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01CA25D9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E) </w:t>
            </w:r>
          </w:p>
          <w:p w14:paraId="431A9F58" w14:textId="77777777" w:rsidR="003A51F2" w:rsidRPr="009339E0" w:rsidRDefault="003A51F2" w:rsidP="003A51F2">
            <w:pPr>
              <w:pStyle w:val="TableText"/>
            </w:pPr>
            <w:r w:rsidRPr="009339E0">
              <w:t>G1 Pre-tx: 27.9 (10.2)</w:t>
            </w:r>
          </w:p>
          <w:p w14:paraId="6F5FBE92" w14:textId="77777777" w:rsidR="003A51F2" w:rsidRPr="009339E0" w:rsidRDefault="003A51F2" w:rsidP="003A51F2">
            <w:pPr>
              <w:pStyle w:val="TableText"/>
            </w:pPr>
            <w:r w:rsidRPr="009339E0">
              <w:t>G1 Post-tx: 19.9 (1.4)</w:t>
            </w:r>
          </w:p>
          <w:p w14:paraId="471EE272" w14:textId="77777777" w:rsidR="003A51F2" w:rsidRPr="009339E0" w:rsidRDefault="003A51F2" w:rsidP="003A51F2">
            <w:pPr>
              <w:pStyle w:val="TableText"/>
            </w:pPr>
            <w:r w:rsidRPr="009339E0">
              <w:t>G1 6-month followup: 21.1 (1.8)</w:t>
            </w:r>
          </w:p>
          <w:p w14:paraId="06E20F8D" w14:textId="77777777" w:rsidR="003A51F2" w:rsidRPr="009339E0" w:rsidRDefault="003A51F2" w:rsidP="003A51F2">
            <w:pPr>
              <w:pStyle w:val="TableText"/>
            </w:pPr>
            <w:r w:rsidRPr="009339E0">
              <w:t>G1 12-month followup: 22.7 (2.1)</w:t>
            </w:r>
          </w:p>
          <w:p w14:paraId="297B496C" w14:textId="77777777" w:rsidR="003A51F2" w:rsidRPr="009339E0" w:rsidRDefault="003A51F2" w:rsidP="003A51F2">
            <w:pPr>
              <w:pStyle w:val="TableText"/>
            </w:pPr>
          </w:p>
          <w:p w14:paraId="79BC8CB9" w14:textId="77777777" w:rsidR="003A51F2" w:rsidRPr="009339E0" w:rsidRDefault="003A51F2" w:rsidP="003A51F2">
            <w:pPr>
              <w:pStyle w:val="TableText"/>
            </w:pPr>
            <w:r w:rsidRPr="009339E0">
              <w:t>G2 Pre-tx: 27.9 (12.2)</w:t>
            </w:r>
          </w:p>
          <w:p w14:paraId="516F82E7" w14:textId="77777777" w:rsidR="003A51F2" w:rsidRPr="009339E0" w:rsidRDefault="003A51F2" w:rsidP="003A51F2">
            <w:pPr>
              <w:pStyle w:val="TableText"/>
            </w:pPr>
            <w:r w:rsidRPr="009339E0">
              <w:t>G2 Post-tx: 23.7 (1.4)</w:t>
            </w:r>
          </w:p>
          <w:p w14:paraId="3DFDAEC3" w14:textId="77777777" w:rsidR="003A51F2" w:rsidRPr="009339E0" w:rsidRDefault="003A51F2" w:rsidP="003A51F2">
            <w:pPr>
              <w:pStyle w:val="TableText"/>
            </w:pPr>
            <w:r w:rsidRPr="009339E0">
              <w:t>G2 6-month followup: 24.7 (1.7)</w:t>
            </w:r>
          </w:p>
          <w:p w14:paraId="48263652" w14:textId="77777777" w:rsidR="003A51F2" w:rsidRPr="009339E0" w:rsidRDefault="003A51F2" w:rsidP="003A51F2">
            <w:pPr>
              <w:pStyle w:val="TableText"/>
            </w:pPr>
            <w:r w:rsidRPr="009339E0">
              <w:t>G2 12-month followup: 25.8 (2.1)</w:t>
            </w:r>
          </w:p>
          <w:p w14:paraId="7CFECC90" w14:textId="77777777" w:rsidR="003A51F2" w:rsidRPr="009339E0" w:rsidRDefault="003A51F2" w:rsidP="003A51F2">
            <w:pPr>
              <w:pStyle w:val="TableText"/>
            </w:pPr>
          </w:p>
          <w:p w14:paraId="55FABC47" w14:textId="55201A48" w:rsidR="003A51F2" w:rsidRPr="009339E0" w:rsidRDefault="003A51F2" w:rsidP="003A51F2">
            <w:pPr>
              <w:pStyle w:val="TableText"/>
            </w:pPr>
            <w:r w:rsidRPr="009339E0">
              <w:br/>
              <w:t xml:space="preserve">Piecewise linear model for BDI-II during </w:t>
            </w:r>
            <w:r w:rsidR="00FF4EF4" w:rsidRPr="00FF4EF4">
              <w:t>followup</w:t>
            </w:r>
            <w:r w:rsidRPr="009339E0">
              <w:br/>
              <w:t>G1: .57 (.44) (.11), p =.197</w:t>
            </w:r>
            <w:r w:rsidRPr="009339E0">
              <w:br/>
              <w:t>G2: .22 (.42), p = .608</w:t>
            </w:r>
            <w:r w:rsidRPr="009339E0">
              <w:br/>
              <w:t>Difference: .35 (.60), p = .555</w:t>
            </w:r>
            <w:r w:rsidRPr="009339E0">
              <w:br/>
            </w:r>
            <w:r w:rsidRPr="009339E0">
              <w:br/>
              <w:t>Between group effect sizes (d):</w:t>
            </w:r>
            <w:r w:rsidRPr="009339E0">
              <w:br/>
              <w:t>Baseline to posttreatment: -.3</w:t>
            </w:r>
            <w:r w:rsidRPr="009339E0">
              <w:br/>
              <w:t>Baseline to 6 months: -.3</w:t>
            </w:r>
            <w:r w:rsidRPr="009339E0">
              <w:br/>
              <w:t>Baseline to 1 year: -.3</w:t>
            </w:r>
          </w:p>
        </w:tc>
        <w:tc>
          <w:tcPr>
            <w:tcW w:w="1350" w:type="dxa"/>
          </w:tcPr>
          <w:p w14:paraId="0F15D55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331" w:type="dxa"/>
          </w:tcPr>
          <w:p w14:paraId="53A5895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980" w:type="dxa"/>
          </w:tcPr>
          <w:p w14:paraId="1092FE0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4815784" w14:textId="77777777" w:rsidR="003A51F2" w:rsidRPr="009339E0" w:rsidRDefault="003A51F2" w:rsidP="003A51F2"/>
    <w:p w14:paraId="21075D77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299511C" w14:textId="691B3AA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884"/>
        <w:gridCol w:w="2076"/>
        <w:gridCol w:w="2087"/>
        <w:gridCol w:w="1693"/>
        <w:gridCol w:w="2957"/>
        <w:gridCol w:w="2263"/>
      </w:tblGrid>
      <w:tr w:rsidR="003A51F2" w:rsidRPr="009339E0" w14:paraId="4FC3149C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88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EC95F76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0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E6005D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08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4CDBA83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69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3791B8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5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8216E53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6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59211D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AB91EB6" w14:textId="77777777" w:rsidTr="003A51F2">
        <w:tc>
          <w:tcPr>
            <w:tcW w:w="1884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9FA84A9" w14:textId="2E0D3F87" w:rsidR="003A51F2" w:rsidRPr="009339E0" w:rsidRDefault="003A51F2" w:rsidP="003A51F2">
            <w:pPr>
              <w:pStyle w:val="TableText"/>
            </w:pPr>
            <w:r w:rsidRPr="009339E0">
              <w:t>Rothbaum et al., 1997</w:t>
            </w:r>
            <w:hyperlink w:anchor="_ENREF_45" w:tooltip="Rothbaum, 1997 #1172" w:history="1">
              <w:r w:rsidR="00C82E3A" w:rsidRPr="009339E0">
                <w:fldChar w:fldCharType="begin">
                  <w:fldData xml:space="preserve">PEVuZE5vdGU+PENpdGU+PEF1dGhvcj5Sb3RoYmF1bTwvQXV0aG9yPjxZZWFyPjE5OTc8L1llYXI+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b3RoYmF1bTwvQXV0aG9yPjxZZWFyPjE5OTc8L1llYXI+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5</w:t>
              </w:r>
              <w:r w:rsidR="00C82E3A" w:rsidRPr="009339E0">
                <w:fldChar w:fldCharType="end"/>
              </w:r>
            </w:hyperlink>
          </w:p>
          <w:p w14:paraId="6ABFEEA8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0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03383C3" w14:textId="77777777" w:rsidR="003A51F2" w:rsidRPr="009339E0" w:rsidRDefault="003A51F2" w:rsidP="003A51F2">
            <w:pPr>
              <w:pStyle w:val="TableText"/>
            </w:pPr>
            <w:r w:rsidRPr="009339E0">
              <w:t>G1: EMDR</w:t>
            </w:r>
          </w:p>
          <w:p w14:paraId="3352BCC9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08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82148E9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  <w:r w:rsidRPr="009339E0">
              <w:rPr>
                <w:u w:val="single"/>
              </w:rPr>
              <w:br/>
            </w:r>
            <w:r w:rsidRPr="009339E0">
              <w:t>Mean (SD)</w:t>
            </w:r>
            <w:r w:rsidRPr="009339E0">
              <w:br/>
              <w:t>G1 Pre-tx: 21.4 (9.6)</w:t>
            </w:r>
            <w:r w:rsidRPr="009339E0">
              <w:br/>
              <w:t>G1 Post-tx: 7.3 (5.5)</w:t>
            </w:r>
            <w:r w:rsidRPr="009339E0">
              <w:br/>
              <w:t>G1 3 mth FU: 7.9 (5.3)</w:t>
            </w:r>
            <w:r w:rsidRPr="009339E0">
              <w:br/>
            </w:r>
          </w:p>
          <w:p w14:paraId="7FF6B69B" w14:textId="77777777" w:rsidR="003A51F2" w:rsidRPr="009339E0" w:rsidRDefault="003A51F2" w:rsidP="003A51F2">
            <w:pPr>
              <w:pStyle w:val="TableText"/>
            </w:pPr>
            <w:r w:rsidRPr="009339E0">
              <w:t>G2 Pre-tx: 34.8 (13.8)</w:t>
            </w:r>
            <w:r w:rsidRPr="009339E0">
              <w:br/>
              <w:t>G2 Post-tx: 30.4 (15.7)</w:t>
            </w:r>
          </w:p>
          <w:p w14:paraId="36C85FB4" w14:textId="77777777" w:rsidR="003A51F2" w:rsidRPr="009339E0" w:rsidRDefault="003A51F2" w:rsidP="003A51F2">
            <w:pPr>
              <w:pStyle w:val="TableText"/>
            </w:pPr>
          </w:p>
          <w:p w14:paraId="400C5EEC" w14:textId="77777777" w:rsidR="003A51F2" w:rsidRPr="009339E0" w:rsidRDefault="003A51F2" w:rsidP="003A51F2">
            <w:pPr>
              <w:pStyle w:val="TableText"/>
            </w:pPr>
            <w:r w:rsidRPr="009339E0">
              <w:t>G1 vs. G2, p&lt;0.05</w:t>
            </w:r>
          </w:p>
          <w:p w14:paraId="35A2581B" w14:textId="77777777" w:rsidR="003A51F2" w:rsidRPr="009339E0" w:rsidRDefault="003A51F2" w:rsidP="003A51F2">
            <w:pPr>
              <w:pStyle w:val="TableText"/>
            </w:pPr>
          </w:p>
          <w:p w14:paraId="301ACB84" w14:textId="77777777" w:rsidR="003A51F2" w:rsidRPr="009339E0" w:rsidRDefault="003A51F2" w:rsidP="003A51F2">
            <w:pPr>
              <w:pStyle w:val="TableText"/>
            </w:pPr>
          </w:p>
          <w:p w14:paraId="0EFE5A47" w14:textId="77777777" w:rsidR="003A51F2" w:rsidRPr="009339E0" w:rsidRDefault="003A51F2" w:rsidP="003A51F2">
            <w:pPr>
              <w:pStyle w:val="TableText"/>
            </w:pPr>
            <w:r w:rsidRPr="009339E0">
              <w:t>STAI--State</w:t>
            </w:r>
            <w:r w:rsidRPr="009339E0">
              <w:br/>
              <w:t>Mean (SD)</w:t>
            </w:r>
            <w:r w:rsidRPr="009339E0">
              <w:br/>
              <w:t>G1 Pre-tx: 50.4 (10.6)</w:t>
            </w:r>
            <w:r w:rsidRPr="009339E0">
              <w:br/>
              <w:t>G1 Post-tx: 31.8 (14.7)</w:t>
            </w:r>
            <w:r w:rsidRPr="009339E0">
              <w:br/>
              <w:t>G1 3 mth FU: 37.3 (14.3)</w:t>
            </w:r>
            <w:r w:rsidRPr="009339E0">
              <w:br/>
            </w:r>
            <w:r w:rsidRPr="009339E0">
              <w:br/>
              <w:t>G2 Pre-tx: 63.1 (21.0)</w:t>
            </w:r>
            <w:r w:rsidRPr="009339E0">
              <w:br/>
              <w:t>G2 Post-tx: 48.5 (15.5)</w:t>
            </w:r>
            <w:r w:rsidRPr="009339E0">
              <w:br/>
            </w:r>
            <w:r w:rsidRPr="009339E0">
              <w:br/>
              <w:t>STAI-Trait</w:t>
            </w:r>
            <w:r w:rsidRPr="009339E0">
              <w:br/>
              <w:t>Mean (SD)</w:t>
            </w:r>
            <w:r w:rsidRPr="009339E0">
              <w:br/>
              <w:t>G1 Pre-tx: 53.5 (10.9)</w:t>
            </w:r>
            <w:r w:rsidRPr="009339E0">
              <w:br/>
              <w:t>G1 Post-tx: 35.0 (14.3)</w:t>
            </w:r>
            <w:r w:rsidRPr="009339E0">
              <w:br/>
              <w:t>G1 3 mth FU: 37.3 (14.3)</w:t>
            </w:r>
            <w:r w:rsidRPr="009339E0">
              <w:br/>
            </w:r>
            <w:r w:rsidRPr="009339E0">
              <w:br/>
              <w:t>G2 Pre-tx: 64.9 (11.1)</w:t>
            </w:r>
            <w:r w:rsidRPr="009339E0">
              <w:br/>
              <w:t>G2 Post-tx 58.8 (11.1)</w:t>
            </w:r>
          </w:p>
          <w:p w14:paraId="4EDA08AB" w14:textId="77777777" w:rsidR="003A51F2" w:rsidRPr="009339E0" w:rsidRDefault="003A51F2" w:rsidP="003A51F2">
            <w:pPr>
              <w:pStyle w:val="TableText"/>
            </w:pPr>
          </w:p>
          <w:p w14:paraId="1D8B6EC6" w14:textId="77777777" w:rsidR="003A51F2" w:rsidRPr="009339E0" w:rsidRDefault="003A51F2" w:rsidP="003A51F2">
            <w:pPr>
              <w:pStyle w:val="TableText"/>
            </w:pPr>
            <w:r w:rsidRPr="009339E0">
              <w:t>Post treatment G1 vs. G2, NS</w:t>
            </w:r>
          </w:p>
        </w:tc>
        <w:tc>
          <w:tcPr>
            <w:tcW w:w="1693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92575E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95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D29D05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63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829E81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ADBDE9E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5FF83D92" w14:textId="54A518EA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816"/>
        <w:gridCol w:w="2163"/>
        <w:gridCol w:w="2319"/>
        <w:gridCol w:w="1532"/>
        <w:gridCol w:w="2949"/>
        <w:gridCol w:w="2181"/>
      </w:tblGrid>
      <w:tr w:rsidR="003A51F2" w:rsidRPr="009339E0" w14:paraId="75BF6B73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81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15EF2B7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16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29226CE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1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BE77BE2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53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A887F24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4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1827399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18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499A798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C8576D6" w14:textId="77777777" w:rsidTr="003A51F2">
        <w:tc>
          <w:tcPr>
            <w:tcW w:w="1816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B8A16EF" w14:textId="3DFD259B" w:rsidR="003A51F2" w:rsidRPr="009339E0" w:rsidRDefault="003A51F2" w:rsidP="003A51F2">
            <w:pPr>
              <w:pStyle w:val="TableText"/>
            </w:pPr>
            <w:r w:rsidRPr="009339E0">
              <w:t>Rothbaum et al., 2005</w:t>
            </w:r>
            <w:hyperlink w:anchor="_ENREF_13" w:tooltip="Rothbaum, 2005 #642" w:history="1">
              <w:r w:rsidR="00C82E3A" w:rsidRPr="009339E0">
                <w:fldChar w:fldCharType="begin">
                  <w:fldData xml:space="preserve">PEVuZE5vdGU+PENpdGU+PEF1dGhvcj5Sb3RoYmF1bTwvQXV0aG9yPjxZZWFyPjIwMDU8L1llYXI+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b3RoYmF1bTwvQXV0aG9yPjxZZWFyPjIwMDU8L1llYXI+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3</w:t>
              </w:r>
              <w:r w:rsidR="00C82E3A" w:rsidRPr="009339E0">
                <w:fldChar w:fldCharType="end"/>
              </w:r>
            </w:hyperlink>
          </w:p>
          <w:p w14:paraId="0B9EA7EB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163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09C94B9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 (PE)</w:t>
            </w:r>
          </w:p>
          <w:p w14:paraId="72025971" w14:textId="77777777" w:rsidR="003A51F2" w:rsidRPr="009339E0" w:rsidRDefault="003A51F2" w:rsidP="003A51F2">
            <w:pPr>
              <w:pStyle w:val="TableText"/>
            </w:pPr>
            <w:r w:rsidRPr="009339E0">
              <w:t>G2: EMDR</w:t>
            </w:r>
          </w:p>
          <w:p w14:paraId="5F2E34E4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231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AAFFDF3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  <w:r w:rsidRPr="009339E0">
              <w:br/>
              <w:t>Mean (SD)</w:t>
            </w:r>
            <w:r w:rsidRPr="009339E0">
              <w:br/>
              <w:t>G1 Pre-tx: 16.70 (8.18)</w:t>
            </w:r>
            <w:r w:rsidRPr="009339E0">
              <w:br/>
              <w:t>G1 Post-tx: 4.65 (4.99)</w:t>
            </w:r>
            <w:r w:rsidRPr="009339E0">
              <w:br/>
              <w:t>G1 6 mth FU: 4.44 (5.07)</w:t>
            </w:r>
            <w:r w:rsidRPr="009339E0">
              <w:br/>
            </w:r>
            <w:r w:rsidRPr="009339E0">
              <w:br/>
              <w:t>G2 Pre-tx: 25.95 (7.11)</w:t>
            </w:r>
            <w:r w:rsidRPr="009339E0">
              <w:br/>
              <w:t>G2 Post-tx: 10.70 (11.45)</w:t>
            </w:r>
            <w:r w:rsidRPr="009339E0">
              <w:br/>
              <w:t>G2 6 mth FU: 10.53 (10.92)</w:t>
            </w:r>
          </w:p>
          <w:p w14:paraId="1CAE1511" w14:textId="77777777" w:rsidR="003A51F2" w:rsidRPr="009339E0" w:rsidRDefault="003A51F2" w:rsidP="003A51F2">
            <w:pPr>
              <w:pStyle w:val="TableText"/>
            </w:pPr>
          </w:p>
          <w:p w14:paraId="5D6AF315" w14:textId="77777777" w:rsidR="003A51F2" w:rsidRPr="009339E0" w:rsidRDefault="003A51F2" w:rsidP="003A51F2">
            <w:pPr>
              <w:pStyle w:val="TableText"/>
            </w:pPr>
            <w:r w:rsidRPr="009339E0">
              <w:t>G3 Pre-tx: 24.05 (10.50)</w:t>
            </w:r>
            <w:r w:rsidRPr="009339E0">
              <w:br/>
              <w:t>G3 Post-tx: 22.20 (10.55)</w:t>
            </w:r>
            <w:r w:rsidRPr="009339E0">
              <w:br/>
            </w:r>
            <w:r w:rsidRPr="009339E0">
              <w:br/>
              <w:t>Posttreatment G1 &amp; G2 vs. G3, p&lt;0.001</w:t>
            </w:r>
          </w:p>
          <w:p w14:paraId="6AFC5886" w14:textId="77777777" w:rsidR="003A51F2" w:rsidRPr="009339E0" w:rsidRDefault="003A51F2" w:rsidP="003A51F2">
            <w:pPr>
              <w:pStyle w:val="TableText"/>
            </w:pPr>
            <w:r w:rsidRPr="009339E0">
              <w:t>Posttreatment G1 vs G2, p=NS</w:t>
            </w:r>
            <w:r w:rsidRPr="009339E0">
              <w:br/>
              <w:t>6 mth FU G1 vs G2, p=NS</w:t>
            </w:r>
            <w:r w:rsidRPr="009339E0">
              <w:br/>
            </w:r>
          </w:p>
          <w:p w14:paraId="6DDCFC18" w14:textId="77777777" w:rsidR="003A51F2" w:rsidRPr="009339E0" w:rsidRDefault="003A51F2" w:rsidP="003A51F2">
            <w:pPr>
              <w:pStyle w:val="TableText"/>
            </w:pPr>
            <w:r w:rsidRPr="009339E0">
              <w:t>STAI-State</w:t>
            </w:r>
          </w:p>
          <w:p w14:paraId="51C028D1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43.33 (12.59)</w:t>
            </w:r>
            <w:r w:rsidRPr="009339E0">
              <w:br/>
              <w:t>G1 Post-tx: 30.00 (10.44)</w:t>
            </w:r>
            <w:r w:rsidRPr="009339E0">
              <w:br/>
              <w:t>G1 6 mth FU: 29.19 (8.79)</w:t>
            </w:r>
            <w:r w:rsidRPr="009339E0">
              <w:br/>
            </w:r>
            <w:r w:rsidRPr="009339E0">
              <w:br/>
              <w:t>G2 Pre-tx: 51.10 (11.05)</w:t>
            </w:r>
            <w:r w:rsidRPr="009339E0">
              <w:br/>
              <w:t>G2 Post-tx: 32.60 (11.62)</w:t>
            </w:r>
            <w:r w:rsidRPr="009339E0">
              <w:br/>
              <w:t>G2 6 mth FU: 38.89 (14.54)</w:t>
            </w:r>
          </w:p>
        </w:tc>
        <w:tc>
          <w:tcPr>
            <w:tcW w:w="153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3EABCC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94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F58285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18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41108A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672CC1DD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3B16181F" w14:textId="5CB9AE76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00"/>
        <w:gridCol w:w="2160"/>
        <w:gridCol w:w="2430"/>
        <w:gridCol w:w="1440"/>
        <w:gridCol w:w="3047"/>
        <w:gridCol w:w="2083"/>
      </w:tblGrid>
      <w:tr w:rsidR="003A51F2" w:rsidRPr="009339E0" w14:paraId="6DBD8DB2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9A8391F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25A44EA1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4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B692D56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CFD1494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04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40B77E4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7031EB4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48503DF" w14:textId="77777777" w:rsidTr="003A51F2">
        <w:trPr>
          <w:cantSplit/>
        </w:trPr>
        <w:tc>
          <w:tcPr>
            <w:tcW w:w="18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BF1C93F" w14:textId="10EB776C" w:rsidR="003A51F2" w:rsidRPr="009339E0" w:rsidRDefault="003A51F2" w:rsidP="003A51F2">
            <w:pPr>
              <w:pStyle w:val="TableText"/>
            </w:pPr>
            <w:r w:rsidRPr="009339E0">
              <w:t>Rothbaum et al., 2005</w:t>
            </w:r>
            <w:hyperlink w:anchor="_ENREF_13" w:tooltip="Rothbaum, 2005 #642" w:history="1">
              <w:r w:rsidR="00C82E3A" w:rsidRPr="009339E0">
                <w:fldChar w:fldCharType="begin">
                  <w:fldData xml:space="preserve">PEVuZE5vdGU+PENpdGU+PEF1dGhvcj5Sb3RoYmF1bTwvQXV0aG9yPjxZZWFyPjIwMDU8L1llYXI+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b3RoYmF1bTwvQXV0aG9yPjxZZWFyPjIwMDU8L1llYXI+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3</w:t>
              </w:r>
              <w:r w:rsidR="00C82E3A" w:rsidRPr="009339E0">
                <w:fldChar w:fldCharType="end"/>
              </w:r>
            </w:hyperlink>
          </w:p>
          <w:p w14:paraId="25C238CD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709CBD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43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DDCE55F" w14:textId="77777777" w:rsidR="003A51F2" w:rsidRPr="009339E0" w:rsidRDefault="003A51F2" w:rsidP="003A51F2">
            <w:pPr>
              <w:pStyle w:val="TableText"/>
            </w:pPr>
            <w:r w:rsidRPr="009339E0">
              <w:t>G3 Pre-tx: 46.58 (13.48)</w:t>
            </w:r>
          </w:p>
          <w:p w14:paraId="5E583C2F" w14:textId="77777777" w:rsidR="003A51F2" w:rsidRPr="009339E0" w:rsidRDefault="003A51F2" w:rsidP="003A51F2">
            <w:pPr>
              <w:pStyle w:val="TableText"/>
            </w:pPr>
            <w:r w:rsidRPr="009339E0">
              <w:t>G3 Post-tx: 49.00 (13.73)</w:t>
            </w:r>
          </w:p>
          <w:p w14:paraId="7A09CCA2" w14:textId="77777777" w:rsidR="003A51F2" w:rsidRPr="009339E0" w:rsidRDefault="003A51F2" w:rsidP="003A51F2">
            <w:pPr>
              <w:pStyle w:val="TableText"/>
            </w:pPr>
          </w:p>
          <w:p w14:paraId="64FC62D4" w14:textId="77777777" w:rsidR="003A51F2" w:rsidRPr="009339E0" w:rsidRDefault="003A51F2" w:rsidP="003A51F2">
            <w:pPr>
              <w:pStyle w:val="TableText"/>
            </w:pPr>
            <w:r w:rsidRPr="009339E0">
              <w:t>Posttreatment G1 &amp; G2 vs. G3, p&lt;0.001</w:t>
            </w:r>
          </w:p>
          <w:p w14:paraId="41684225" w14:textId="77777777" w:rsidR="003A51F2" w:rsidRPr="009339E0" w:rsidRDefault="003A51F2" w:rsidP="003A51F2">
            <w:pPr>
              <w:pStyle w:val="TableText"/>
            </w:pPr>
            <w:r w:rsidRPr="009339E0">
              <w:t>Posttreatment G1 vs G2, p=NS</w:t>
            </w:r>
          </w:p>
          <w:p w14:paraId="57BE6B31" w14:textId="77777777" w:rsidR="003A51F2" w:rsidRPr="009339E0" w:rsidRDefault="003A51F2" w:rsidP="003A51F2">
            <w:pPr>
              <w:pStyle w:val="TableText"/>
            </w:pPr>
            <w:r w:rsidRPr="009339E0">
              <w:t>6 mth FU G1 vs G2, p=NS</w:t>
            </w:r>
          </w:p>
          <w:p w14:paraId="3F232A44" w14:textId="77777777" w:rsidR="003A51F2" w:rsidRPr="009339E0" w:rsidRDefault="003A51F2" w:rsidP="003A51F2">
            <w:pPr>
              <w:pStyle w:val="TableText"/>
            </w:pPr>
          </w:p>
          <w:p w14:paraId="43194905" w14:textId="77777777" w:rsidR="003A51F2" w:rsidRPr="009339E0" w:rsidRDefault="003A51F2" w:rsidP="003A51F2">
            <w:pPr>
              <w:pStyle w:val="TableText"/>
            </w:pPr>
            <w:r w:rsidRPr="009339E0">
              <w:t>STAI-Trait</w:t>
            </w:r>
          </w:p>
          <w:p w14:paraId="3C13283F" w14:textId="77777777" w:rsidR="003A51F2" w:rsidRPr="009339E0" w:rsidRDefault="003A51F2" w:rsidP="003A51F2">
            <w:pPr>
              <w:pStyle w:val="TableText"/>
            </w:pPr>
            <w:r w:rsidRPr="009339E0">
              <w:t>G1 Pre-tx: 48.72 (8.62)</w:t>
            </w:r>
          </w:p>
          <w:p w14:paraId="45FBD426" w14:textId="77777777" w:rsidR="003A51F2" w:rsidRPr="009339E0" w:rsidRDefault="003A51F2" w:rsidP="003A51F2">
            <w:pPr>
              <w:pStyle w:val="TableText"/>
            </w:pPr>
            <w:r w:rsidRPr="009339E0">
              <w:t>G1 Post-tx: 35.56 (9.88)</w:t>
            </w:r>
          </w:p>
          <w:p w14:paraId="690698C8" w14:textId="77777777" w:rsidR="003A51F2" w:rsidRPr="009339E0" w:rsidRDefault="003A51F2" w:rsidP="003A51F2">
            <w:pPr>
              <w:pStyle w:val="TableText"/>
            </w:pPr>
            <w:r w:rsidRPr="009339E0">
              <w:t>G1 6 mth FU: 34.19 (7.52)</w:t>
            </w:r>
          </w:p>
          <w:p w14:paraId="3D202ED6" w14:textId="77777777" w:rsidR="003A51F2" w:rsidRPr="009339E0" w:rsidRDefault="003A51F2" w:rsidP="003A51F2">
            <w:pPr>
              <w:pStyle w:val="TableText"/>
            </w:pPr>
          </w:p>
          <w:p w14:paraId="16B19D17" w14:textId="77777777" w:rsidR="003A51F2" w:rsidRPr="009339E0" w:rsidRDefault="003A51F2" w:rsidP="003A51F2">
            <w:pPr>
              <w:pStyle w:val="TableText"/>
            </w:pPr>
            <w:r w:rsidRPr="009339E0">
              <w:t>G2 Pre-tx: 56.80 (10.95)</w:t>
            </w:r>
          </w:p>
          <w:p w14:paraId="36E42A90" w14:textId="77777777" w:rsidR="003A51F2" w:rsidRPr="009339E0" w:rsidRDefault="003A51F2" w:rsidP="003A51F2">
            <w:pPr>
              <w:pStyle w:val="TableText"/>
            </w:pPr>
            <w:r w:rsidRPr="009339E0">
              <w:t>G2 Post-tx: 41.10 (14.48)</w:t>
            </w:r>
          </w:p>
          <w:p w14:paraId="6A419A6C" w14:textId="77777777" w:rsidR="003A51F2" w:rsidRPr="009339E0" w:rsidRDefault="003A51F2" w:rsidP="003A51F2">
            <w:pPr>
              <w:pStyle w:val="TableText"/>
            </w:pPr>
            <w:r w:rsidRPr="009339E0">
              <w:t>G2 6 mth FU: 41.44 (13.26)</w:t>
            </w:r>
          </w:p>
          <w:p w14:paraId="71CDFF57" w14:textId="77777777" w:rsidR="003A51F2" w:rsidRPr="009339E0" w:rsidRDefault="003A51F2" w:rsidP="003A51F2">
            <w:pPr>
              <w:pStyle w:val="TableText"/>
            </w:pPr>
          </w:p>
          <w:p w14:paraId="06C9B235" w14:textId="77777777" w:rsidR="003A51F2" w:rsidRPr="009339E0" w:rsidRDefault="003A51F2" w:rsidP="003A51F2">
            <w:pPr>
              <w:pStyle w:val="TableText"/>
            </w:pPr>
            <w:r w:rsidRPr="009339E0">
              <w:t>G3 Pre-tx: 53.42 (13.07)</w:t>
            </w:r>
          </w:p>
          <w:p w14:paraId="02C649A3" w14:textId="77777777" w:rsidR="003A51F2" w:rsidRPr="009339E0" w:rsidRDefault="003A51F2" w:rsidP="003A51F2">
            <w:pPr>
              <w:pStyle w:val="TableText"/>
            </w:pPr>
            <w:r w:rsidRPr="009339E0">
              <w:t>G3 Post-tx: 53.95 (13.01)</w:t>
            </w:r>
          </w:p>
          <w:p w14:paraId="0C03B667" w14:textId="77777777" w:rsidR="003A51F2" w:rsidRPr="009339E0" w:rsidRDefault="003A51F2" w:rsidP="003A51F2">
            <w:pPr>
              <w:pStyle w:val="TableText"/>
            </w:pPr>
          </w:p>
          <w:p w14:paraId="05794C24" w14:textId="77777777" w:rsidR="003A51F2" w:rsidRPr="009339E0" w:rsidRDefault="003A51F2" w:rsidP="003A51F2">
            <w:pPr>
              <w:pStyle w:val="TableText"/>
            </w:pPr>
            <w:r w:rsidRPr="009339E0">
              <w:t>Posttreatment G1 &amp; G2 vs. G3, p&lt;0.001</w:t>
            </w:r>
          </w:p>
          <w:p w14:paraId="196AA676" w14:textId="77777777" w:rsidR="003A51F2" w:rsidRPr="009339E0" w:rsidRDefault="003A51F2" w:rsidP="003A51F2">
            <w:pPr>
              <w:pStyle w:val="TableText"/>
            </w:pPr>
            <w:r w:rsidRPr="009339E0">
              <w:t>Posttreatment G1 vs G2, p=NR</w:t>
            </w:r>
          </w:p>
          <w:p w14:paraId="2B80B997" w14:textId="77777777" w:rsidR="003A51F2" w:rsidRPr="009339E0" w:rsidRDefault="003A51F2" w:rsidP="003A51F2">
            <w:pPr>
              <w:pStyle w:val="TableText"/>
            </w:pPr>
            <w:r w:rsidRPr="009339E0">
              <w:t>6 mth FU G1 vs. G2, NR</w:t>
            </w:r>
          </w:p>
        </w:tc>
        <w:tc>
          <w:tcPr>
            <w:tcW w:w="14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45C95B3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04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EE79E3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8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6AD619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7DF22FB7" w14:textId="77777777" w:rsidR="003A51F2" w:rsidRPr="009339E0" w:rsidRDefault="003A51F2" w:rsidP="003A51F2"/>
    <w:p w14:paraId="4F1D780A" w14:textId="77777777" w:rsidR="003A51F2" w:rsidRPr="009339E0" w:rsidRDefault="003A51F2" w:rsidP="003A51F2">
      <w:pPr>
        <w:spacing w:after="160" w:line="259" w:lineRule="auto"/>
      </w:pPr>
      <w:r w:rsidRPr="009339E0">
        <w:br w:type="page"/>
      </w:r>
    </w:p>
    <w:p w14:paraId="3892FB83" w14:textId="5A66BC7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00"/>
        <w:gridCol w:w="2160"/>
        <w:gridCol w:w="2430"/>
        <w:gridCol w:w="1440"/>
        <w:gridCol w:w="3047"/>
        <w:gridCol w:w="2083"/>
      </w:tblGrid>
      <w:tr w:rsidR="003A51F2" w:rsidRPr="009339E0" w14:paraId="4823FE99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9C7AF4C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7C9CE739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4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A5F7636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B46BCE0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04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3C8AD3F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4AB3BDA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A77F9E3" w14:textId="77777777" w:rsidTr="003A51F2">
        <w:trPr>
          <w:cantSplit/>
        </w:trPr>
        <w:tc>
          <w:tcPr>
            <w:tcW w:w="18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7EB1CB5" w14:textId="262D8B6B" w:rsidR="003A51F2" w:rsidRPr="009339E0" w:rsidRDefault="003A51F2" w:rsidP="003A51F2">
            <w:pPr>
              <w:pStyle w:val="TableText"/>
            </w:pPr>
            <w:r w:rsidRPr="009339E0">
              <w:t xml:space="preserve">Ruglass et al., 2017 </w:t>
            </w:r>
            <w:hyperlink w:anchor="_ENREF_143" w:tooltip="Ruglass, 2017 #6085" w:history="1">
              <w:r w:rsidR="00C82E3A" w:rsidRPr="009339E0">
                <w:fldChar w:fldCharType="begin">
                  <w:fldData xml:space="preserve">PEVuZE5vdGU+PENpdGU+PEF1dGhvcj5SdWdsYXNzPC9BdXRob3I+PFllYXI+MjAxNzwvWWVhcj48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dWdsYXNzPC9BdXRob3I+PFllYXI+MjAxNzwvWWVhcj48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3</w:t>
              </w:r>
              <w:r w:rsidR="00C82E3A" w:rsidRPr="009339E0">
                <w:fldChar w:fldCharType="end"/>
              </w:r>
            </w:hyperlink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1B91F87" w14:textId="77777777" w:rsidR="003A51F2" w:rsidRPr="009339E0" w:rsidRDefault="003A51F2" w:rsidP="003A51F2">
            <w:pPr>
              <w:pStyle w:val="TableText"/>
            </w:pPr>
            <w:r w:rsidRPr="009339E0">
              <w:t>G1: COPE</w:t>
            </w:r>
          </w:p>
          <w:p w14:paraId="35FB345E" w14:textId="77777777" w:rsidR="003A51F2" w:rsidRPr="009339E0" w:rsidRDefault="003A51F2" w:rsidP="003A51F2">
            <w:pPr>
              <w:pStyle w:val="TableText"/>
            </w:pPr>
            <w:r w:rsidRPr="009339E0">
              <w:t>G2: Relaspe Prevention</w:t>
            </w:r>
          </w:p>
          <w:p w14:paraId="0114C815" w14:textId="77777777" w:rsidR="003A51F2" w:rsidRPr="009339E0" w:rsidRDefault="003A51F2" w:rsidP="003A51F2">
            <w:pPr>
              <w:pStyle w:val="TableText"/>
            </w:pPr>
            <w:r w:rsidRPr="009339E0">
              <w:t>G3: AMCG</w:t>
            </w:r>
          </w:p>
        </w:tc>
        <w:tc>
          <w:tcPr>
            <w:tcW w:w="243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54C6E27" w14:textId="77777777" w:rsidR="003A51F2" w:rsidRPr="009339E0" w:rsidRDefault="003A51F2" w:rsidP="003A51F2">
            <w:pPr>
              <w:pStyle w:val="TableText"/>
            </w:pPr>
            <w:r w:rsidRPr="009339E0">
              <w:t>SUI</w:t>
            </w:r>
          </w:p>
          <w:p w14:paraId="302A7B34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68C53F3C" w14:textId="77777777" w:rsidR="003A51F2" w:rsidRPr="009339E0" w:rsidRDefault="003A51F2" w:rsidP="003A51F2">
            <w:pPr>
              <w:pStyle w:val="TableText"/>
            </w:pPr>
            <w:r w:rsidRPr="009339E0">
              <w:t>G1 Pre-tx: 3.92 (2.69)</w:t>
            </w:r>
          </w:p>
          <w:p w14:paraId="7217D1F9" w14:textId="77777777" w:rsidR="003A51F2" w:rsidRPr="009339E0" w:rsidRDefault="003A51F2" w:rsidP="003A51F2">
            <w:pPr>
              <w:pStyle w:val="TableText"/>
            </w:pPr>
            <w:r w:rsidRPr="009339E0">
              <w:t>G1 Post-tx: 1.60 (2.46)</w:t>
            </w:r>
          </w:p>
          <w:p w14:paraId="16DF38A4" w14:textId="77777777" w:rsidR="003A51F2" w:rsidRPr="009339E0" w:rsidRDefault="003A51F2" w:rsidP="003A51F2">
            <w:pPr>
              <w:pStyle w:val="TableText"/>
            </w:pPr>
            <w:r w:rsidRPr="009339E0">
              <w:t>Change:  -2.31 (95% CI, -3.23 to -1.39), p &lt;0.001</w:t>
            </w:r>
          </w:p>
          <w:p w14:paraId="0C8CB6BC" w14:textId="77777777" w:rsidR="003A51F2" w:rsidRPr="009339E0" w:rsidRDefault="003A51F2" w:rsidP="003A51F2">
            <w:pPr>
              <w:pStyle w:val="TableText"/>
            </w:pPr>
          </w:p>
          <w:p w14:paraId="0D4B04E5" w14:textId="77777777" w:rsidR="003A51F2" w:rsidRPr="009339E0" w:rsidRDefault="003A51F2" w:rsidP="003A51F2">
            <w:pPr>
              <w:pStyle w:val="TableText"/>
            </w:pPr>
            <w:r w:rsidRPr="009339E0">
              <w:t>G2 Pre-tx: 4.05 (2.35)</w:t>
            </w:r>
          </w:p>
          <w:p w14:paraId="12077A52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0.40 (0.52) </w:t>
            </w:r>
          </w:p>
          <w:p w14:paraId="43EC46F3" w14:textId="77777777" w:rsidR="003A51F2" w:rsidRPr="009339E0" w:rsidRDefault="003A51F2" w:rsidP="003A51F2">
            <w:pPr>
              <w:pStyle w:val="TableText"/>
            </w:pPr>
            <w:r w:rsidRPr="009339E0">
              <w:t>Change: -3.28 (95% -4.03 to -2.53), p &lt;0.001</w:t>
            </w:r>
          </w:p>
          <w:p w14:paraId="5A6AA3BB" w14:textId="77777777" w:rsidR="003A51F2" w:rsidRPr="009339E0" w:rsidRDefault="003A51F2" w:rsidP="003A51F2">
            <w:pPr>
              <w:pStyle w:val="TableText"/>
            </w:pPr>
          </w:p>
          <w:p w14:paraId="48181367" w14:textId="77777777" w:rsidR="003A51F2" w:rsidRPr="009339E0" w:rsidRDefault="003A51F2" w:rsidP="003A51F2">
            <w:pPr>
              <w:pStyle w:val="TableText"/>
            </w:pPr>
            <w:r w:rsidRPr="009339E0">
              <w:t>G3 Pre-tx: 3.79 (2.27)</w:t>
            </w:r>
          </w:p>
          <w:p w14:paraId="5EAD216B" w14:textId="77777777" w:rsidR="003A51F2" w:rsidRPr="009339E0" w:rsidRDefault="003A51F2" w:rsidP="003A51F2">
            <w:pPr>
              <w:pStyle w:val="TableText"/>
            </w:pPr>
            <w:r w:rsidRPr="009339E0">
              <w:t>G3 Post-tx: 2.85 (2.48)</w:t>
            </w:r>
          </w:p>
          <w:p w14:paraId="32E7FF42" w14:textId="77777777" w:rsidR="003A51F2" w:rsidRPr="009339E0" w:rsidRDefault="003A51F2" w:rsidP="003A51F2">
            <w:pPr>
              <w:pStyle w:val="TableText"/>
            </w:pPr>
            <w:r w:rsidRPr="009339E0">
              <w:t>Change: NR, ns</w:t>
            </w:r>
          </w:p>
          <w:p w14:paraId="09384459" w14:textId="77777777" w:rsidR="003A51F2" w:rsidRPr="009339E0" w:rsidRDefault="003A51F2" w:rsidP="003A51F2">
            <w:pPr>
              <w:pStyle w:val="TableText"/>
            </w:pPr>
          </w:p>
          <w:p w14:paraId="4EA2B4BE" w14:textId="77777777" w:rsidR="003A51F2" w:rsidRPr="009339E0" w:rsidRDefault="003A51F2" w:rsidP="003A51F2">
            <w:pPr>
              <w:pStyle w:val="TableText"/>
            </w:pPr>
            <w:bookmarkStart w:id="3" w:name="_Hlk499905900"/>
            <w:r w:rsidRPr="009339E0">
              <w:t>Treatment X Time Interaction, p &lt;0.001</w:t>
            </w:r>
          </w:p>
          <w:bookmarkEnd w:id="3"/>
          <w:p w14:paraId="52FCAF85" w14:textId="77777777" w:rsidR="003A51F2" w:rsidRPr="009339E0" w:rsidRDefault="003A51F2" w:rsidP="003A51F2">
            <w:pPr>
              <w:pStyle w:val="TableText"/>
            </w:pPr>
          </w:p>
          <w:p w14:paraId="42E65AA2" w14:textId="77777777" w:rsidR="003A51F2" w:rsidRPr="009339E0" w:rsidRDefault="003A51F2" w:rsidP="003A51F2">
            <w:pPr>
              <w:pStyle w:val="TableText"/>
            </w:pPr>
            <w:r w:rsidRPr="009339E0">
              <w:t>Between group differences</w:t>
            </w:r>
          </w:p>
          <w:p w14:paraId="1A2FC01C" w14:textId="77777777" w:rsidR="003A51F2" w:rsidRPr="009339E0" w:rsidRDefault="003A51F2" w:rsidP="003A51F2">
            <w:pPr>
              <w:pStyle w:val="TableText"/>
            </w:pPr>
            <w:r w:rsidRPr="009339E0">
              <w:t>G1 vs G3: -0.97 (95%CI -1.72 to -0.22), p = 0.01</w:t>
            </w:r>
          </w:p>
          <w:p w14:paraId="34E9C20C" w14:textId="77777777" w:rsidR="003A51F2" w:rsidRPr="009339E0" w:rsidRDefault="003A51F2" w:rsidP="003A51F2">
            <w:pPr>
              <w:pStyle w:val="TableText"/>
            </w:pPr>
            <w:r w:rsidRPr="009339E0">
              <w:t>G2 vs G3: -2.07 (95%CI -2.92 to -1.21), p &lt;0.001</w:t>
            </w:r>
          </w:p>
          <w:p w14:paraId="06C611F7" w14:textId="77777777" w:rsidR="003A51F2" w:rsidRPr="009339E0" w:rsidRDefault="003A51F2" w:rsidP="003A51F2">
            <w:pPr>
              <w:pStyle w:val="TableText"/>
            </w:pPr>
            <w:r w:rsidRPr="009339E0">
              <w:t>G1 vs G2: -1.10 (95%CI -2.18 to -0.02, p =0.047</w:t>
            </w:r>
          </w:p>
          <w:p w14:paraId="77ABEEC5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4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9F3E4B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04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C992E2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B8C251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7BA5015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219F0E92" w14:textId="3258BB4F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00"/>
        <w:gridCol w:w="2160"/>
        <w:gridCol w:w="2430"/>
        <w:gridCol w:w="1440"/>
        <w:gridCol w:w="3047"/>
        <w:gridCol w:w="2083"/>
      </w:tblGrid>
      <w:tr w:rsidR="003A51F2" w:rsidRPr="009339E0" w14:paraId="27A7368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DFEC1D1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615E5367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4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AB28695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DE1FF1C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04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204AE1C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8985951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B42D099" w14:textId="77777777" w:rsidTr="003A51F2">
        <w:trPr>
          <w:cantSplit/>
        </w:trPr>
        <w:tc>
          <w:tcPr>
            <w:tcW w:w="1800" w:type="dxa"/>
            <w:shd w:val="clear" w:color="auto" w:fill="auto"/>
          </w:tcPr>
          <w:p w14:paraId="54E43C39" w14:textId="496B27DB" w:rsidR="003A51F2" w:rsidRPr="009339E0" w:rsidRDefault="003A51F2" w:rsidP="003A51F2">
            <w:pPr>
              <w:pStyle w:val="TableText"/>
            </w:pPr>
            <w:r w:rsidRPr="009339E0">
              <w:t>Sannibale et al. 2013</w:t>
            </w:r>
            <w:hyperlink w:anchor="_ENREF_146" w:tooltip="Sannibale, 2013 #4297" w:history="1">
              <w:r w:rsidR="00C82E3A" w:rsidRPr="009339E0">
                <w:fldChar w:fldCharType="begin">
                  <w:fldData xml:space="preserve">PEVuZE5vdGU+PENpdGU+PEF1dGhvcj5TYW5uaWJhbDwvQXV0aG9yPjxZZWFyPjIwMTM8L1llYXI+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YW5uaWJhbDwvQXV0aG9yPjxZZWFyPjIwMTM8L1llYXI+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6</w:t>
              </w:r>
              <w:r w:rsidR="00C82E3A" w:rsidRPr="009339E0">
                <w:fldChar w:fldCharType="end"/>
              </w:r>
            </w:hyperlink>
          </w:p>
        </w:tc>
        <w:tc>
          <w:tcPr>
            <w:tcW w:w="2160" w:type="dxa"/>
            <w:shd w:val="clear" w:color="auto" w:fill="auto"/>
          </w:tcPr>
          <w:p w14:paraId="52E74CB8" w14:textId="77777777" w:rsidR="003A51F2" w:rsidRPr="009339E0" w:rsidRDefault="003A51F2" w:rsidP="003A51F2">
            <w:pPr>
              <w:pStyle w:val="TableText"/>
              <w:rPr>
                <w:rFonts w:eastAsia="Times New Roman"/>
              </w:rPr>
            </w:pPr>
            <w:r w:rsidRPr="009339E0">
              <w:rPr>
                <w:rFonts w:eastAsia="Times New Roman"/>
              </w:rPr>
              <w:t>G1: IT (Integrated CBT for PTSD and AUD)</w:t>
            </w:r>
          </w:p>
          <w:p w14:paraId="0E770BE8" w14:textId="77777777" w:rsidR="003A51F2" w:rsidRPr="009339E0" w:rsidRDefault="003A51F2" w:rsidP="003A51F2">
            <w:pPr>
              <w:pStyle w:val="TableText"/>
            </w:pPr>
            <w:r w:rsidRPr="009339E0">
              <w:t>G2: AS, (CBT for AUD plus supportive counseling)</w:t>
            </w:r>
          </w:p>
        </w:tc>
        <w:tc>
          <w:tcPr>
            <w:tcW w:w="2430" w:type="dxa"/>
            <w:shd w:val="clear" w:color="auto" w:fill="auto"/>
          </w:tcPr>
          <w:p w14:paraId="08108DB0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7E185A92" w14:textId="77777777" w:rsidR="003A51F2" w:rsidRPr="009339E0" w:rsidRDefault="003A51F2" w:rsidP="003A51F2">
            <w:pPr>
              <w:pStyle w:val="TableText"/>
            </w:pPr>
            <w:r w:rsidRPr="009339E0">
              <w:t>G1 Pre-tx: 30.37 (13.99)</w:t>
            </w:r>
          </w:p>
          <w:p w14:paraId="075797BE" w14:textId="77777777" w:rsidR="003A51F2" w:rsidRPr="009339E0" w:rsidRDefault="003A51F2" w:rsidP="003A51F2">
            <w:pPr>
              <w:pStyle w:val="TableText"/>
            </w:pPr>
            <w:r w:rsidRPr="009339E0">
              <w:t xml:space="preserve">G1 Post-tx: 25.13 (17.96) </w:t>
            </w:r>
          </w:p>
          <w:p w14:paraId="4664FB83" w14:textId="4B9D18B1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5 months: 26.79 (18.35)</w:t>
            </w:r>
          </w:p>
          <w:p w14:paraId="2B119FDE" w14:textId="64C924A7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9 months: 23.38 (15.14)</w:t>
            </w:r>
          </w:p>
          <w:p w14:paraId="5E2EC1DE" w14:textId="77777777" w:rsidR="003A51F2" w:rsidRPr="009339E0" w:rsidRDefault="003A51F2" w:rsidP="003A51F2">
            <w:pPr>
              <w:pStyle w:val="TableText"/>
            </w:pPr>
          </w:p>
          <w:p w14:paraId="42D040A8" w14:textId="77777777" w:rsidR="003A51F2" w:rsidRPr="009339E0" w:rsidRDefault="003A51F2" w:rsidP="003A51F2">
            <w:pPr>
              <w:pStyle w:val="TableText"/>
            </w:pPr>
            <w:r w:rsidRPr="009339E0">
              <w:t>G2 Pre-tx: 28.50 (9.15)</w:t>
            </w:r>
          </w:p>
          <w:p w14:paraId="4A4D5329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25.45 (12.52) </w:t>
            </w:r>
          </w:p>
          <w:p w14:paraId="137C157A" w14:textId="138FF928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5 months: 25.33 (12.53)</w:t>
            </w:r>
          </w:p>
          <w:p w14:paraId="1A50AB09" w14:textId="256B262B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9 months: 22.24 (14.82)</w:t>
            </w:r>
          </w:p>
          <w:p w14:paraId="23BE3736" w14:textId="77777777" w:rsidR="003A51F2" w:rsidRPr="009339E0" w:rsidRDefault="003A51F2" w:rsidP="003A51F2">
            <w:pPr>
              <w:pStyle w:val="TableText"/>
            </w:pPr>
          </w:p>
          <w:p w14:paraId="5358DC45" w14:textId="77777777" w:rsidR="003A51F2" w:rsidRPr="009339E0" w:rsidRDefault="003A51F2" w:rsidP="003A51F2">
            <w:pPr>
              <w:pStyle w:val="TableText"/>
            </w:pPr>
            <w:r w:rsidRPr="009339E0">
              <w:t>Treatment group*time interaction ns</w:t>
            </w:r>
          </w:p>
          <w:p w14:paraId="1307321D" w14:textId="77777777" w:rsidR="003A51F2" w:rsidRPr="009339E0" w:rsidRDefault="003A51F2" w:rsidP="003A51F2">
            <w:pPr>
              <w:pStyle w:val="TableText"/>
            </w:pPr>
          </w:p>
          <w:p w14:paraId="161A3D5B" w14:textId="77777777" w:rsidR="003A51F2" w:rsidRPr="009339E0" w:rsidRDefault="003A51F2" w:rsidP="003A51F2">
            <w:pPr>
              <w:pStyle w:val="TableText"/>
            </w:pPr>
            <w:r w:rsidRPr="009339E0">
              <w:t>STAI-S</w:t>
            </w:r>
          </w:p>
          <w:p w14:paraId="07B09617" w14:textId="77777777" w:rsidR="003A51F2" w:rsidRPr="009339E0" w:rsidRDefault="003A51F2" w:rsidP="003A51F2">
            <w:pPr>
              <w:pStyle w:val="TableText"/>
            </w:pPr>
            <w:r w:rsidRPr="009339E0">
              <w:t>G1 Pre-tx: 55.89 (14.78)</w:t>
            </w:r>
          </w:p>
          <w:p w14:paraId="1C7AB584" w14:textId="77777777" w:rsidR="003A51F2" w:rsidRPr="009339E0" w:rsidRDefault="003A51F2" w:rsidP="003A51F2">
            <w:pPr>
              <w:pStyle w:val="TableText"/>
            </w:pPr>
            <w:r w:rsidRPr="009339E0">
              <w:t xml:space="preserve">G1 Post-tx: 48.83 (15.90) </w:t>
            </w:r>
          </w:p>
          <w:p w14:paraId="2A925588" w14:textId="1AA3FEB7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5 months: 53.17 (14.41)</w:t>
            </w:r>
          </w:p>
          <w:p w14:paraId="4AE80E4F" w14:textId="206F63B6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9 months: 52.00 (14.74)</w:t>
            </w:r>
          </w:p>
          <w:p w14:paraId="4379C69D" w14:textId="77777777" w:rsidR="003A51F2" w:rsidRPr="009339E0" w:rsidRDefault="003A51F2" w:rsidP="003A51F2">
            <w:pPr>
              <w:pStyle w:val="TableText"/>
            </w:pPr>
          </w:p>
          <w:p w14:paraId="31C54DAD" w14:textId="77777777" w:rsidR="003A51F2" w:rsidRPr="009339E0" w:rsidRDefault="003A51F2" w:rsidP="003A51F2">
            <w:pPr>
              <w:pStyle w:val="TableText"/>
            </w:pPr>
            <w:r w:rsidRPr="009339E0">
              <w:t>G2 Pre-tx: 55.96 (10.80)</w:t>
            </w:r>
          </w:p>
          <w:p w14:paraId="7941BB1D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53.64 (10.47) </w:t>
            </w:r>
          </w:p>
          <w:p w14:paraId="69B43C7F" w14:textId="6C50FD8E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5 months: 54.71 (14.30)</w:t>
            </w:r>
          </w:p>
          <w:p w14:paraId="4281C2CE" w14:textId="7A1C1284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9 months: 49.81 (14.76)</w:t>
            </w:r>
          </w:p>
          <w:p w14:paraId="071B3D8B" w14:textId="77777777" w:rsidR="003A51F2" w:rsidRPr="009339E0" w:rsidRDefault="003A51F2" w:rsidP="003A51F2">
            <w:pPr>
              <w:pStyle w:val="TableText"/>
            </w:pPr>
          </w:p>
          <w:p w14:paraId="3B14B5C5" w14:textId="77777777" w:rsidR="003A51F2" w:rsidRPr="009339E0" w:rsidRDefault="003A51F2" w:rsidP="003A51F2">
            <w:pPr>
              <w:pStyle w:val="TableText"/>
            </w:pPr>
            <w:r w:rsidRPr="009339E0">
              <w:t>Treatment group*time interaction ns</w:t>
            </w:r>
          </w:p>
        </w:tc>
        <w:tc>
          <w:tcPr>
            <w:tcW w:w="1440" w:type="dxa"/>
            <w:shd w:val="clear" w:color="auto" w:fill="auto"/>
          </w:tcPr>
          <w:p w14:paraId="248E09D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047" w:type="dxa"/>
            <w:shd w:val="clear" w:color="auto" w:fill="auto"/>
          </w:tcPr>
          <w:p w14:paraId="781CCE6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3" w:type="dxa"/>
            <w:shd w:val="clear" w:color="auto" w:fill="auto"/>
          </w:tcPr>
          <w:p w14:paraId="0426457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D496189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32FAA72" w14:textId="1116814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00"/>
        <w:gridCol w:w="2160"/>
        <w:gridCol w:w="2430"/>
        <w:gridCol w:w="1440"/>
        <w:gridCol w:w="3047"/>
        <w:gridCol w:w="2083"/>
      </w:tblGrid>
      <w:tr w:rsidR="003A51F2" w:rsidRPr="009339E0" w14:paraId="4C770E0D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6AAC3E9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502A9C15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4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DB2B4B0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BCA7C5C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04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211A6A5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A32DDE3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16DE7358" w14:textId="77777777" w:rsidTr="003A51F2">
        <w:trPr>
          <w:cantSplit/>
        </w:trPr>
        <w:tc>
          <w:tcPr>
            <w:tcW w:w="1800" w:type="dxa"/>
            <w:shd w:val="clear" w:color="auto" w:fill="auto"/>
          </w:tcPr>
          <w:p w14:paraId="0E62F898" w14:textId="1765EA31" w:rsidR="003A51F2" w:rsidRPr="009339E0" w:rsidRDefault="003A51F2" w:rsidP="003A51F2">
            <w:pPr>
              <w:pStyle w:val="TableText"/>
            </w:pPr>
            <w:r w:rsidRPr="009339E0">
              <w:t>Sannibale et al. 2013</w:t>
            </w:r>
            <w:hyperlink w:anchor="_ENREF_146" w:tooltip="Sannibale, 2013 #4297" w:history="1">
              <w:r w:rsidR="00C82E3A" w:rsidRPr="009339E0">
                <w:fldChar w:fldCharType="begin">
                  <w:fldData xml:space="preserve">PEVuZE5vdGU+PENpdGU+PEF1dGhvcj5TYW5uaWJhbDwvQXV0aG9yPjxZZWFyPjIwMTM8L1llYXI+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YW5uaWJhbDwvQXV0aG9yPjxZZWFyPjIwMTM8L1llYXI+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46</w:t>
              </w:r>
              <w:r w:rsidR="00C82E3A" w:rsidRPr="009339E0">
                <w:fldChar w:fldCharType="end"/>
              </w:r>
            </w:hyperlink>
          </w:p>
          <w:p w14:paraId="05E799F7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2160" w:type="dxa"/>
          </w:tcPr>
          <w:p w14:paraId="210A5BC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430" w:type="dxa"/>
            <w:shd w:val="clear" w:color="auto" w:fill="auto"/>
          </w:tcPr>
          <w:p w14:paraId="25704407" w14:textId="77777777" w:rsidR="003A51F2" w:rsidRPr="009339E0" w:rsidRDefault="003A51F2" w:rsidP="003A51F2">
            <w:pPr>
              <w:pStyle w:val="TableText"/>
            </w:pPr>
            <w:r w:rsidRPr="009339E0">
              <w:t xml:space="preserve">AUD diagnosis </w:t>
            </w:r>
          </w:p>
          <w:p w14:paraId="5EEE8CBE" w14:textId="77777777" w:rsidR="003A51F2" w:rsidRPr="009339E0" w:rsidRDefault="003A51F2" w:rsidP="003A51F2">
            <w:pPr>
              <w:pStyle w:val="TableText"/>
            </w:pPr>
            <w:r w:rsidRPr="009339E0">
              <w:t>n (%)</w:t>
            </w:r>
          </w:p>
          <w:p w14:paraId="009A4AD1" w14:textId="77777777" w:rsidR="003A51F2" w:rsidRPr="009339E0" w:rsidRDefault="003A51F2" w:rsidP="003A51F2">
            <w:pPr>
              <w:pStyle w:val="TableText"/>
            </w:pPr>
            <w:r w:rsidRPr="009339E0">
              <w:t>G1 Pre-tx: 33 (100)</w:t>
            </w:r>
          </w:p>
          <w:p w14:paraId="3A34D5B8" w14:textId="77777777" w:rsidR="003A51F2" w:rsidRPr="009339E0" w:rsidRDefault="003A51F2" w:rsidP="003A51F2">
            <w:pPr>
              <w:pStyle w:val="TableText"/>
            </w:pPr>
            <w:r w:rsidRPr="009339E0">
              <w:t xml:space="preserve">G1 Post-tx: 16 (64) </w:t>
            </w:r>
          </w:p>
          <w:p w14:paraId="17F7CA9D" w14:textId="5795C198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5 months: 10 (44)</w:t>
            </w:r>
          </w:p>
          <w:p w14:paraId="1824B504" w14:textId="2730B764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9 months: 14 (52)</w:t>
            </w:r>
          </w:p>
          <w:p w14:paraId="534114F9" w14:textId="77777777" w:rsidR="003A51F2" w:rsidRPr="009339E0" w:rsidRDefault="003A51F2" w:rsidP="003A51F2">
            <w:pPr>
              <w:pStyle w:val="TableText"/>
            </w:pPr>
          </w:p>
          <w:p w14:paraId="02CE68FB" w14:textId="77777777" w:rsidR="003A51F2" w:rsidRPr="009339E0" w:rsidRDefault="003A51F2" w:rsidP="003A51F2">
            <w:pPr>
              <w:pStyle w:val="TableText"/>
            </w:pPr>
            <w:r w:rsidRPr="009339E0">
              <w:t>G2 Pre-tx: 29 (100)</w:t>
            </w:r>
          </w:p>
          <w:p w14:paraId="439E1477" w14:textId="77777777" w:rsidR="003A51F2" w:rsidRPr="009339E0" w:rsidRDefault="003A51F2" w:rsidP="003A51F2">
            <w:pPr>
              <w:pStyle w:val="TableText"/>
            </w:pPr>
            <w:r w:rsidRPr="009339E0">
              <w:t xml:space="preserve">G2 Post-tx: 12 (50) </w:t>
            </w:r>
          </w:p>
          <w:p w14:paraId="2283E450" w14:textId="12F842A2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5 months: 7 (33)</w:t>
            </w:r>
          </w:p>
          <w:p w14:paraId="38DA9BB1" w14:textId="59210962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9 months: 9 (43)</w:t>
            </w:r>
          </w:p>
          <w:p w14:paraId="3593ABD8" w14:textId="77777777" w:rsidR="003A51F2" w:rsidRPr="009339E0" w:rsidRDefault="003A51F2" w:rsidP="003A51F2">
            <w:pPr>
              <w:pStyle w:val="TableText"/>
            </w:pPr>
          </w:p>
          <w:p w14:paraId="7D344F70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ns</w:t>
            </w:r>
          </w:p>
        </w:tc>
        <w:tc>
          <w:tcPr>
            <w:tcW w:w="1440" w:type="dxa"/>
            <w:shd w:val="clear" w:color="auto" w:fill="FFFFFF" w:themeFill="background1"/>
          </w:tcPr>
          <w:p w14:paraId="5AD870F3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047" w:type="dxa"/>
            <w:shd w:val="clear" w:color="auto" w:fill="auto"/>
          </w:tcPr>
          <w:p w14:paraId="3C71FE7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83" w:type="dxa"/>
            <w:shd w:val="clear" w:color="auto" w:fill="auto"/>
          </w:tcPr>
          <w:p w14:paraId="7C3BA2B8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6EFBAC3D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480BA5FB" w14:textId="2769F70E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00"/>
        <w:gridCol w:w="2160"/>
        <w:gridCol w:w="2430"/>
        <w:gridCol w:w="1440"/>
        <w:gridCol w:w="3047"/>
        <w:gridCol w:w="2083"/>
      </w:tblGrid>
      <w:tr w:rsidR="003A51F2" w:rsidRPr="009339E0" w14:paraId="55265FE6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1EB77E9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163E46F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43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03F586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92F75B6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04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CC3781E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1E40F28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FC6C0FA" w14:textId="77777777" w:rsidTr="003A51F2">
        <w:trPr>
          <w:cantSplit/>
        </w:trPr>
        <w:tc>
          <w:tcPr>
            <w:tcW w:w="1800" w:type="dxa"/>
            <w:shd w:val="clear" w:color="auto" w:fill="auto"/>
          </w:tcPr>
          <w:p w14:paraId="3C39E9D3" w14:textId="1229AE41" w:rsidR="003A51F2" w:rsidRPr="009339E0" w:rsidRDefault="003A51F2" w:rsidP="003A51F2">
            <w:pPr>
              <w:pStyle w:val="TableText"/>
            </w:pPr>
            <w:r w:rsidRPr="009339E0">
              <w:t>Sautter et al., 2015</w:t>
            </w:r>
            <w:hyperlink w:anchor="_ENREF_131" w:tooltip="Sautter, 2015 #5704" w:history="1">
              <w:r w:rsidR="00C82E3A" w:rsidRPr="009339E0">
                <w:fldChar w:fldCharType="begin">
                  <w:fldData xml:space="preserve">PEVuZE5vdGU+PENpdGUgRXhjbHVkZVllYXI9IjEiPjxBdXRob3I+U2F1dHRlcjwvQXV0aG9yPjxZ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gRXhjbHVkZVllYXI9IjEiPjxBdXRob3I+U2F1dHRlcjwvQXV0aG9yPjxZ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1</w:t>
              </w:r>
              <w:r w:rsidR="00C82E3A" w:rsidRPr="009339E0">
                <w:fldChar w:fldCharType="end"/>
              </w:r>
            </w:hyperlink>
          </w:p>
          <w:p w14:paraId="14CC1361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160" w:type="dxa"/>
          </w:tcPr>
          <w:p w14:paraId="2BBDE391" w14:textId="0195F9F8" w:rsidR="003A51F2" w:rsidRPr="009339E0" w:rsidRDefault="003A51F2" w:rsidP="0097074D">
            <w:pPr>
              <w:pStyle w:val="TableText"/>
            </w:pPr>
            <w:r w:rsidRPr="009339E0">
              <w:t>G1: SAT</w:t>
            </w:r>
          </w:p>
          <w:p w14:paraId="7ACA417D" w14:textId="573EFF3A" w:rsidR="003A51F2" w:rsidRPr="009339E0" w:rsidRDefault="003A51F2" w:rsidP="0097074D">
            <w:pPr>
              <w:pStyle w:val="TableText"/>
            </w:pPr>
            <w:r w:rsidRPr="009339E0">
              <w:t>G2: PFE</w:t>
            </w:r>
          </w:p>
        </w:tc>
        <w:tc>
          <w:tcPr>
            <w:tcW w:w="2430" w:type="dxa"/>
            <w:shd w:val="clear" w:color="auto" w:fill="auto"/>
          </w:tcPr>
          <w:p w14:paraId="3C3F5611" w14:textId="77777777" w:rsidR="003A51F2" w:rsidRPr="009339E0" w:rsidRDefault="003A51F2" w:rsidP="003A51F2">
            <w:pPr>
              <w:pStyle w:val="TableText"/>
            </w:pPr>
            <w:r w:rsidRPr="009339E0">
              <w:t>CES-D</w:t>
            </w:r>
          </w:p>
          <w:p w14:paraId="64D5952D" w14:textId="77777777" w:rsidR="003A51F2" w:rsidRPr="009339E0" w:rsidRDefault="003A51F2" w:rsidP="003A51F2">
            <w:pPr>
              <w:pStyle w:val="TableText"/>
            </w:pPr>
            <w:r w:rsidRPr="009339E0">
              <w:t>Mean (SE)</w:t>
            </w:r>
          </w:p>
          <w:p w14:paraId="70C8D8BB" w14:textId="77777777" w:rsidR="003A51F2" w:rsidRPr="009339E0" w:rsidRDefault="003A51F2" w:rsidP="003A51F2">
            <w:pPr>
              <w:pStyle w:val="TableText"/>
            </w:pPr>
            <w:r w:rsidRPr="009339E0">
              <w:t>G1 Pre-tx: 31.10 (2.18)</w:t>
            </w:r>
          </w:p>
          <w:p w14:paraId="642F61A9" w14:textId="77777777" w:rsidR="003A51F2" w:rsidRPr="009339E0" w:rsidRDefault="003A51F2" w:rsidP="003A51F2">
            <w:pPr>
              <w:pStyle w:val="TableText"/>
            </w:pPr>
            <w:r w:rsidRPr="009339E0">
              <w:t>G1 Post-tx: 24.70 (2.43)</w:t>
            </w:r>
          </w:p>
          <w:p w14:paraId="08C2879C" w14:textId="26D23687" w:rsidR="003A51F2" w:rsidRPr="009339E0" w:rsidRDefault="003A51F2" w:rsidP="003A51F2">
            <w:pPr>
              <w:pStyle w:val="TableText"/>
            </w:pPr>
            <w:r w:rsidRPr="009339E0">
              <w:t xml:space="preserve">G1 12-week </w:t>
            </w:r>
            <w:r w:rsidR="00FF4EF4" w:rsidRPr="00FF4EF4">
              <w:t>followup</w:t>
            </w:r>
            <w:r w:rsidRPr="009339E0">
              <w:t>:</w:t>
            </w:r>
          </w:p>
          <w:p w14:paraId="29D91EC6" w14:textId="77777777" w:rsidR="003A51F2" w:rsidRPr="009339E0" w:rsidRDefault="003A51F2" w:rsidP="003A51F2">
            <w:pPr>
              <w:pStyle w:val="TableText"/>
            </w:pPr>
            <w:r w:rsidRPr="009339E0">
              <w:t>22.13 (2.43)</w:t>
            </w:r>
          </w:p>
          <w:p w14:paraId="097E6720" w14:textId="77777777" w:rsidR="003A51F2" w:rsidRPr="009339E0" w:rsidRDefault="003A51F2" w:rsidP="003A51F2">
            <w:pPr>
              <w:pStyle w:val="TableText"/>
            </w:pPr>
          </w:p>
          <w:p w14:paraId="5146FE41" w14:textId="77777777" w:rsidR="003A51F2" w:rsidRPr="009339E0" w:rsidRDefault="003A51F2" w:rsidP="003A51F2">
            <w:pPr>
              <w:pStyle w:val="TableText"/>
            </w:pPr>
            <w:r w:rsidRPr="009339E0">
              <w:t>G2 Pre-tx: 30.21 (2.21)</w:t>
            </w:r>
          </w:p>
          <w:p w14:paraId="2B94F654" w14:textId="77777777" w:rsidR="003A51F2" w:rsidRPr="009339E0" w:rsidRDefault="003A51F2" w:rsidP="003A51F2">
            <w:pPr>
              <w:pStyle w:val="TableText"/>
            </w:pPr>
            <w:r w:rsidRPr="009339E0">
              <w:t>G2 Post-tx: 28.48 (2.45)</w:t>
            </w:r>
          </w:p>
          <w:p w14:paraId="0CBAD1E1" w14:textId="6982A671" w:rsidR="003A51F2" w:rsidRPr="009339E0" w:rsidRDefault="003A51F2" w:rsidP="003A51F2">
            <w:pPr>
              <w:pStyle w:val="TableText"/>
            </w:pPr>
            <w:r w:rsidRPr="009339E0">
              <w:t xml:space="preserve">G1 12 week </w:t>
            </w:r>
            <w:r w:rsidR="00FF4EF4" w:rsidRPr="00FF4EF4">
              <w:t>followup</w:t>
            </w:r>
            <w:r w:rsidRPr="009339E0">
              <w:t xml:space="preserve">: </w:t>
            </w:r>
          </w:p>
          <w:p w14:paraId="761264A6" w14:textId="77777777" w:rsidR="003A51F2" w:rsidRPr="009339E0" w:rsidRDefault="003A51F2" w:rsidP="003A51F2">
            <w:pPr>
              <w:pStyle w:val="TableText"/>
            </w:pPr>
            <w:r w:rsidRPr="009339E0">
              <w:t>28.22 (2.48)</w:t>
            </w:r>
          </w:p>
          <w:p w14:paraId="3AAC322F" w14:textId="77777777" w:rsidR="003A51F2" w:rsidRPr="009339E0" w:rsidRDefault="003A51F2" w:rsidP="003A51F2">
            <w:pPr>
              <w:pStyle w:val="TableText"/>
            </w:pPr>
            <w:r w:rsidRPr="009339E0">
              <w:t>Treatment X Time</w:t>
            </w:r>
          </w:p>
          <w:p w14:paraId="7B0E14E7" w14:textId="77777777" w:rsidR="003A51F2" w:rsidRPr="009339E0" w:rsidRDefault="003A51F2" w:rsidP="003A51F2">
            <w:pPr>
              <w:pStyle w:val="TableText"/>
            </w:pPr>
            <w:r w:rsidRPr="009339E0">
              <w:t>Interaction at post-tx, t (79) = 1.45, p = 0.15</w:t>
            </w:r>
          </w:p>
          <w:p w14:paraId="6644EE55" w14:textId="77777777" w:rsidR="003A51F2" w:rsidRPr="009339E0" w:rsidRDefault="003A51F2" w:rsidP="003A51F2">
            <w:pPr>
              <w:pStyle w:val="TableText"/>
            </w:pPr>
            <w:r w:rsidRPr="009339E0">
              <w:t xml:space="preserve">Treatment X Time </w:t>
            </w:r>
          </w:p>
          <w:p w14:paraId="7D781C00" w14:textId="54382F3E" w:rsidR="003A51F2" w:rsidRPr="009339E0" w:rsidRDefault="003A51F2" w:rsidP="003A51F2">
            <w:pPr>
              <w:pStyle w:val="TableText"/>
            </w:pPr>
            <w:r w:rsidRPr="009339E0">
              <w:t xml:space="preserve"> Interaction at 12 week </w:t>
            </w:r>
            <w:r w:rsidR="00FF4EF4" w:rsidRPr="00FF4EF4">
              <w:t>followup</w:t>
            </w:r>
            <w:r w:rsidRPr="009339E0">
              <w:t>, t (79) = 2.15, p = 0.04</w:t>
            </w:r>
          </w:p>
          <w:p w14:paraId="03D72623" w14:textId="77777777" w:rsidR="003A51F2" w:rsidRPr="009339E0" w:rsidRDefault="003A51F2" w:rsidP="003A51F2">
            <w:pPr>
              <w:pStyle w:val="TableText"/>
            </w:pPr>
          </w:p>
          <w:p w14:paraId="6FDEC32F" w14:textId="77777777" w:rsidR="003A51F2" w:rsidRPr="009339E0" w:rsidRDefault="003A51F2" w:rsidP="003A51F2">
            <w:pPr>
              <w:pStyle w:val="TableText"/>
            </w:pPr>
            <w:r w:rsidRPr="009339E0">
              <w:t>STAI State</w:t>
            </w:r>
          </w:p>
          <w:p w14:paraId="4FF2E44D" w14:textId="77777777" w:rsidR="003A51F2" w:rsidRPr="009339E0" w:rsidRDefault="003A51F2" w:rsidP="003A51F2">
            <w:pPr>
              <w:pStyle w:val="TableText"/>
            </w:pPr>
            <w:r w:rsidRPr="009339E0">
              <w:t>Mean (SE)</w:t>
            </w:r>
          </w:p>
          <w:p w14:paraId="342D2C20" w14:textId="77777777" w:rsidR="003A51F2" w:rsidRPr="009339E0" w:rsidRDefault="003A51F2" w:rsidP="003A51F2">
            <w:pPr>
              <w:pStyle w:val="TableText"/>
            </w:pPr>
            <w:r w:rsidRPr="009339E0">
              <w:t>G1 Pre-tx: 49.66 (2.37)</w:t>
            </w:r>
          </w:p>
          <w:p w14:paraId="44028C69" w14:textId="77777777" w:rsidR="003A51F2" w:rsidRPr="009339E0" w:rsidRDefault="003A51F2" w:rsidP="003A51F2">
            <w:pPr>
              <w:pStyle w:val="TableText"/>
            </w:pPr>
            <w:r w:rsidRPr="009339E0">
              <w:t>G1 Post-tx: 39.61 (2.66)</w:t>
            </w:r>
          </w:p>
          <w:p w14:paraId="30D1683E" w14:textId="0A793079" w:rsidR="003A51F2" w:rsidRPr="009339E0" w:rsidRDefault="003A51F2" w:rsidP="003A51F2">
            <w:pPr>
              <w:pStyle w:val="TableText"/>
            </w:pPr>
            <w:r w:rsidRPr="009339E0">
              <w:t xml:space="preserve">G1 12 week </w:t>
            </w:r>
            <w:r w:rsidR="00FF4EF4" w:rsidRPr="00FF4EF4">
              <w:t>followup</w:t>
            </w:r>
            <w:r w:rsidRPr="009339E0">
              <w:t>: 37.69 (2.66)</w:t>
            </w:r>
          </w:p>
          <w:p w14:paraId="6C98F307" w14:textId="77777777" w:rsidR="003A51F2" w:rsidRPr="009339E0" w:rsidRDefault="003A51F2" w:rsidP="003A51F2">
            <w:pPr>
              <w:pStyle w:val="TableText"/>
            </w:pPr>
          </w:p>
          <w:p w14:paraId="42B051F2" w14:textId="77777777" w:rsidR="003A51F2" w:rsidRPr="009339E0" w:rsidRDefault="003A51F2" w:rsidP="003A51F2">
            <w:pPr>
              <w:pStyle w:val="TableText"/>
            </w:pPr>
            <w:r w:rsidRPr="009339E0">
              <w:t>G2 Pre-tx: 47.11 (2.41)</w:t>
            </w:r>
          </w:p>
          <w:p w14:paraId="01449B3E" w14:textId="77777777" w:rsidR="003A51F2" w:rsidRPr="009339E0" w:rsidRDefault="003A51F2" w:rsidP="003A51F2">
            <w:pPr>
              <w:pStyle w:val="TableText"/>
            </w:pPr>
            <w:r w:rsidRPr="009339E0">
              <w:t>G2 Post-tx: 44.58 (2.67)</w:t>
            </w:r>
          </w:p>
          <w:p w14:paraId="40044355" w14:textId="6645485A" w:rsidR="003A51F2" w:rsidRPr="009339E0" w:rsidRDefault="003A51F2" w:rsidP="003A51F2">
            <w:pPr>
              <w:pStyle w:val="TableText"/>
            </w:pPr>
            <w:r w:rsidRPr="009339E0">
              <w:t xml:space="preserve">G1 12 week </w:t>
            </w:r>
            <w:r w:rsidR="00FF4EF4" w:rsidRPr="00FF4EF4">
              <w:t>followup</w:t>
            </w:r>
            <w:r w:rsidRPr="009339E0">
              <w:t>: 44.94 (2.71)</w:t>
            </w:r>
          </w:p>
          <w:p w14:paraId="7E97FB5A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 at post-tx, t (79) = 2.10, p = 0.039</w:t>
            </w:r>
          </w:p>
          <w:p w14:paraId="2792B172" w14:textId="0AF59FF5" w:rsidR="003A51F2" w:rsidRPr="009339E0" w:rsidRDefault="003A51F2" w:rsidP="003A51F2">
            <w:pPr>
              <w:pStyle w:val="TableText"/>
            </w:pPr>
            <w:r w:rsidRPr="009339E0">
              <w:t xml:space="preserve">Treatment X Time Interaction at 12 week </w:t>
            </w:r>
            <w:r w:rsidR="00FF4EF4" w:rsidRPr="00FF4EF4">
              <w:t>followup</w:t>
            </w:r>
            <w:r w:rsidRPr="009339E0">
              <w:t>, t (79) = 2.72, p = 0.008</w:t>
            </w:r>
          </w:p>
        </w:tc>
        <w:tc>
          <w:tcPr>
            <w:tcW w:w="1440" w:type="dxa"/>
            <w:shd w:val="clear" w:color="auto" w:fill="FFFFFF" w:themeFill="background1"/>
          </w:tcPr>
          <w:p w14:paraId="41AE1EB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047" w:type="dxa"/>
            <w:shd w:val="clear" w:color="auto" w:fill="auto"/>
          </w:tcPr>
          <w:p w14:paraId="4FDDCE3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3" w:type="dxa"/>
            <w:shd w:val="clear" w:color="auto" w:fill="auto"/>
          </w:tcPr>
          <w:p w14:paraId="0B3DDFF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66E62F61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27B4800B" w14:textId="27379666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313"/>
        <w:gridCol w:w="2856"/>
        <w:gridCol w:w="1707"/>
        <w:gridCol w:w="1596"/>
        <w:gridCol w:w="3421"/>
        <w:gridCol w:w="2067"/>
      </w:tblGrid>
      <w:tr w:rsidR="003A51F2" w:rsidRPr="009339E0" w14:paraId="0952DFD3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2A0FDBC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05330A0A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214D4F6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43AA51A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8DCB814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68EA4BD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19136E9" w14:textId="77777777" w:rsidTr="003A51F2"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4B614A1D" w14:textId="5076BCCC" w:rsidR="003A51F2" w:rsidRPr="009339E0" w:rsidRDefault="003A51F2" w:rsidP="003A51F2">
            <w:pPr>
              <w:pStyle w:val="TableText"/>
            </w:pPr>
            <w:r w:rsidRPr="009339E0">
              <w:t>Schnurr et al., 2003</w:t>
            </w:r>
            <w:hyperlink w:anchor="_ENREF_139" w:tooltip="Schnurr, 2003 #2964" w:history="1">
              <w:r w:rsidR="00C82E3A" w:rsidRPr="009339E0">
                <w:fldChar w:fldCharType="begin">
                  <w:fldData xml:space="preserve">PEVuZE5vdGU+PENpdGU+PEF1dGhvcj5TY2hudXJyPC9BdXRob3I+PFllYXI+MjAwMzwvWWVhcj48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Y2hudXJyPC9BdXRob3I+PFllYXI+MjAwMzwvWWVhcj48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9</w:t>
              </w:r>
              <w:r w:rsidR="00C82E3A" w:rsidRPr="009339E0">
                <w:fldChar w:fldCharType="end"/>
              </w:r>
            </w:hyperlink>
          </w:p>
          <w:p w14:paraId="6E6517AB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749F2DB" w14:textId="77777777" w:rsidR="003A51F2" w:rsidRPr="009339E0" w:rsidRDefault="003A51F2" w:rsidP="003A51F2">
            <w:pPr>
              <w:pStyle w:val="TableText"/>
            </w:pPr>
            <w:r w:rsidRPr="009339E0">
              <w:t xml:space="preserve">G1: Exposure-based, trauma-focused group therapy (psychoeducation, cognitive restructuring, relapse prevention, and coping skills training) </w:t>
            </w:r>
          </w:p>
          <w:p w14:paraId="2AF69F97" w14:textId="77777777" w:rsidR="003A51F2" w:rsidRPr="009339E0" w:rsidRDefault="003A51F2" w:rsidP="003A51F2">
            <w:pPr>
              <w:pStyle w:val="TableText"/>
            </w:pPr>
            <w:r w:rsidRPr="009339E0">
              <w:t>G2: Present-centered group Therapy(avoided trauma-focused references, cognitive restructuring, and other trauma-focused group therapy components)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2552A2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83E6917" w14:textId="77777777" w:rsidR="003A51F2" w:rsidRPr="009339E0" w:rsidRDefault="003A51F2" w:rsidP="003A51F2">
            <w:pPr>
              <w:pStyle w:val="TableText"/>
            </w:pPr>
            <w:r w:rsidRPr="009339E0">
              <w:t xml:space="preserve">Only reported that there was no change on the Quality of Life Inventory. </w:t>
            </w:r>
            <w:r w:rsidRPr="009339E0">
              <w:br/>
            </w:r>
            <w:r w:rsidRPr="009339E0">
              <w:br/>
              <w:t>SF-36 – Mental</w:t>
            </w:r>
          </w:p>
          <w:p w14:paraId="7D52722A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E) </w:t>
            </w:r>
            <w:r w:rsidRPr="009339E0">
              <w:br/>
              <w:t>G1: Pre-tx: 30.72 (0.86)</w:t>
            </w:r>
            <w:r w:rsidRPr="009339E0">
              <w:br/>
              <w:t>G1 7 mth FU: 31.84 (0.73)</w:t>
            </w:r>
            <w:r w:rsidRPr="009339E0">
              <w:br/>
              <w:t>G1 12 mth FU: 30.92 (0.81)</w:t>
            </w:r>
            <w:r w:rsidRPr="009339E0">
              <w:br/>
              <w:t>Change at 7 mths, p&gt;0.05</w:t>
            </w:r>
            <w:r w:rsidRPr="009339E0">
              <w:br/>
              <w:t>Change at 12 mths, p&gt;0.05</w:t>
            </w:r>
          </w:p>
          <w:p w14:paraId="5EF2BB27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30.54 (0.85)</w:t>
            </w:r>
            <w:r w:rsidRPr="009339E0">
              <w:br/>
              <w:t>G2 7 mth FU: 30.75 (0.73)</w:t>
            </w:r>
            <w:r w:rsidRPr="009339E0">
              <w:br/>
              <w:t>G2 12 mth FU: 31.83 (0.79)</w:t>
            </w:r>
            <w:r w:rsidRPr="009339E0">
              <w:br/>
              <w:t>Change at 7 mths, p&gt;0.05</w:t>
            </w:r>
          </w:p>
          <w:p w14:paraId="2102B7CA" w14:textId="77777777" w:rsidR="003A51F2" w:rsidRPr="009339E0" w:rsidRDefault="003A51F2" w:rsidP="003A51F2">
            <w:pPr>
              <w:pStyle w:val="TableText"/>
            </w:pPr>
            <w:r w:rsidRPr="009339E0">
              <w:t>Change at 12 mths, p&gt;0.05</w:t>
            </w:r>
          </w:p>
          <w:p w14:paraId="00517416" w14:textId="77777777" w:rsidR="003A51F2" w:rsidRPr="009339E0" w:rsidRDefault="003A51F2" w:rsidP="003A51F2">
            <w:pPr>
              <w:pStyle w:val="TableText"/>
            </w:pPr>
          </w:p>
          <w:p w14:paraId="4FDF3035" w14:textId="77777777" w:rsidR="003A51F2" w:rsidRPr="009339E0" w:rsidRDefault="003A51F2" w:rsidP="003A51F2">
            <w:pPr>
              <w:pStyle w:val="TableText"/>
            </w:pPr>
            <w:r w:rsidRPr="009339E0">
              <w:t xml:space="preserve">SF-36- Physical </w:t>
            </w:r>
          </w:p>
          <w:p w14:paraId="40492E48" w14:textId="77777777" w:rsidR="003A51F2" w:rsidRPr="009339E0" w:rsidRDefault="003A51F2" w:rsidP="003A51F2">
            <w:pPr>
              <w:pStyle w:val="TableText"/>
            </w:pPr>
            <w:r w:rsidRPr="009339E0">
              <w:t>G1 Pre-tx: 41.78 (0.94)</w:t>
            </w:r>
            <w:r w:rsidRPr="009339E0">
              <w:br/>
              <w:t>G1 7 mth FU: 40.35 (0.68)</w:t>
            </w:r>
            <w:r w:rsidRPr="009339E0">
              <w:br/>
              <w:t>G1 12 mth FU: 40.24 (0.73)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52815DE4" w14:textId="62E386AD" w:rsidR="003A51F2" w:rsidRPr="009339E0" w:rsidRDefault="00661E3E" w:rsidP="003A51F2">
            <w:pPr>
              <w:pStyle w:val="TableText"/>
            </w:pPr>
            <w:r>
              <w:t>GHQ</w:t>
            </w:r>
          </w:p>
          <w:p w14:paraId="47FBD695" w14:textId="77777777" w:rsidR="003A51F2" w:rsidRPr="009339E0" w:rsidRDefault="003A51F2" w:rsidP="003A51F2">
            <w:pPr>
              <w:pStyle w:val="TableText"/>
            </w:pPr>
            <w:r w:rsidRPr="009339E0">
              <w:t>Mean (SE)</w:t>
            </w:r>
            <w:r w:rsidRPr="009339E0">
              <w:br/>
              <w:t>G1 Pre-tx: 32.69 (0.55)</w:t>
            </w:r>
            <w:r w:rsidRPr="009339E0">
              <w:br/>
              <w:t>G1 7 mth FU: 31.16 (0.49)</w:t>
            </w:r>
            <w:r w:rsidRPr="009339E0">
              <w:br/>
              <w:t>G1 12 mth FU: 31.88 (0.53)</w:t>
            </w:r>
            <w:r w:rsidRPr="009339E0">
              <w:br/>
              <w:t>Change at 7 mths, p&lt;0.001</w:t>
            </w:r>
          </w:p>
          <w:p w14:paraId="2363FB68" w14:textId="77777777" w:rsidR="003A51F2" w:rsidRPr="009339E0" w:rsidRDefault="003A51F2" w:rsidP="003A51F2">
            <w:pPr>
              <w:pStyle w:val="TableText"/>
            </w:pPr>
            <w:r w:rsidRPr="009339E0">
              <w:t>Change at 12 mths, p&lt;0.05</w:t>
            </w:r>
          </w:p>
          <w:p w14:paraId="4DB08020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33.45 (0.54)</w:t>
            </w:r>
            <w:r w:rsidRPr="009339E0">
              <w:br/>
              <w:t>G2 7 mth FU: 31.62 (0.49)</w:t>
            </w:r>
            <w:r w:rsidRPr="009339E0">
              <w:br/>
              <w:t>G2 12 mth FU: 31.19 (0.53)</w:t>
            </w:r>
            <w:r w:rsidRPr="009339E0">
              <w:br/>
              <w:t>Change at 7 mths, p&lt;0.01</w:t>
            </w:r>
          </w:p>
          <w:p w14:paraId="07302013" w14:textId="77777777" w:rsidR="003A51F2" w:rsidRPr="009339E0" w:rsidRDefault="003A51F2" w:rsidP="003A51F2">
            <w:pPr>
              <w:pStyle w:val="TableText"/>
            </w:pPr>
            <w:r w:rsidRPr="009339E0">
              <w:t>Change at 12 mths, p&lt;0.001</w:t>
            </w:r>
          </w:p>
          <w:p w14:paraId="5C4B2136" w14:textId="77777777" w:rsidR="003A51F2" w:rsidRPr="009339E0" w:rsidRDefault="003A51F2" w:rsidP="003A51F2">
            <w:pPr>
              <w:pStyle w:val="TableText"/>
            </w:pPr>
          </w:p>
          <w:p w14:paraId="49460A2E" w14:textId="77777777" w:rsidR="003A51F2" w:rsidRPr="009339E0" w:rsidRDefault="003A51F2" w:rsidP="003A51F2">
            <w:pPr>
              <w:pStyle w:val="TableText"/>
            </w:pPr>
            <w:r w:rsidRPr="009339E0">
              <w:t>Treatment Effect, NS</w:t>
            </w:r>
          </w:p>
          <w:p w14:paraId="1F016054" w14:textId="77777777" w:rsidR="003A51F2" w:rsidRPr="009339E0" w:rsidRDefault="003A51F2" w:rsidP="003A51F2">
            <w:pPr>
              <w:pStyle w:val="TableText"/>
            </w:pPr>
            <w:r w:rsidRPr="009339E0">
              <w:t>Treatment X Cohort, NS</w:t>
            </w:r>
            <w:r w:rsidRPr="009339E0">
              <w:br/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2D9334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2AF455BF" w14:textId="1A91976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707"/>
        <w:gridCol w:w="1938"/>
        <w:gridCol w:w="2062"/>
        <w:gridCol w:w="2062"/>
        <w:gridCol w:w="3236"/>
        <w:gridCol w:w="1955"/>
      </w:tblGrid>
      <w:tr w:rsidR="003A51F2" w:rsidRPr="009339E0" w14:paraId="12988806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A8A56B3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282D1AD2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56AC5A0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C2C751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0942D98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FA61C4D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850A690" w14:textId="77777777" w:rsidTr="003A51F2"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00A6FDB0" w14:textId="6AFD9422" w:rsidR="003A51F2" w:rsidRPr="009339E0" w:rsidRDefault="003A51F2" w:rsidP="003A51F2">
            <w:pPr>
              <w:pStyle w:val="TableText"/>
            </w:pPr>
            <w:r w:rsidRPr="009339E0">
              <w:t>Schnurr et al., 2003</w:t>
            </w:r>
            <w:hyperlink w:anchor="_ENREF_139" w:tooltip="Schnurr, 2003 #2964" w:history="1">
              <w:r w:rsidR="00C82E3A" w:rsidRPr="009339E0">
                <w:fldChar w:fldCharType="begin">
                  <w:fldData xml:space="preserve">PEVuZE5vdGU+PENpdGU+PEF1dGhvcj5TY2hudXJyPC9BdXRob3I+PFllYXI+MjAwMzwvWWVhcj48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Y2hudXJyPC9BdXRob3I+PFllYXI+MjAwMzwvWWVhcj48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9</w:t>
              </w:r>
              <w:r w:rsidR="00C82E3A" w:rsidRPr="009339E0">
                <w:fldChar w:fldCharType="end"/>
              </w:r>
            </w:hyperlink>
          </w:p>
          <w:p w14:paraId="215F028F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4F1F593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166F4A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5C3E67C" w14:textId="77777777" w:rsidR="003A51F2" w:rsidRPr="009339E0" w:rsidRDefault="003A51F2" w:rsidP="003A51F2">
            <w:pPr>
              <w:pStyle w:val="TableText"/>
            </w:pPr>
            <w:r w:rsidRPr="009339E0">
              <w:t>Change at 7 mths, p&gt;0.05</w:t>
            </w:r>
            <w:r w:rsidRPr="009339E0">
              <w:br/>
              <w:t>Change at 12 mths, p&gt;0.05</w:t>
            </w:r>
            <w:r w:rsidRPr="009339E0">
              <w:br/>
            </w:r>
          </w:p>
          <w:p w14:paraId="076DF1A7" w14:textId="77777777" w:rsidR="003A51F2" w:rsidRPr="009339E0" w:rsidRDefault="003A51F2" w:rsidP="003A51F2">
            <w:pPr>
              <w:pStyle w:val="TableText"/>
            </w:pPr>
            <w:r w:rsidRPr="009339E0">
              <w:t>G2 Pre-tx: 40.06 (0.95)</w:t>
            </w:r>
            <w:r w:rsidRPr="009339E0">
              <w:br/>
              <w:t>G2 7 mth FU: 39.96 (0.68)</w:t>
            </w:r>
            <w:r w:rsidRPr="009339E0">
              <w:br/>
              <w:t>G2 12 mth FU: 38.93 (0.71)</w:t>
            </w:r>
            <w:r w:rsidRPr="009339E0">
              <w:br/>
              <w:t>Change at 7 mths, p&gt;0.05</w:t>
            </w:r>
          </w:p>
          <w:p w14:paraId="1FDC358A" w14:textId="77777777" w:rsidR="003A51F2" w:rsidRPr="009339E0" w:rsidRDefault="003A51F2" w:rsidP="003A51F2">
            <w:pPr>
              <w:pStyle w:val="TableText"/>
            </w:pPr>
            <w:r w:rsidRPr="009339E0">
              <w:t>Change at 12 mths, p&lt;0.01</w:t>
            </w:r>
          </w:p>
          <w:p w14:paraId="5DFEA681" w14:textId="77777777" w:rsidR="003A51F2" w:rsidRPr="009339E0" w:rsidRDefault="003A51F2" w:rsidP="003A51F2">
            <w:pPr>
              <w:pStyle w:val="TableText"/>
            </w:pPr>
          </w:p>
          <w:p w14:paraId="0D46859F" w14:textId="77777777" w:rsidR="003A51F2" w:rsidRPr="009339E0" w:rsidRDefault="003A51F2" w:rsidP="003A51F2">
            <w:pPr>
              <w:pStyle w:val="TableText"/>
            </w:pPr>
            <w:r w:rsidRPr="009339E0">
              <w:t>Treatment Effect, NS</w:t>
            </w:r>
          </w:p>
          <w:p w14:paraId="6580E7AC" w14:textId="77777777" w:rsidR="003A51F2" w:rsidRPr="009339E0" w:rsidRDefault="003A51F2" w:rsidP="003A51F2">
            <w:pPr>
              <w:pStyle w:val="TableText"/>
            </w:pPr>
            <w:r w:rsidRPr="009339E0">
              <w:t>Treatment X Cohort, NS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D44933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ACF933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2FE84C57" w14:textId="77777777" w:rsidTr="003A51F2"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0912B1AA" w14:textId="02CC9167" w:rsidR="003A51F2" w:rsidRPr="009339E0" w:rsidRDefault="003A51F2" w:rsidP="003A51F2">
            <w:pPr>
              <w:pStyle w:val="TableText"/>
            </w:pPr>
            <w:r w:rsidRPr="009339E0">
              <w:t>Schnurr et al., 2007</w:t>
            </w:r>
            <w:hyperlink w:anchor="_ENREF_138" w:tooltip="Schnurr, 2007 #2961" w:history="1">
              <w:r w:rsidR="00C82E3A" w:rsidRPr="009339E0">
                <w:fldChar w:fldCharType="begin">
                  <w:fldData xml:space="preserve">PEVuZE5vdGU+PENpdGU+PEF1dGhvcj5TY2hudXJyPC9BdXRob3I+PFllYXI+MjAwNzwvWWVhcj48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Y2hudXJyPC9BdXRob3I+PFllYXI+MjAwNzwvWWVhcj48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8</w:t>
              </w:r>
              <w:r w:rsidR="00C82E3A" w:rsidRPr="009339E0">
                <w:fldChar w:fldCharType="end"/>
              </w:r>
            </w:hyperlink>
          </w:p>
          <w:p w14:paraId="2D3687F2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00A29CE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 (PE)</w:t>
            </w:r>
          </w:p>
          <w:p w14:paraId="40F283FA" w14:textId="77777777" w:rsidR="003A51F2" w:rsidRPr="009339E0" w:rsidRDefault="003A51F2" w:rsidP="003A51F2">
            <w:pPr>
              <w:pStyle w:val="TableText"/>
            </w:pPr>
            <w:r w:rsidRPr="009339E0">
              <w:t>G2: PCT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2BDD3E1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37763236" w14:textId="77777777" w:rsidR="003A51F2" w:rsidRPr="009339E0" w:rsidRDefault="003A51F2" w:rsidP="003A51F2">
            <w:pPr>
              <w:pStyle w:val="TableText"/>
            </w:pPr>
            <w:r w:rsidRPr="009339E0">
              <w:t xml:space="preserve">Baseline </w:t>
            </w:r>
          </w:p>
          <w:p w14:paraId="4C71026E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</w:p>
          <w:p w14:paraId="2677145F" w14:textId="77777777" w:rsidR="003A51F2" w:rsidRPr="009339E0" w:rsidRDefault="003A51F2" w:rsidP="003A51F2">
            <w:pPr>
              <w:pStyle w:val="TableText"/>
            </w:pPr>
            <w:r w:rsidRPr="009339E0">
              <w:t>G1: 25.3 (23.8 to 26.9)</w:t>
            </w:r>
          </w:p>
          <w:p w14:paraId="41555542" w14:textId="77777777" w:rsidR="003A51F2" w:rsidRPr="009339E0" w:rsidRDefault="003A51F2" w:rsidP="003A51F2">
            <w:pPr>
              <w:pStyle w:val="TableText"/>
            </w:pPr>
            <w:r w:rsidRPr="009339E0">
              <w:t>G2: 23.9 (22.4 to 25.5)</w:t>
            </w:r>
          </w:p>
          <w:p w14:paraId="01B4892A" w14:textId="77777777" w:rsidR="003A51F2" w:rsidRPr="009339E0" w:rsidRDefault="003A51F2" w:rsidP="003A51F2">
            <w:pPr>
              <w:pStyle w:val="TableText"/>
            </w:pPr>
          </w:p>
          <w:p w14:paraId="05FECEFA" w14:textId="77777777" w:rsidR="003A51F2" w:rsidRPr="009339E0" w:rsidRDefault="003A51F2" w:rsidP="003A51F2">
            <w:pPr>
              <w:pStyle w:val="TableText"/>
            </w:pPr>
            <w:r w:rsidRPr="009339E0">
              <w:t>Least Means (95% CI)</w:t>
            </w:r>
          </w:p>
          <w:p w14:paraId="1B570193" w14:textId="77777777" w:rsidR="003A51F2" w:rsidRPr="009339E0" w:rsidRDefault="003A51F2" w:rsidP="003A51F2">
            <w:pPr>
              <w:pStyle w:val="TableText"/>
            </w:pPr>
            <w:r w:rsidRPr="009339E0">
              <w:t>Immediate posttreatment</w:t>
            </w:r>
          </w:p>
          <w:p w14:paraId="73E42A13" w14:textId="77777777" w:rsidR="003A51F2" w:rsidRPr="009339E0" w:rsidRDefault="003A51F2" w:rsidP="003A51F2">
            <w:pPr>
              <w:pStyle w:val="TableText"/>
            </w:pPr>
            <w:r w:rsidRPr="009339E0">
              <w:t>G1: 17.4 (15.3 to 19.5)</w:t>
            </w:r>
          </w:p>
          <w:p w14:paraId="132F0903" w14:textId="77777777" w:rsidR="003A51F2" w:rsidRPr="009339E0" w:rsidRDefault="003A51F2" w:rsidP="003A51F2">
            <w:pPr>
              <w:pStyle w:val="TableText"/>
            </w:pPr>
            <w:r w:rsidRPr="009339E0">
              <w:t>G2: 19.9 (18.0 to 21.9)</w:t>
            </w:r>
          </w:p>
          <w:p w14:paraId="0E797BC1" w14:textId="77777777" w:rsidR="003A51F2" w:rsidRPr="009339E0" w:rsidRDefault="003A51F2" w:rsidP="003A51F2">
            <w:pPr>
              <w:pStyle w:val="TableText"/>
            </w:pPr>
            <w:r w:rsidRPr="009339E0">
              <w:t>p=0.04</w:t>
            </w:r>
          </w:p>
          <w:p w14:paraId="658D4F69" w14:textId="77777777" w:rsidR="003A51F2" w:rsidRPr="009339E0" w:rsidRDefault="003A51F2" w:rsidP="003A51F2">
            <w:pPr>
              <w:pStyle w:val="TableText"/>
            </w:pPr>
          </w:p>
          <w:p w14:paraId="792C671A" w14:textId="4DB276B6" w:rsidR="003A51F2" w:rsidRPr="009339E0" w:rsidRDefault="003A51F2" w:rsidP="003A51F2">
            <w:pPr>
              <w:pStyle w:val="TableText"/>
            </w:pPr>
            <w:r w:rsidRPr="009339E0">
              <w:t xml:space="preserve">3-month </w:t>
            </w:r>
            <w:r w:rsidR="00FF4EF4" w:rsidRPr="00FF4EF4">
              <w:t>followup</w:t>
            </w:r>
          </w:p>
          <w:p w14:paraId="377C493B" w14:textId="77777777" w:rsidR="003A51F2" w:rsidRPr="009339E0" w:rsidRDefault="003A51F2" w:rsidP="003A51F2">
            <w:pPr>
              <w:pStyle w:val="TableText"/>
            </w:pPr>
            <w:r w:rsidRPr="009339E0">
              <w:t>G1: 18.5 (16.3 to 20.7)</w:t>
            </w:r>
          </w:p>
          <w:p w14:paraId="36122EC8" w14:textId="77777777" w:rsidR="003A51F2" w:rsidRPr="009339E0" w:rsidRDefault="003A51F2" w:rsidP="003A51F2">
            <w:pPr>
              <w:pStyle w:val="TableText"/>
            </w:pPr>
            <w:r w:rsidRPr="009339E0">
              <w:t>G2: 21.1 (19.1 to 23.1)</w:t>
            </w:r>
          </w:p>
          <w:p w14:paraId="72997A08" w14:textId="77777777" w:rsidR="003A51F2" w:rsidRPr="009339E0" w:rsidRDefault="003A51F2" w:rsidP="003A51F2">
            <w:pPr>
              <w:pStyle w:val="TableText"/>
            </w:pPr>
            <w:r w:rsidRPr="009339E0">
              <w:t>p=0.04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4EB7AC6" w14:textId="77777777" w:rsidR="003A51F2" w:rsidRPr="009339E0" w:rsidRDefault="003A51F2" w:rsidP="003A51F2">
            <w:pPr>
              <w:pStyle w:val="TableText"/>
            </w:pPr>
            <w:r w:rsidRPr="009339E0">
              <w:t>QOL Inventory</w:t>
            </w:r>
          </w:p>
          <w:p w14:paraId="58D1A6C4" w14:textId="77777777" w:rsidR="003A51F2" w:rsidRPr="009339E0" w:rsidRDefault="003A51F2" w:rsidP="003A51F2">
            <w:pPr>
              <w:pStyle w:val="TableText"/>
            </w:pPr>
            <w:r w:rsidRPr="009339E0">
              <w:t>Baseline</w:t>
            </w:r>
          </w:p>
          <w:p w14:paraId="7DF786D0" w14:textId="77777777" w:rsidR="003A51F2" w:rsidRPr="009339E0" w:rsidRDefault="003A51F2" w:rsidP="003A51F2">
            <w:pPr>
              <w:pStyle w:val="TableText"/>
            </w:pPr>
            <w:r w:rsidRPr="009339E0">
              <w:t>Mean (95 % CI)</w:t>
            </w:r>
          </w:p>
          <w:p w14:paraId="1BFBE30F" w14:textId="77777777" w:rsidR="003A51F2" w:rsidRPr="009339E0" w:rsidRDefault="003A51F2" w:rsidP="003A51F2">
            <w:pPr>
              <w:pStyle w:val="TableText"/>
            </w:pPr>
            <w:r w:rsidRPr="009339E0">
              <w:t>G1: 0.06 (-0.24 to 0.35)</w:t>
            </w:r>
          </w:p>
          <w:p w14:paraId="294275EA" w14:textId="77777777" w:rsidR="003A51F2" w:rsidRPr="009339E0" w:rsidRDefault="003A51F2" w:rsidP="003A51F2">
            <w:pPr>
              <w:pStyle w:val="TableText"/>
            </w:pPr>
            <w:r w:rsidRPr="009339E0">
              <w:t>G2: 0.09 (-0.26 to 0.44)</w:t>
            </w:r>
          </w:p>
          <w:p w14:paraId="75B26613" w14:textId="77777777" w:rsidR="003A51F2" w:rsidRPr="009339E0" w:rsidRDefault="003A51F2" w:rsidP="003A51F2">
            <w:pPr>
              <w:pStyle w:val="TableText"/>
            </w:pPr>
          </w:p>
          <w:p w14:paraId="5802DF76" w14:textId="77777777" w:rsidR="003A51F2" w:rsidRPr="009339E0" w:rsidRDefault="003A51F2" w:rsidP="003A51F2">
            <w:pPr>
              <w:pStyle w:val="TableText"/>
            </w:pPr>
            <w:r w:rsidRPr="009339E0">
              <w:t>Least Means (95% CI)</w:t>
            </w:r>
            <w:r w:rsidRPr="009339E0">
              <w:br/>
              <w:t xml:space="preserve">Immediate posttreatment </w:t>
            </w:r>
            <w:r w:rsidRPr="009339E0">
              <w:br/>
              <w:t xml:space="preserve">G1: 0.56 (0.19 to 0.93) </w:t>
            </w:r>
            <w:r w:rsidRPr="009339E0">
              <w:br/>
              <w:t xml:space="preserve">G2: 0.24 (-0.12 to 0.60) </w:t>
            </w:r>
            <w:r w:rsidRPr="009339E0">
              <w:br/>
              <w:t>NS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14395C0" w14:textId="77777777" w:rsidR="003A51F2" w:rsidRPr="009339E0" w:rsidRDefault="003A51F2" w:rsidP="003A51F2">
            <w:pPr>
              <w:pStyle w:val="TableText"/>
            </w:pPr>
            <w:r w:rsidRPr="009339E0">
              <w:t> 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8D49F1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DC564CE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8B92810" w14:textId="5E693349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707"/>
        <w:gridCol w:w="1938"/>
        <w:gridCol w:w="2062"/>
        <w:gridCol w:w="2062"/>
        <w:gridCol w:w="3236"/>
        <w:gridCol w:w="1955"/>
      </w:tblGrid>
      <w:tr w:rsidR="003A51F2" w:rsidRPr="009339E0" w14:paraId="2B081E3A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242BB5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251AB88D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D26C3EE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337389C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8838686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8CC91F5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D6AA5D8" w14:textId="77777777" w:rsidTr="003A51F2"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717C4FB7" w14:textId="3FDDEA77" w:rsidR="003A51F2" w:rsidRPr="009339E0" w:rsidRDefault="003A51F2" w:rsidP="003A51F2">
            <w:pPr>
              <w:pStyle w:val="TableText"/>
            </w:pPr>
            <w:r w:rsidRPr="009339E0">
              <w:t>Schnurr et al., 2007</w:t>
            </w:r>
            <w:hyperlink w:anchor="_ENREF_138" w:tooltip="Schnurr, 2007 #2961" w:history="1">
              <w:r w:rsidR="00C82E3A" w:rsidRPr="009339E0">
                <w:fldChar w:fldCharType="begin">
                  <w:fldData xml:space="preserve">PEVuZE5vdGU+PENpdGU+PEF1dGhvcj5TY2hudXJyPC9BdXRob3I+PFllYXI+MjAwNzwvWWVhcj48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Y2hudXJyPC9BdXRob3I+PFllYXI+MjAwNzwvWWVhcj48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8</w:t>
              </w:r>
              <w:r w:rsidR="00C82E3A" w:rsidRPr="009339E0">
                <w:fldChar w:fldCharType="end"/>
              </w:r>
            </w:hyperlink>
          </w:p>
          <w:p w14:paraId="490B059C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6E2FB54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CD08E33" w14:textId="5280F21E" w:rsidR="003A51F2" w:rsidRPr="009339E0" w:rsidRDefault="003A51F2" w:rsidP="003A51F2">
            <w:pPr>
              <w:pStyle w:val="TableText"/>
            </w:pPr>
            <w:r w:rsidRPr="009339E0">
              <w:t xml:space="preserve">6-month </w:t>
            </w:r>
            <w:r w:rsidR="00FF4EF4" w:rsidRPr="00FF4EF4">
              <w:t>followup</w:t>
            </w:r>
          </w:p>
          <w:p w14:paraId="37EBF559" w14:textId="77777777" w:rsidR="003A51F2" w:rsidRPr="009339E0" w:rsidRDefault="003A51F2" w:rsidP="003A51F2">
            <w:pPr>
              <w:pStyle w:val="TableText"/>
            </w:pPr>
            <w:r w:rsidRPr="009339E0">
              <w:t>G1: 19.2 (17.1 to 21.3)</w:t>
            </w:r>
          </w:p>
          <w:p w14:paraId="7230215C" w14:textId="77777777" w:rsidR="003A51F2" w:rsidRPr="009339E0" w:rsidRDefault="003A51F2" w:rsidP="003A51F2">
            <w:pPr>
              <w:pStyle w:val="TableText"/>
            </w:pPr>
            <w:r w:rsidRPr="009339E0">
              <w:t>G2: 20.4 (18.2 to 22.7)</w:t>
            </w:r>
          </w:p>
          <w:p w14:paraId="3B7CB1F2" w14:textId="77777777" w:rsidR="003A51F2" w:rsidRPr="009339E0" w:rsidRDefault="003A51F2" w:rsidP="003A51F2">
            <w:pPr>
              <w:pStyle w:val="TableText"/>
            </w:pPr>
            <w:r w:rsidRPr="009339E0">
              <w:t>NS</w:t>
            </w:r>
          </w:p>
          <w:p w14:paraId="39C35D91" w14:textId="77777777" w:rsidR="003A51F2" w:rsidRPr="009339E0" w:rsidRDefault="003A51F2" w:rsidP="003A51F2">
            <w:pPr>
              <w:pStyle w:val="TableText"/>
            </w:pPr>
          </w:p>
          <w:p w14:paraId="16E9568D" w14:textId="77777777" w:rsidR="003A51F2" w:rsidRPr="009339E0" w:rsidRDefault="003A51F2" w:rsidP="003A51F2">
            <w:pPr>
              <w:pStyle w:val="TableText"/>
            </w:pPr>
            <w:r w:rsidRPr="009339E0">
              <w:t>Treatment effect, NS</w:t>
            </w:r>
          </w:p>
          <w:p w14:paraId="10AA0EA8" w14:textId="77777777" w:rsidR="003A51F2" w:rsidRPr="009339E0" w:rsidRDefault="003A51F2" w:rsidP="003A51F2">
            <w:pPr>
              <w:pStyle w:val="TableText"/>
            </w:pPr>
            <w:r w:rsidRPr="009339E0">
              <w:t>Treatment X Time, NS</w:t>
            </w:r>
          </w:p>
          <w:p w14:paraId="6700F5AE" w14:textId="77777777" w:rsidR="003A51F2" w:rsidRPr="009339E0" w:rsidRDefault="003A51F2" w:rsidP="003A51F2">
            <w:pPr>
              <w:pStyle w:val="TableText"/>
            </w:pPr>
          </w:p>
          <w:p w14:paraId="2ADE0C53" w14:textId="77777777" w:rsidR="003A51F2" w:rsidRPr="009339E0" w:rsidRDefault="003A51F2" w:rsidP="003A51F2">
            <w:pPr>
              <w:pStyle w:val="TableText"/>
            </w:pPr>
            <w:r w:rsidRPr="009339E0">
              <w:t>STAI</w:t>
            </w:r>
          </w:p>
          <w:p w14:paraId="238B8626" w14:textId="77777777" w:rsidR="003A51F2" w:rsidRPr="009339E0" w:rsidRDefault="003A51F2" w:rsidP="003A51F2">
            <w:pPr>
              <w:pStyle w:val="TableText"/>
            </w:pPr>
            <w:r w:rsidRPr="009339E0">
              <w:t>Baseline</w:t>
            </w:r>
          </w:p>
          <w:p w14:paraId="3AA629E9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</w:p>
          <w:p w14:paraId="13A29BC6" w14:textId="77777777" w:rsidR="003A51F2" w:rsidRPr="009339E0" w:rsidRDefault="003A51F2" w:rsidP="003A51F2">
            <w:pPr>
              <w:pStyle w:val="TableText"/>
            </w:pPr>
            <w:r w:rsidRPr="009339E0">
              <w:t>G1: 52.1 (49.9 to 54.4)</w:t>
            </w:r>
          </w:p>
          <w:p w14:paraId="603EC362" w14:textId="77777777" w:rsidR="003A51F2" w:rsidRPr="009339E0" w:rsidRDefault="003A51F2" w:rsidP="003A51F2">
            <w:pPr>
              <w:pStyle w:val="TableText"/>
            </w:pPr>
            <w:r w:rsidRPr="009339E0">
              <w:t>G2: 52.4 (50.2 to 54.7)</w:t>
            </w:r>
          </w:p>
          <w:p w14:paraId="62DA793D" w14:textId="77777777" w:rsidR="003A51F2" w:rsidRPr="009339E0" w:rsidRDefault="003A51F2" w:rsidP="003A51F2">
            <w:pPr>
              <w:pStyle w:val="TableText"/>
            </w:pPr>
          </w:p>
          <w:p w14:paraId="726A15EA" w14:textId="77777777" w:rsidR="003A51F2" w:rsidRPr="009339E0" w:rsidRDefault="003A51F2" w:rsidP="003A51F2">
            <w:pPr>
              <w:pStyle w:val="TableText"/>
            </w:pPr>
            <w:r w:rsidRPr="009339E0">
              <w:t>Least Means (95% CI)</w:t>
            </w:r>
          </w:p>
          <w:p w14:paraId="6AD79C67" w14:textId="77777777" w:rsidR="003A51F2" w:rsidRPr="009339E0" w:rsidRDefault="003A51F2" w:rsidP="003A51F2">
            <w:pPr>
              <w:pStyle w:val="TableText"/>
            </w:pPr>
            <w:r w:rsidRPr="009339E0">
              <w:t>Immediate posttreatment</w:t>
            </w:r>
          </w:p>
          <w:p w14:paraId="6C9818EC" w14:textId="77777777" w:rsidR="003A51F2" w:rsidRPr="009339E0" w:rsidRDefault="003A51F2" w:rsidP="003A51F2">
            <w:pPr>
              <w:pStyle w:val="TableText"/>
            </w:pPr>
            <w:r w:rsidRPr="009339E0">
              <w:t>G1: 45.7 (42.6 to 48.7)</w:t>
            </w:r>
          </w:p>
          <w:p w14:paraId="2200F92B" w14:textId="77777777" w:rsidR="003A51F2" w:rsidRPr="009339E0" w:rsidRDefault="003A51F2" w:rsidP="003A51F2">
            <w:pPr>
              <w:pStyle w:val="TableText"/>
            </w:pPr>
            <w:r w:rsidRPr="009339E0">
              <w:t>G2: 50.3 (47.4 to 53.3)</w:t>
            </w:r>
          </w:p>
          <w:p w14:paraId="1A639B99" w14:textId="77777777" w:rsidR="003A51F2" w:rsidRPr="009339E0" w:rsidRDefault="003A51F2" w:rsidP="003A51F2">
            <w:pPr>
              <w:pStyle w:val="TableText"/>
            </w:pPr>
            <w:r w:rsidRPr="009339E0">
              <w:t>p=0.01</w:t>
            </w:r>
          </w:p>
          <w:p w14:paraId="7A55002A" w14:textId="77777777" w:rsidR="003A51F2" w:rsidRPr="009339E0" w:rsidRDefault="003A51F2" w:rsidP="003A51F2">
            <w:pPr>
              <w:pStyle w:val="TableText"/>
            </w:pPr>
          </w:p>
          <w:p w14:paraId="29F44551" w14:textId="37D5461C" w:rsidR="003A51F2" w:rsidRPr="009339E0" w:rsidRDefault="003A51F2" w:rsidP="003A51F2">
            <w:pPr>
              <w:pStyle w:val="TableText"/>
            </w:pPr>
            <w:r w:rsidRPr="009339E0">
              <w:t xml:space="preserve">3-month </w:t>
            </w:r>
            <w:r w:rsidR="00FF4EF4" w:rsidRPr="00FF4EF4">
              <w:t>followup</w:t>
            </w:r>
          </w:p>
          <w:p w14:paraId="1B140A39" w14:textId="77777777" w:rsidR="003A51F2" w:rsidRPr="009339E0" w:rsidRDefault="003A51F2" w:rsidP="003A51F2">
            <w:pPr>
              <w:pStyle w:val="TableText"/>
            </w:pPr>
            <w:r w:rsidRPr="009339E0">
              <w:t>G1: 48.8 (45.9 to 51.8)</w:t>
            </w:r>
          </w:p>
          <w:p w14:paraId="6AD8DF5B" w14:textId="77777777" w:rsidR="003A51F2" w:rsidRPr="009339E0" w:rsidRDefault="003A51F2" w:rsidP="003A51F2">
            <w:pPr>
              <w:pStyle w:val="TableText"/>
            </w:pPr>
            <w:r w:rsidRPr="009339E0">
              <w:t>G2: 50.5 (47.7 to 53.3)</w:t>
            </w:r>
          </w:p>
          <w:p w14:paraId="1CFD9E2C" w14:textId="77777777" w:rsidR="003A51F2" w:rsidRPr="009339E0" w:rsidRDefault="003A51F2" w:rsidP="003A51F2">
            <w:pPr>
              <w:pStyle w:val="TableText"/>
            </w:pPr>
            <w:r w:rsidRPr="009339E0">
              <w:t>NS</w:t>
            </w:r>
          </w:p>
          <w:p w14:paraId="48A9B80E" w14:textId="77777777" w:rsidR="003A51F2" w:rsidRPr="009339E0" w:rsidRDefault="003A51F2" w:rsidP="003A51F2">
            <w:pPr>
              <w:pStyle w:val="TableText"/>
            </w:pPr>
          </w:p>
          <w:p w14:paraId="3206C229" w14:textId="0BEF7884" w:rsidR="003A51F2" w:rsidRPr="009339E0" w:rsidRDefault="003A51F2" w:rsidP="003A51F2">
            <w:pPr>
              <w:pStyle w:val="TableText"/>
            </w:pPr>
            <w:r w:rsidRPr="009339E0">
              <w:t xml:space="preserve">6-month </w:t>
            </w:r>
            <w:r w:rsidR="00FF4EF4" w:rsidRPr="00FF4EF4">
              <w:t>followup</w:t>
            </w:r>
          </w:p>
          <w:p w14:paraId="485366E7" w14:textId="77777777" w:rsidR="003A51F2" w:rsidRPr="009339E0" w:rsidRDefault="003A51F2" w:rsidP="003A51F2">
            <w:pPr>
              <w:pStyle w:val="TableText"/>
            </w:pPr>
            <w:r w:rsidRPr="009339E0">
              <w:t>G1: 50.4 (47.3 to 53.6)</w:t>
            </w:r>
          </w:p>
          <w:p w14:paraId="429F74C0" w14:textId="77777777" w:rsidR="003A51F2" w:rsidRPr="009339E0" w:rsidRDefault="003A51F2" w:rsidP="003A51F2">
            <w:pPr>
              <w:pStyle w:val="TableText"/>
            </w:pPr>
            <w:r w:rsidRPr="009339E0">
              <w:t>G2: 50.8 (48.0 to 53.6)</w:t>
            </w:r>
          </w:p>
          <w:p w14:paraId="7A4EB281" w14:textId="77777777" w:rsidR="003A51F2" w:rsidRPr="009339E0" w:rsidRDefault="003A51F2" w:rsidP="003A51F2">
            <w:pPr>
              <w:pStyle w:val="TableText"/>
            </w:pPr>
            <w:r w:rsidRPr="009339E0">
              <w:t>NS</w:t>
            </w:r>
          </w:p>
          <w:p w14:paraId="3822E704" w14:textId="77777777" w:rsidR="003A51F2" w:rsidRPr="009339E0" w:rsidRDefault="003A51F2" w:rsidP="003A51F2">
            <w:pPr>
              <w:pStyle w:val="TableText"/>
            </w:pPr>
          </w:p>
          <w:p w14:paraId="2E054A83" w14:textId="77777777" w:rsidR="003A51F2" w:rsidRPr="009339E0" w:rsidRDefault="003A51F2" w:rsidP="003A51F2">
            <w:pPr>
              <w:pStyle w:val="TableText"/>
            </w:pPr>
            <w:r w:rsidRPr="009339E0">
              <w:t>Treatment effect, NS</w:t>
            </w:r>
          </w:p>
          <w:p w14:paraId="1C085710" w14:textId="77777777" w:rsidR="003A51F2" w:rsidRPr="009339E0" w:rsidRDefault="003A51F2" w:rsidP="003A51F2">
            <w:pPr>
              <w:pStyle w:val="TableText"/>
            </w:pPr>
            <w:r w:rsidRPr="009339E0">
              <w:t>Treatment X Time, p&lt;0.05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700C1A1" w14:textId="7CEF1958" w:rsidR="003A51F2" w:rsidRPr="009339E0" w:rsidRDefault="003A51F2" w:rsidP="003A51F2">
            <w:pPr>
              <w:pStyle w:val="TableText"/>
            </w:pPr>
            <w:r w:rsidRPr="009339E0">
              <w:t xml:space="preserve">3-month </w:t>
            </w:r>
            <w:r w:rsidR="00FF4EF4" w:rsidRPr="00FF4EF4">
              <w:t>followup</w:t>
            </w:r>
          </w:p>
          <w:p w14:paraId="4310F589" w14:textId="77777777" w:rsidR="003A51F2" w:rsidRPr="009339E0" w:rsidRDefault="003A51F2" w:rsidP="003A51F2">
            <w:pPr>
              <w:pStyle w:val="TableText"/>
            </w:pPr>
            <w:r w:rsidRPr="009339E0">
              <w:t xml:space="preserve">G1: 0.35 (-0.05 to 0.75) </w:t>
            </w:r>
            <w:r w:rsidRPr="009339E0">
              <w:br/>
              <w:t>G2: 0.22 (-0.14 to 0.60)</w:t>
            </w:r>
          </w:p>
          <w:p w14:paraId="7CA85D83" w14:textId="7BAC4A6A" w:rsidR="003A51F2" w:rsidRPr="009339E0" w:rsidRDefault="003A51F2" w:rsidP="003A51F2">
            <w:pPr>
              <w:pStyle w:val="TableText"/>
            </w:pPr>
            <w:r w:rsidRPr="009339E0">
              <w:t xml:space="preserve">NS </w:t>
            </w:r>
            <w:r w:rsidRPr="009339E0">
              <w:br/>
            </w:r>
            <w:r w:rsidRPr="009339E0">
              <w:br/>
              <w:t xml:space="preserve">6-month </w:t>
            </w:r>
            <w:r w:rsidR="00FF4EF4" w:rsidRPr="00FF4EF4">
              <w:t>followup</w:t>
            </w:r>
          </w:p>
          <w:p w14:paraId="62185523" w14:textId="77777777" w:rsidR="003A51F2" w:rsidRPr="009339E0" w:rsidRDefault="003A51F2" w:rsidP="003A51F2">
            <w:pPr>
              <w:pStyle w:val="TableText"/>
            </w:pPr>
            <w:r w:rsidRPr="009339E0">
              <w:t xml:space="preserve">G1: 0.23 (-0.12 to 0.58) </w:t>
            </w:r>
            <w:r w:rsidRPr="009339E0">
              <w:br/>
              <w:t xml:space="preserve">G2: 0.14 (-0.26 to 0.53) </w:t>
            </w:r>
          </w:p>
          <w:p w14:paraId="5A8704F1" w14:textId="77777777" w:rsidR="003A51F2" w:rsidRPr="009339E0" w:rsidRDefault="003A51F2" w:rsidP="003A51F2">
            <w:pPr>
              <w:pStyle w:val="TableText"/>
            </w:pPr>
            <w:r w:rsidRPr="009339E0">
              <w:t>NS</w:t>
            </w:r>
          </w:p>
          <w:p w14:paraId="08D57A9B" w14:textId="77777777" w:rsidR="003A51F2" w:rsidRPr="009339E0" w:rsidRDefault="003A51F2" w:rsidP="003A51F2">
            <w:pPr>
              <w:pStyle w:val="TableText"/>
            </w:pPr>
          </w:p>
          <w:p w14:paraId="00CD32C0" w14:textId="77777777" w:rsidR="003A51F2" w:rsidRPr="009339E0" w:rsidRDefault="003A51F2" w:rsidP="003A51F2">
            <w:pPr>
              <w:pStyle w:val="TableText"/>
            </w:pPr>
            <w:r w:rsidRPr="009339E0">
              <w:t>Treatment effect, NS</w:t>
            </w:r>
          </w:p>
          <w:p w14:paraId="5B20AA31" w14:textId="77777777" w:rsidR="003A51F2" w:rsidRPr="009339E0" w:rsidRDefault="003A51F2" w:rsidP="003A51F2">
            <w:pPr>
              <w:pStyle w:val="TableText"/>
            </w:pPr>
            <w:r w:rsidRPr="009339E0">
              <w:t xml:space="preserve">Treatment X Time, NS </w:t>
            </w:r>
            <w:r w:rsidRPr="009339E0">
              <w:br/>
            </w:r>
            <w:r w:rsidRPr="009339E0">
              <w:br/>
              <w:t>SF-36-Mental</w:t>
            </w:r>
          </w:p>
          <w:p w14:paraId="0F2E0DB8" w14:textId="77777777" w:rsidR="003A51F2" w:rsidRPr="009339E0" w:rsidRDefault="003A51F2" w:rsidP="003A51F2">
            <w:pPr>
              <w:pStyle w:val="TableText"/>
            </w:pPr>
            <w:r w:rsidRPr="009339E0">
              <w:t>Baseline</w:t>
            </w:r>
          </w:p>
          <w:p w14:paraId="74D10AB5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  <w:r w:rsidRPr="009339E0">
              <w:br/>
              <w:t>G1: 30.1 (28.4 to 31.7)</w:t>
            </w:r>
            <w:r w:rsidRPr="009339E0">
              <w:br/>
              <w:t xml:space="preserve">G2: 30.6 (28.7 to 32.6) </w:t>
            </w:r>
            <w:r w:rsidRPr="009339E0">
              <w:br/>
            </w:r>
          </w:p>
          <w:p w14:paraId="1294AACE" w14:textId="77777777" w:rsidR="003A51F2" w:rsidRPr="009339E0" w:rsidRDefault="003A51F2" w:rsidP="003A51F2">
            <w:pPr>
              <w:pStyle w:val="TableText"/>
            </w:pPr>
            <w:r w:rsidRPr="009339E0">
              <w:t>Least Means (95% CI)</w:t>
            </w:r>
            <w:r w:rsidRPr="009339E0">
              <w:br/>
              <w:t xml:space="preserve">Immediate posttreatment </w:t>
            </w:r>
            <w:r w:rsidRPr="009339E0">
              <w:br/>
              <w:t xml:space="preserve">G1: 37.5 (35.0 to 40.0) </w:t>
            </w:r>
            <w:r w:rsidRPr="009339E0">
              <w:br/>
              <w:t>G2: 33.4 (30.9 to 35.8)</w:t>
            </w:r>
          </w:p>
          <w:p w14:paraId="6C696DC9" w14:textId="77777777" w:rsidR="003A51F2" w:rsidRPr="009339E0" w:rsidRDefault="003A51F2" w:rsidP="003A51F2">
            <w:pPr>
              <w:pStyle w:val="TableText"/>
            </w:pPr>
            <w:r w:rsidRPr="009339E0">
              <w:t>p&lt;0.01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3A5A6C4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4FB72A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5F693140" w14:textId="7777777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p w14:paraId="61933FA9" w14:textId="77777777" w:rsidR="003A51F2" w:rsidRPr="009339E0" w:rsidRDefault="003A51F2" w:rsidP="003A51F2">
      <w:pPr>
        <w:spacing w:after="200" w:line="276" w:lineRule="auto"/>
        <w:rPr>
          <w:rFonts w:ascii="Arial" w:eastAsia="Calibri" w:hAnsi="Arial"/>
          <w:b/>
          <w:sz w:val="20"/>
          <w:szCs w:val="24"/>
        </w:rPr>
      </w:pPr>
      <w:r w:rsidRPr="009339E0">
        <w:br w:type="page"/>
      </w:r>
    </w:p>
    <w:p w14:paraId="68FE274F" w14:textId="04E16990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767"/>
        <w:gridCol w:w="2007"/>
        <w:gridCol w:w="1673"/>
        <w:gridCol w:w="2136"/>
        <w:gridCol w:w="3352"/>
        <w:gridCol w:w="2025"/>
      </w:tblGrid>
      <w:tr w:rsidR="003A51F2" w:rsidRPr="009339E0" w14:paraId="6D46EA29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936F7A2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CC6FE4F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916EB4D" w14:textId="77777777" w:rsidR="003A51F2" w:rsidRPr="009339E0" w:rsidRDefault="003A51F2" w:rsidP="003A51F2">
            <w:pPr>
              <w:pStyle w:val="TableText"/>
            </w:pPr>
            <w:r w:rsidRPr="009339E0">
              <w:t>Comorbid l Condition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F4DB134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293F5A0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142DDE2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4A14B96" w14:textId="77777777" w:rsidTr="003A51F2"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54921689" w14:textId="6943A53A" w:rsidR="003A51F2" w:rsidRPr="009339E0" w:rsidRDefault="003A51F2" w:rsidP="003A51F2">
            <w:pPr>
              <w:pStyle w:val="TableText"/>
            </w:pPr>
            <w:r w:rsidRPr="009339E0">
              <w:t>Schnurr et al., 2007</w:t>
            </w:r>
            <w:hyperlink w:anchor="_ENREF_138" w:tooltip="Schnurr, 2007 #2961" w:history="1">
              <w:r w:rsidR="00C82E3A" w:rsidRPr="009339E0">
                <w:fldChar w:fldCharType="begin">
                  <w:fldData xml:space="preserve">PEVuZE5vdGU+PENpdGU+PEF1dGhvcj5TY2hudXJyPC9BdXRob3I+PFllYXI+MjAwNzwvWWVhcj48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Y2hudXJyPC9BdXRob3I+PFllYXI+MjAwNzwvWWVhcj48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8</w:t>
              </w:r>
              <w:r w:rsidR="00C82E3A" w:rsidRPr="009339E0">
                <w:fldChar w:fldCharType="end"/>
              </w:r>
            </w:hyperlink>
          </w:p>
          <w:p w14:paraId="0377787D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9560A6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4DA1E1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EBFFCF8" w14:textId="1BAFB1AE" w:rsidR="003A51F2" w:rsidRPr="009339E0" w:rsidRDefault="003A51F2" w:rsidP="003A51F2">
            <w:pPr>
              <w:pStyle w:val="TableText"/>
            </w:pPr>
            <w:r w:rsidRPr="009339E0">
              <w:t xml:space="preserve">3-month </w:t>
            </w:r>
            <w:r w:rsidR="00FF4EF4" w:rsidRPr="00FF4EF4">
              <w:t>followup</w:t>
            </w:r>
            <w:r w:rsidRPr="009339E0">
              <w:br/>
              <w:t>G1: 35.6 (33.2 to 38.1)</w:t>
            </w:r>
            <w:r w:rsidRPr="009339E0">
              <w:br/>
              <w:t>G2: 33.8 (31.1 to 36.4)</w:t>
            </w:r>
          </w:p>
          <w:p w14:paraId="76586F90" w14:textId="77777777" w:rsidR="003A51F2" w:rsidRPr="009339E0" w:rsidRDefault="003A51F2" w:rsidP="003A51F2">
            <w:pPr>
              <w:pStyle w:val="TableText"/>
            </w:pPr>
            <w:r w:rsidRPr="009339E0">
              <w:t xml:space="preserve">NS </w:t>
            </w:r>
            <w:r w:rsidRPr="009339E0">
              <w:br/>
            </w:r>
          </w:p>
          <w:p w14:paraId="39BCCD5E" w14:textId="3E402CB7" w:rsidR="003A51F2" w:rsidRPr="009339E0" w:rsidRDefault="003A51F2" w:rsidP="003A51F2">
            <w:pPr>
              <w:pStyle w:val="TableText"/>
            </w:pPr>
            <w:r w:rsidRPr="009339E0">
              <w:t xml:space="preserve">6-month </w:t>
            </w:r>
            <w:r w:rsidR="00FF4EF4" w:rsidRPr="00FF4EF4">
              <w:t>followup</w:t>
            </w:r>
            <w:r w:rsidRPr="009339E0">
              <w:br/>
              <w:t xml:space="preserve">G1: 35.3 (33.0 to 37.7) </w:t>
            </w:r>
            <w:r w:rsidRPr="009339E0">
              <w:br/>
              <w:t>G2: 33.4 (30.9 to 35.9)</w:t>
            </w:r>
          </w:p>
          <w:p w14:paraId="1B1F51EA" w14:textId="77777777" w:rsidR="003A51F2" w:rsidRPr="009339E0" w:rsidRDefault="003A51F2" w:rsidP="003A51F2">
            <w:pPr>
              <w:pStyle w:val="TableText"/>
            </w:pPr>
            <w:r w:rsidRPr="009339E0">
              <w:t xml:space="preserve">NS </w:t>
            </w:r>
            <w:r w:rsidRPr="009339E0">
              <w:br/>
            </w:r>
            <w:r w:rsidRPr="009339E0">
              <w:br/>
              <w:t>Treatment effect, NS</w:t>
            </w:r>
          </w:p>
          <w:p w14:paraId="1B962B6B" w14:textId="77777777" w:rsidR="003A51F2" w:rsidRPr="009339E0" w:rsidRDefault="003A51F2" w:rsidP="003A51F2">
            <w:pPr>
              <w:pStyle w:val="TableText"/>
            </w:pPr>
            <w:r w:rsidRPr="009339E0">
              <w:t>Treatment X Time, NS</w:t>
            </w:r>
          </w:p>
          <w:p w14:paraId="6B0C5E31" w14:textId="77777777" w:rsidR="003A51F2" w:rsidRPr="009339E0" w:rsidRDefault="003A51F2" w:rsidP="003A51F2">
            <w:pPr>
              <w:pStyle w:val="TableText"/>
            </w:pPr>
            <w:r w:rsidRPr="009339E0">
              <w:br/>
              <w:t>SF-36-Physical</w:t>
            </w:r>
          </w:p>
          <w:p w14:paraId="54867217" w14:textId="77777777" w:rsidR="003A51F2" w:rsidRPr="009339E0" w:rsidRDefault="003A51F2" w:rsidP="003A51F2">
            <w:pPr>
              <w:pStyle w:val="TableText"/>
            </w:pPr>
            <w:r w:rsidRPr="009339E0">
              <w:t>Baseline</w:t>
            </w:r>
          </w:p>
          <w:p w14:paraId="44D3B299" w14:textId="77777777" w:rsidR="003A51F2" w:rsidRPr="009339E0" w:rsidRDefault="003A51F2" w:rsidP="003A51F2">
            <w:pPr>
              <w:pStyle w:val="TableText"/>
            </w:pPr>
            <w:r w:rsidRPr="009339E0">
              <w:t>Mean (95% CI)</w:t>
            </w:r>
          </w:p>
          <w:p w14:paraId="0877740C" w14:textId="77777777" w:rsidR="003A51F2" w:rsidRPr="009339E0" w:rsidRDefault="003A51F2" w:rsidP="003A51F2">
            <w:pPr>
              <w:pStyle w:val="TableText"/>
            </w:pPr>
            <w:r w:rsidRPr="009339E0">
              <w:t>G1: 38.3 (36.4 to 40.2)</w:t>
            </w:r>
            <w:r w:rsidRPr="009339E0">
              <w:br/>
              <w:t xml:space="preserve">G2: 39.7 (37.5 to 41.8) </w:t>
            </w:r>
            <w:r w:rsidRPr="009339E0">
              <w:br/>
            </w:r>
            <w:r w:rsidRPr="009339E0">
              <w:br/>
              <w:t>Least Means (95% CI)</w:t>
            </w:r>
          </w:p>
          <w:p w14:paraId="69ABA961" w14:textId="77777777" w:rsidR="003A51F2" w:rsidRPr="009339E0" w:rsidRDefault="003A51F2" w:rsidP="003A51F2">
            <w:pPr>
              <w:pStyle w:val="TableText"/>
            </w:pPr>
            <w:r w:rsidRPr="009339E0">
              <w:t xml:space="preserve">Immediate posttreatment </w:t>
            </w:r>
            <w:r w:rsidRPr="009339E0">
              <w:br/>
              <w:t>G1: 38.1 (36.1 to 40.2)</w:t>
            </w:r>
            <w:r w:rsidRPr="009339E0">
              <w:br/>
              <w:t>G2: 39.5 (37.5 to 41.4)</w:t>
            </w:r>
          </w:p>
          <w:p w14:paraId="798DD0D7" w14:textId="77777777" w:rsidR="003A51F2" w:rsidRPr="009339E0" w:rsidRDefault="003A51F2" w:rsidP="003A51F2">
            <w:pPr>
              <w:pStyle w:val="TableText"/>
            </w:pPr>
            <w:r w:rsidRPr="009339E0">
              <w:t>NS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5091C9C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3F7CDD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4ADD8B17" w14:textId="7777777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p w14:paraId="302DC3C7" w14:textId="77777777" w:rsidR="003A51F2" w:rsidRPr="009339E0" w:rsidRDefault="003A51F2" w:rsidP="003A51F2">
      <w:pPr>
        <w:spacing w:after="200" w:line="276" w:lineRule="auto"/>
        <w:rPr>
          <w:rFonts w:ascii="Arial" w:eastAsia="Calibri" w:hAnsi="Arial"/>
          <w:b/>
          <w:sz w:val="20"/>
          <w:szCs w:val="24"/>
        </w:rPr>
      </w:pPr>
      <w:r w:rsidRPr="009339E0">
        <w:br w:type="page"/>
      </w:r>
    </w:p>
    <w:p w14:paraId="66BC7BA3" w14:textId="569B7E52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832"/>
        <w:gridCol w:w="2275"/>
        <w:gridCol w:w="1848"/>
        <w:gridCol w:w="1701"/>
        <w:gridCol w:w="3242"/>
        <w:gridCol w:w="2062"/>
      </w:tblGrid>
      <w:tr w:rsidR="003A51F2" w:rsidRPr="009339E0" w14:paraId="2676AD19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83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7E00DF4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27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19843F81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184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18506FE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170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769EA8E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24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55830D6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6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356729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3142FA9" w14:textId="77777777" w:rsidTr="003A51F2">
        <w:tc>
          <w:tcPr>
            <w:tcW w:w="183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31DB724C" w14:textId="3A9FF602" w:rsidR="003A51F2" w:rsidRPr="009339E0" w:rsidRDefault="003A51F2" w:rsidP="003A51F2">
            <w:pPr>
              <w:pStyle w:val="TableText"/>
            </w:pPr>
            <w:r w:rsidRPr="009339E0">
              <w:t>Schnurr et al., 2007</w:t>
            </w:r>
            <w:hyperlink w:anchor="_ENREF_138" w:tooltip="Schnurr, 2007 #2961" w:history="1">
              <w:r w:rsidR="00C82E3A" w:rsidRPr="009339E0">
                <w:fldChar w:fldCharType="begin">
                  <w:fldData xml:space="preserve">PEVuZE5vdGU+PENpdGU+PEF1dGhvcj5TY2hudXJyPC9BdXRob3I+PFllYXI+MjAwNzwvWWVhcj48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Y2hudXJyPC9BdXRob3I+PFllYXI+MjAwNzwvWWVhcj48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8</w:t>
              </w:r>
              <w:r w:rsidR="00C82E3A" w:rsidRPr="009339E0">
                <w:fldChar w:fldCharType="end"/>
              </w:r>
            </w:hyperlink>
          </w:p>
          <w:p w14:paraId="4ABC9BC2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227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0B04CA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84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678663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3F67938" w14:textId="3F002D6A" w:rsidR="003A51F2" w:rsidRPr="009339E0" w:rsidRDefault="003A51F2" w:rsidP="003A51F2">
            <w:pPr>
              <w:pStyle w:val="TableText"/>
            </w:pPr>
            <w:r w:rsidRPr="009339E0">
              <w:t xml:space="preserve">3-month </w:t>
            </w:r>
            <w:r w:rsidR="00FF4EF4" w:rsidRPr="00FF4EF4">
              <w:t>followup</w:t>
            </w:r>
            <w:r w:rsidRPr="009339E0">
              <w:br/>
              <w:t>G1: 39.1 (37.1 to 41.1)</w:t>
            </w:r>
            <w:r w:rsidRPr="009339E0">
              <w:br/>
              <w:t>G2: 38.8 (36.7 to 40.9)</w:t>
            </w:r>
          </w:p>
          <w:p w14:paraId="71950B05" w14:textId="04DB198C" w:rsidR="003A51F2" w:rsidRPr="009339E0" w:rsidRDefault="003A51F2" w:rsidP="003A51F2">
            <w:pPr>
              <w:pStyle w:val="TableText"/>
            </w:pPr>
            <w:r w:rsidRPr="009339E0">
              <w:t xml:space="preserve">NS </w:t>
            </w:r>
            <w:r w:rsidRPr="009339E0">
              <w:br/>
            </w:r>
            <w:r w:rsidRPr="009339E0">
              <w:br/>
              <w:t xml:space="preserve">6-month </w:t>
            </w:r>
            <w:r w:rsidR="00FF4EF4" w:rsidRPr="00FF4EF4">
              <w:t>followup</w:t>
            </w:r>
            <w:r w:rsidRPr="009339E0">
              <w:br/>
              <w:t xml:space="preserve">G1: 38.8 (36.7 to 40.8) </w:t>
            </w:r>
            <w:r w:rsidRPr="009339E0">
              <w:br/>
              <w:t>G2: 38.3 (36.2 to 40.5)</w:t>
            </w:r>
          </w:p>
          <w:p w14:paraId="7DD4A910" w14:textId="77777777" w:rsidR="003A51F2" w:rsidRPr="009339E0" w:rsidRDefault="003A51F2" w:rsidP="003A51F2">
            <w:pPr>
              <w:pStyle w:val="TableText"/>
            </w:pPr>
            <w:r w:rsidRPr="009339E0">
              <w:t xml:space="preserve">NS </w:t>
            </w:r>
          </w:p>
          <w:p w14:paraId="6266BA87" w14:textId="77777777" w:rsidR="003A51F2" w:rsidRPr="009339E0" w:rsidRDefault="003A51F2" w:rsidP="003A51F2">
            <w:pPr>
              <w:pStyle w:val="TableText"/>
            </w:pPr>
          </w:p>
          <w:p w14:paraId="1A0EC6A7" w14:textId="77777777" w:rsidR="003A51F2" w:rsidRPr="009339E0" w:rsidRDefault="003A51F2" w:rsidP="003A51F2">
            <w:pPr>
              <w:pStyle w:val="TableText"/>
            </w:pPr>
            <w:r w:rsidRPr="009339E0">
              <w:t>Treatment effect, NS</w:t>
            </w:r>
          </w:p>
          <w:p w14:paraId="43E7C6F0" w14:textId="77777777" w:rsidR="003A51F2" w:rsidRPr="009339E0" w:rsidRDefault="003A51F2" w:rsidP="003A51F2">
            <w:pPr>
              <w:pStyle w:val="TableText"/>
            </w:pPr>
            <w:r w:rsidRPr="009339E0">
              <w:t>Treatment X Time, NS</w:t>
            </w:r>
          </w:p>
        </w:tc>
        <w:tc>
          <w:tcPr>
            <w:tcW w:w="32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DC7CFF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6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581E3F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78753C8F" w14:textId="7777777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p w14:paraId="44A135CE" w14:textId="77777777" w:rsidR="003A51F2" w:rsidRPr="009339E0" w:rsidRDefault="003A51F2" w:rsidP="003A51F2">
      <w:pPr>
        <w:spacing w:after="200" w:line="276" w:lineRule="auto"/>
        <w:rPr>
          <w:rFonts w:ascii="Arial" w:eastAsia="Calibri" w:hAnsi="Arial"/>
          <w:b/>
          <w:sz w:val="20"/>
          <w:szCs w:val="24"/>
        </w:rPr>
      </w:pPr>
      <w:r w:rsidRPr="009339E0">
        <w:br w:type="page"/>
      </w:r>
    </w:p>
    <w:p w14:paraId="779A036A" w14:textId="2649F4CB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582"/>
        <w:gridCol w:w="2306"/>
        <w:gridCol w:w="2067"/>
        <w:gridCol w:w="1785"/>
        <w:gridCol w:w="2896"/>
        <w:gridCol w:w="2324"/>
      </w:tblGrid>
      <w:tr w:rsidR="003A51F2" w:rsidRPr="009339E0" w14:paraId="5713DB99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8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A81E2B4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30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13E3147F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06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995FE58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178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A4B1DE7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89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EC72001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2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8238E39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75DCEFD3" w14:textId="77777777" w:rsidTr="003A51F2">
        <w:trPr>
          <w:cantSplit/>
        </w:trPr>
        <w:tc>
          <w:tcPr>
            <w:tcW w:w="158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2FDC73F2" w14:textId="49641E36" w:rsidR="003A51F2" w:rsidRPr="009339E0" w:rsidRDefault="003A51F2" w:rsidP="003A51F2">
            <w:pPr>
              <w:pStyle w:val="TableText"/>
            </w:pPr>
            <w:r w:rsidRPr="009339E0">
              <w:t>Schnyder et al., 2011</w:t>
            </w:r>
            <w:hyperlink w:anchor="_ENREF_49" w:tooltip="Schnyder, 2011 #8" w:history="1">
              <w:r w:rsidR="00C82E3A" w:rsidRPr="009339E0">
                <w:fldChar w:fldCharType="begin"/>
              </w:r>
              <w:r w:rsidR="00C82E3A">
                <w:instrText xml:space="preserve"> ADDIN EN.CITE &lt;EndNote&gt;&lt;Cite&gt;&lt;Author&gt;Schnyder&lt;/Author&gt;&lt;Year&gt;2011&lt;/Year&gt;&lt;RecNum&gt;8&lt;/RecNum&gt;&lt;DisplayText&gt;&lt;style face="superscript" font="Times New Roman"&gt;49&lt;/style&gt;&lt;/DisplayText&gt;&lt;record&gt;&lt;rec-number&gt;8&lt;/rec-number&gt;&lt;foreign-keys&gt;&lt;key app="EN" db-id="9e5w2zdemdx5vne5ps25ax2udz2a0vwxfvfr" timestamp="0"&gt;8&lt;/key&gt;&lt;/foreign-keys&gt;&lt;ref-type name="Journal Article"&gt;17&lt;/ref-type&gt;&lt;contributors&gt;&lt;authors&gt;&lt;author&gt;Schnyder, U.&lt;/author&gt;&lt;author&gt;Muller, J.&lt;/author&gt;&lt;author&gt;Maercker, A.&lt;/author&gt;&lt;author&gt;Wittmann, L.&lt;/author&gt;&lt;/authors&gt;&lt;/contributors&gt;&lt;titles&gt;&lt;title&gt;Brief eclectic psychotherapy for PTSD: a randomized controlled trial&lt;/title&gt;&lt;secondary-title&gt;J Clin Psychiatry&lt;/secondary-title&gt;&lt;/titles&gt;&lt;periodical&gt;&lt;full-title&gt;Journal of Clinical Psychiatry&lt;/full-title&gt;&lt;abbr-1&gt;J. Clin. Psychiatry&lt;/abbr-1&gt;&lt;abbr-2&gt;J Clin Psychiatry&lt;/abbr-2&gt;&lt;/periodical&gt;&lt;pages&gt;564-6&lt;/pages&gt;&lt;volume&gt;72&lt;/volume&gt;&lt;number&gt;4&lt;/number&gt;&lt;edition&gt;2011/04/30&lt;/edition&gt;&lt;keywords&gt;&lt;keyword&gt;Adult&lt;/keyword&gt;&lt;keyword&gt;Female&lt;/keyword&gt;&lt;keyword&gt;Humans&lt;/keyword&gt;&lt;keyword&gt;Male&lt;/keyword&gt;&lt;keyword&gt;Psychiatric Status Rating Scales&lt;/keyword&gt;&lt;keyword&gt;Psychotherapy, Brief&lt;/keyword&gt;&lt;keyword&gt;Stress Disorders, Post-Traumatic/ therapy&lt;/keyword&gt;&lt;keyword&gt;Treatment Outcome&lt;/keyword&gt;&lt;/keywords&gt;&lt;dates&gt;&lt;year&gt;2011&lt;/year&gt;&lt;pub-dates&gt;&lt;date&gt;Apr&lt;/date&gt;&lt;/pub-dates&gt;&lt;/dates&gt;&lt;isbn&gt;1555-2101 (Electronic)&amp;#xD;0160-6689 (Linking)&lt;/isbn&gt;&lt;accession-num&gt;21527127&lt;/accession-num&gt;&lt;urls&gt;&lt;/urls&gt;&lt;custom1&gt;I (Previous Report)&lt;/custom1&gt;&lt;custom2&gt;I (Previous Report)&lt;/custom2&gt;&lt;electronic-resource-num&gt;10.4088/JCP.10l06247blu&lt;/electronic-resource-num&gt;&lt;remote-database-provider&gt;NLM&lt;/remote-database-provider&gt;&lt;research-notes&gt;Schnyder, Ulrich&amp;#xD;Muller, Julia&amp;#xD;Maercker, Andreas&amp;#xD;Wittmann, Lutz&amp;#xD;Letter&amp;#xD;Randomized Controlled Trial&amp;#xD;Research Support, Non-U.S. Gov&amp;apos;t&amp;#xD;United States&amp;#xD;The Journal of clinical psychiatry&amp;#xD;J Clin Psychiatry. 2011 Apr;72(4):564-6.&lt;/research-notes&gt;&lt;language&gt;eng&lt;/language&gt;&lt;/record&gt;&lt;/Cite&gt;&lt;/EndNote&gt;</w:instrText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9</w:t>
              </w:r>
              <w:r w:rsidR="00C82E3A" w:rsidRPr="009339E0">
                <w:fldChar w:fldCharType="end"/>
              </w:r>
            </w:hyperlink>
          </w:p>
          <w:p w14:paraId="3758CBF4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30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4951C97" w14:textId="77777777" w:rsidR="003A51F2" w:rsidRPr="009339E0" w:rsidRDefault="003A51F2" w:rsidP="003A51F2">
            <w:pPr>
              <w:pStyle w:val="TableText"/>
            </w:pPr>
            <w:r w:rsidRPr="009339E0">
              <w:t>G1: Eclectic psychotherapy</w:t>
            </w:r>
          </w:p>
          <w:p w14:paraId="4776BB99" w14:textId="77777777" w:rsidR="003A51F2" w:rsidRPr="009339E0" w:rsidRDefault="003A51F2" w:rsidP="003A51F2">
            <w:pPr>
              <w:pStyle w:val="TableText"/>
            </w:pPr>
            <w:r w:rsidRPr="009339E0">
              <w:t>BEP</w:t>
            </w:r>
          </w:p>
          <w:p w14:paraId="3107C841" w14:textId="77777777" w:rsidR="003A51F2" w:rsidRPr="009339E0" w:rsidRDefault="003A51F2" w:rsidP="003A51F2">
            <w:pPr>
              <w:pStyle w:val="TableText"/>
            </w:pPr>
            <w:r w:rsidRPr="009339E0">
              <w:t>G2: WL (Minimal attention)</w:t>
            </w:r>
          </w:p>
        </w:tc>
        <w:tc>
          <w:tcPr>
            <w:tcW w:w="206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29A4021" w14:textId="77777777" w:rsidR="003A51F2" w:rsidRPr="009339E0" w:rsidRDefault="003A51F2" w:rsidP="003A51F2">
            <w:pPr>
              <w:pStyle w:val="TableText"/>
            </w:pPr>
            <w:r w:rsidRPr="009339E0">
              <w:t>HADS - Anxiety</w:t>
            </w:r>
          </w:p>
          <w:p w14:paraId="429AF5A6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4DCEBBF8" w14:textId="77777777" w:rsidR="003A51F2" w:rsidRPr="009339E0" w:rsidRDefault="003A51F2" w:rsidP="003A51F2">
            <w:pPr>
              <w:pStyle w:val="TableText"/>
            </w:pPr>
            <w:r w:rsidRPr="009339E0">
              <w:t>G1 Pre-tx:14.4 (2.6)</w:t>
            </w:r>
          </w:p>
          <w:p w14:paraId="0F0DEAB2" w14:textId="77777777" w:rsidR="003A51F2" w:rsidRPr="009339E0" w:rsidRDefault="003A51F2" w:rsidP="003A51F2">
            <w:pPr>
              <w:pStyle w:val="TableText"/>
            </w:pPr>
            <w:r w:rsidRPr="009339E0">
              <w:t>G1 Post-tx:12.2 (4.2)</w:t>
            </w:r>
          </w:p>
          <w:p w14:paraId="23F15AB9" w14:textId="77777777" w:rsidR="003A51F2" w:rsidRPr="009339E0" w:rsidRDefault="003A51F2" w:rsidP="003A51F2">
            <w:pPr>
              <w:pStyle w:val="TableText"/>
            </w:pPr>
            <w:r w:rsidRPr="009339E0">
              <w:t>G1 6 mth FU: 11.8 (5.4)</w:t>
            </w:r>
          </w:p>
          <w:p w14:paraId="7D323D8D" w14:textId="77777777" w:rsidR="003A51F2" w:rsidRPr="009339E0" w:rsidRDefault="003A51F2" w:rsidP="003A51F2">
            <w:pPr>
              <w:pStyle w:val="TableText"/>
            </w:pPr>
          </w:p>
          <w:p w14:paraId="0B703BF8" w14:textId="77777777" w:rsidR="003A51F2" w:rsidRPr="009339E0" w:rsidRDefault="003A51F2" w:rsidP="003A51F2">
            <w:pPr>
              <w:pStyle w:val="TableText"/>
            </w:pPr>
            <w:r w:rsidRPr="009339E0">
              <w:t>G2 Pre-tx:13.8 (2.5)</w:t>
            </w:r>
          </w:p>
          <w:p w14:paraId="6BB94260" w14:textId="77777777" w:rsidR="003A51F2" w:rsidRPr="009339E0" w:rsidRDefault="003A51F2" w:rsidP="003A51F2">
            <w:pPr>
              <w:pStyle w:val="TableText"/>
            </w:pPr>
            <w:r w:rsidRPr="009339E0">
              <w:t>G2 Post-tx:13.5 (3.1)</w:t>
            </w:r>
          </w:p>
          <w:p w14:paraId="3D34604D" w14:textId="77777777" w:rsidR="003A51F2" w:rsidRPr="009339E0" w:rsidRDefault="003A51F2" w:rsidP="003A51F2">
            <w:pPr>
              <w:pStyle w:val="TableText"/>
            </w:pPr>
          </w:p>
          <w:p w14:paraId="1D5F3487" w14:textId="77777777" w:rsidR="003A51F2" w:rsidRPr="009339E0" w:rsidRDefault="003A51F2" w:rsidP="003A51F2">
            <w:pPr>
              <w:pStyle w:val="TableText"/>
            </w:pPr>
            <w:r w:rsidRPr="009339E0">
              <w:t>Group Effect, p&lt;0.05</w:t>
            </w:r>
          </w:p>
          <w:p w14:paraId="686EEE9D" w14:textId="77777777" w:rsidR="003A51F2" w:rsidRPr="009339E0" w:rsidRDefault="003A51F2" w:rsidP="003A51F2">
            <w:pPr>
              <w:pStyle w:val="TableText"/>
            </w:pPr>
          </w:p>
          <w:p w14:paraId="02C4F97F" w14:textId="77777777" w:rsidR="003A51F2" w:rsidRPr="009339E0" w:rsidRDefault="003A51F2" w:rsidP="003A51F2">
            <w:pPr>
              <w:pStyle w:val="TableText"/>
            </w:pPr>
            <w:r w:rsidRPr="009339E0">
              <w:t>HADS - Depression</w:t>
            </w:r>
          </w:p>
          <w:p w14:paraId="59A4254C" w14:textId="77777777" w:rsidR="003A51F2" w:rsidRPr="009339E0" w:rsidRDefault="003A51F2" w:rsidP="003A51F2">
            <w:pPr>
              <w:pStyle w:val="TableText"/>
            </w:pPr>
            <w:r w:rsidRPr="009339E0">
              <w:t>G1 Pre-tx:13.4 (4.8)</w:t>
            </w:r>
          </w:p>
          <w:p w14:paraId="0937BC3E" w14:textId="77777777" w:rsidR="003A51F2" w:rsidRPr="009339E0" w:rsidRDefault="003A51F2" w:rsidP="003A51F2">
            <w:pPr>
              <w:pStyle w:val="TableText"/>
            </w:pPr>
            <w:r w:rsidRPr="009339E0">
              <w:t>G1 Post-tx:10.8 (5.8)</w:t>
            </w:r>
          </w:p>
          <w:p w14:paraId="3A3D42A8" w14:textId="77777777" w:rsidR="003A51F2" w:rsidRPr="009339E0" w:rsidRDefault="003A51F2" w:rsidP="003A51F2">
            <w:pPr>
              <w:pStyle w:val="TableText"/>
            </w:pPr>
            <w:r w:rsidRPr="009339E0">
              <w:t>G1 6 mth FU: 11.4 (5.6)</w:t>
            </w:r>
          </w:p>
          <w:p w14:paraId="5B330058" w14:textId="77777777" w:rsidR="003A51F2" w:rsidRPr="009339E0" w:rsidRDefault="003A51F2" w:rsidP="003A51F2">
            <w:pPr>
              <w:pStyle w:val="TableText"/>
            </w:pPr>
          </w:p>
          <w:p w14:paraId="4EA11D97" w14:textId="77777777" w:rsidR="003A51F2" w:rsidRPr="009339E0" w:rsidRDefault="003A51F2" w:rsidP="003A51F2">
            <w:pPr>
              <w:pStyle w:val="TableText"/>
            </w:pPr>
            <w:r w:rsidRPr="009339E0">
              <w:t>G2 Pre-tx: 10.7 (3.5)</w:t>
            </w:r>
          </w:p>
          <w:p w14:paraId="15F8F9BB" w14:textId="77777777" w:rsidR="003A51F2" w:rsidRPr="009339E0" w:rsidRDefault="003A51F2" w:rsidP="003A51F2">
            <w:pPr>
              <w:pStyle w:val="TableText"/>
            </w:pPr>
            <w:r w:rsidRPr="009339E0">
              <w:t>G2 Post-tx: 11.4 (4.2)</w:t>
            </w:r>
          </w:p>
          <w:p w14:paraId="0B91468A" w14:textId="77777777" w:rsidR="003A51F2" w:rsidRPr="009339E0" w:rsidRDefault="003A51F2" w:rsidP="003A51F2">
            <w:pPr>
              <w:pStyle w:val="TableText"/>
            </w:pPr>
          </w:p>
          <w:p w14:paraId="5F4BDA2C" w14:textId="77777777" w:rsidR="003A51F2" w:rsidRPr="009339E0" w:rsidRDefault="003A51F2" w:rsidP="003A51F2">
            <w:pPr>
              <w:pStyle w:val="TableText"/>
            </w:pPr>
            <w:r w:rsidRPr="009339E0">
              <w:t>Group Effect, p&lt;0.05</w:t>
            </w:r>
          </w:p>
        </w:tc>
        <w:tc>
          <w:tcPr>
            <w:tcW w:w="178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BFDB31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8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ECD0CF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2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B76566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1912A74C" w14:textId="77777777" w:rsidTr="003A51F2">
        <w:trPr>
          <w:cantSplit/>
        </w:trPr>
        <w:tc>
          <w:tcPr>
            <w:tcW w:w="158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37E96604" w14:textId="4E9DC1A4" w:rsidR="003A51F2" w:rsidRPr="009339E0" w:rsidRDefault="003A51F2" w:rsidP="003A51F2">
            <w:pPr>
              <w:pStyle w:val="TableText"/>
            </w:pPr>
            <w:r w:rsidRPr="009339E0">
              <w:t>Simon et al., 2008</w:t>
            </w:r>
            <w:hyperlink w:anchor="_ENREF_174" w:tooltip="Simon, 2008 #401" w:history="1">
              <w:r w:rsidR="00C82E3A" w:rsidRPr="009339E0">
                <w:fldChar w:fldCharType="begin">
                  <w:fldData xml:space="preserve">PEVuZE5vdGU+PENpdGU+PEF1dGhvcj5TaW1vbjwvQXV0aG9yPjxZZWFyPjIwMDg8L1llYXI+PFJl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aW1vbjwvQXV0aG9yPjxZZWFyPjIwMDg8L1llYXI+PFJl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74</w:t>
              </w:r>
              <w:r w:rsidR="00C82E3A" w:rsidRPr="009339E0">
                <w:fldChar w:fldCharType="end"/>
              </w:r>
            </w:hyperlink>
          </w:p>
        </w:tc>
        <w:tc>
          <w:tcPr>
            <w:tcW w:w="2306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FFB84BE" w14:textId="77777777" w:rsidR="003A51F2" w:rsidRPr="009339E0" w:rsidRDefault="003A51F2" w:rsidP="003A51F2">
            <w:pPr>
              <w:pStyle w:val="TableText"/>
            </w:pPr>
            <w:r w:rsidRPr="009339E0">
              <w:t>G1: Paroxetine</w:t>
            </w:r>
          </w:p>
          <w:p w14:paraId="3F2025F8" w14:textId="77777777" w:rsidR="003A51F2" w:rsidRPr="009339E0" w:rsidRDefault="003A51F2" w:rsidP="003A51F2">
            <w:pPr>
              <w:pStyle w:val="TableText"/>
            </w:pPr>
            <w:r w:rsidRPr="009339E0">
              <w:t xml:space="preserve">12.5 to 62.5 mg/day </w:t>
            </w:r>
          </w:p>
          <w:p w14:paraId="4F5D76BB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  <w:p w14:paraId="4FA0C364" w14:textId="77777777" w:rsidR="003A51F2" w:rsidRPr="009339E0" w:rsidRDefault="003A51F2" w:rsidP="003A51F2">
            <w:pPr>
              <w:pStyle w:val="TableText"/>
            </w:pPr>
            <w:r w:rsidRPr="009339E0">
              <w:t>and 5 additional sessions of PE</w:t>
            </w:r>
          </w:p>
        </w:tc>
        <w:tc>
          <w:tcPr>
            <w:tcW w:w="206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574BCE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78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A7FC12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896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2211FA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24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BC9000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BA8BC3D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34A61C1" w14:textId="7E40E3E3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40"/>
        <w:gridCol w:w="2430"/>
        <w:gridCol w:w="2070"/>
        <w:gridCol w:w="1755"/>
        <w:gridCol w:w="3182"/>
        <w:gridCol w:w="2083"/>
      </w:tblGrid>
      <w:tr w:rsidR="003A51F2" w:rsidRPr="009339E0" w14:paraId="4E476007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40" w:type="dxa"/>
            <w:hideMark/>
          </w:tcPr>
          <w:p w14:paraId="2794EAAD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430" w:type="dxa"/>
          </w:tcPr>
          <w:p w14:paraId="16FBC638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070" w:type="dxa"/>
            <w:hideMark/>
          </w:tcPr>
          <w:p w14:paraId="53EFFDE0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755" w:type="dxa"/>
            <w:hideMark/>
          </w:tcPr>
          <w:p w14:paraId="38EB68AC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182" w:type="dxa"/>
            <w:hideMark/>
          </w:tcPr>
          <w:p w14:paraId="3A1B5059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hideMark/>
          </w:tcPr>
          <w:p w14:paraId="44E63335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E6FFA90" w14:textId="77777777" w:rsidTr="003A51F2">
        <w:trPr>
          <w:cantSplit/>
        </w:trPr>
        <w:tc>
          <w:tcPr>
            <w:tcW w:w="1440" w:type="dxa"/>
            <w:shd w:val="clear" w:color="auto" w:fill="auto"/>
          </w:tcPr>
          <w:p w14:paraId="233BDC57" w14:textId="4B00B47D" w:rsidR="003A51F2" w:rsidRPr="009339E0" w:rsidRDefault="003A51F2" w:rsidP="003A51F2">
            <w:pPr>
              <w:pStyle w:val="TableText"/>
            </w:pPr>
            <w:r w:rsidRPr="009339E0">
              <w:t>Sloan et al., 2012</w:t>
            </w:r>
            <w:hyperlink w:anchor="_ENREF_17" w:tooltip="Sloan, 2012 #5745" w:history="1">
              <w:r w:rsidR="00C82E3A" w:rsidRPr="009339E0">
                <w:fldChar w:fldCharType="begin">
                  <w:fldData xml:space="preserve">PEVuZE5vdGU+PENpdGU+PEF1dGhvcj5TbG9hbjwvQXV0aG9yPjxZZWFyPjIwMTI8L1llYXI+PFJl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bG9hbjwvQXV0aG9yPjxZZWFyPjIwMTI8L1llYXI+PFJl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7</w:t>
              </w:r>
              <w:r w:rsidR="00C82E3A" w:rsidRPr="009339E0">
                <w:fldChar w:fldCharType="end"/>
              </w:r>
            </w:hyperlink>
          </w:p>
        </w:tc>
        <w:tc>
          <w:tcPr>
            <w:tcW w:w="2430" w:type="dxa"/>
            <w:shd w:val="clear" w:color="auto" w:fill="auto"/>
          </w:tcPr>
          <w:p w14:paraId="4A80A961" w14:textId="77777777" w:rsidR="003A51F2" w:rsidRPr="009339E0" w:rsidRDefault="003A51F2" w:rsidP="003A51F2">
            <w:pPr>
              <w:pStyle w:val="TableText"/>
            </w:pPr>
            <w:r w:rsidRPr="009339E0">
              <w:t xml:space="preserve">G1: Sertraline 25 to 200mg/day </w:t>
            </w:r>
          </w:p>
          <w:p w14:paraId="44EEDBC9" w14:textId="77777777" w:rsidR="003A51F2" w:rsidRPr="009339E0" w:rsidRDefault="003A51F2" w:rsidP="003A51F2">
            <w:pPr>
              <w:pStyle w:val="TableText"/>
            </w:pPr>
            <w:r w:rsidRPr="009339E0">
              <w:t xml:space="preserve">G2: Venlafaxiene 37.5 to 375mg/day </w:t>
            </w:r>
          </w:p>
          <w:p w14:paraId="1A7276ED" w14:textId="77777777" w:rsidR="003A51F2" w:rsidRPr="009339E0" w:rsidRDefault="003A51F2" w:rsidP="003A51F2">
            <w:pPr>
              <w:pStyle w:val="TableText"/>
            </w:pPr>
            <w:r w:rsidRPr="009339E0">
              <w:t>Sertraline 25 to 200mg/day</w:t>
            </w:r>
          </w:p>
        </w:tc>
        <w:tc>
          <w:tcPr>
            <w:tcW w:w="2070" w:type="dxa"/>
            <w:shd w:val="clear" w:color="auto" w:fill="auto"/>
          </w:tcPr>
          <w:p w14:paraId="344931D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755" w:type="dxa"/>
            <w:shd w:val="clear" w:color="auto" w:fill="auto"/>
          </w:tcPr>
          <w:p w14:paraId="7709295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182" w:type="dxa"/>
            <w:shd w:val="clear" w:color="auto" w:fill="auto"/>
          </w:tcPr>
          <w:p w14:paraId="3582F51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3" w:type="dxa"/>
            <w:shd w:val="clear" w:color="auto" w:fill="auto"/>
          </w:tcPr>
          <w:p w14:paraId="7C009C1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14E21881" w14:textId="77777777" w:rsidTr="003A51F2">
        <w:trPr>
          <w:cantSplit/>
        </w:trPr>
        <w:tc>
          <w:tcPr>
            <w:tcW w:w="1440" w:type="dxa"/>
            <w:shd w:val="clear" w:color="auto" w:fill="auto"/>
          </w:tcPr>
          <w:p w14:paraId="68EC3DC0" w14:textId="0A19880F" w:rsidR="003A51F2" w:rsidRPr="009339E0" w:rsidRDefault="003A51F2" w:rsidP="003A51F2">
            <w:pPr>
              <w:pStyle w:val="TableText"/>
            </w:pPr>
            <w:r w:rsidRPr="009339E0">
              <w:t>Sonne et al., 2016</w:t>
            </w:r>
            <w:hyperlink w:anchor="_ENREF_186" w:tooltip="Sonne, 2016 #4866" w:history="1">
              <w:r w:rsidR="00C82E3A" w:rsidRPr="009339E0">
                <w:fldChar w:fldCharType="begin">
                  <w:fldData xml:space="preserve">PEVuZE5vdGU+PENpdGU+PEF1dGhvcj5Tb25uZTwvQXV0aG9yPjxZZWFyPjIwMTY8L1llYXI+PFJl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b25uZTwvQXV0aG9yPjxZZWFyPjIwMTY8L1llYXI+PFJl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86</w:t>
              </w:r>
              <w:r w:rsidR="00C82E3A" w:rsidRPr="009339E0">
                <w:fldChar w:fldCharType="end"/>
              </w:r>
            </w:hyperlink>
          </w:p>
        </w:tc>
        <w:tc>
          <w:tcPr>
            <w:tcW w:w="2430" w:type="dxa"/>
            <w:shd w:val="clear" w:color="auto" w:fill="auto"/>
          </w:tcPr>
          <w:p w14:paraId="4A09EDFA" w14:textId="77777777" w:rsidR="003A51F2" w:rsidRPr="009339E0" w:rsidRDefault="003A51F2" w:rsidP="003A51F2">
            <w:pPr>
              <w:pStyle w:val="TableText"/>
            </w:pPr>
            <w:r w:rsidRPr="009339E0">
              <w:t>G1: WET</w:t>
            </w:r>
          </w:p>
          <w:p w14:paraId="79FB79FE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070" w:type="dxa"/>
            <w:shd w:val="clear" w:color="auto" w:fill="auto"/>
          </w:tcPr>
          <w:p w14:paraId="3F83EDE0" w14:textId="77777777" w:rsidR="003A51F2" w:rsidRPr="009339E0" w:rsidRDefault="003A51F2" w:rsidP="003A51F2">
            <w:pPr>
              <w:pStyle w:val="TableText"/>
            </w:pPr>
            <w:r w:rsidRPr="009339E0">
              <w:t>HAM-D (ITT)</w:t>
            </w:r>
          </w:p>
          <w:p w14:paraId="434973BB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E) </w:t>
            </w:r>
          </w:p>
          <w:p w14:paraId="73E9A01A" w14:textId="77777777" w:rsidR="003A51F2" w:rsidRPr="009339E0" w:rsidRDefault="003A51F2" w:rsidP="003A51F2">
            <w:pPr>
              <w:pStyle w:val="TableText"/>
            </w:pPr>
            <w:r w:rsidRPr="009339E0">
              <w:t>G1 Pre-tx: 23.69 (0.55)</w:t>
            </w:r>
          </w:p>
          <w:p w14:paraId="64AFF71C" w14:textId="77777777" w:rsidR="003A51F2" w:rsidRPr="009339E0" w:rsidRDefault="003A51F2" w:rsidP="003A51F2">
            <w:pPr>
              <w:pStyle w:val="TableText"/>
            </w:pPr>
            <w:r w:rsidRPr="009339E0">
              <w:t>G1 Post-tx: 22.33 (0.85)</w:t>
            </w:r>
          </w:p>
          <w:p w14:paraId="4DA7DC24" w14:textId="77777777" w:rsidR="003A51F2" w:rsidRPr="009339E0" w:rsidRDefault="003A51F2" w:rsidP="003A51F2">
            <w:pPr>
              <w:pStyle w:val="TableText"/>
            </w:pPr>
            <w:r w:rsidRPr="009339E0">
              <w:t>Difference: 1.36 (0.79), p =0.08, Effect size: 0.24</w:t>
            </w:r>
          </w:p>
          <w:p w14:paraId="3BB52B4B" w14:textId="77777777" w:rsidR="003A51F2" w:rsidRPr="009339E0" w:rsidRDefault="003A51F2" w:rsidP="003A51F2">
            <w:pPr>
              <w:pStyle w:val="TableText"/>
            </w:pPr>
          </w:p>
          <w:p w14:paraId="304AAA66" w14:textId="77777777" w:rsidR="003A51F2" w:rsidRPr="009339E0" w:rsidRDefault="003A51F2" w:rsidP="003A51F2">
            <w:pPr>
              <w:pStyle w:val="TableText"/>
            </w:pPr>
            <w:r w:rsidRPr="009339E0">
              <w:t>G2 Pre-tx: 23.69 (0.62)</w:t>
            </w:r>
          </w:p>
          <w:p w14:paraId="3B77CFD7" w14:textId="77777777" w:rsidR="003A51F2" w:rsidRPr="009339E0" w:rsidRDefault="003A51F2" w:rsidP="003A51F2">
            <w:pPr>
              <w:pStyle w:val="TableText"/>
            </w:pPr>
            <w:r w:rsidRPr="009339E0">
              <w:t>G2 Post-tx: 22.46 (0.89)</w:t>
            </w:r>
          </w:p>
          <w:p w14:paraId="7E6D3B33" w14:textId="77777777" w:rsidR="003A51F2" w:rsidRPr="009339E0" w:rsidRDefault="003A51F2" w:rsidP="003A51F2">
            <w:pPr>
              <w:pStyle w:val="TableText"/>
            </w:pPr>
            <w:r w:rsidRPr="009339E0">
              <w:t>Difference: 1.23 (0.82), p =0.13, Effect size: 0.22</w:t>
            </w:r>
          </w:p>
          <w:p w14:paraId="3F851A66" w14:textId="77777777" w:rsidR="003A51F2" w:rsidRPr="009339E0" w:rsidRDefault="003A51F2" w:rsidP="003A51F2">
            <w:pPr>
              <w:pStyle w:val="TableText"/>
            </w:pPr>
          </w:p>
          <w:p w14:paraId="70529318" w14:textId="77777777" w:rsidR="003A51F2" w:rsidRPr="009339E0" w:rsidRDefault="003A51F2" w:rsidP="003A51F2">
            <w:pPr>
              <w:pStyle w:val="TableText"/>
            </w:pPr>
            <w:r w:rsidRPr="009339E0">
              <w:t>Group difference for difference between pre- and post-treatment ratings:0.13 (1.14), p = 0.91, Effect size: 0.02</w:t>
            </w:r>
          </w:p>
          <w:p w14:paraId="2AE1E9F8" w14:textId="77777777" w:rsidR="003A51F2" w:rsidRPr="009339E0" w:rsidRDefault="003A51F2" w:rsidP="003A51F2">
            <w:pPr>
              <w:pStyle w:val="TableText"/>
            </w:pPr>
          </w:p>
          <w:p w14:paraId="37D99873" w14:textId="77777777" w:rsidR="003A51F2" w:rsidRPr="009339E0" w:rsidRDefault="003A51F2" w:rsidP="003A51F2">
            <w:pPr>
              <w:pStyle w:val="TableText"/>
            </w:pPr>
            <w:r w:rsidRPr="009339E0">
              <w:t>Group differences at follow up: Regression coefficient, B = 0.19 (95% CI, -1.94 to 2.33), Beta-coefficient = 0.01, SE = 1.09, p = 0.86</w:t>
            </w:r>
          </w:p>
        </w:tc>
        <w:tc>
          <w:tcPr>
            <w:tcW w:w="1755" w:type="dxa"/>
            <w:shd w:val="clear" w:color="auto" w:fill="auto"/>
          </w:tcPr>
          <w:p w14:paraId="31BA46F3" w14:textId="77777777" w:rsidR="003A51F2" w:rsidRPr="009339E0" w:rsidRDefault="003A51F2" w:rsidP="003A51F2">
            <w:pPr>
              <w:pStyle w:val="TableText"/>
            </w:pPr>
            <w:r w:rsidRPr="009339E0">
              <w:t>WHO-5 (ITT)</w:t>
            </w:r>
          </w:p>
          <w:p w14:paraId="5240A394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E) </w:t>
            </w:r>
          </w:p>
          <w:p w14:paraId="14D053AA" w14:textId="77777777" w:rsidR="003A51F2" w:rsidRPr="009339E0" w:rsidRDefault="003A51F2" w:rsidP="003A51F2">
            <w:pPr>
              <w:pStyle w:val="TableText"/>
            </w:pPr>
            <w:r w:rsidRPr="009339E0">
              <w:t>G1 Pre-tx: 12.73 (1.36)</w:t>
            </w:r>
          </w:p>
          <w:p w14:paraId="17264DA5" w14:textId="77777777" w:rsidR="003A51F2" w:rsidRPr="009339E0" w:rsidRDefault="003A51F2" w:rsidP="003A51F2">
            <w:pPr>
              <w:pStyle w:val="TableText"/>
            </w:pPr>
            <w:r w:rsidRPr="009339E0">
              <w:t>G1 Post-tx: 22.21 (2.67)</w:t>
            </w:r>
          </w:p>
          <w:p w14:paraId="337D5EDA" w14:textId="77777777" w:rsidR="003A51F2" w:rsidRPr="009339E0" w:rsidRDefault="003A51F2" w:rsidP="003A51F2">
            <w:pPr>
              <w:pStyle w:val="TableText"/>
            </w:pPr>
            <w:r w:rsidRPr="009339E0">
              <w:t>Difference: -9.48 (2.42), p &lt;0.01, Effect size: 0.65</w:t>
            </w:r>
          </w:p>
          <w:p w14:paraId="6BAC959A" w14:textId="77777777" w:rsidR="003A51F2" w:rsidRPr="009339E0" w:rsidRDefault="003A51F2" w:rsidP="003A51F2">
            <w:pPr>
              <w:pStyle w:val="TableText"/>
            </w:pPr>
          </w:p>
          <w:p w14:paraId="56F42EED" w14:textId="77777777" w:rsidR="003A51F2" w:rsidRPr="009339E0" w:rsidRDefault="003A51F2" w:rsidP="003A51F2">
            <w:pPr>
              <w:pStyle w:val="TableText"/>
            </w:pPr>
            <w:r w:rsidRPr="009339E0">
              <w:t>G2 Pre-tx: 15.00 (1.64)</w:t>
            </w:r>
          </w:p>
          <w:p w14:paraId="70B92F35" w14:textId="77777777" w:rsidR="003A51F2" w:rsidRPr="009339E0" w:rsidRDefault="003A51F2" w:rsidP="003A51F2">
            <w:pPr>
              <w:pStyle w:val="TableText"/>
            </w:pPr>
            <w:r w:rsidRPr="009339E0">
              <w:t>G2 Post-tx: 17.75 (2.24)</w:t>
            </w:r>
          </w:p>
          <w:p w14:paraId="0B5500CA" w14:textId="77777777" w:rsidR="003A51F2" w:rsidRPr="009339E0" w:rsidRDefault="003A51F2" w:rsidP="003A51F2">
            <w:pPr>
              <w:pStyle w:val="TableText"/>
            </w:pPr>
            <w:r w:rsidRPr="009339E0">
              <w:t>Difference: -2.75 (2.16), p =0.20, Effect size: 0.19</w:t>
            </w:r>
          </w:p>
          <w:p w14:paraId="570BF4A9" w14:textId="77777777" w:rsidR="003A51F2" w:rsidRPr="009339E0" w:rsidRDefault="003A51F2" w:rsidP="003A51F2">
            <w:pPr>
              <w:pStyle w:val="TableText"/>
            </w:pPr>
          </w:p>
          <w:p w14:paraId="00B5E8D7" w14:textId="77777777" w:rsidR="003A51F2" w:rsidRPr="009339E0" w:rsidRDefault="003A51F2" w:rsidP="003A51F2">
            <w:pPr>
              <w:pStyle w:val="TableText"/>
            </w:pPr>
            <w:r w:rsidRPr="009339E0">
              <w:t>Group difference for difference between pre- and post-treatment ratings:6.73 (3.24), p = 0.04, Effect size: 0.47</w:t>
            </w:r>
          </w:p>
          <w:p w14:paraId="5DB233BB" w14:textId="77777777" w:rsidR="003A51F2" w:rsidRPr="009339E0" w:rsidRDefault="003A51F2" w:rsidP="003A51F2">
            <w:pPr>
              <w:pStyle w:val="TableText"/>
            </w:pPr>
          </w:p>
          <w:p w14:paraId="18776C8C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3182" w:type="dxa"/>
            <w:shd w:val="clear" w:color="auto" w:fill="auto"/>
          </w:tcPr>
          <w:p w14:paraId="388BED1C" w14:textId="77777777" w:rsidR="003A51F2" w:rsidRPr="009339E0" w:rsidRDefault="003A51F2" w:rsidP="003A51F2">
            <w:pPr>
              <w:pStyle w:val="TableText"/>
            </w:pPr>
            <w:r w:rsidRPr="009339E0">
              <w:t>SDS (ITT)</w:t>
            </w:r>
          </w:p>
          <w:p w14:paraId="6B141220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E) </w:t>
            </w:r>
          </w:p>
          <w:p w14:paraId="7C085659" w14:textId="77777777" w:rsidR="003A51F2" w:rsidRPr="009339E0" w:rsidRDefault="003A51F2" w:rsidP="003A51F2">
            <w:pPr>
              <w:pStyle w:val="TableText"/>
            </w:pPr>
            <w:r w:rsidRPr="009339E0">
              <w:t>G1 Pre-tx: 24.65 (0.53)</w:t>
            </w:r>
          </w:p>
          <w:p w14:paraId="66E596EE" w14:textId="77777777" w:rsidR="003A51F2" w:rsidRPr="009339E0" w:rsidRDefault="003A51F2" w:rsidP="003A51F2">
            <w:pPr>
              <w:pStyle w:val="TableText"/>
            </w:pPr>
            <w:r w:rsidRPr="009339E0">
              <w:t>G1 Post-tx: 21.81 (0.88)</w:t>
            </w:r>
          </w:p>
          <w:p w14:paraId="10DC1962" w14:textId="77777777" w:rsidR="003A51F2" w:rsidRPr="009339E0" w:rsidRDefault="003A51F2" w:rsidP="003A51F2">
            <w:pPr>
              <w:pStyle w:val="TableText"/>
            </w:pPr>
            <w:r w:rsidRPr="009339E0">
              <w:t>Difference: 2.84 (0.85), p &lt;0.01, Effect size: 0.48</w:t>
            </w:r>
          </w:p>
          <w:p w14:paraId="66C66DCF" w14:textId="77777777" w:rsidR="003A51F2" w:rsidRPr="009339E0" w:rsidRDefault="003A51F2" w:rsidP="003A51F2">
            <w:pPr>
              <w:pStyle w:val="TableText"/>
            </w:pPr>
          </w:p>
          <w:p w14:paraId="656F9AA7" w14:textId="77777777" w:rsidR="003A51F2" w:rsidRPr="009339E0" w:rsidRDefault="003A51F2" w:rsidP="003A51F2">
            <w:pPr>
              <w:pStyle w:val="TableText"/>
            </w:pPr>
            <w:r w:rsidRPr="009339E0">
              <w:t>G2 Pre-tx: 22.71 (0.69)</w:t>
            </w:r>
          </w:p>
          <w:p w14:paraId="058CED8F" w14:textId="77777777" w:rsidR="003A51F2" w:rsidRPr="009339E0" w:rsidRDefault="003A51F2" w:rsidP="003A51F2">
            <w:pPr>
              <w:pStyle w:val="TableText"/>
            </w:pPr>
            <w:r w:rsidRPr="009339E0">
              <w:t>G2 Post-tx: 23.20 (0.79)</w:t>
            </w:r>
          </w:p>
          <w:p w14:paraId="0A824837" w14:textId="77777777" w:rsidR="003A51F2" w:rsidRPr="009339E0" w:rsidRDefault="003A51F2" w:rsidP="003A51F2">
            <w:pPr>
              <w:pStyle w:val="TableText"/>
            </w:pPr>
            <w:r w:rsidRPr="009339E0">
              <w:t>Difference: -0.49 (0.86), p =0.57, Effect size: 0.08</w:t>
            </w:r>
          </w:p>
          <w:p w14:paraId="43192179" w14:textId="77777777" w:rsidR="003A51F2" w:rsidRPr="009339E0" w:rsidRDefault="003A51F2" w:rsidP="003A51F2">
            <w:pPr>
              <w:pStyle w:val="TableText"/>
            </w:pPr>
          </w:p>
          <w:p w14:paraId="36260157" w14:textId="77777777" w:rsidR="003A51F2" w:rsidRPr="009339E0" w:rsidRDefault="003A51F2" w:rsidP="003A51F2">
            <w:pPr>
              <w:pStyle w:val="TableText"/>
            </w:pPr>
            <w:r w:rsidRPr="009339E0">
              <w:t>Group difference for difference between pre- and post-treatment ratings:3.32 (1.21), p &lt; 0.01, Effect size: 0.56</w:t>
            </w:r>
          </w:p>
          <w:p w14:paraId="6B0E2D09" w14:textId="77777777" w:rsidR="003A51F2" w:rsidRPr="009339E0" w:rsidRDefault="003A51F2" w:rsidP="003A51F2">
            <w:pPr>
              <w:pStyle w:val="TableText"/>
            </w:pPr>
          </w:p>
          <w:p w14:paraId="19E2A895" w14:textId="77777777" w:rsidR="003A51F2" w:rsidRPr="009339E0" w:rsidRDefault="003A51F2" w:rsidP="003A51F2">
            <w:pPr>
              <w:pStyle w:val="TableText"/>
            </w:pPr>
            <w:r w:rsidRPr="009339E0">
              <w:t>Group differences at follow up: Regression coefficient, B = 2.31 (95% CI, 0.10 to 4.52), Beta-coefficient = 0.16, SE = 1.13, p = 0.04</w:t>
            </w:r>
          </w:p>
          <w:p w14:paraId="276A2EC7" w14:textId="77777777" w:rsidR="003A51F2" w:rsidRPr="009339E0" w:rsidRDefault="003A51F2" w:rsidP="003A51F2">
            <w:pPr>
              <w:pStyle w:val="TableText"/>
            </w:pPr>
          </w:p>
          <w:p w14:paraId="2F91492F" w14:textId="77777777" w:rsidR="003A51F2" w:rsidRPr="009339E0" w:rsidRDefault="003A51F2" w:rsidP="003A51F2">
            <w:pPr>
              <w:pStyle w:val="TableText"/>
            </w:pPr>
            <w:r w:rsidRPr="009339E0">
              <w:t>SAS-SR(ITT)</w:t>
            </w:r>
          </w:p>
          <w:p w14:paraId="73B14F16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E) </w:t>
            </w:r>
          </w:p>
          <w:p w14:paraId="7433F5FA" w14:textId="77777777" w:rsidR="003A51F2" w:rsidRPr="009339E0" w:rsidRDefault="003A51F2" w:rsidP="003A51F2">
            <w:pPr>
              <w:pStyle w:val="TableText"/>
            </w:pPr>
            <w:r w:rsidRPr="009339E0">
              <w:t>G1 Pre-tx: 2.93 (0.07)</w:t>
            </w:r>
          </w:p>
          <w:p w14:paraId="087062BF" w14:textId="77777777" w:rsidR="003A51F2" w:rsidRPr="009339E0" w:rsidRDefault="003A51F2" w:rsidP="003A51F2">
            <w:pPr>
              <w:pStyle w:val="TableText"/>
            </w:pPr>
            <w:r w:rsidRPr="009339E0">
              <w:t>G1 Post-tx: 2.68 (0.08)</w:t>
            </w:r>
          </w:p>
          <w:p w14:paraId="5A88F4A7" w14:textId="77777777" w:rsidR="003A51F2" w:rsidRPr="009339E0" w:rsidRDefault="003A51F2" w:rsidP="003A51F2">
            <w:pPr>
              <w:pStyle w:val="TableText"/>
            </w:pPr>
            <w:r w:rsidRPr="009339E0">
              <w:t>Difference: 0.25 (0.07), p &lt;0.01, Effect size: 0.36</w:t>
            </w:r>
          </w:p>
          <w:p w14:paraId="531E9E82" w14:textId="77777777" w:rsidR="003A51F2" w:rsidRPr="009339E0" w:rsidRDefault="003A51F2" w:rsidP="003A51F2">
            <w:pPr>
              <w:pStyle w:val="TableText"/>
            </w:pPr>
          </w:p>
          <w:p w14:paraId="58B3B405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083" w:type="dxa"/>
            <w:shd w:val="clear" w:color="auto" w:fill="auto"/>
          </w:tcPr>
          <w:p w14:paraId="010E190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40D2B7E0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EE4D564" w14:textId="1A737AFF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40"/>
        <w:gridCol w:w="2430"/>
        <w:gridCol w:w="2070"/>
        <w:gridCol w:w="1755"/>
        <w:gridCol w:w="3182"/>
        <w:gridCol w:w="2083"/>
      </w:tblGrid>
      <w:tr w:rsidR="003A51F2" w:rsidRPr="009339E0" w14:paraId="2A8D43C2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40" w:type="dxa"/>
            <w:hideMark/>
          </w:tcPr>
          <w:p w14:paraId="5BDB4AB9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430" w:type="dxa"/>
          </w:tcPr>
          <w:p w14:paraId="06CE7C8B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070" w:type="dxa"/>
            <w:hideMark/>
          </w:tcPr>
          <w:p w14:paraId="3A8C921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755" w:type="dxa"/>
            <w:hideMark/>
          </w:tcPr>
          <w:p w14:paraId="3DCDAC5D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182" w:type="dxa"/>
            <w:hideMark/>
          </w:tcPr>
          <w:p w14:paraId="165A391D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hideMark/>
          </w:tcPr>
          <w:p w14:paraId="1E4DD266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44F2DFC" w14:textId="77777777" w:rsidTr="003A51F2">
        <w:trPr>
          <w:cantSplit/>
        </w:trPr>
        <w:tc>
          <w:tcPr>
            <w:tcW w:w="1440" w:type="dxa"/>
            <w:shd w:val="clear" w:color="auto" w:fill="auto"/>
          </w:tcPr>
          <w:p w14:paraId="086D45DE" w14:textId="4D4FE21B" w:rsidR="003A51F2" w:rsidRPr="009339E0" w:rsidRDefault="003A51F2" w:rsidP="003A51F2">
            <w:pPr>
              <w:pStyle w:val="TableText"/>
            </w:pPr>
            <w:r w:rsidRPr="009339E0">
              <w:t>Sonne et al., 2016</w:t>
            </w:r>
            <w:hyperlink w:anchor="_ENREF_186" w:tooltip="Sonne, 2016 #4866" w:history="1">
              <w:r w:rsidR="00C82E3A" w:rsidRPr="009339E0">
                <w:fldChar w:fldCharType="begin">
                  <w:fldData xml:space="preserve">PEVuZE5vdGU+PENpdGU+PEF1dGhvcj5Tb25uZTwvQXV0aG9yPjxZZWFyPjIwMTY8L1llYXI+PFJl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b25uZTwvQXV0aG9yPjxZZWFyPjIwMTY8L1llYXI+PFJl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86</w:t>
              </w:r>
              <w:r w:rsidR="00C82E3A" w:rsidRPr="009339E0">
                <w:fldChar w:fldCharType="end"/>
              </w:r>
            </w:hyperlink>
          </w:p>
          <w:p w14:paraId="631E07B3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2430" w:type="dxa"/>
            <w:shd w:val="clear" w:color="auto" w:fill="auto"/>
          </w:tcPr>
          <w:p w14:paraId="121A44C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70" w:type="dxa"/>
            <w:shd w:val="clear" w:color="auto" w:fill="auto"/>
          </w:tcPr>
          <w:p w14:paraId="14CC7B14" w14:textId="77777777" w:rsidR="003A51F2" w:rsidRPr="009339E0" w:rsidRDefault="003A51F2" w:rsidP="003A51F2">
            <w:pPr>
              <w:pStyle w:val="TableText"/>
            </w:pPr>
            <w:r w:rsidRPr="009339E0">
              <w:t>HAM-A (ITT)</w:t>
            </w:r>
          </w:p>
          <w:p w14:paraId="039A7560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E) </w:t>
            </w:r>
          </w:p>
          <w:p w14:paraId="5795A5D0" w14:textId="77777777" w:rsidR="003A51F2" w:rsidRPr="009339E0" w:rsidRDefault="003A51F2" w:rsidP="003A51F2">
            <w:pPr>
              <w:pStyle w:val="TableText"/>
            </w:pPr>
            <w:r w:rsidRPr="009339E0">
              <w:t>G1 Pre-tx: 26.74 (0.68)</w:t>
            </w:r>
          </w:p>
          <w:p w14:paraId="2306F069" w14:textId="77777777" w:rsidR="003A51F2" w:rsidRPr="009339E0" w:rsidRDefault="003A51F2" w:rsidP="003A51F2">
            <w:pPr>
              <w:pStyle w:val="TableText"/>
            </w:pPr>
            <w:r w:rsidRPr="009339E0">
              <w:t>G1 Post-tx: 26.41 (1.04)</w:t>
            </w:r>
          </w:p>
          <w:p w14:paraId="5C41A96F" w14:textId="77777777" w:rsidR="003A51F2" w:rsidRPr="009339E0" w:rsidRDefault="003A51F2" w:rsidP="003A51F2">
            <w:pPr>
              <w:pStyle w:val="TableText"/>
            </w:pPr>
            <w:r w:rsidRPr="009339E0">
              <w:t>Difference: 0.33 (0.97), p = 0.73, Effect size: 0.05</w:t>
            </w:r>
          </w:p>
          <w:p w14:paraId="5E0DF77E" w14:textId="77777777" w:rsidR="003A51F2" w:rsidRPr="009339E0" w:rsidRDefault="003A51F2" w:rsidP="003A51F2">
            <w:pPr>
              <w:pStyle w:val="TableText"/>
            </w:pPr>
          </w:p>
          <w:p w14:paraId="58DC7364" w14:textId="77777777" w:rsidR="003A51F2" w:rsidRPr="009339E0" w:rsidRDefault="003A51F2" w:rsidP="003A51F2">
            <w:pPr>
              <w:pStyle w:val="TableText"/>
            </w:pPr>
            <w:r w:rsidRPr="009339E0">
              <w:t>G2 Pre-tx: 27.14 (0.72)</w:t>
            </w:r>
          </w:p>
          <w:p w14:paraId="1C439C45" w14:textId="77777777" w:rsidR="003A51F2" w:rsidRPr="009339E0" w:rsidRDefault="003A51F2" w:rsidP="003A51F2">
            <w:pPr>
              <w:pStyle w:val="TableText"/>
            </w:pPr>
            <w:r w:rsidRPr="009339E0">
              <w:t>G2 Post-tx: 26.05 (1.05)</w:t>
            </w:r>
          </w:p>
          <w:p w14:paraId="68CECDD8" w14:textId="77777777" w:rsidR="003A51F2" w:rsidRPr="009339E0" w:rsidRDefault="003A51F2" w:rsidP="003A51F2">
            <w:pPr>
              <w:pStyle w:val="TableText"/>
            </w:pPr>
            <w:r w:rsidRPr="009339E0">
              <w:t>Difference: 1.09 (1.00), p =0.28, Effect size: 0.16</w:t>
            </w:r>
          </w:p>
          <w:p w14:paraId="60BBBBF2" w14:textId="77777777" w:rsidR="003A51F2" w:rsidRPr="009339E0" w:rsidRDefault="003A51F2" w:rsidP="003A51F2">
            <w:pPr>
              <w:pStyle w:val="TableText"/>
            </w:pPr>
          </w:p>
          <w:p w14:paraId="1D262302" w14:textId="77777777" w:rsidR="003A51F2" w:rsidRPr="009339E0" w:rsidRDefault="003A51F2" w:rsidP="003A51F2">
            <w:pPr>
              <w:pStyle w:val="TableText"/>
            </w:pPr>
            <w:r w:rsidRPr="009339E0">
              <w:t>Group difference for difference between pre- and post-treatment ratings:-0.76 (1.39), p = 0.58, Effect size: 0.11</w:t>
            </w:r>
          </w:p>
          <w:p w14:paraId="5B19D360" w14:textId="77777777" w:rsidR="003A51F2" w:rsidRPr="009339E0" w:rsidRDefault="003A51F2" w:rsidP="003A51F2">
            <w:pPr>
              <w:pStyle w:val="TableText"/>
            </w:pPr>
          </w:p>
          <w:p w14:paraId="08CEE6F1" w14:textId="77777777" w:rsidR="003A51F2" w:rsidRPr="009339E0" w:rsidRDefault="003A51F2" w:rsidP="003A51F2">
            <w:pPr>
              <w:pStyle w:val="TableText"/>
            </w:pPr>
            <w:r w:rsidRPr="009339E0">
              <w:t>Group differences at follow up: Regression coefficient, B = -0.57 (95% CI, -3.19 to 2.04), Beta-coefficient = -0.03, SE = 1.34, p = 0.67</w:t>
            </w:r>
          </w:p>
        </w:tc>
        <w:tc>
          <w:tcPr>
            <w:tcW w:w="1755" w:type="dxa"/>
            <w:shd w:val="clear" w:color="auto" w:fill="auto"/>
          </w:tcPr>
          <w:p w14:paraId="047E4F98" w14:textId="77777777" w:rsidR="003A51F2" w:rsidRPr="009339E0" w:rsidRDefault="003A51F2" w:rsidP="003A51F2">
            <w:pPr>
              <w:pStyle w:val="TableText"/>
            </w:pPr>
            <w:r w:rsidRPr="009339E0">
              <w:t>Group differences at follow up: Regression coefficient, B = -5.79 (95% CI, -12.05 to 0.46), Beta-coefficient = -0.13, SE = 3.19, p = 0.07</w:t>
            </w:r>
          </w:p>
        </w:tc>
        <w:tc>
          <w:tcPr>
            <w:tcW w:w="3182" w:type="dxa"/>
            <w:shd w:val="clear" w:color="auto" w:fill="auto"/>
          </w:tcPr>
          <w:p w14:paraId="7CC03BDA" w14:textId="77777777" w:rsidR="003A51F2" w:rsidRPr="009339E0" w:rsidRDefault="003A51F2" w:rsidP="003A51F2">
            <w:pPr>
              <w:pStyle w:val="TableText"/>
            </w:pPr>
            <w:r w:rsidRPr="009339E0">
              <w:t>G2 Pre-tx: 2.96 (0.07)</w:t>
            </w:r>
          </w:p>
          <w:p w14:paraId="75C51EE4" w14:textId="77777777" w:rsidR="003A51F2" w:rsidRPr="009339E0" w:rsidRDefault="003A51F2" w:rsidP="003A51F2">
            <w:pPr>
              <w:pStyle w:val="TableText"/>
            </w:pPr>
            <w:r w:rsidRPr="009339E0">
              <w:t>G2 Post-tx: 2.80 (0.08)</w:t>
            </w:r>
          </w:p>
          <w:p w14:paraId="263F050B" w14:textId="77777777" w:rsidR="003A51F2" w:rsidRPr="009339E0" w:rsidRDefault="003A51F2" w:rsidP="003A51F2">
            <w:pPr>
              <w:pStyle w:val="TableText"/>
            </w:pPr>
            <w:r w:rsidRPr="009339E0">
              <w:t>Difference: 0.16 (0.08), p =0.04, Effect size: 0.23</w:t>
            </w:r>
          </w:p>
          <w:p w14:paraId="5AB14658" w14:textId="77777777" w:rsidR="003A51F2" w:rsidRPr="009339E0" w:rsidRDefault="003A51F2" w:rsidP="003A51F2">
            <w:pPr>
              <w:pStyle w:val="TableText"/>
            </w:pPr>
          </w:p>
          <w:p w14:paraId="5DE48585" w14:textId="77777777" w:rsidR="003A51F2" w:rsidRPr="009339E0" w:rsidRDefault="003A51F2" w:rsidP="003A51F2">
            <w:pPr>
              <w:pStyle w:val="TableText"/>
            </w:pPr>
            <w:r w:rsidRPr="009339E0">
              <w:t>Group difference for difference between pre- and post-treatment ratings: 0.09 (0.11), p = 0.39, Effect size: 0.13</w:t>
            </w:r>
          </w:p>
          <w:p w14:paraId="22E31A35" w14:textId="77777777" w:rsidR="003A51F2" w:rsidRPr="009339E0" w:rsidRDefault="003A51F2" w:rsidP="003A51F2">
            <w:pPr>
              <w:pStyle w:val="TableText"/>
            </w:pPr>
          </w:p>
          <w:p w14:paraId="7D712364" w14:textId="77777777" w:rsidR="003A51F2" w:rsidRPr="009339E0" w:rsidRDefault="003A51F2" w:rsidP="003A51F2">
            <w:pPr>
              <w:pStyle w:val="TableText"/>
            </w:pPr>
            <w:r w:rsidRPr="009339E0">
              <w:t>Group differences at follow up: Regression coefficient, B = 0.10 (95% CI, -0.09 to 0.29), Beta-coefficient = 0.07, SE = 0.10, p = 0.29</w:t>
            </w:r>
          </w:p>
          <w:p w14:paraId="78679FBF" w14:textId="77777777" w:rsidR="003A51F2" w:rsidRPr="009339E0" w:rsidRDefault="003A51F2" w:rsidP="003A51F2">
            <w:pPr>
              <w:pStyle w:val="TableText"/>
            </w:pPr>
          </w:p>
          <w:p w14:paraId="3A685C4C" w14:textId="77777777" w:rsidR="003A51F2" w:rsidRPr="009339E0" w:rsidRDefault="003A51F2" w:rsidP="003A51F2">
            <w:pPr>
              <w:pStyle w:val="TableText"/>
            </w:pPr>
            <w:r w:rsidRPr="009339E0">
              <w:t>GAF-S(ITT)</w:t>
            </w:r>
          </w:p>
          <w:p w14:paraId="50A99777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E) </w:t>
            </w:r>
          </w:p>
          <w:p w14:paraId="1524917E" w14:textId="77777777" w:rsidR="003A51F2" w:rsidRPr="009339E0" w:rsidRDefault="003A51F2" w:rsidP="003A51F2">
            <w:pPr>
              <w:pStyle w:val="TableText"/>
            </w:pPr>
            <w:r w:rsidRPr="009339E0">
              <w:t>G1 Pre-tx: 47.43 (0.57)</w:t>
            </w:r>
          </w:p>
          <w:p w14:paraId="36EE3969" w14:textId="77777777" w:rsidR="003A51F2" w:rsidRPr="009339E0" w:rsidRDefault="003A51F2" w:rsidP="003A51F2">
            <w:pPr>
              <w:pStyle w:val="TableText"/>
            </w:pPr>
            <w:r w:rsidRPr="009339E0">
              <w:t>G1 Post-tx: 51.33 (0.93)</w:t>
            </w:r>
          </w:p>
          <w:p w14:paraId="6C1D322E" w14:textId="77777777" w:rsidR="003A51F2" w:rsidRPr="009339E0" w:rsidRDefault="003A51F2" w:rsidP="003A51F2">
            <w:pPr>
              <w:pStyle w:val="TableText"/>
            </w:pPr>
            <w:r w:rsidRPr="009339E0">
              <w:t>Difference: -3.90 (0.79), p &lt;0.01, Effect size: 0.68</w:t>
            </w:r>
          </w:p>
          <w:p w14:paraId="371B0207" w14:textId="77777777" w:rsidR="003A51F2" w:rsidRPr="009339E0" w:rsidRDefault="003A51F2" w:rsidP="003A51F2">
            <w:pPr>
              <w:pStyle w:val="TableText"/>
            </w:pPr>
          </w:p>
          <w:p w14:paraId="22298F00" w14:textId="77777777" w:rsidR="003A51F2" w:rsidRPr="009339E0" w:rsidRDefault="003A51F2" w:rsidP="003A51F2">
            <w:pPr>
              <w:pStyle w:val="TableText"/>
            </w:pPr>
            <w:r w:rsidRPr="009339E0">
              <w:t>G2 Pre-tx: 48.14 (0.61)</w:t>
            </w:r>
          </w:p>
          <w:p w14:paraId="2F5FBF47" w14:textId="77777777" w:rsidR="003A51F2" w:rsidRPr="009339E0" w:rsidRDefault="003A51F2" w:rsidP="003A51F2">
            <w:pPr>
              <w:pStyle w:val="TableText"/>
            </w:pPr>
            <w:r w:rsidRPr="009339E0">
              <w:t>G2 Post-tx: 51.82 (0.94)</w:t>
            </w:r>
          </w:p>
          <w:p w14:paraId="0739DD30" w14:textId="77777777" w:rsidR="003A51F2" w:rsidRPr="009339E0" w:rsidRDefault="003A51F2" w:rsidP="003A51F2">
            <w:pPr>
              <w:pStyle w:val="TableText"/>
            </w:pPr>
            <w:r w:rsidRPr="009339E0">
              <w:t>Difference: -3.68 (1.03), p &lt;0.01, Effect size: 0.64</w:t>
            </w:r>
          </w:p>
          <w:p w14:paraId="51E73E79" w14:textId="77777777" w:rsidR="003A51F2" w:rsidRPr="009339E0" w:rsidRDefault="003A51F2" w:rsidP="003A51F2">
            <w:pPr>
              <w:pStyle w:val="TableText"/>
            </w:pPr>
          </w:p>
          <w:p w14:paraId="2F547F1A" w14:textId="77777777" w:rsidR="003A51F2" w:rsidRPr="009339E0" w:rsidRDefault="003A51F2" w:rsidP="003A51F2">
            <w:pPr>
              <w:pStyle w:val="TableText"/>
            </w:pPr>
            <w:r w:rsidRPr="009339E0">
              <w:t>Group difference for difference between pre- and post-treatment ratings: 0.22 (1.29), p = 0.86, Effect size: 0.04</w:t>
            </w:r>
          </w:p>
        </w:tc>
        <w:tc>
          <w:tcPr>
            <w:tcW w:w="2083" w:type="dxa"/>
            <w:shd w:val="clear" w:color="auto" w:fill="auto"/>
          </w:tcPr>
          <w:p w14:paraId="579CC57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5CA3DD49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56D10F7" w14:textId="5B42421B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40"/>
        <w:gridCol w:w="2430"/>
        <w:gridCol w:w="2070"/>
        <w:gridCol w:w="1755"/>
        <w:gridCol w:w="3182"/>
        <w:gridCol w:w="2083"/>
      </w:tblGrid>
      <w:tr w:rsidR="003A51F2" w:rsidRPr="009339E0" w14:paraId="4CE68A6A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40" w:type="dxa"/>
            <w:hideMark/>
          </w:tcPr>
          <w:p w14:paraId="1430863C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430" w:type="dxa"/>
          </w:tcPr>
          <w:p w14:paraId="249A6F9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070" w:type="dxa"/>
            <w:hideMark/>
          </w:tcPr>
          <w:p w14:paraId="53B875E8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755" w:type="dxa"/>
            <w:hideMark/>
          </w:tcPr>
          <w:p w14:paraId="669034FF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182" w:type="dxa"/>
            <w:hideMark/>
          </w:tcPr>
          <w:p w14:paraId="454E142C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hideMark/>
          </w:tcPr>
          <w:p w14:paraId="5F68A749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FC5B981" w14:textId="77777777" w:rsidTr="003A51F2">
        <w:trPr>
          <w:cantSplit/>
        </w:trPr>
        <w:tc>
          <w:tcPr>
            <w:tcW w:w="1440" w:type="dxa"/>
            <w:shd w:val="clear" w:color="auto" w:fill="auto"/>
          </w:tcPr>
          <w:p w14:paraId="4358D7C1" w14:textId="09095C0B" w:rsidR="003A51F2" w:rsidRPr="009339E0" w:rsidRDefault="003A51F2" w:rsidP="003A51F2">
            <w:pPr>
              <w:pStyle w:val="TableText"/>
            </w:pPr>
            <w:r w:rsidRPr="009339E0">
              <w:t>Sonne et al., 2016</w:t>
            </w:r>
            <w:hyperlink w:anchor="_ENREF_186" w:tooltip="Sonne, 2016 #4866" w:history="1">
              <w:r w:rsidR="00C82E3A" w:rsidRPr="009339E0">
                <w:fldChar w:fldCharType="begin">
                  <w:fldData xml:space="preserve">PEVuZE5vdGU+PENpdGU+PEF1dGhvcj5Tb25uZTwvQXV0aG9yPjxZZWFyPjIwMTY8L1llYXI+PFJl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b25uZTwvQXV0aG9yPjxZZWFyPjIwMTY8L1llYXI+PFJl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86</w:t>
              </w:r>
              <w:r w:rsidR="00C82E3A" w:rsidRPr="009339E0">
                <w:fldChar w:fldCharType="end"/>
              </w:r>
            </w:hyperlink>
          </w:p>
          <w:p w14:paraId="4259D962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2430" w:type="dxa"/>
            <w:shd w:val="clear" w:color="auto" w:fill="auto"/>
          </w:tcPr>
          <w:p w14:paraId="0BF56F6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70" w:type="dxa"/>
            <w:shd w:val="clear" w:color="auto" w:fill="auto"/>
          </w:tcPr>
          <w:p w14:paraId="61BE897E" w14:textId="77777777" w:rsidR="003A51F2" w:rsidRPr="009339E0" w:rsidRDefault="003A51F2" w:rsidP="003A51F2">
            <w:pPr>
              <w:pStyle w:val="TableText"/>
            </w:pPr>
            <w:r w:rsidRPr="009339E0">
              <w:t>HSCL-25 (ITT)</w:t>
            </w:r>
          </w:p>
          <w:p w14:paraId="65AD9BE2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E) </w:t>
            </w:r>
          </w:p>
          <w:p w14:paraId="504229A2" w14:textId="77777777" w:rsidR="003A51F2" w:rsidRPr="009339E0" w:rsidRDefault="003A51F2" w:rsidP="003A51F2">
            <w:pPr>
              <w:pStyle w:val="TableText"/>
            </w:pPr>
            <w:r w:rsidRPr="009339E0">
              <w:t>G1 Pre-tx: 3.03 (0.05)</w:t>
            </w:r>
          </w:p>
          <w:p w14:paraId="15440159" w14:textId="77777777" w:rsidR="003A51F2" w:rsidRPr="009339E0" w:rsidRDefault="003A51F2" w:rsidP="003A51F2">
            <w:pPr>
              <w:pStyle w:val="TableText"/>
            </w:pPr>
            <w:r w:rsidRPr="009339E0">
              <w:t>G1 Post-tx: 2.85 (0.07)</w:t>
            </w:r>
          </w:p>
          <w:p w14:paraId="6CF47079" w14:textId="77777777" w:rsidR="003A51F2" w:rsidRPr="009339E0" w:rsidRDefault="003A51F2" w:rsidP="003A51F2">
            <w:pPr>
              <w:pStyle w:val="TableText"/>
            </w:pPr>
            <w:r w:rsidRPr="009339E0">
              <w:t>Difference: 0.18 (0.07), p &lt;0.01, Effect size: 0.39</w:t>
            </w:r>
          </w:p>
          <w:p w14:paraId="788BB42F" w14:textId="77777777" w:rsidR="003A51F2" w:rsidRPr="009339E0" w:rsidRDefault="003A51F2" w:rsidP="003A51F2">
            <w:pPr>
              <w:pStyle w:val="TableText"/>
            </w:pPr>
          </w:p>
          <w:p w14:paraId="228C7460" w14:textId="77777777" w:rsidR="003A51F2" w:rsidRPr="009339E0" w:rsidRDefault="003A51F2" w:rsidP="003A51F2">
            <w:pPr>
              <w:pStyle w:val="TableText"/>
            </w:pPr>
            <w:r w:rsidRPr="009339E0">
              <w:t>G2 Pre-tx: 3.04 (0.05)</w:t>
            </w:r>
          </w:p>
          <w:p w14:paraId="01593FC0" w14:textId="77777777" w:rsidR="003A51F2" w:rsidRPr="009339E0" w:rsidRDefault="003A51F2" w:rsidP="003A51F2">
            <w:pPr>
              <w:pStyle w:val="TableText"/>
            </w:pPr>
            <w:r w:rsidRPr="009339E0">
              <w:t>G2 Post-tx: 2.94 (0.06)</w:t>
            </w:r>
          </w:p>
          <w:p w14:paraId="57EF570E" w14:textId="77777777" w:rsidR="003A51F2" w:rsidRPr="009339E0" w:rsidRDefault="003A51F2" w:rsidP="003A51F2">
            <w:pPr>
              <w:pStyle w:val="TableText"/>
            </w:pPr>
            <w:r w:rsidRPr="009339E0">
              <w:t>Difference: 0.10 (0.05), p =0.05, Effect size: 0.22</w:t>
            </w:r>
          </w:p>
          <w:p w14:paraId="13EB97AB" w14:textId="77777777" w:rsidR="003A51F2" w:rsidRPr="009339E0" w:rsidRDefault="003A51F2" w:rsidP="003A51F2">
            <w:pPr>
              <w:pStyle w:val="TableText"/>
            </w:pPr>
          </w:p>
          <w:p w14:paraId="5026496C" w14:textId="77777777" w:rsidR="003A51F2" w:rsidRPr="009339E0" w:rsidRDefault="003A51F2" w:rsidP="003A51F2">
            <w:pPr>
              <w:pStyle w:val="TableText"/>
            </w:pPr>
            <w:r w:rsidRPr="009339E0">
              <w:t>Group difference for difference between pre- and post-treatment ratings:0.08 (0.09), p = 0.37, Effect size: 0.17</w:t>
            </w:r>
          </w:p>
          <w:p w14:paraId="67DB86F4" w14:textId="77777777" w:rsidR="003A51F2" w:rsidRPr="009339E0" w:rsidRDefault="003A51F2" w:rsidP="003A51F2">
            <w:pPr>
              <w:pStyle w:val="TableText"/>
            </w:pPr>
          </w:p>
          <w:p w14:paraId="6BD52CDC" w14:textId="77777777" w:rsidR="003A51F2" w:rsidRPr="009339E0" w:rsidRDefault="003A51F2" w:rsidP="003A51F2">
            <w:pPr>
              <w:pStyle w:val="TableText"/>
            </w:pPr>
            <w:r w:rsidRPr="009339E0">
              <w:t>Group differences at follow up: Regression coefficient, B = 0.07 (95% CI, -0.10 to 0.23), Beta-coefficient = 0.05, SE = 0.08, p = 0.42</w:t>
            </w:r>
          </w:p>
        </w:tc>
        <w:tc>
          <w:tcPr>
            <w:tcW w:w="1755" w:type="dxa"/>
            <w:shd w:val="clear" w:color="auto" w:fill="auto"/>
          </w:tcPr>
          <w:p w14:paraId="6C26D52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182" w:type="dxa"/>
            <w:shd w:val="clear" w:color="auto" w:fill="auto"/>
          </w:tcPr>
          <w:p w14:paraId="28CD16DC" w14:textId="77777777" w:rsidR="003A51F2" w:rsidRPr="009339E0" w:rsidRDefault="003A51F2" w:rsidP="003A51F2">
            <w:pPr>
              <w:pStyle w:val="TableText"/>
            </w:pPr>
            <w:r w:rsidRPr="009339E0">
              <w:t>GAF Group differences at follow up: Regression coefficient, B = 0.06 (95% CI, -2.37 to 2.48), Beta-coefficient = 0.00, SE = 1.24, p = 0.96</w:t>
            </w:r>
          </w:p>
          <w:p w14:paraId="5EF2C4F8" w14:textId="77777777" w:rsidR="003A51F2" w:rsidRPr="009339E0" w:rsidRDefault="003A51F2" w:rsidP="003A51F2">
            <w:pPr>
              <w:pStyle w:val="TableText"/>
            </w:pPr>
          </w:p>
          <w:p w14:paraId="227B5023" w14:textId="77777777" w:rsidR="003A51F2" w:rsidRPr="009339E0" w:rsidRDefault="003A51F2" w:rsidP="003A51F2">
            <w:pPr>
              <w:pStyle w:val="TableText"/>
            </w:pPr>
            <w:r w:rsidRPr="009339E0">
              <w:t>-F(ITT)</w:t>
            </w:r>
          </w:p>
          <w:p w14:paraId="6FBE13B9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E) </w:t>
            </w:r>
          </w:p>
          <w:p w14:paraId="6A078535" w14:textId="77777777" w:rsidR="003A51F2" w:rsidRPr="009339E0" w:rsidRDefault="003A51F2" w:rsidP="003A51F2">
            <w:pPr>
              <w:pStyle w:val="TableText"/>
            </w:pPr>
            <w:r w:rsidRPr="009339E0">
              <w:t>G1 Pre-tx: 48.37 (0.68)</w:t>
            </w:r>
          </w:p>
          <w:p w14:paraId="3D8E3CC3" w14:textId="77777777" w:rsidR="003A51F2" w:rsidRPr="009339E0" w:rsidRDefault="003A51F2" w:rsidP="003A51F2">
            <w:pPr>
              <w:pStyle w:val="TableText"/>
            </w:pPr>
            <w:r w:rsidRPr="009339E0">
              <w:t>G1 Post-tx: 50.28 (0.92)</w:t>
            </w:r>
          </w:p>
          <w:p w14:paraId="14BDDE02" w14:textId="77777777" w:rsidR="003A51F2" w:rsidRPr="009339E0" w:rsidRDefault="003A51F2" w:rsidP="003A51F2">
            <w:pPr>
              <w:pStyle w:val="TableText"/>
            </w:pPr>
            <w:r w:rsidRPr="009339E0">
              <w:t>Difference: -1.91 (0.79), p = 0.02, Effect size: 0.29</w:t>
            </w:r>
          </w:p>
          <w:p w14:paraId="52FAAC0C" w14:textId="77777777" w:rsidR="003A51F2" w:rsidRPr="009339E0" w:rsidRDefault="003A51F2" w:rsidP="003A51F2">
            <w:pPr>
              <w:pStyle w:val="TableText"/>
            </w:pPr>
          </w:p>
          <w:p w14:paraId="75A72079" w14:textId="77777777" w:rsidR="003A51F2" w:rsidRPr="009339E0" w:rsidRDefault="003A51F2" w:rsidP="003A51F2">
            <w:pPr>
              <w:pStyle w:val="TableText"/>
            </w:pPr>
            <w:r w:rsidRPr="009339E0">
              <w:t>G2 Pre-tx: 49.04 (0.68)</w:t>
            </w:r>
          </w:p>
          <w:p w14:paraId="2795B32D" w14:textId="77777777" w:rsidR="003A51F2" w:rsidRPr="009339E0" w:rsidRDefault="003A51F2" w:rsidP="003A51F2">
            <w:pPr>
              <w:pStyle w:val="TableText"/>
            </w:pPr>
            <w:r w:rsidRPr="009339E0">
              <w:t>G2 Post-tx: 51.91 (0.96)</w:t>
            </w:r>
          </w:p>
          <w:p w14:paraId="35078A82" w14:textId="77777777" w:rsidR="003A51F2" w:rsidRPr="009339E0" w:rsidRDefault="003A51F2" w:rsidP="003A51F2">
            <w:pPr>
              <w:pStyle w:val="TableText"/>
            </w:pPr>
            <w:r w:rsidRPr="009339E0">
              <w:t>Difference: -2.87 (0.89), p &lt;0.01, Effect size: 0.43</w:t>
            </w:r>
          </w:p>
          <w:p w14:paraId="7D5969CD" w14:textId="77777777" w:rsidR="003A51F2" w:rsidRPr="009339E0" w:rsidRDefault="003A51F2" w:rsidP="003A51F2">
            <w:pPr>
              <w:pStyle w:val="TableText"/>
            </w:pPr>
          </w:p>
          <w:p w14:paraId="6A3CCFBC" w14:textId="77777777" w:rsidR="003A51F2" w:rsidRPr="009339E0" w:rsidRDefault="003A51F2" w:rsidP="003A51F2">
            <w:pPr>
              <w:pStyle w:val="TableText"/>
            </w:pPr>
            <w:r w:rsidRPr="009339E0">
              <w:t>Group difference for difference between pre- and post-treatment ratings: 0.96 (1.19), p = 0.42, Effect size: 0.06</w:t>
            </w:r>
          </w:p>
          <w:p w14:paraId="39FA5FA6" w14:textId="77777777" w:rsidR="003A51F2" w:rsidRPr="009339E0" w:rsidRDefault="003A51F2" w:rsidP="003A51F2">
            <w:pPr>
              <w:pStyle w:val="TableText"/>
            </w:pPr>
          </w:p>
          <w:p w14:paraId="553442EA" w14:textId="77777777" w:rsidR="003A51F2" w:rsidRPr="009339E0" w:rsidRDefault="003A51F2" w:rsidP="003A51F2">
            <w:pPr>
              <w:pStyle w:val="TableText"/>
            </w:pPr>
            <w:r w:rsidRPr="009339E0">
              <w:t>Group differences at follow up: Regression coefficient, B = 1.22 (95% CI, -1.03 to 3.47), Beta-coefficient = 0.08, SE = 1.15, p = 0.29</w:t>
            </w:r>
          </w:p>
        </w:tc>
        <w:tc>
          <w:tcPr>
            <w:tcW w:w="2083" w:type="dxa"/>
            <w:shd w:val="clear" w:color="auto" w:fill="auto"/>
          </w:tcPr>
          <w:p w14:paraId="50F7DC28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6F6A74EF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214E451" w14:textId="17EEEBDD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40"/>
        <w:gridCol w:w="2430"/>
        <w:gridCol w:w="2070"/>
        <w:gridCol w:w="1755"/>
        <w:gridCol w:w="3182"/>
        <w:gridCol w:w="2083"/>
      </w:tblGrid>
      <w:tr w:rsidR="003A51F2" w:rsidRPr="009339E0" w14:paraId="1D1DCE21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40" w:type="dxa"/>
            <w:hideMark/>
          </w:tcPr>
          <w:p w14:paraId="5687DC0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430" w:type="dxa"/>
          </w:tcPr>
          <w:p w14:paraId="3511DCC1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070" w:type="dxa"/>
            <w:hideMark/>
          </w:tcPr>
          <w:p w14:paraId="094E9F86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755" w:type="dxa"/>
            <w:hideMark/>
          </w:tcPr>
          <w:p w14:paraId="284A8F2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182" w:type="dxa"/>
            <w:hideMark/>
          </w:tcPr>
          <w:p w14:paraId="4F61A859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hideMark/>
          </w:tcPr>
          <w:p w14:paraId="7084437C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FAE0003" w14:textId="77777777" w:rsidTr="003A51F2">
        <w:trPr>
          <w:cantSplit/>
        </w:trPr>
        <w:tc>
          <w:tcPr>
            <w:tcW w:w="1440" w:type="dxa"/>
            <w:shd w:val="clear" w:color="auto" w:fill="auto"/>
          </w:tcPr>
          <w:p w14:paraId="1B7998FD" w14:textId="26183377" w:rsidR="003A51F2" w:rsidRPr="009339E0" w:rsidRDefault="003A51F2" w:rsidP="003A51F2">
            <w:pPr>
              <w:pStyle w:val="TableText"/>
            </w:pPr>
            <w:r w:rsidRPr="009339E0">
              <w:t>Sonne et al., 2016</w:t>
            </w:r>
            <w:hyperlink w:anchor="_ENREF_186" w:tooltip="Sonne, 2016 #4866" w:history="1">
              <w:r w:rsidR="00C82E3A" w:rsidRPr="009339E0">
                <w:fldChar w:fldCharType="begin">
                  <w:fldData xml:space="preserve">PEVuZE5vdGU+PENpdGU+PEF1dGhvcj5Tb25uZTwvQXV0aG9yPjxZZWFyPjIwMTY8L1llYXI+PFJl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b25uZTwvQXV0aG9yPjxZZWFyPjIwMTY8L1llYXI+PFJl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86</w:t>
              </w:r>
              <w:r w:rsidR="00C82E3A" w:rsidRPr="009339E0">
                <w:fldChar w:fldCharType="end"/>
              </w:r>
            </w:hyperlink>
          </w:p>
          <w:p w14:paraId="22EEE2F3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2430" w:type="dxa"/>
            <w:shd w:val="clear" w:color="auto" w:fill="auto"/>
          </w:tcPr>
          <w:p w14:paraId="4185513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70" w:type="dxa"/>
            <w:shd w:val="clear" w:color="auto" w:fill="auto"/>
          </w:tcPr>
          <w:p w14:paraId="328A0CD1" w14:textId="77777777" w:rsidR="003A51F2" w:rsidRPr="009339E0" w:rsidRDefault="003A51F2" w:rsidP="003A51F2">
            <w:pPr>
              <w:pStyle w:val="TableText"/>
            </w:pPr>
            <w:r w:rsidRPr="009339E0">
              <w:t>SCL-90 (ITT)</w:t>
            </w:r>
          </w:p>
          <w:p w14:paraId="751A733B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E) </w:t>
            </w:r>
          </w:p>
          <w:p w14:paraId="12C39F50" w14:textId="77777777" w:rsidR="003A51F2" w:rsidRPr="009339E0" w:rsidRDefault="003A51F2" w:rsidP="003A51F2">
            <w:pPr>
              <w:pStyle w:val="TableText"/>
            </w:pPr>
            <w:r w:rsidRPr="009339E0">
              <w:t>G1 Pre-tx: 2.40 (0.0</w:t>
            </w:r>
            <w:r w:rsidRPr="009339E0" w:rsidDel="002D035A">
              <w:t>5</w:t>
            </w:r>
            <w:r w:rsidRPr="009339E0">
              <w:t>8)</w:t>
            </w:r>
          </w:p>
          <w:p w14:paraId="75C383B8" w14:textId="77777777" w:rsidR="003A51F2" w:rsidRPr="009339E0" w:rsidRDefault="003A51F2" w:rsidP="003A51F2">
            <w:pPr>
              <w:pStyle w:val="TableText"/>
            </w:pPr>
            <w:r w:rsidRPr="009339E0">
              <w:t>G1 Post-tx: 2.35 (0.10)</w:t>
            </w:r>
          </w:p>
          <w:p w14:paraId="68A12ADE" w14:textId="77777777" w:rsidR="003A51F2" w:rsidRPr="009339E0" w:rsidRDefault="003A51F2" w:rsidP="003A51F2">
            <w:pPr>
              <w:pStyle w:val="TableText"/>
            </w:pPr>
            <w:r w:rsidRPr="009339E0">
              <w:t>Difference: 0.05 (0.10), p = 0.64, Effect size: 0.06</w:t>
            </w:r>
          </w:p>
          <w:p w14:paraId="09F67EC3" w14:textId="77777777" w:rsidR="003A51F2" w:rsidRPr="009339E0" w:rsidRDefault="003A51F2" w:rsidP="003A51F2">
            <w:pPr>
              <w:pStyle w:val="TableText"/>
            </w:pPr>
          </w:p>
          <w:p w14:paraId="5069B8D5" w14:textId="77777777" w:rsidR="003A51F2" w:rsidRPr="009339E0" w:rsidRDefault="003A51F2" w:rsidP="003A51F2">
            <w:pPr>
              <w:pStyle w:val="TableText"/>
            </w:pPr>
            <w:r w:rsidRPr="009339E0">
              <w:t>G2 Pre-tx: 2.50 (0.08)</w:t>
            </w:r>
          </w:p>
          <w:p w14:paraId="02E4B3DA" w14:textId="77777777" w:rsidR="003A51F2" w:rsidRPr="009339E0" w:rsidRDefault="003A51F2" w:rsidP="003A51F2">
            <w:pPr>
              <w:pStyle w:val="TableText"/>
            </w:pPr>
            <w:r w:rsidRPr="009339E0">
              <w:t>G2 Post-tx: 2.53 (0.09)</w:t>
            </w:r>
          </w:p>
          <w:p w14:paraId="1AD457F6" w14:textId="77777777" w:rsidR="003A51F2" w:rsidRPr="009339E0" w:rsidRDefault="003A51F2" w:rsidP="003A51F2">
            <w:pPr>
              <w:pStyle w:val="TableText"/>
            </w:pPr>
            <w:r w:rsidRPr="009339E0">
              <w:t>Difference: -0.03 (0.07), p =0.69, Effect size: 0.04</w:t>
            </w:r>
          </w:p>
          <w:p w14:paraId="5F3F40D3" w14:textId="77777777" w:rsidR="003A51F2" w:rsidRPr="009339E0" w:rsidRDefault="003A51F2" w:rsidP="003A51F2">
            <w:pPr>
              <w:pStyle w:val="TableText"/>
            </w:pPr>
          </w:p>
          <w:p w14:paraId="18A6C1EF" w14:textId="77777777" w:rsidR="003A51F2" w:rsidRPr="009339E0" w:rsidRDefault="003A51F2" w:rsidP="003A51F2">
            <w:pPr>
              <w:pStyle w:val="TableText"/>
            </w:pPr>
            <w:r w:rsidRPr="009339E0">
              <w:t>Group difference for difference between pre- and post-treatment ratings:0.08 (0.12), p = 0.54, Effect size: 0.10</w:t>
            </w:r>
          </w:p>
          <w:p w14:paraId="506ABB26" w14:textId="77777777" w:rsidR="003A51F2" w:rsidRPr="009339E0" w:rsidRDefault="003A51F2" w:rsidP="003A51F2">
            <w:pPr>
              <w:pStyle w:val="TableText"/>
            </w:pPr>
          </w:p>
          <w:p w14:paraId="299A8C07" w14:textId="77777777" w:rsidR="003A51F2" w:rsidRPr="009339E0" w:rsidRDefault="003A51F2" w:rsidP="003A51F2">
            <w:pPr>
              <w:pStyle w:val="TableText"/>
            </w:pPr>
            <w:r w:rsidRPr="009339E0">
              <w:t>Group differences at follow up: Regression coefficient, B = 0.12 (95% CI, -0.12 to 0.35), Beta-coefficient = 0.07, SE = 0.12, p = 0.31</w:t>
            </w:r>
          </w:p>
        </w:tc>
        <w:tc>
          <w:tcPr>
            <w:tcW w:w="1755" w:type="dxa"/>
            <w:shd w:val="clear" w:color="auto" w:fill="auto"/>
          </w:tcPr>
          <w:p w14:paraId="28FABF9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182" w:type="dxa"/>
            <w:shd w:val="clear" w:color="auto" w:fill="auto"/>
          </w:tcPr>
          <w:p w14:paraId="3695A00F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83" w:type="dxa"/>
            <w:shd w:val="clear" w:color="auto" w:fill="auto"/>
          </w:tcPr>
          <w:p w14:paraId="252A37D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31434E0E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E163630" w14:textId="43DB3FE6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40"/>
        <w:gridCol w:w="2430"/>
        <w:gridCol w:w="2070"/>
        <w:gridCol w:w="1755"/>
        <w:gridCol w:w="3182"/>
        <w:gridCol w:w="2083"/>
      </w:tblGrid>
      <w:tr w:rsidR="003A51F2" w:rsidRPr="009339E0" w14:paraId="30766D26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440" w:type="dxa"/>
            <w:hideMark/>
          </w:tcPr>
          <w:p w14:paraId="3529DE1A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430" w:type="dxa"/>
          </w:tcPr>
          <w:p w14:paraId="223A5F4B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070" w:type="dxa"/>
            <w:hideMark/>
          </w:tcPr>
          <w:p w14:paraId="34667D8A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755" w:type="dxa"/>
            <w:hideMark/>
          </w:tcPr>
          <w:p w14:paraId="5AEAE0F0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182" w:type="dxa"/>
            <w:hideMark/>
          </w:tcPr>
          <w:p w14:paraId="7FC42DCD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hideMark/>
          </w:tcPr>
          <w:p w14:paraId="241E10C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38794B9" w14:textId="77777777" w:rsidTr="003A51F2">
        <w:trPr>
          <w:cantSplit/>
        </w:trPr>
        <w:tc>
          <w:tcPr>
            <w:tcW w:w="1440" w:type="dxa"/>
          </w:tcPr>
          <w:p w14:paraId="4A460FE3" w14:textId="1B166607" w:rsidR="003A51F2" w:rsidRPr="009339E0" w:rsidRDefault="003A51F2" w:rsidP="003A51F2">
            <w:pPr>
              <w:pStyle w:val="TableText"/>
            </w:pPr>
            <w:r w:rsidRPr="009339E0">
              <w:t>Spence et al., 2011</w:t>
            </w:r>
            <w:hyperlink w:anchor="_ENREF_30" w:tooltip="Spence, 2011 #3349" w:history="1">
              <w:r w:rsidR="00C82E3A" w:rsidRPr="009339E0">
                <w:fldChar w:fldCharType="begin">
                  <w:fldData xml:space="preserve">PEVuZE5vdGU+PENpdGU+PEF1dGhvcj5TcGVuY2U8L0F1dGhvcj48WWVhcj4yMDExPC9ZZWFyPjxS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cGVuY2U8L0F1dGhvcj48WWVhcj4yMDExPC9ZZWFyPjxS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0</w:t>
              </w:r>
              <w:r w:rsidR="00C82E3A" w:rsidRPr="009339E0">
                <w:fldChar w:fldCharType="end"/>
              </w:r>
            </w:hyperlink>
          </w:p>
        </w:tc>
        <w:tc>
          <w:tcPr>
            <w:tcW w:w="2430" w:type="dxa"/>
          </w:tcPr>
          <w:p w14:paraId="7CDC636F" w14:textId="77777777" w:rsidR="003A51F2" w:rsidRPr="009339E0" w:rsidRDefault="003A51F2" w:rsidP="003A51F2">
            <w:pPr>
              <w:pStyle w:val="TableText"/>
            </w:pPr>
            <w:r w:rsidRPr="009339E0">
              <w:t xml:space="preserve">G1: CBT-mixed </w:t>
            </w:r>
          </w:p>
          <w:p w14:paraId="2DDF8FB6" w14:textId="77777777" w:rsidR="003A51F2" w:rsidRPr="009339E0" w:rsidRDefault="003A51F2" w:rsidP="003A51F2">
            <w:pPr>
              <w:pStyle w:val="TableText"/>
            </w:pPr>
            <w:r w:rsidRPr="009339E0">
              <w:t>(Imaginal exposure, Coping skills, Cognitive processing)</w:t>
            </w:r>
          </w:p>
          <w:p w14:paraId="749912A7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070" w:type="dxa"/>
            <w:hideMark/>
          </w:tcPr>
          <w:p w14:paraId="2F6D9332" w14:textId="77777777" w:rsidR="003A51F2" w:rsidRPr="009339E0" w:rsidRDefault="003A51F2" w:rsidP="003A51F2">
            <w:pPr>
              <w:pStyle w:val="TableText"/>
            </w:pPr>
            <w:r w:rsidRPr="009339E0">
              <w:t>Patient Health Questionaire-9 item</w:t>
            </w:r>
          </w:p>
          <w:p w14:paraId="19B4A8D4" w14:textId="77777777" w:rsidR="003A51F2" w:rsidRPr="009339E0" w:rsidRDefault="003A51F2" w:rsidP="003A51F2">
            <w:pPr>
              <w:pStyle w:val="TableText"/>
            </w:pPr>
            <w:r w:rsidRPr="009339E0">
              <w:t>G1 Pre-tx: 15.61 (4.38)</w:t>
            </w:r>
          </w:p>
          <w:p w14:paraId="42BD8151" w14:textId="77777777" w:rsidR="003A51F2" w:rsidRPr="009339E0" w:rsidRDefault="003A51F2" w:rsidP="003A51F2">
            <w:pPr>
              <w:pStyle w:val="TableText"/>
            </w:pPr>
            <w:r w:rsidRPr="009339E0">
              <w:t>G1 Post-tx: 10.17 (5.65)</w:t>
            </w:r>
          </w:p>
          <w:p w14:paraId="7B16D205" w14:textId="77777777" w:rsidR="003A51F2" w:rsidRPr="009339E0" w:rsidRDefault="003A51F2" w:rsidP="003A51F2">
            <w:pPr>
              <w:pStyle w:val="TableText"/>
            </w:pPr>
            <w:r w:rsidRPr="009339E0">
              <w:t>G1 3 mth FU: 9.91 (6.12)</w:t>
            </w:r>
          </w:p>
          <w:p w14:paraId="3584029A" w14:textId="77777777" w:rsidR="003A51F2" w:rsidRPr="009339E0" w:rsidRDefault="003A51F2" w:rsidP="003A51F2">
            <w:pPr>
              <w:pStyle w:val="TableText"/>
            </w:pPr>
          </w:p>
          <w:p w14:paraId="2464A04B" w14:textId="77777777" w:rsidR="003A51F2" w:rsidRPr="009339E0" w:rsidRDefault="003A51F2" w:rsidP="003A51F2">
            <w:pPr>
              <w:pStyle w:val="TableText"/>
            </w:pPr>
            <w:r w:rsidRPr="009339E0">
              <w:t xml:space="preserve">G2 Pre-tx: 15.05 (4.90) </w:t>
            </w:r>
          </w:p>
          <w:p w14:paraId="436628A0" w14:textId="77777777" w:rsidR="003A51F2" w:rsidRPr="009339E0" w:rsidRDefault="003A51F2" w:rsidP="003A51F2">
            <w:pPr>
              <w:pStyle w:val="TableText"/>
            </w:pPr>
            <w:r w:rsidRPr="009339E0">
              <w:t>G2 Post-tx: 13.84 (4.95)</w:t>
            </w:r>
          </w:p>
          <w:p w14:paraId="413151A0" w14:textId="77777777" w:rsidR="003A51F2" w:rsidRPr="009339E0" w:rsidRDefault="003A51F2" w:rsidP="003A51F2">
            <w:pPr>
              <w:pStyle w:val="TableText"/>
            </w:pPr>
            <w:r w:rsidRPr="009339E0">
              <w:t>G2 3 mth FU: NR</w:t>
            </w:r>
          </w:p>
          <w:p w14:paraId="1C153640" w14:textId="77777777" w:rsidR="003A51F2" w:rsidRPr="009339E0" w:rsidRDefault="003A51F2" w:rsidP="003A51F2">
            <w:pPr>
              <w:pStyle w:val="TableText"/>
            </w:pPr>
          </w:p>
          <w:p w14:paraId="74CF07E5" w14:textId="77777777" w:rsidR="003A51F2" w:rsidRPr="009339E0" w:rsidRDefault="003A51F2" w:rsidP="003A51F2">
            <w:pPr>
              <w:pStyle w:val="TableText"/>
            </w:pPr>
            <w:r w:rsidRPr="009339E0">
              <w:t>G1 vs. G2, p&lt;0.01</w:t>
            </w:r>
          </w:p>
          <w:p w14:paraId="456EC371" w14:textId="77777777" w:rsidR="003A51F2" w:rsidRPr="009339E0" w:rsidRDefault="003A51F2" w:rsidP="003A51F2">
            <w:pPr>
              <w:pStyle w:val="TableText"/>
            </w:pPr>
          </w:p>
          <w:p w14:paraId="454CAB94" w14:textId="77777777" w:rsidR="003A51F2" w:rsidRPr="009339E0" w:rsidRDefault="003A51F2" w:rsidP="003A51F2">
            <w:pPr>
              <w:pStyle w:val="TableText"/>
            </w:pPr>
            <w:r w:rsidRPr="009339E0">
              <w:t>Generalized Anxiety Disorder Scale</w:t>
            </w:r>
          </w:p>
          <w:p w14:paraId="295F2B54" w14:textId="77777777" w:rsidR="003A51F2" w:rsidRPr="009339E0" w:rsidRDefault="003A51F2" w:rsidP="003A51F2">
            <w:pPr>
              <w:pStyle w:val="TableText"/>
            </w:pPr>
            <w:r w:rsidRPr="009339E0">
              <w:t>G1 Pre-tx: 12.91 (4.57)</w:t>
            </w:r>
          </w:p>
          <w:p w14:paraId="430DF1D5" w14:textId="77777777" w:rsidR="003A51F2" w:rsidRPr="009339E0" w:rsidRDefault="003A51F2" w:rsidP="003A51F2">
            <w:pPr>
              <w:pStyle w:val="TableText"/>
            </w:pPr>
            <w:r w:rsidRPr="009339E0">
              <w:t>G1 Post-tx: 7.91 (5.98)</w:t>
            </w:r>
          </w:p>
          <w:p w14:paraId="09035AB0" w14:textId="77777777" w:rsidR="003A51F2" w:rsidRPr="009339E0" w:rsidRDefault="003A51F2" w:rsidP="003A51F2">
            <w:pPr>
              <w:pStyle w:val="TableText"/>
            </w:pPr>
            <w:r w:rsidRPr="009339E0">
              <w:t>G1 3 mth FU: 7.26 (5.94)</w:t>
            </w:r>
          </w:p>
          <w:p w14:paraId="60BAD166" w14:textId="77777777" w:rsidR="003A51F2" w:rsidRPr="009339E0" w:rsidRDefault="003A51F2" w:rsidP="003A51F2">
            <w:pPr>
              <w:pStyle w:val="TableText"/>
            </w:pPr>
          </w:p>
          <w:p w14:paraId="7A00307C" w14:textId="77777777" w:rsidR="003A51F2" w:rsidRPr="009339E0" w:rsidRDefault="003A51F2" w:rsidP="003A51F2">
            <w:pPr>
              <w:pStyle w:val="TableText"/>
            </w:pPr>
            <w:r w:rsidRPr="009339E0">
              <w:t>G2 Pre-tx: 11.11 (3.89)</w:t>
            </w:r>
          </w:p>
          <w:p w14:paraId="7450FD9B" w14:textId="77777777" w:rsidR="003A51F2" w:rsidRPr="009339E0" w:rsidRDefault="003A51F2" w:rsidP="003A51F2">
            <w:pPr>
              <w:pStyle w:val="TableText"/>
            </w:pPr>
            <w:r w:rsidRPr="009339E0">
              <w:t>G2 Post-tx: 10.63 (3.53)</w:t>
            </w:r>
          </w:p>
          <w:p w14:paraId="621E0730" w14:textId="77777777" w:rsidR="003A51F2" w:rsidRPr="009339E0" w:rsidRDefault="003A51F2" w:rsidP="003A51F2">
            <w:pPr>
              <w:pStyle w:val="TableText"/>
            </w:pPr>
            <w:r w:rsidRPr="009339E0">
              <w:t>G2 3 mth FU: NR</w:t>
            </w:r>
          </w:p>
          <w:p w14:paraId="35069B39" w14:textId="77777777" w:rsidR="003A51F2" w:rsidRPr="009339E0" w:rsidRDefault="003A51F2" w:rsidP="003A51F2">
            <w:pPr>
              <w:pStyle w:val="TableText"/>
            </w:pPr>
          </w:p>
          <w:p w14:paraId="597DAAEE" w14:textId="77777777" w:rsidR="003A51F2" w:rsidRPr="009339E0" w:rsidRDefault="003A51F2" w:rsidP="003A51F2">
            <w:pPr>
              <w:pStyle w:val="TableText"/>
            </w:pPr>
            <w:r w:rsidRPr="009339E0">
              <w:t>G1 vs. G2 @ 8 weeks:</w:t>
            </w:r>
          </w:p>
          <w:p w14:paraId="45134267" w14:textId="77777777" w:rsidR="003A51F2" w:rsidRPr="009339E0" w:rsidRDefault="003A51F2" w:rsidP="003A51F2">
            <w:pPr>
              <w:pStyle w:val="TableText"/>
            </w:pPr>
            <w:r w:rsidRPr="009339E0">
              <w:t>p&lt;0.04**</w:t>
            </w:r>
          </w:p>
        </w:tc>
        <w:tc>
          <w:tcPr>
            <w:tcW w:w="1755" w:type="dxa"/>
            <w:hideMark/>
          </w:tcPr>
          <w:p w14:paraId="0EE7505F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182" w:type="dxa"/>
            <w:hideMark/>
          </w:tcPr>
          <w:p w14:paraId="5B031604" w14:textId="77777777" w:rsidR="003A51F2" w:rsidRPr="009339E0" w:rsidRDefault="003A51F2" w:rsidP="003A51F2">
            <w:pPr>
              <w:pStyle w:val="TableText"/>
            </w:pPr>
            <w:r w:rsidRPr="009339E0">
              <w:t>SDS</w:t>
            </w:r>
            <w:r w:rsidRPr="009339E0">
              <w:br/>
              <w:t>G1 Pre-tx: 18.17 (6.96)</w:t>
            </w:r>
          </w:p>
          <w:p w14:paraId="20707890" w14:textId="77777777" w:rsidR="003A51F2" w:rsidRPr="009339E0" w:rsidRDefault="003A51F2" w:rsidP="003A51F2">
            <w:pPr>
              <w:pStyle w:val="TableText"/>
            </w:pPr>
            <w:r w:rsidRPr="009339E0">
              <w:t>G1 Post-tx: 13.22 (9.42)</w:t>
            </w:r>
          </w:p>
          <w:p w14:paraId="15CDEF60" w14:textId="77777777" w:rsidR="003A51F2" w:rsidRPr="009339E0" w:rsidRDefault="003A51F2" w:rsidP="003A51F2">
            <w:pPr>
              <w:pStyle w:val="TableText"/>
            </w:pPr>
            <w:r w:rsidRPr="009339E0">
              <w:t>G1 3 mth FU: 11.30 (9.64)</w:t>
            </w:r>
          </w:p>
          <w:p w14:paraId="1864FF28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19.42 (8.03)</w:t>
            </w:r>
            <w:r w:rsidRPr="009339E0">
              <w:br/>
              <w:t>G2 Post-tx: 18.11 (6.67)</w:t>
            </w:r>
            <w:r w:rsidRPr="009339E0">
              <w:br/>
              <w:t>G2 3 mth FU: NR</w:t>
            </w:r>
            <w:r w:rsidRPr="009339E0">
              <w:br/>
            </w:r>
            <w:r w:rsidRPr="009339E0">
              <w:br/>
              <w:t>G1 vs G2, p=0.07</w:t>
            </w:r>
          </w:p>
        </w:tc>
        <w:tc>
          <w:tcPr>
            <w:tcW w:w="2083" w:type="dxa"/>
            <w:hideMark/>
          </w:tcPr>
          <w:p w14:paraId="759D6DB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361455C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5AED78D" w14:textId="4D2F2063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60"/>
        <w:gridCol w:w="2309"/>
        <w:gridCol w:w="2091"/>
        <w:gridCol w:w="1690"/>
        <w:gridCol w:w="3019"/>
        <w:gridCol w:w="2291"/>
      </w:tblGrid>
      <w:tr w:rsidR="003A51F2" w:rsidRPr="009339E0" w14:paraId="1FCC8DE7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5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F902340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230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67A51ECC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09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49B5C10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16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727B77E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01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9B722E7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29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1C2F8B9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E6C8077" w14:textId="77777777" w:rsidTr="003A51F2">
        <w:tc>
          <w:tcPr>
            <w:tcW w:w="15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056C8F58" w14:textId="058D1B00" w:rsidR="003A51F2" w:rsidRPr="009339E0" w:rsidRDefault="003A51F2" w:rsidP="003A51F2">
            <w:pPr>
              <w:pStyle w:val="TableText"/>
            </w:pPr>
            <w:r w:rsidRPr="009339E0">
              <w:t>Stein et al., 2002</w:t>
            </w:r>
            <w:hyperlink w:anchor="_ENREF_80" w:tooltip="Stein, 2002 #906" w:history="1">
              <w:r w:rsidR="00C82E3A" w:rsidRPr="009339E0">
                <w:fldChar w:fldCharType="begin">
                  <w:fldData xml:space="preserve">PEVuZE5vdGU+PENpdGU+PEF1dGhvcj5TdGVpbjwvQXV0aG9yPjxZZWFyPjIwMDI8L1llYXI+PFJl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TdGVpbjwvQXV0aG9yPjxZZWFyPjIwMDI8L1llYXI+PFJl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80</w:t>
              </w:r>
              <w:r w:rsidR="00C82E3A" w:rsidRPr="009339E0">
                <w:fldChar w:fldCharType="end"/>
              </w:r>
            </w:hyperlink>
          </w:p>
        </w:tc>
        <w:tc>
          <w:tcPr>
            <w:tcW w:w="23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0C3CDD4" w14:textId="77777777" w:rsidR="003A51F2" w:rsidRPr="009339E0" w:rsidRDefault="003A51F2" w:rsidP="003A51F2">
            <w:pPr>
              <w:pStyle w:val="TableText"/>
            </w:pPr>
            <w:r w:rsidRPr="009339E0">
              <w:t>G1: Olanzapine</w:t>
            </w:r>
          </w:p>
          <w:p w14:paraId="62BC13F5" w14:textId="77777777" w:rsidR="003A51F2" w:rsidRPr="009339E0" w:rsidRDefault="003A51F2" w:rsidP="003A51F2">
            <w:pPr>
              <w:pStyle w:val="TableText"/>
            </w:pPr>
            <w:r w:rsidRPr="009339E0">
              <w:t xml:space="preserve">10 to 20 mg </w:t>
            </w:r>
          </w:p>
          <w:p w14:paraId="645684F4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09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6377482" w14:textId="77777777" w:rsidR="003A51F2" w:rsidRPr="009339E0" w:rsidRDefault="003A51F2" w:rsidP="003A51F2">
            <w:pPr>
              <w:pStyle w:val="TableText"/>
            </w:pPr>
            <w:r w:rsidRPr="009339E0">
              <w:t xml:space="preserve">CES -D </w:t>
            </w:r>
          </w:p>
          <w:p w14:paraId="787D8055" w14:textId="77777777" w:rsidR="003A51F2" w:rsidRPr="009339E0" w:rsidRDefault="003A51F2" w:rsidP="003A51F2">
            <w:pPr>
              <w:pStyle w:val="TableText"/>
            </w:pPr>
            <w:r w:rsidRPr="009339E0">
              <w:t>G1: -5.25 (SD=6.27)</w:t>
            </w:r>
          </w:p>
          <w:p w14:paraId="01B1264F" w14:textId="77777777" w:rsidR="003A51F2" w:rsidRPr="009339E0" w:rsidRDefault="003A51F2" w:rsidP="003A51F2">
            <w:pPr>
              <w:pStyle w:val="TableText"/>
            </w:pPr>
            <w:r w:rsidRPr="009339E0">
              <w:t>G2: 4.88 (SD=9.66)</w:t>
            </w:r>
          </w:p>
          <w:p w14:paraId="041747B2" w14:textId="77777777" w:rsidR="003A51F2" w:rsidRPr="009339E0" w:rsidRDefault="003A51F2" w:rsidP="003A51F2">
            <w:pPr>
              <w:pStyle w:val="TableText"/>
            </w:pPr>
            <w:r w:rsidRPr="009339E0">
              <w:t>p&lt;.03</w:t>
            </w:r>
          </w:p>
        </w:tc>
        <w:tc>
          <w:tcPr>
            <w:tcW w:w="16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C26247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01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E52184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9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E794C3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5FBAD3FF" w14:textId="77777777" w:rsidTr="003A51F2">
        <w:trPr>
          <w:trHeight w:val="3400"/>
        </w:trPr>
        <w:tc>
          <w:tcPr>
            <w:tcW w:w="15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3892375" w14:textId="77624629" w:rsidR="003A51F2" w:rsidRPr="009339E0" w:rsidRDefault="003A51F2" w:rsidP="003A51F2">
            <w:pPr>
              <w:pStyle w:val="TableText"/>
            </w:pPr>
            <w:r w:rsidRPr="009339E0">
              <w:t>Tarrier et al., 1999</w:t>
            </w:r>
            <w:hyperlink w:anchor="_ENREF_129" w:tooltip="Tarrier, 1999 #1112" w:history="1">
              <w:r w:rsidR="00C82E3A" w:rsidRPr="009339E0">
                <w:fldChar w:fldCharType="begin">
                  <w:fldData xml:space="preserve">PEVuZE5vdGU+PENpdGU+PEF1dGhvcj5UYXJyaWVyPC9BdXRob3I+PFllYXI+MTk5OTwvWWVhcj48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UYXJyaWVyPC9BdXRob3I+PFllYXI+MTk5OTwvWWVhcj48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29</w:t>
              </w:r>
              <w:r w:rsidR="00C82E3A" w:rsidRPr="009339E0">
                <w:fldChar w:fldCharType="end"/>
              </w:r>
            </w:hyperlink>
          </w:p>
          <w:p w14:paraId="0F220B42" w14:textId="40966EDD" w:rsidR="003A51F2" w:rsidRPr="009339E0" w:rsidRDefault="003A51F2" w:rsidP="003A51F2">
            <w:pPr>
              <w:pStyle w:val="TableText"/>
            </w:pPr>
            <w:r w:rsidRPr="009339E0">
              <w:t>Tarrier et al., 1999</w:t>
            </w:r>
            <w:hyperlink w:anchor="_ENREF_130" w:tooltip="Tarrier, 1999 #1048" w:history="1">
              <w:r w:rsidR="00C82E3A" w:rsidRPr="009339E0">
                <w:fldChar w:fldCharType="begin">
                  <w:fldData xml:space="preserve">PEVuZE5vdGU+PENpdGU+PEF1dGhvcj5UYXJyaWVyPC9BdXRob3I+PFllYXI+MTk5OTwvWWVhcj48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UYXJyaWVyPC9BdXRob3I+PFllYXI+MTk5OTwvWWVhcj48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0</w:t>
              </w:r>
              <w:r w:rsidR="00C82E3A" w:rsidRPr="009339E0">
                <w:fldChar w:fldCharType="end"/>
              </w:r>
            </w:hyperlink>
          </w:p>
        </w:tc>
        <w:tc>
          <w:tcPr>
            <w:tcW w:w="23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816AEF5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</w:t>
            </w:r>
          </w:p>
          <w:p w14:paraId="0942A787" w14:textId="77777777" w:rsidR="003A51F2" w:rsidRPr="009339E0" w:rsidRDefault="003A51F2" w:rsidP="003A51F2">
            <w:pPr>
              <w:pStyle w:val="TableText"/>
            </w:pPr>
            <w:r w:rsidRPr="009339E0">
              <w:t>G2: CBT, cognitive restructuring,</w:t>
            </w:r>
          </w:p>
          <w:p w14:paraId="5D219433" w14:textId="77777777" w:rsidR="003A51F2" w:rsidRPr="009339E0" w:rsidRDefault="003A51F2" w:rsidP="003A51F2">
            <w:pPr>
              <w:pStyle w:val="TableText"/>
            </w:pPr>
            <w:r w:rsidRPr="009339E0">
              <w:t>Cognitive Therapy</w:t>
            </w:r>
          </w:p>
          <w:p w14:paraId="6C3F3E2B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09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140E910" w14:textId="77777777" w:rsidR="003A51F2" w:rsidRPr="009339E0" w:rsidRDefault="003A51F2" w:rsidP="003A51F2">
            <w:pPr>
              <w:pStyle w:val="TableText"/>
            </w:pPr>
            <w:r w:rsidRPr="009339E0">
              <w:t xml:space="preserve">BDI </w:t>
            </w:r>
            <w:r w:rsidRPr="009339E0">
              <w:br/>
              <w:t>Mean (SD)</w:t>
            </w:r>
            <w:r w:rsidRPr="009339E0">
              <w:br/>
              <w:t>G1 Pre-tx: 23.93 (10.95)</w:t>
            </w:r>
          </w:p>
          <w:p w14:paraId="4239E4F4" w14:textId="77777777" w:rsidR="003A51F2" w:rsidRPr="009339E0" w:rsidRDefault="003A51F2" w:rsidP="003A51F2">
            <w:pPr>
              <w:pStyle w:val="TableText"/>
            </w:pPr>
            <w:r w:rsidRPr="009339E0">
              <w:t>G1 Post-tx: 17.43 (11.88)</w:t>
            </w:r>
            <w:r w:rsidRPr="009339E0">
              <w:br/>
              <w:t>G1 6-mth FU: 20.41 (10.60)</w:t>
            </w:r>
            <w:r w:rsidRPr="009339E0">
              <w:br/>
            </w:r>
            <w:r w:rsidRPr="009339E0">
              <w:br/>
              <w:t>G2 Pre-tx: 27.45 (12.39)</w:t>
            </w:r>
          </w:p>
          <w:p w14:paraId="42112BD3" w14:textId="77777777" w:rsidR="003A51F2" w:rsidRPr="009339E0" w:rsidRDefault="003A51F2" w:rsidP="003A51F2">
            <w:pPr>
              <w:pStyle w:val="TableText"/>
            </w:pPr>
            <w:r w:rsidRPr="009339E0">
              <w:t>G2 Post-tx: 19.03 (13.20)</w:t>
            </w:r>
            <w:r w:rsidRPr="009339E0">
              <w:br/>
              <w:t>G2 6 mth FU: 20.83 (12.79)</w:t>
            </w:r>
          </w:p>
          <w:p w14:paraId="27CB068F" w14:textId="77777777" w:rsidR="003A51F2" w:rsidRPr="009339E0" w:rsidRDefault="003A51F2" w:rsidP="003A51F2">
            <w:pPr>
              <w:pStyle w:val="TableText"/>
            </w:pPr>
          </w:p>
          <w:p w14:paraId="32C76BAD" w14:textId="646FC1C2" w:rsidR="003A51F2" w:rsidRPr="009339E0" w:rsidRDefault="003A51F2" w:rsidP="003A51F2">
            <w:pPr>
              <w:pStyle w:val="TableText"/>
            </w:pPr>
            <w:r w:rsidRPr="009339E0">
              <w:t>G1 vs. G2 differences, NS</w:t>
            </w:r>
            <w:r w:rsidRPr="009339E0">
              <w:br/>
            </w:r>
            <w:r w:rsidRPr="009339E0">
              <w:br/>
              <w:t xml:space="preserve">12-Month </w:t>
            </w:r>
            <w:r w:rsidR="00FF4EF4" w:rsidRPr="00FF4EF4">
              <w:t>Followup</w:t>
            </w:r>
            <w:r w:rsidRPr="009339E0">
              <w:br/>
              <w:t>G1 Pre-tx: 23.52 (10.87)</w:t>
            </w:r>
            <w:r w:rsidRPr="009339E0">
              <w:br/>
              <w:t>G1 12 mth FU: 20.33 (11.40)</w:t>
            </w:r>
          </w:p>
          <w:p w14:paraId="277A8984" w14:textId="77777777" w:rsidR="003A51F2" w:rsidRPr="009339E0" w:rsidRDefault="003A51F2" w:rsidP="003A51F2">
            <w:pPr>
              <w:pStyle w:val="TableText"/>
            </w:pPr>
          </w:p>
          <w:p w14:paraId="22FA533D" w14:textId="77777777" w:rsidR="003A51F2" w:rsidRPr="009339E0" w:rsidRDefault="003A51F2" w:rsidP="003A51F2">
            <w:pPr>
              <w:pStyle w:val="TableText"/>
            </w:pPr>
            <w:r w:rsidRPr="009339E0">
              <w:t>G2 Pre-tx: 26.90 (12.34)</w:t>
            </w:r>
            <w:r w:rsidRPr="009339E0">
              <w:br/>
              <w:t>G2 12 mth FU: 20.93 (13.55)</w:t>
            </w:r>
          </w:p>
          <w:p w14:paraId="78580D2B" w14:textId="77777777" w:rsidR="003A51F2" w:rsidRPr="009339E0" w:rsidRDefault="003A51F2" w:rsidP="003A51F2">
            <w:pPr>
              <w:pStyle w:val="TableText"/>
            </w:pPr>
          </w:p>
          <w:p w14:paraId="64FE2BCC" w14:textId="77777777" w:rsidR="003A51F2" w:rsidRPr="009339E0" w:rsidRDefault="003A51F2" w:rsidP="003A51F2">
            <w:pPr>
              <w:pStyle w:val="TableText"/>
            </w:pPr>
            <w:r w:rsidRPr="009339E0">
              <w:t>G1 vs. G2 differences, NS</w:t>
            </w:r>
          </w:p>
          <w:p w14:paraId="05E310A6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6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302541E" w14:textId="77777777" w:rsidR="003A51F2" w:rsidRPr="009339E0" w:rsidRDefault="003A51F2" w:rsidP="003A51F2">
            <w:pPr>
              <w:pStyle w:val="TableText"/>
            </w:pPr>
            <w:r w:rsidRPr="009339E0">
              <w:t xml:space="preserve"> NR</w:t>
            </w:r>
          </w:p>
        </w:tc>
        <w:tc>
          <w:tcPr>
            <w:tcW w:w="301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B61FC5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29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91B19D5" w14:textId="2E692EA2" w:rsidR="003A51F2" w:rsidRPr="009339E0" w:rsidRDefault="003A51F2" w:rsidP="003A51F2">
            <w:pPr>
              <w:pStyle w:val="TableText"/>
            </w:pPr>
            <w:r w:rsidRPr="009339E0">
              <w:t>Percentage Back at Work</w:t>
            </w:r>
            <w:r w:rsidRPr="009339E0">
              <w:br/>
              <w:t xml:space="preserve">6 Month </w:t>
            </w:r>
            <w:r w:rsidR="00FF4EF4" w:rsidRPr="00FF4EF4">
              <w:t>Followup</w:t>
            </w:r>
            <w:r w:rsidRPr="009339E0">
              <w:br/>
              <w:t>Overall: 40%</w:t>
            </w:r>
            <w:r w:rsidRPr="009339E0">
              <w:br/>
              <w:t>G1: 44%</w:t>
            </w:r>
            <w:r w:rsidRPr="009339E0">
              <w:br/>
              <w:t>G2: 37%</w:t>
            </w:r>
          </w:p>
        </w:tc>
      </w:tr>
    </w:tbl>
    <w:p w14:paraId="1D63D2C1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998E5EC" w14:textId="23FA5AE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189"/>
        <w:gridCol w:w="1681"/>
        <w:gridCol w:w="2070"/>
        <w:gridCol w:w="1755"/>
        <w:gridCol w:w="3182"/>
        <w:gridCol w:w="2083"/>
      </w:tblGrid>
      <w:tr w:rsidR="003A51F2" w:rsidRPr="009339E0" w14:paraId="4362E681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218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9B93DD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8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72872ACA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0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681699D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75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DBD8AF8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18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B892B41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84D2A76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988B948" w14:textId="77777777" w:rsidTr="003A51F2">
        <w:tc>
          <w:tcPr>
            <w:tcW w:w="218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431C399" w14:textId="371D64F9" w:rsidR="003A51F2" w:rsidRPr="009339E0" w:rsidRDefault="003A51F2" w:rsidP="003A51F2">
            <w:pPr>
              <w:pStyle w:val="TableText"/>
            </w:pPr>
            <w:r w:rsidRPr="009339E0">
              <w:t>Tarrier et al., 1999</w:t>
            </w:r>
            <w:hyperlink w:anchor="_ENREF_129" w:tooltip="Tarrier, 1999 #1112" w:history="1">
              <w:r w:rsidR="00C82E3A" w:rsidRPr="009339E0">
                <w:fldChar w:fldCharType="begin">
                  <w:fldData xml:space="preserve">PEVuZE5vdGU+PENpdGU+PEF1dGhvcj5UYXJyaWVyPC9BdXRob3I+PFllYXI+MTk5OTwvWWVhcj48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UYXJyaWVyPC9BdXRob3I+PFllYXI+MTk5OTwvWWVhcj48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29</w:t>
              </w:r>
              <w:r w:rsidR="00C82E3A" w:rsidRPr="009339E0">
                <w:fldChar w:fldCharType="end"/>
              </w:r>
            </w:hyperlink>
          </w:p>
          <w:p w14:paraId="44298B2A" w14:textId="44C474C5" w:rsidR="003A51F2" w:rsidRPr="009339E0" w:rsidRDefault="003A51F2" w:rsidP="003A51F2">
            <w:pPr>
              <w:pStyle w:val="TableText"/>
            </w:pPr>
            <w:r w:rsidRPr="009339E0">
              <w:t>Tarrier et al., 1999</w:t>
            </w:r>
            <w:hyperlink w:anchor="_ENREF_130" w:tooltip="Tarrier, 1999 #1048" w:history="1">
              <w:r w:rsidR="00C82E3A" w:rsidRPr="009339E0">
                <w:fldChar w:fldCharType="begin">
                  <w:fldData xml:space="preserve">PEVuZE5vdGU+PENpdGU+PEF1dGhvcj5UYXJyaWVyPC9BdXRob3I+PFllYXI+MTk5OTwvWWVhcj48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UYXJyaWVyPC9BdXRob3I+PFllYXI+MTk5OTwvWWVhcj48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0</w:t>
              </w:r>
              <w:r w:rsidR="00C82E3A" w:rsidRPr="009339E0">
                <w:fldChar w:fldCharType="end"/>
              </w:r>
            </w:hyperlink>
          </w:p>
          <w:p w14:paraId="08CCA826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6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E5B5DC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2292F9A" w14:textId="77777777" w:rsidR="003A51F2" w:rsidRPr="009339E0" w:rsidRDefault="003A51F2" w:rsidP="003A51F2">
            <w:pPr>
              <w:pStyle w:val="TableText"/>
            </w:pPr>
            <w:r w:rsidRPr="009339E0">
              <w:t>BAI</w:t>
            </w:r>
            <w:r w:rsidRPr="009339E0">
              <w:br/>
              <w:t>Mean (SD)</w:t>
            </w:r>
            <w:r w:rsidRPr="009339E0">
              <w:br/>
              <w:t>G1 Pre-tx: 26.86 (10.75)</w:t>
            </w:r>
            <w:r w:rsidRPr="009339E0">
              <w:br/>
              <w:t>G1 6 mth FU: 23.04 (12.18)</w:t>
            </w:r>
            <w:r w:rsidRPr="009339E0">
              <w:br/>
            </w:r>
            <w:r w:rsidRPr="009339E0">
              <w:br/>
              <w:t>G2 Pre-tx: 26.39 (12.05)</w:t>
            </w:r>
            <w:r w:rsidRPr="009339E0">
              <w:br/>
              <w:t>G2 6 mth FU: 20.66 (12.97)</w:t>
            </w:r>
          </w:p>
          <w:p w14:paraId="0113E30B" w14:textId="77777777" w:rsidR="003A51F2" w:rsidRPr="009339E0" w:rsidRDefault="003A51F2" w:rsidP="003A51F2">
            <w:pPr>
              <w:pStyle w:val="TableText"/>
            </w:pPr>
          </w:p>
          <w:p w14:paraId="72F9C409" w14:textId="142EB9B2" w:rsidR="003A51F2" w:rsidRPr="009339E0" w:rsidRDefault="003A51F2" w:rsidP="003A51F2">
            <w:pPr>
              <w:pStyle w:val="TableText"/>
            </w:pPr>
            <w:r w:rsidRPr="009339E0">
              <w:t>G1 vs. G2 differences, NS</w:t>
            </w:r>
            <w:r w:rsidRPr="009339E0">
              <w:br/>
            </w:r>
            <w:r w:rsidRPr="009339E0">
              <w:br/>
              <w:t xml:space="preserve">12-Month </w:t>
            </w:r>
            <w:r w:rsidR="00FF4EF4" w:rsidRPr="00FF4EF4">
              <w:t>Followup</w:t>
            </w:r>
            <w:r w:rsidRPr="009339E0">
              <w:br/>
              <w:t>G1 Pre-tx: 26.76 (10.23)</w:t>
            </w:r>
            <w:r w:rsidRPr="009339E0">
              <w:br/>
              <w:t>G1 12 mth FU: 20.58 (13.01)</w:t>
            </w:r>
          </w:p>
          <w:p w14:paraId="72E27017" w14:textId="77777777" w:rsidR="003A51F2" w:rsidRPr="009339E0" w:rsidRDefault="003A51F2" w:rsidP="003A51F2">
            <w:pPr>
              <w:pStyle w:val="TableText"/>
            </w:pPr>
          </w:p>
          <w:p w14:paraId="73F325DA" w14:textId="77777777" w:rsidR="003A51F2" w:rsidRPr="009339E0" w:rsidRDefault="003A51F2" w:rsidP="003A51F2">
            <w:pPr>
              <w:pStyle w:val="TableText"/>
            </w:pPr>
            <w:r w:rsidRPr="009339E0">
              <w:t>G2 Pre-tx: 26.34 (12.32)</w:t>
            </w:r>
            <w:r w:rsidRPr="009339E0">
              <w:br/>
              <w:t>G2 12 mth FU: 21.54 (14.13)</w:t>
            </w:r>
          </w:p>
          <w:p w14:paraId="52001401" w14:textId="77777777" w:rsidR="003A51F2" w:rsidRPr="009339E0" w:rsidRDefault="003A51F2" w:rsidP="003A51F2">
            <w:pPr>
              <w:pStyle w:val="TableText"/>
            </w:pPr>
          </w:p>
          <w:p w14:paraId="680C5549" w14:textId="77777777" w:rsidR="003A51F2" w:rsidRPr="009339E0" w:rsidRDefault="003A51F2" w:rsidP="003A51F2">
            <w:pPr>
              <w:pStyle w:val="TableText"/>
            </w:pPr>
            <w:r w:rsidRPr="009339E0">
              <w:t>G1 vs. G2 differences, NS</w:t>
            </w:r>
          </w:p>
        </w:tc>
        <w:tc>
          <w:tcPr>
            <w:tcW w:w="175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C30B314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318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352CCC6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8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A869ED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3D38DFD0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49EF148A" w14:textId="567DD05E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2189"/>
        <w:gridCol w:w="1681"/>
        <w:gridCol w:w="2070"/>
        <w:gridCol w:w="1755"/>
        <w:gridCol w:w="3182"/>
        <w:gridCol w:w="2083"/>
      </w:tblGrid>
      <w:tr w:rsidR="003A51F2" w:rsidRPr="009339E0" w14:paraId="6A7C3C0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2189" w:type="dxa"/>
            <w:hideMark/>
          </w:tcPr>
          <w:p w14:paraId="73F3D423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81" w:type="dxa"/>
          </w:tcPr>
          <w:p w14:paraId="6C1E3308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070" w:type="dxa"/>
            <w:hideMark/>
          </w:tcPr>
          <w:p w14:paraId="5D989E89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755" w:type="dxa"/>
            <w:hideMark/>
          </w:tcPr>
          <w:p w14:paraId="4306C58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182" w:type="dxa"/>
            <w:hideMark/>
          </w:tcPr>
          <w:p w14:paraId="75D400F6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hideMark/>
          </w:tcPr>
          <w:p w14:paraId="6135DD6B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046ADC4B" w14:textId="77777777" w:rsidTr="003A51F2">
        <w:trPr>
          <w:cantSplit/>
        </w:trPr>
        <w:tc>
          <w:tcPr>
            <w:tcW w:w="2189" w:type="dxa"/>
            <w:noWrap/>
            <w:hideMark/>
          </w:tcPr>
          <w:p w14:paraId="3B185A99" w14:textId="6196E8BC" w:rsidR="003A51F2" w:rsidRPr="009339E0" w:rsidRDefault="003A51F2" w:rsidP="003A51F2">
            <w:pPr>
              <w:pStyle w:val="TableText"/>
            </w:pPr>
            <w:r w:rsidRPr="009339E0">
              <w:t>Taylor et al., 2003</w:t>
            </w:r>
            <w:hyperlink w:anchor="_ENREF_133" w:tooltip="Taylor, 2003 #871" w:history="1">
              <w:r w:rsidR="00C82E3A" w:rsidRPr="009339E0">
                <w:fldChar w:fldCharType="begin">
                  <w:fldData xml:space="preserve">PEVuZE5vdGU+PENpdGU+PEF1dGhvcj5UYXlsb3I8L0F1dGhvcj48WWVhcj4yMDAzPC9ZZWFyPjxS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UYXlsb3I8L0F1dGhvcj48WWVhcj4yMDAzPC9ZZWFyPjxS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3</w:t>
              </w:r>
              <w:r w:rsidR="00C82E3A" w:rsidRPr="009339E0">
                <w:fldChar w:fldCharType="end"/>
              </w:r>
            </w:hyperlink>
          </w:p>
        </w:tc>
        <w:tc>
          <w:tcPr>
            <w:tcW w:w="1681" w:type="dxa"/>
          </w:tcPr>
          <w:p w14:paraId="305868F0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</w:t>
            </w:r>
          </w:p>
          <w:p w14:paraId="4ABE925C" w14:textId="77777777" w:rsidR="003A51F2" w:rsidRPr="009339E0" w:rsidRDefault="003A51F2" w:rsidP="003A51F2">
            <w:pPr>
              <w:pStyle w:val="TableText"/>
            </w:pPr>
            <w:r w:rsidRPr="009339E0">
              <w:t>G2: EMDR</w:t>
            </w:r>
          </w:p>
          <w:p w14:paraId="0C019EBA" w14:textId="77777777" w:rsidR="003A51F2" w:rsidRPr="009339E0" w:rsidRDefault="003A51F2" w:rsidP="003A51F2">
            <w:pPr>
              <w:pStyle w:val="TableText"/>
            </w:pPr>
            <w:r w:rsidRPr="009339E0">
              <w:t>G3: Relaxation Training</w:t>
            </w:r>
          </w:p>
        </w:tc>
        <w:tc>
          <w:tcPr>
            <w:tcW w:w="2070" w:type="dxa"/>
            <w:hideMark/>
          </w:tcPr>
          <w:p w14:paraId="35330E1A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02B0CEB2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53F62E92" w14:textId="77777777" w:rsidR="003A51F2" w:rsidRPr="009339E0" w:rsidRDefault="003A51F2" w:rsidP="003A51F2">
            <w:pPr>
              <w:pStyle w:val="TableText"/>
            </w:pPr>
            <w:r w:rsidRPr="009339E0">
              <w:t>G1 Pre-tx: 26.4 (10.0)</w:t>
            </w:r>
          </w:p>
          <w:p w14:paraId="266581D1" w14:textId="77777777" w:rsidR="003A51F2" w:rsidRPr="009339E0" w:rsidRDefault="003A51F2" w:rsidP="003A51F2">
            <w:pPr>
              <w:pStyle w:val="TableText"/>
            </w:pPr>
            <w:r w:rsidRPr="009339E0">
              <w:t>G1 Post-tx: 16.04 (9.1)</w:t>
            </w:r>
          </w:p>
          <w:p w14:paraId="1F31F330" w14:textId="77777777" w:rsidR="003A51F2" w:rsidRPr="009339E0" w:rsidRDefault="003A51F2" w:rsidP="003A51F2">
            <w:pPr>
              <w:pStyle w:val="TableText"/>
            </w:pPr>
            <w:r w:rsidRPr="009339E0">
              <w:t>G1 FU: 14.4 (11.0)</w:t>
            </w:r>
          </w:p>
          <w:p w14:paraId="5A4B3E1F" w14:textId="77777777" w:rsidR="003A51F2" w:rsidRPr="009339E0" w:rsidRDefault="003A51F2" w:rsidP="003A51F2">
            <w:pPr>
              <w:pStyle w:val="TableText"/>
            </w:pPr>
          </w:p>
          <w:p w14:paraId="139B0242" w14:textId="77777777" w:rsidR="003A51F2" w:rsidRPr="009339E0" w:rsidRDefault="003A51F2" w:rsidP="003A51F2">
            <w:pPr>
              <w:pStyle w:val="TableText"/>
            </w:pPr>
            <w:r w:rsidRPr="009339E0">
              <w:t>G2 Pre-tx: 23.2 (7.8)</w:t>
            </w:r>
          </w:p>
          <w:p w14:paraId="3CB24D08" w14:textId="77777777" w:rsidR="003A51F2" w:rsidRPr="009339E0" w:rsidRDefault="003A51F2" w:rsidP="003A51F2">
            <w:pPr>
              <w:pStyle w:val="TableText"/>
            </w:pPr>
            <w:r w:rsidRPr="009339E0">
              <w:t>G2 Post-tx: 13.0 (10.6)</w:t>
            </w:r>
          </w:p>
          <w:p w14:paraId="1F420872" w14:textId="77777777" w:rsidR="003A51F2" w:rsidRPr="009339E0" w:rsidRDefault="003A51F2" w:rsidP="003A51F2">
            <w:pPr>
              <w:pStyle w:val="TableText"/>
            </w:pPr>
            <w:r w:rsidRPr="009339E0">
              <w:t>G2 FU: 12.7 (8.9)</w:t>
            </w:r>
          </w:p>
          <w:p w14:paraId="434ABD67" w14:textId="77777777" w:rsidR="003A51F2" w:rsidRPr="009339E0" w:rsidRDefault="003A51F2" w:rsidP="003A51F2">
            <w:pPr>
              <w:pStyle w:val="TableText"/>
            </w:pPr>
          </w:p>
          <w:p w14:paraId="2550F6E8" w14:textId="77777777" w:rsidR="003A51F2" w:rsidRPr="009339E0" w:rsidRDefault="003A51F2" w:rsidP="003A51F2">
            <w:pPr>
              <w:pStyle w:val="TableText"/>
            </w:pPr>
            <w:r w:rsidRPr="009339E0">
              <w:t xml:space="preserve">G3 Pre-tx: 26.3 </w:t>
            </w:r>
            <w:r w:rsidRPr="009339E0">
              <w:br/>
              <w:t>(11.1)</w:t>
            </w:r>
          </w:p>
          <w:p w14:paraId="2E1CD7A2" w14:textId="77777777" w:rsidR="003A51F2" w:rsidRPr="009339E0" w:rsidRDefault="003A51F2" w:rsidP="003A51F2">
            <w:pPr>
              <w:pStyle w:val="TableText"/>
            </w:pPr>
            <w:r w:rsidRPr="009339E0">
              <w:t>G3 Post-tx: 21.0 (13.8)</w:t>
            </w:r>
          </w:p>
          <w:p w14:paraId="238921EB" w14:textId="77777777" w:rsidR="003A51F2" w:rsidRPr="009339E0" w:rsidRDefault="003A51F2" w:rsidP="003A51F2">
            <w:pPr>
              <w:pStyle w:val="TableText"/>
            </w:pPr>
            <w:r w:rsidRPr="009339E0">
              <w:t>G3 FU: 16.7 (8.9)</w:t>
            </w:r>
          </w:p>
          <w:p w14:paraId="5EE6F376" w14:textId="77777777" w:rsidR="003A51F2" w:rsidRPr="009339E0" w:rsidRDefault="003A51F2" w:rsidP="003A51F2">
            <w:pPr>
              <w:pStyle w:val="TableText"/>
            </w:pPr>
          </w:p>
          <w:p w14:paraId="5D16CD75" w14:textId="77777777" w:rsidR="003A51F2" w:rsidRPr="009339E0" w:rsidRDefault="003A51F2" w:rsidP="003A51F2">
            <w:pPr>
              <w:pStyle w:val="TableText"/>
            </w:pPr>
            <w:r w:rsidRPr="009339E0">
              <w:t>Treatment Effects, NS</w:t>
            </w:r>
          </w:p>
          <w:p w14:paraId="4ED4E84E" w14:textId="77777777" w:rsidR="003A51F2" w:rsidRPr="009339E0" w:rsidRDefault="003A51F2" w:rsidP="003A51F2">
            <w:pPr>
              <w:pStyle w:val="TableText"/>
            </w:pPr>
            <w:r w:rsidRPr="009339E0">
              <w:t>Treatment X Time, NS</w:t>
            </w:r>
          </w:p>
          <w:p w14:paraId="58E0DA44" w14:textId="77777777" w:rsidR="003A51F2" w:rsidRPr="009339E0" w:rsidRDefault="003A51F2" w:rsidP="003A51F2">
            <w:pPr>
              <w:pStyle w:val="TableText"/>
            </w:pPr>
            <w:r w:rsidRPr="009339E0">
              <w:t xml:space="preserve"> Time Effect from Post-tx to FU, p 0.01</w:t>
            </w:r>
          </w:p>
        </w:tc>
        <w:tc>
          <w:tcPr>
            <w:tcW w:w="1755" w:type="dxa"/>
            <w:hideMark/>
          </w:tcPr>
          <w:p w14:paraId="45224C0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182" w:type="dxa"/>
            <w:hideMark/>
          </w:tcPr>
          <w:p w14:paraId="4FCC776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3" w:type="dxa"/>
            <w:hideMark/>
          </w:tcPr>
          <w:p w14:paraId="720D546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1291CEA3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EB10F30" w14:textId="33AF836F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189"/>
        <w:gridCol w:w="1681"/>
        <w:gridCol w:w="2070"/>
        <w:gridCol w:w="1755"/>
        <w:gridCol w:w="3182"/>
        <w:gridCol w:w="2083"/>
      </w:tblGrid>
      <w:tr w:rsidR="003A51F2" w:rsidRPr="009339E0" w14:paraId="3586ED6E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218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9A0ABA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68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53E72D2B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0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6BCA73B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75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E686FC0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18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794197A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7A2398F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580AE3C3" w14:textId="77777777" w:rsidTr="003A51F2">
        <w:tblPrEx>
          <w:tblCellMar>
            <w:left w:w="29" w:type="dxa"/>
            <w:right w:w="29" w:type="dxa"/>
          </w:tblCellMar>
        </w:tblPrEx>
        <w:tc>
          <w:tcPr>
            <w:tcW w:w="2189" w:type="dxa"/>
            <w:noWrap/>
          </w:tcPr>
          <w:p w14:paraId="144F5D92" w14:textId="4A265E40" w:rsidR="003A51F2" w:rsidRPr="009339E0" w:rsidRDefault="003A51F2" w:rsidP="003A51F2">
            <w:pPr>
              <w:pStyle w:val="TableText"/>
            </w:pPr>
            <w:r w:rsidRPr="009339E0">
              <w:t>ter Heide et al., 2016</w:t>
            </w:r>
            <w:hyperlink w:anchor="_ENREF_43" w:tooltip="Ter Heide, 2016 #4883" w:history="1">
              <w:r w:rsidR="00C82E3A" w:rsidRPr="009339E0">
                <w:fldChar w:fldCharType="begin">
                  <w:fldData xml:space="preserve">PEVuZE5vdGU+PENpdGU+PEF1dGhvcj50ZXIgSGVpZGU8L0F1dGhvcj48WWVhcj4yMDE2PC9ZZWFy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0ZXIgSGVpZGU8L0F1dGhvcj48WWVhcj4yMDE2PC9ZZWFy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3</w:t>
              </w:r>
              <w:r w:rsidR="00C82E3A" w:rsidRPr="009339E0">
                <w:fldChar w:fldCharType="end"/>
              </w:r>
            </w:hyperlink>
          </w:p>
        </w:tc>
        <w:tc>
          <w:tcPr>
            <w:tcW w:w="1681" w:type="dxa"/>
          </w:tcPr>
          <w:p w14:paraId="43C55DE4" w14:textId="77777777" w:rsidR="003A51F2" w:rsidRPr="009339E0" w:rsidRDefault="003A51F2" w:rsidP="003A51F2">
            <w:pPr>
              <w:pStyle w:val="TableText"/>
            </w:pPr>
            <w:r w:rsidRPr="009339E0">
              <w:rPr>
                <w:rFonts w:eastAsia="Times New Roman"/>
              </w:rPr>
              <w:t>G1: EMDR</w:t>
            </w:r>
          </w:p>
          <w:p w14:paraId="05AFC1FB" w14:textId="77777777" w:rsidR="003A51F2" w:rsidRPr="009339E0" w:rsidRDefault="003A51F2" w:rsidP="003A51F2">
            <w:pPr>
              <w:pStyle w:val="TableText"/>
            </w:pPr>
            <w:r w:rsidRPr="009339E0">
              <w:t xml:space="preserve">G2: Stabilisation </w:t>
            </w:r>
          </w:p>
        </w:tc>
        <w:tc>
          <w:tcPr>
            <w:tcW w:w="2070" w:type="dxa"/>
            <w:noWrap/>
          </w:tcPr>
          <w:p w14:paraId="42B17EF8" w14:textId="77777777" w:rsidR="003A51F2" w:rsidRPr="009339E0" w:rsidRDefault="003A51F2" w:rsidP="003A51F2">
            <w:pPr>
              <w:pStyle w:val="TableText"/>
            </w:pPr>
            <w:r w:rsidRPr="009339E0">
              <w:t>HSCL, anxiety</w:t>
            </w:r>
          </w:p>
          <w:p w14:paraId="2E60C032" w14:textId="77777777" w:rsidR="003A51F2" w:rsidRPr="009339E0" w:rsidRDefault="003A51F2" w:rsidP="003A51F2">
            <w:pPr>
              <w:pStyle w:val="TableText"/>
            </w:pPr>
            <w:r w:rsidRPr="009339E0">
              <w:t>G1 vs. G2, d = 0.09, NS</w:t>
            </w:r>
          </w:p>
          <w:p w14:paraId="50B9F84F" w14:textId="77777777" w:rsidR="003A51F2" w:rsidRPr="009339E0" w:rsidRDefault="003A51F2" w:rsidP="003A51F2">
            <w:pPr>
              <w:pStyle w:val="TableText"/>
            </w:pPr>
          </w:p>
          <w:p w14:paraId="0977C6BE" w14:textId="77777777" w:rsidR="003A51F2" w:rsidRPr="009339E0" w:rsidRDefault="003A51F2" w:rsidP="003A51F2">
            <w:pPr>
              <w:pStyle w:val="TableText"/>
            </w:pPr>
            <w:r w:rsidRPr="009339E0">
              <w:t>HSCL, depression</w:t>
            </w:r>
          </w:p>
          <w:p w14:paraId="53102AE8" w14:textId="77777777" w:rsidR="003A51F2" w:rsidRPr="009339E0" w:rsidRDefault="003A51F2" w:rsidP="003A51F2">
            <w:pPr>
              <w:pStyle w:val="TableText"/>
            </w:pPr>
            <w:r w:rsidRPr="009339E0">
              <w:t>G1 vs. G2, d = -0.03, NS</w:t>
            </w:r>
          </w:p>
        </w:tc>
        <w:tc>
          <w:tcPr>
            <w:tcW w:w="1755" w:type="dxa"/>
            <w:noWrap/>
          </w:tcPr>
          <w:p w14:paraId="2E4AF5DA" w14:textId="77777777" w:rsidR="003A51F2" w:rsidRPr="009339E0" w:rsidRDefault="003A51F2" w:rsidP="003A51F2">
            <w:pPr>
              <w:pStyle w:val="TableText"/>
            </w:pPr>
            <w:r w:rsidRPr="009339E0">
              <w:t>WHOQOL-BREF, physical</w:t>
            </w:r>
          </w:p>
          <w:p w14:paraId="0CC6716F" w14:textId="77777777" w:rsidR="003A51F2" w:rsidRPr="009339E0" w:rsidRDefault="003A51F2" w:rsidP="003A51F2">
            <w:pPr>
              <w:pStyle w:val="TableText"/>
            </w:pPr>
            <w:r w:rsidRPr="009339E0">
              <w:t>G1 vs. G2, d = 0.07, NS</w:t>
            </w:r>
          </w:p>
          <w:p w14:paraId="33FA5C82" w14:textId="77777777" w:rsidR="003A51F2" w:rsidRPr="009339E0" w:rsidRDefault="003A51F2" w:rsidP="003A51F2">
            <w:pPr>
              <w:pStyle w:val="TableText"/>
            </w:pPr>
          </w:p>
          <w:p w14:paraId="26BBAF02" w14:textId="77777777" w:rsidR="003A51F2" w:rsidRPr="009339E0" w:rsidRDefault="003A51F2" w:rsidP="003A51F2">
            <w:pPr>
              <w:pStyle w:val="TableText"/>
            </w:pPr>
            <w:r w:rsidRPr="009339E0">
              <w:t>WHOQOL-BREF, psychological</w:t>
            </w:r>
          </w:p>
          <w:p w14:paraId="0935BA05" w14:textId="77777777" w:rsidR="003A51F2" w:rsidRPr="009339E0" w:rsidRDefault="003A51F2" w:rsidP="003A51F2">
            <w:pPr>
              <w:pStyle w:val="TableText"/>
            </w:pPr>
            <w:r w:rsidRPr="009339E0">
              <w:t>G1 vs. G2, d = 0.07, NS</w:t>
            </w:r>
          </w:p>
          <w:p w14:paraId="6D2E0092" w14:textId="77777777" w:rsidR="003A51F2" w:rsidRPr="009339E0" w:rsidRDefault="003A51F2" w:rsidP="003A51F2">
            <w:pPr>
              <w:pStyle w:val="TableText"/>
            </w:pPr>
          </w:p>
          <w:p w14:paraId="18D8C811" w14:textId="77777777" w:rsidR="003A51F2" w:rsidRPr="009339E0" w:rsidRDefault="003A51F2" w:rsidP="003A51F2">
            <w:pPr>
              <w:pStyle w:val="TableText"/>
            </w:pPr>
            <w:r w:rsidRPr="009339E0">
              <w:t>WHOQOL-BREF, social relationships</w:t>
            </w:r>
          </w:p>
          <w:p w14:paraId="4F8004B9" w14:textId="77777777" w:rsidR="003A51F2" w:rsidRPr="009339E0" w:rsidRDefault="003A51F2" w:rsidP="003A51F2">
            <w:pPr>
              <w:pStyle w:val="TableText"/>
            </w:pPr>
            <w:r w:rsidRPr="009339E0">
              <w:t>G1 vs. G2, d = -0.28, NS</w:t>
            </w:r>
          </w:p>
          <w:p w14:paraId="7D421128" w14:textId="77777777" w:rsidR="003A51F2" w:rsidRPr="009339E0" w:rsidRDefault="003A51F2" w:rsidP="003A51F2">
            <w:pPr>
              <w:pStyle w:val="TableText"/>
            </w:pPr>
          </w:p>
          <w:p w14:paraId="6A993792" w14:textId="77777777" w:rsidR="003A51F2" w:rsidRPr="009339E0" w:rsidRDefault="003A51F2" w:rsidP="003A51F2">
            <w:pPr>
              <w:pStyle w:val="TableText"/>
            </w:pPr>
            <w:r w:rsidRPr="009339E0">
              <w:t>WHOQOL-BREF, environment</w:t>
            </w:r>
          </w:p>
          <w:p w14:paraId="12F5C89D" w14:textId="77777777" w:rsidR="003A51F2" w:rsidRPr="009339E0" w:rsidRDefault="003A51F2" w:rsidP="003A51F2">
            <w:pPr>
              <w:pStyle w:val="TableText"/>
            </w:pPr>
            <w:r w:rsidRPr="009339E0">
              <w:t>G1 vs. G2, d = -0.52, NS</w:t>
            </w:r>
          </w:p>
        </w:tc>
        <w:tc>
          <w:tcPr>
            <w:tcW w:w="3182" w:type="dxa"/>
          </w:tcPr>
          <w:p w14:paraId="7A1DEA1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3" w:type="dxa"/>
            <w:noWrap/>
          </w:tcPr>
          <w:p w14:paraId="68A9E03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0A6CC1D7" w14:textId="77777777" w:rsidTr="003A51F2">
        <w:tblPrEx>
          <w:tblCellMar>
            <w:left w:w="29" w:type="dxa"/>
            <w:right w:w="29" w:type="dxa"/>
          </w:tblCellMar>
        </w:tblPrEx>
        <w:tc>
          <w:tcPr>
            <w:tcW w:w="2189" w:type="dxa"/>
            <w:noWrap/>
          </w:tcPr>
          <w:p w14:paraId="34D08483" w14:textId="6BD4F1A1" w:rsidR="003A51F2" w:rsidRPr="009339E0" w:rsidRDefault="003A51F2" w:rsidP="003A51F2">
            <w:pPr>
              <w:pStyle w:val="TableText"/>
            </w:pPr>
            <w:r w:rsidRPr="009339E0">
              <w:t>Tucker et al., 2001</w:t>
            </w:r>
            <w:hyperlink w:anchor="_ENREF_65" w:tooltip="Tucker, 2001 #957" w:history="1">
              <w:r w:rsidR="00C82E3A" w:rsidRPr="009339E0">
                <w:fldChar w:fldCharType="begin">
                  <w:fldData xml:space="preserve">PEVuZE5vdGU+PENpdGU+PEF1dGhvcj5UdWNrZXI8L0F1dGhvcj48WWVhcj4yMDAxPC9ZZWFyPjxS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UdWNrZXI8L0F1dGhvcj48WWVhcj4yMDAxPC9ZZWFyPjxS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5</w:t>
              </w:r>
              <w:r w:rsidR="00C82E3A" w:rsidRPr="009339E0">
                <w:fldChar w:fldCharType="end"/>
              </w:r>
            </w:hyperlink>
          </w:p>
          <w:p w14:paraId="3E7852CF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681" w:type="dxa"/>
          </w:tcPr>
          <w:p w14:paraId="290D9209" w14:textId="77777777" w:rsidR="003A51F2" w:rsidRPr="009339E0" w:rsidRDefault="003A51F2" w:rsidP="003A51F2">
            <w:pPr>
              <w:pStyle w:val="TableText"/>
            </w:pPr>
            <w:r w:rsidRPr="009339E0">
              <w:t>G1: Paroxetine</w:t>
            </w:r>
          </w:p>
          <w:p w14:paraId="08A83E03" w14:textId="77777777" w:rsidR="003A51F2" w:rsidRPr="009339E0" w:rsidRDefault="003A51F2" w:rsidP="003A51F2">
            <w:pPr>
              <w:pStyle w:val="TableText"/>
            </w:pPr>
            <w:r w:rsidRPr="009339E0">
              <w:t>20 to 50mg/day</w:t>
            </w:r>
          </w:p>
          <w:p w14:paraId="395FAB4B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070" w:type="dxa"/>
            <w:noWrap/>
            <w:hideMark/>
          </w:tcPr>
          <w:p w14:paraId="263B2A8C" w14:textId="77777777" w:rsidR="003A51F2" w:rsidRPr="009339E0" w:rsidRDefault="003A51F2" w:rsidP="003A51F2">
            <w:pPr>
              <w:pStyle w:val="TableText"/>
            </w:pPr>
            <w:r w:rsidRPr="009339E0">
              <w:t>MADRS</w:t>
            </w:r>
            <w:r w:rsidRPr="009339E0">
              <w:br/>
              <w:t>Adjusted Mean Differences (95% CI), G1 vs. G2</w:t>
            </w:r>
            <w:r w:rsidRPr="009339E0">
              <w:br/>
              <w:t>-3.9 (-6.4 to -1.2)</w:t>
            </w:r>
          </w:p>
        </w:tc>
        <w:tc>
          <w:tcPr>
            <w:tcW w:w="1755" w:type="dxa"/>
            <w:noWrap/>
            <w:hideMark/>
          </w:tcPr>
          <w:p w14:paraId="46DC0F9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182" w:type="dxa"/>
            <w:hideMark/>
          </w:tcPr>
          <w:p w14:paraId="034E8EFD" w14:textId="77777777" w:rsidR="003A51F2" w:rsidRPr="009339E0" w:rsidRDefault="003A51F2" w:rsidP="003A51F2">
            <w:pPr>
              <w:pStyle w:val="TableText"/>
            </w:pPr>
            <w:r w:rsidRPr="009339E0">
              <w:t>SDS</w:t>
            </w:r>
            <w:r w:rsidRPr="009339E0">
              <w:br/>
              <w:t>Adjusted Mean Differences (95% CI), G1 vs. G2</w:t>
            </w:r>
            <w:r w:rsidRPr="009339E0">
              <w:br/>
              <w:t>-2.6 (-4.4 to -0.7)</w:t>
            </w:r>
          </w:p>
        </w:tc>
        <w:tc>
          <w:tcPr>
            <w:tcW w:w="2083" w:type="dxa"/>
            <w:noWrap/>
            <w:hideMark/>
          </w:tcPr>
          <w:p w14:paraId="77D03AC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095506C9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1DF210E8" w14:textId="6F5218A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473"/>
        <w:gridCol w:w="2298"/>
        <w:gridCol w:w="2087"/>
        <w:gridCol w:w="945"/>
        <w:gridCol w:w="3838"/>
        <w:gridCol w:w="2319"/>
      </w:tblGrid>
      <w:tr w:rsidR="003A51F2" w:rsidRPr="009339E0" w14:paraId="49DA56FC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A7F5D7C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333249A5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B40127D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4120D3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390EB17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997A679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4C404FCF" w14:textId="77777777" w:rsidTr="003A51F2"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5847D218" w14:textId="7756A893" w:rsidR="003A51F2" w:rsidRPr="009339E0" w:rsidRDefault="003A51F2" w:rsidP="003A51F2">
            <w:pPr>
              <w:pStyle w:val="TableText"/>
            </w:pPr>
            <w:r w:rsidRPr="009339E0">
              <w:t>Tucker et al., 2003</w:t>
            </w:r>
            <w:hyperlink w:anchor="_ENREF_175" w:tooltip="Tucker, 2003 #824" w:history="1">
              <w:r w:rsidR="00C82E3A" w:rsidRPr="009339E0">
                <w:fldChar w:fldCharType="begin">
                  <w:fldData xml:space="preserve">PEVuZE5vdGU+PENpdGU+PEF1dGhvcj5UdWNrZXI8L0F1dGhvcj48WWVhcj4yMDAzPC9ZZWFyPjxS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UdWNrZXI8L0F1dGhvcj48WWVhcj4yMDAzPC9ZZWFyPjxS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75</w:t>
              </w:r>
              <w:r w:rsidR="00C82E3A" w:rsidRPr="009339E0">
                <w:fldChar w:fldCharType="end"/>
              </w:r>
            </w:hyperlink>
          </w:p>
          <w:p w14:paraId="5653C6AC" w14:textId="2415F14C" w:rsidR="003A51F2" w:rsidRPr="009339E0" w:rsidRDefault="003A51F2" w:rsidP="003A51F2">
            <w:pPr>
              <w:pStyle w:val="TableText"/>
            </w:pPr>
            <w:r w:rsidRPr="009339E0">
              <w:t>Tucker et al., 2004</w:t>
            </w:r>
            <w:hyperlink w:anchor="_ENREF_176" w:tooltip="Tucker, 2004 #771" w:history="1">
              <w:r w:rsidR="00C82E3A" w:rsidRPr="009339E0">
                <w:fldChar w:fldCharType="begin">
                  <w:fldData xml:space="preserve">PEVuZE5vdGU+PENpdGU+PEF1dGhvcj5UdWNrZXI8L0F1dGhvcj48WWVhcj4yMDA0PC9ZZWFyPjxS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UdWNrZXI8L0F1dGhvcj48WWVhcj4yMDA0PC9ZZWFyPjxS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76</w:t>
              </w:r>
              <w:r w:rsidR="00C82E3A" w:rsidRPr="009339E0">
                <w:fldChar w:fldCharType="end"/>
              </w:r>
            </w:hyperlink>
          </w:p>
          <w:p w14:paraId="66F99A29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109C0365" w14:textId="77777777" w:rsidR="003A51F2" w:rsidRPr="009339E0" w:rsidRDefault="003A51F2" w:rsidP="003A51F2">
            <w:pPr>
              <w:pStyle w:val="TableText"/>
            </w:pPr>
            <w:r w:rsidRPr="009339E0">
              <w:t>G1: Citalopram</w:t>
            </w:r>
          </w:p>
          <w:p w14:paraId="4C3AEDC4" w14:textId="77777777" w:rsidR="003A51F2" w:rsidRPr="009339E0" w:rsidRDefault="003A51F2" w:rsidP="003A51F2">
            <w:pPr>
              <w:pStyle w:val="TableText"/>
            </w:pPr>
            <w:r w:rsidRPr="009339E0">
              <w:t>20 to 50 mg/day</w:t>
            </w:r>
          </w:p>
          <w:p w14:paraId="0BC05B43" w14:textId="77777777" w:rsidR="003A51F2" w:rsidRPr="009339E0" w:rsidRDefault="003A51F2" w:rsidP="003A51F2">
            <w:pPr>
              <w:pStyle w:val="TableText"/>
            </w:pPr>
            <w:r w:rsidRPr="009339E0">
              <w:t>G2: Sertraline</w:t>
            </w:r>
          </w:p>
          <w:p w14:paraId="6D79D1C2" w14:textId="77777777" w:rsidR="003A51F2" w:rsidRPr="009339E0" w:rsidRDefault="003A51F2" w:rsidP="003A51F2">
            <w:pPr>
              <w:pStyle w:val="TableText"/>
            </w:pPr>
            <w:r w:rsidRPr="009339E0">
              <w:t>50 to 200 mg/day</w:t>
            </w:r>
          </w:p>
          <w:p w14:paraId="7570F70F" w14:textId="77777777" w:rsidR="003A51F2" w:rsidRPr="009339E0" w:rsidRDefault="003A51F2" w:rsidP="003A51F2">
            <w:pPr>
              <w:pStyle w:val="TableText"/>
            </w:pPr>
            <w:r w:rsidRPr="009339E0">
              <w:t>G3: Placebo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9C2F6C2" w14:textId="77777777" w:rsidR="003A51F2" w:rsidRPr="009339E0" w:rsidRDefault="003A51F2" w:rsidP="003A51F2">
            <w:pPr>
              <w:pStyle w:val="TableText"/>
            </w:pPr>
            <w:r w:rsidRPr="009339E0">
              <w:t>RefId 824</w:t>
            </w:r>
            <w:r w:rsidRPr="009339E0">
              <w:br/>
              <w:t>Systolic BP difference</w:t>
            </w:r>
            <w:r w:rsidRPr="009339E0">
              <w:br/>
              <w:t>G1 Pre-tx: 6.66</w:t>
            </w:r>
          </w:p>
          <w:p w14:paraId="17813124" w14:textId="77777777" w:rsidR="003A51F2" w:rsidRPr="009339E0" w:rsidRDefault="003A51F2" w:rsidP="003A51F2">
            <w:pPr>
              <w:pStyle w:val="TableText"/>
            </w:pPr>
            <w:r w:rsidRPr="009339E0">
              <w:t>G1 Post-tx: 0.70</w:t>
            </w:r>
          </w:p>
          <w:p w14:paraId="5247028D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4.20</w:t>
            </w:r>
          </w:p>
          <w:p w14:paraId="0939B836" w14:textId="77777777" w:rsidR="003A51F2" w:rsidRPr="009339E0" w:rsidRDefault="003A51F2" w:rsidP="003A51F2">
            <w:pPr>
              <w:pStyle w:val="TableText"/>
            </w:pPr>
            <w:r w:rsidRPr="009339E0">
              <w:t>G2 Post-tx: -0.11</w:t>
            </w:r>
          </w:p>
          <w:p w14:paraId="065CB30E" w14:textId="77777777" w:rsidR="003A51F2" w:rsidRPr="009339E0" w:rsidRDefault="003A51F2" w:rsidP="003A51F2">
            <w:pPr>
              <w:pStyle w:val="TableText"/>
            </w:pPr>
          </w:p>
          <w:p w14:paraId="2D4DE5D8" w14:textId="77777777" w:rsidR="003A51F2" w:rsidRPr="009339E0" w:rsidRDefault="003A51F2" w:rsidP="003A51F2">
            <w:pPr>
              <w:pStyle w:val="TableText"/>
            </w:pPr>
            <w:r w:rsidRPr="009339E0">
              <w:t>G3 Pre-tx: 7.25</w:t>
            </w:r>
            <w:r w:rsidRPr="009339E0">
              <w:br/>
              <w:t>G3 Post-tx: 1.00</w:t>
            </w:r>
            <w:r w:rsidRPr="009339E0">
              <w:br/>
            </w:r>
          </w:p>
          <w:p w14:paraId="20776D6E" w14:textId="77777777" w:rsidR="003A51F2" w:rsidRPr="009339E0" w:rsidRDefault="003A51F2" w:rsidP="003A51F2">
            <w:pPr>
              <w:pStyle w:val="TableText"/>
            </w:pPr>
            <w:r w:rsidRPr="009339E0">
              <w:t>Between group differences, NS</w:t>
            </w:r>
            <w:r w:rsidRPr="009339E0">
              <w:br/>
            </w:r>
            <w:r w:rsidRPr="009339E0">
              <w:br/>
              <w:t>Diastolic BP</w:t>
            </w:r>
            <w:r w:rsidRPr="009339E0">
              <w:br/>
              <w:t>G1 Pre-tx: 2.28</w:t>
            </w:r>
          </w:p>
          <w:p w14:paraId="20ADE643" w14:textId="77777777" w:rsidR="003A51F2" w:rsidRPr="009339E0" w:rsidRDefault="003A51F2" w:rsidP="003A51F2">
            <w:pPr>
              <w:pStyle w:val="TableText"/>
            </w:pPr>
            <w:r w:rsidRPr="009339E0">
              <w:t>G1 Post-tx: -1.65</w:t>
            </w:r>
          </w:p>
          <w:p w14:paraId="4A674EE3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2.22</w:t>
            </w:r>
          </w:p>
          <w:p w14:paraId="784A3D4B" w14:textId="77777777" w:rsidR="003A51F2" w:rsidRPr="009339E0" w:rsidRDefault="003A51F2" w:rsidP="003A51F2">
            <w:pPr>
              <w:pStyle w:val="TableText"/>
            </w:pPr>
            <w:r w:rsidRPr="009339E0">
              <w:t>G2 Post-tx: 0.47</w:t>
            </w:r>
          </w:p>
          <w:p w14:paraId="531E567D" w14:textId="77777777" w:rsidR="003A51F2" w:rsidRPr="009339E0" w:rsidRDefault="003A51F2" w:rsidP="003A51F2">
            <w:pPr>
              <w:pStyle w:val="TableText"/>
            </w:pPr>
            <w:r w:rsidRPr="009339E0">
              <w:br/>
              <w:t>G3 Pre-tx: 5.60</w:t>
            </w:r>
          </w:p>
          <w:p w14:paraId="4DE8D725" w14:textId="77777777" w:rsidR="003A51F2" w:rsidRPr="009339E0" w:rsidRDefault="003A51F2" w:rsidP="003A51F2">
            <w:pPr>
              <w:pStyle w:val="TableText"/>
            </w:pPr>
            <w:r w:rsidRPr="009339E0">
              <w:t>G3 Post-tx: -2.93</w:t>
            </w:r>
          </w:p>
          <w:p w14:paraId="78928932" w14:textId="77777777" w:rsidR="003A51F2" w:rsidRPr="009339E0" w:rsidRDefault="003A51F2" w:rsidP="003A51F2">
            <w:pPr>
              <w:pStyle w:val="TableText"/>
            </w:pPr>
          </w:p>
          <w:p w14:paraId="28A62C71" w14:textId="77777777" w:rsidR="003A51F2" w:rsidRPr="009339E0" w:rsidRDefault="003A51F2" w:rsidP="003A51F2">
            <w:pPr>
              <w:pStyle w:val="TableText"/>
            </w:pPr>
            <w:r w:rsidRPr="009339E0">
              <w:t>Between group differences, NS</w:t>
            </w:r>
          </w:p>
          <w:p w14:paraId="0A03A679" w14:textId="77777777" w:rsidR="003A51F2" w:rsidRPr="009339E0" w:rsidRDefault="003A51F2" w:rsidP="003A51F2">
            <w:pPr>
              <w:pStyle w:val="TableText"/>
            </w:pPr>
          </w:p>
          <w:p w14:paraId="49162502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196884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6F701B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D0A392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A429795" w14:textId="7777777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p w14:paraId="47BE11BC" w14:textId="77777777" w:rsidR="003A51F2" w:rsidRPr="009339E0" w:rsidRDefault="003A51F2" w:rsidP="003A51F2">
      <w:pPr>
        <w:spacing w:after="160" w:line="259" w:lineRule="auto"/>
        <w:rPr>
          <w:rFonts w:ascii="Arial" w:eastAsia="Calibri" w:hAnsi="Arial"/>
          <w:b/>
          <w:sz w:val="20"/>
          <w:szCs w:val="24"/>
        </w:rPr>
      </w:pPr>
      <w:r w:rsidRPr="009339E0">
        <w:rPr>
          <w:rFonts w:ascii="Arial" w:eastAsia="Calibri" w:hAnsi="Arial"/>
          <w:b/>
          <w:sz w:val="20"/>
          <w:szCs w:val="24"/>
        </w:rPr>
        <w:br w:type="page"/>
      </w:r>
    </w:p>
    <w:p w14:paraId="61BB34A2" w14:textId="3B87DA7D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2002"/>
        <w:gridCol w:w="1376"/>
        <w:gridCol w:w="2713"/>
        <w:gridCol w:w="2051"/>
        <w:gridCol w:w="2912"/>
        <w:gridCol w:w="1906"/>
      </w:tblGrid>
      <w:tr w:rsidR="003A51F2" w:rsidRPr="009339E0" w14:paraId="2CD26E7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200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5DF14CC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3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3A2DD02B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71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A97D758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5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E2CF6A6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91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DFF3A8A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90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37579E7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0DB323B" w14:textId="77777777" w:rsidTr="003A51F2">
        <w:trPr>
          <w:cantSplit/>
        </w:trPr>
        <w:tc>
          <w:tcPr>
            <w:tcW w:w="200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1FE53D2D" w14:textId="5BCF8DA6" w:rsidR="003A51F2" w:rsidRPr="009339E0" w:rsidRDefault="003A51F2" w:rsidP="003A51F2">
            <w:pPr>
              <w:pStyle w:val="TableText"/>
            </w:pPr>
            <w:r w:rsidRPr="009339E0">
              <w:t>Tucker et al., 2003</w:t>
            </w:r>
            <w:hyperlink w:anchor="_ENREF_175" w:tooltip="Tucker, 2003 #824" w:history="1">
              <w:r w:rsidR="00C82E3A" w:rsidRPr="009339E0">
                <w:fldChar w:fldCharType="begin">
                  <w:fldData xml:space="preserve">PEVuZE5vdGU+PENpdGU+PEF1dGhvcj5UdWNrZXI8L0F1dGhvcj48WWVhcj4yMDAzPC9ZZWFyPjxS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UdWNrZXI8L0F1dGhvcj48WWVhcj4yMDAzPC9ZZWFyPjxS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75</w:t>
              </w:r>
              <w:r w:rsidR="00C82E3A" w:rsidRPr="009339E0">
                <w:fldChar w:fldCharType="end"/>
              </w:r>
            </w:hyperlink>
          </w:p>
          <w:p w14:paraId="3868AEAE" w14:textId="55DC5AAE" w:rsidR="003A51F2" w:rsidRPr="009339E0" w:rsidRDefault="003A51F2" w:rsidP="003A51F2">
            <w:pPr>
              <w:pStyle w:val="TableText"/>
            </w:pPr>
            <w:r w:rsidRPr="009339E0">
              <w:t>Tucker et al., 2004</w:t>
            </w:r>
            <w:hyperlink w:anchor="_ENREF_176" w:tooltip="Tucker, 2004 #771" w:history="1">
              <w:r w:rsidR="00C82E3A" w:rsidRPr="009339E0">
                <w:fldChar w:fldCharType="begin">
                  <w:fldData xml:space="preserve">PEVuZE5vdGU+PENpdGU+PEF1dGhvcj5UdWNrZXI8L0F1dGhvcj48WWVhcj4yMDA0PC9ZZWFyPjxS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UdWNrZXI8L0F1dGhvcj48WWVhcj4yMDA0PC9ZZWFyPjxS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76</w:t>
              </w:r>
              <w:r w:rsidR="00C82E3A" w:rsidRPr="009339E0">
                <w:fldChar w:fldCharType="end"/>
              </w:r>
            </w:hyperlink>
          </w:p>
          <w:p w14:paraId="2302200E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3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394809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71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3151F75" w14:textId="77777777" w:rsidR="003A51F2" w:rsidRPr="009339E0" w:rsidRDefault="003A51F2" w:rsidP="003A51F2">
            <w:pPr>
              <w:pStyle w:val="TableText"/>
            </w:pPr>
            <w:r w:rsidRPr="009339E0">
              <w:t>Heart rate difference</w:t>
            </w:r>
          </w:p>
          <w:p w14:paraId="2C648ABF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82B808E" w14:textId="77777777" w:rsidR="003A51F2" w:rsidRPr="009339E0" w:rsidRDefault="003A51F2" w:rsidP="003A51F2">
            <w:pPr>
              <w:pStyle w:val="TableText"/>
            </w:pPr>
            <w:r w:rsidRPr="009339E0">
              <w:t>G1 Pre-tx: 3.22 (5.16)</w:t>
            </w:r>
          </w:p>
          <w:p w14:paraId="27EF7FC9" w14:textId="77777777" w:rsidR="003A51F2" w:rsidRPr="009339E0" w:rsidRDefault="003A51F2" w:rsidP="003A51F2">
            <w:pPr>
              <w:pStyle w:val="TableText"/>
            </w:pPr>
            <w:r w:rsidRPr="009339E0">
              <w:t>G1 Post-tx:1.65 (3.00)</w:t>
            </w:r>
          </w:p>
          <w:p w14:paraId="2A05FE57" w14:textId="77777777" w:rsidR="003A51F2" w:rsidRPr="009339E0" w:rsidRDefault="003A51F2" w:rsidP="003A51F2">
            <w:pPr>
              <w:pStyle w:val="TableText"/>
            </w:pPr>
          </w:p>
          <w:p w14:paraId="42FB0B8C" w14:textId="77777777" w:rsidR="003A51F2" w:rsidRPr="009339E0" w:rsidRDefault="003A51F2" w:rsidP="003A51F2">
            <w:pPr>
              <w:pStyle w:val="TableText"/>
            </w:pPr>
            <w:r w:rsidRPr="009339E0">
              <w:t>G2 Pre-tx: 2.20 (3.56)</w:t>
            </w:r>
          </w:p>
          <w:p w14:paraId="33F6DFB0" w14:textId="77777777" w:rsidR="003A51F2" w:rsidRPr="009339E0" w:rsidRDefault="003A51F2" w:rsidP="003A51F2">
            <w:pPr>
              <w:pStyle w:val="TableText"/>
            </w:pPr>
            <w:r w:rsidRPr="009339E0">
              <w:t>G2 Post-tx: 1.69 (3.75)</w:t>
            </w:r>
          </w:p>
          <w:p w14:paraId="20F03702" w14:textId="77777777" w:rsidR="003A51F2" w:rsidRPr="009339E0" w:rsidRDefault="003A51F2" w:rsidP="003A51F2">
            <w:pPr>
              <w:pStyle w:val="TableText"/>
            </w:pPr>
          </w:p>
          <w:p w14:paraId="3A7B19EC" w14:textId="77777777" w:rsidR="003A51F2" w:rsidRPr="009339E0" w:rsidRDefault="003A51F2" w:rsidP="003A51F2">
            <w:pPr>
              <w:pStyle w:val="TableText"/>
            </w:pPr>
            <w:r w:rsidRPr="009339E0">
              <w:t>G3 Pre-tx: 0.85 (1.00)</w:t>
            </w:r>
          </w:p>
          <w:p w14:paraId="1F9E568B" w14:textId="77777777" w:rsidR="003A51F2" w:rsidRPr="009339E0" w:rsidRDefault="003A51F2" w:rsidP="003A51F2">
            <w:pPr>
              <w:pStyle w:val="TableText"/>
            </w:pPr>
            <w:r w:rsidRPr="009339E0">
              <w:t>G3 Post-tx: 0.57 (2.75)</w:t>
            </w:r>
          </w:p>
          <w:p w14:paraId="186AC3E0" w14:textId="77777777" w:rsidR="003A51F2" w:rsidRPr="009339E0" w:rsidRDefault="003A51F2" w:rsidP="003A51F2">
            <w:pPr>
              <w:pStyle w:val="TableText"/>
            </w:pPr>
          </w:p>
          <w:p w14:paraId="52E936C0" w14:textId="77777777" w:rsidR="003A51F2" w:rsidRPr="009339E0" w:rsidRDefault="003A51F2" w:rsidP="003A51F2">
            <w:pPr>
              <w:pStyle w:val="TableText"/>
            </w:pPr>
            <w:r w:rsidRPr="009339E0">
              <w:t>Between group differences, NS</w:t>
            </w:r>
          </w:p>
          <w:p w14:paraId="57E63D70" w14:textId="77777777" w:rsidR="003A51F2" w:rsidRPr="009339E0" w:rsidRDefault="003A51F2" w:rsidP="003A51F2">
            <w:pPr>
              <w:pStyle w:val="TableText"/>
            </w:pPr>
          </w:p>
          <w:p w14:paraId="36CFDBC9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5F2F8FA6" w14:textId="77777777" w:rsidR="003A51F2" w:rsidRPr="009339E0" w:rsidRDefault="003A51F2" w:rsidP="003A51F2">
            <w:pPr>
              <w:pStyle w:val="TableText"/>
            </w:pPr>
            <w:r w:rsidRPr="009339E0">
              <w:t>G1 Pre-tx: 29.72(13.93)</w:t>
            </w:r>
          </w:p>
          <w:p w14:paraId="3EA6C725" w14:textId="77777777" w:rsidR="003A51F2" w:rsidRPr="009339E0" w:rsidRDefault="003A51F2" w:rsidP="003A51F2">
            <w:pPr>
              <w:pStyle w:val="TableText"/>
            </w:pPr>
            <w:r w:rsidRPr="009339E0">
              <w:t>G1 Post-tx: 13.65 (11.06)</w:t>
            </w:r>
          </w:p>
          <w:p w14:paraId="1F32A93D" w14:textId="77777777" w:rsidR="003A51F2" w:rsidRPr="009339E0" w:rsidRDefault="003A51F2" w:rsidP="003A51F2">
            <w:pPr>
              <w:pStyle w:val="TableText"/>
            </w:pPr>
          </w:p>
          <w:p w14:paraId="759357FB" w14:textId="77777777" w:rsidR="003A51F2" w:rsidRPr="009339E0" w:rsidRDefault="003A51F2" w:rsidP="003A51F2">
            <w:pPr>
              <w:pStyle w:val="TableText"/>
            </w:pPr>
            <w:r w:rsidRPr="009339E0">
              <w:t>G2 Pre-tx: 27.09 (12.25)</w:t>
            </w:r>
          </w:p>
          <w:p w14:paraId="30A33BAF" w14:textId="77777777" w:rsidR="003A51F2" w:rsidRPr="009339E0" w:rsidRDefault="003A51F2" w:rsidP="003A51F2">
            <w:pPr>
              <w:pStyle w:val="TableText"/>
            </w:pPr>
            <w:r w:rsidRPr="009339E0">
              <w:t>G2 Post-tx: 13.67 (14.56)</w:t>
            </w:r>
          </w:p>
          <w:p w14:paraId="01357A07" w14:textId="77777777" w:rsidR="003A51F2" w:rsidRPr="009339E0" w:rsidRDefault="003A51F2" w:rsidP="003A51F2">
            <w:pPr>
              <w:pStyle w:val="TableText"/>
            </w:pPr>
          </w:p>
          <w:p w14:paraId="7B96FCA9" w14:textId="77777777" w:rsidR="003A51F2" w:rsidRPr="009339E0" w:rsidRDefault="003A51F2" w:rsidP="003A51F2">
            <w:pPr>
              <w:pStyle w:val="TableText"/>
            </w:pPr>
            <w:r w:rsidRPr="009339E0">
              <w:t>G3 Pre-tx: 31.60 (9.38)</w:t>
            </w:r>
          </w:p>
          <w:p w14:paraId="6A67E058" w14:textId="77777777" w:rsidR="003A51F2" w:rsidRPr="009339E0" w:rsidRDefault="003A51F2" w:rsidP="003A51F2">
            <w:pPr>
              <w:pStyle w:val="TableText"/>
            </w:pPr>
            <w:r w:rsidRPr="009339E0">
              <w:t>G3 Post-tx: 16.00 (17.21)</w:t>
            </w:r>
          </w:p>
          <w:p w14:paraId="2E168C93" w14:textId="77777777" w:rsidR="003A51F2" w:rsidRPr="009339E0" w:rsidRDefault="003A51F2" w:rsidP="003A51F2">
            <w:pPr>
              <w:pStyle w:val="TableText"/>
            </w:pPr>
          </w:p>
          <w:p w14:paraId="321BBFDD" w14:textId="77777777" w:rsidR="003A51F2" w:rsidRPr="009339E0" w:rsidRDefault="003A51F2" w:rsidP="003A51F2">
            <w:pPr>
              <w:pStyle w:val="TableText"/>
            </w:pPr>
            <w:r w:rsidRPr="009339E0">
              <w:t>Between group differences, p value NR</w:t>
            </w:r>
          </w:p>
        </w:tc>
        <w:tc>
          <w:tcPr>
            <w:tcW w:w="20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D9C60A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91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33562B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190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21954E8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6A9FB046" w14:textId="77777777" w:rsidTr="003A51F2">
        <w:trPr>
          <w:cantSplit/>
        </w:trPr>
        <w:tc>
          <w:tcPr>
            <w:tcW w:w="200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6422D520" w14:textId="213625D1" w:rsidR="003A51F2" w:rsidRPr="009339E0" w:rsidRDefault="003A51F2" w:rsidP="003A51F2">
            <w:pPr>
              <w:pStyle w:val="TableText"/>
            </w:pPr>
            <w:r w:rsidRPr="009339E0">
              <w:t>Tucker et al., 2007</w:t>
            </w:r>
            <w:hyperlink w:anchor="_ENREF_78" w:tooltip="Tucker, 2007 #523" w:history="1">
              <w:r w:rsidR="00C82E3A" w:rsidRPr="009339E0">
                <w:fldChar w:fldCharType="begin">
                  <w:fldData xml:space="preserve">PEVuZE5vdGU+PENpdGU+PEF1dGhvcj5UdWNrZXI8L0F1dGhvcj48WWVhcj4yMDA3PC9ZZWFyPjxS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UdWNrZXI8L0F1dGhvcj48WWVhcj4yMDA3PC9ZZWFyPjxS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8</w:t>
              </w:r>
              <w:r w:rsidR="00C82E3A" w:rsidRPr="009339E0">
                <w:fldChar w:fldCharType="end"/>
              </w:r>
            </w:hyperlink>
          </w:p>
          <w:p w14:paraId="275728B5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3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5C179CD" w14:textId="77777777" w:rsidR="003A51F2" w:rsidRPr="009339E0" w:rsidRDefault="003A51F2" w:rsidP="003A51F2">
            <w:pPr>
              <w:pStyle w:val="TableText"/>
            </w:pPr>
            <w:r w:rsidRPr="009339E0">
              <w:t>G1: Topiramate</w:t>
            </w:r>
          </w:p>
          <w:p w14:paraId="7A6A8356" w14:textId="77777777" w:rsidR="003A51F2" w:rsidRPr="009339E0" w:rsidRDefault="003A51F2" w:rsidP="003A51F2">
            <w:pPr>
              <w:pStyle w:val="TableText"/>
            </w:pPr>
            <w:r w:rsidRPr="009339E0">
              <w:t>25 to 400mg/day; given 2 times a day</w:t>
            </w:r>
          </w:p>
          <w:p w14:paraId="633D8096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71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97AEE8E" w14:textId="77777777" w:rsidR="003A51F2" w:rsidRPr="009339E0" w:rsidRDefault="003A51F2" w:rsidP="003A51F2">
            <w:pPr>
              <w:pStyle w:val="TableText"/>
            </w:pPr>
            <w:r w:rsidRPr="009339E0">
              <w:t>HAM-A</w:t>
            </w:r>
          </w:p>
          <w:p w14:paraId="0C1EA54A" w14:textId="77777777" w:rsidR="003A51F2" w:rsidRPr="009339E0" w:rsidRDefault="003A51F2" w:rsidP="003A51F2">
            <w:pPr>
              <w:pStyle w:val="TableText"/>
            </w:pPr>
            <w:r w:rsidRPr="009339E0">
              <w:t>Mean Percentage Change (SD)</w:t>
            </w:r>
          </w:p>
          <w:p w14:paraId="0EB7CA59" w14:textId="77777777" w:rsidR="003A51F2" w:rsidRPr="009339E0" w:rsidRDefault="003A51F2" w:rsidP="003A51F2">
            <w:pPr>
              <w:pStyle w:val="TableText"/>
            </w:pPr>
            <w:r w:rsidRPr="009339E0">
              <w:t xml:space="preserve">G1: -53.9 (42.8) </w:t>
            </w:r>
          </w:p>
          <w:p w14:paraId="3BDA703B" w14:textId="77777777" w:rsidR="003A51F2" w:rsidRPr="009339E0" w:rsidRDefault="003A51F2" w:rsidP="003A51F2">
            <w:pPr>
              <w:pStyle w:val="TableText"/>
            </w:pPr>
            <w:r w:rsidRPr="009339E0">
              <w:t>G2: -40.0 (44.2)</w:t>
            </w:r>
          </w:p>
          <w:p w14:paraId="46104E3E" w14:textId="77777777" w:rsidR="003A51F2" w:rsidRPr="009339E0" w:rsidRDefault="003A51F2" w:rsidP="003A51F2">
            <w:pPr>
              <w:pStyle w:val="TableText"/>
            </w:pPr>
            <w:r w:rsidRPr="009339E0">
              <w:t>p= 0.331</w:t>
            </w:r>
          </w:p>
          <w:p w14:paraId="7A966CF2" w14:textId="77777777" w:rsidR="003A51F2" w:rsidRPr="009339E0" w:rsidRDefault="003A51F2" w:rsidP="003A51F2">
            <w:pPr>
              <w:pStyle w:val="TableText"/>
            </w:pPr>
          </w:p>
          <w:p w14:paraId="77DE8A9A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</w:p>
          <w:p w14:paraId="2F783E8A" w14:textId="77777777" w:rsidR="003A51F2" w:rsidRPr="009339E0" w:rsidRDefault="003A51F2" w:rsidP="003A51F2">
            <w:pPr>
              <w:pStyle w:val="TableText"/>
            </w:pPr>
            <w:r w:rsidRPr="009339E0">
              <w:t>Mean Percentage Change (SD)</w:t>
            </w:r>
          </w:p>
          <w:p w14:paraId="33041311" w14:textId="77777777" w:rsidR="003A51F2" w:rsidRPr="009339E0" w:rsidRDefault="003A51F2" w:rsidP="003A51F2">
            <w:pPr>
              <w:pStyle w:val="TableText"/>
            </w:pPr>
            <w:r w:rsidRPr="009339E0">
              <w:t xml:space="preserve">G1 -50.7 (45.6) </w:t>
            </w:r>
          </w:p>
          <w:p w14:paraId="3E5C5256" w14:textId="77777777" w:rsidR="003A51F2" w:rsidRPr="009339E0" w:rsidRDefault="003A51F2" w:rsidP="003A51F2">
            <w:pPr>
              <w:pStyle w:val="TableText"/>
            </w:pPr>
            <w:r w:rsidRPr="009339E0">
              <w:t>G2 -33.3 (46.8)</w:t>
            </w:r>
          </w:p>
          <w:p w14:paraId="76CF7AF1" w14:textId="77777777" w:rsidR="003A51F2" w:rsidRPr="009339E0" w:rsidRDefault="003A51F2" w:rsidP="003A51F2">
            <w:pPr>
              <w:pStyle w:val="TableText"/>
            </w:pPr>
            <w:r w:rsidRPr="009339E0">
              <w:t>p= 0.253</w:t>
            </w:r>
          </w:p>
        </w:tc>
        <w:tc>
          <w:tcPr>
            <w:tcW w:w="20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0AC5741" w14:textId="77777777" w:rsidR="003A51F2" w:rsidRPr="009339E0" w:rsidRDefault="003A51F2" w:rsidP="003A51F2">
            <w:pPr>
              <w:pStyle w:val="TableText"/>
            </w:pPr>
            <w:r w:rsidRPr="009339E0">
              <w:t>Sexual Functioning Scale</w:t>
            </w:r>
          </w:p>
          <w:p w14:paraId="3E9C1B13" w14:textId="77777777" w:rsidR="003A51F2" w:rsidRPr="009339E0" w:rsidRDefault="003A51F2" w:rsidP="003A51F2">
            <w:pPr>
              <w:pStyle w:val="TableText"/>
            </w:pPr>
            <w:r w:rsidRPr="009339E0">
              <w:t>Mean Percentage Change (SD)</w:t>
            </w:r>
            <w:r w:rsidRPr="009339E0">
              <w:br/>
              <w:t>G1: 2.58 (31.2)</w:t>
            </w:r>
            <w:r w:rsidRPr="009339E0">
              <w:br/>
              <w:t>G2: 16.2 (20.4)</w:t>
            </w:r>
            <w:r w:rsidRPr="009339E0">
              <w:br/>
              <w:t>p= 0.120</w:t>
            </w:r>
          </w:p>
        </w:tc>
        <w:tc>
          <w:tcPr>
            <w:tcW w:w="291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5C7862A" w14:textId="77777777" w:rsidR="003A51F2" w:rsidRPr="009339E0" w:rsidRDefault="003A51F2" w:rsidP="003A51F2">
            <w:pPr>
              <w:pStyle w:val="TableText"/>
            </w:pPr>
            <w:r w:rsidRPr="009339E0">
              <w:t>SDS</w:t>
            </w:r>
          </w:p>
          <w:p w14:paraId="5272C010" w14:textId="77777777" w:rsidR="003A51F2" w:rsidRPr="009339E0" w:rsidRDefault="003A51F2" w:rsidP="003A51F2">
            <w:pPr>
              <w:pStyle w:val="TableText"/>
            </w:pPr>
            <w:r w:rsidRPr="009339E0">
              <w:t>Mean Percentage Change (SD)</w:t>
            </w:r>
            <w:r w:rsidRPr="009339E0">
              <w:br/>
              <w:t>G1: -30.6 (56.4)</w:t>
            </w:r>
            <w:r w:rsidRPr="009339E0">
              <w:br/>
              <w:t>G2: -35.4 (61.9)</w:t>
            </w:r>
            <w:r w:rsidRPr="009339E0">
              <w:br/>
              <w:t xml:space="preserve"> p=0.804</w:t>
            </w:r>
          </w:p>
        </w:tc>
        <w:tc>
          <w:tcPr>
            <w:tcW w:w="190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73F189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0B3A4F97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570C0562" w14:textId="65D5CCF1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1980"/>
        <w:gridCol w:w="22"/>
        <w:gridCol w:w="1778"/>
        <w:gridCol w:w="2311"/>
        <w:gridCol w:w="29"/>
        <w:gridCol w:w="1980"/>
        <w:gridCol w:w="42"/>
        <w:gridCol w:w="2735"/>
        <w:gridCol w:w="13"/>
        <w:gridCol w:w="2070"/>
      </w:tblGrid>
      <w:tr w:rsidR="003A51F2" w:rsidRPr="009339E0" w14:paraId="53E8F0D5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980" w:type="dxa"/>
            <w:hideMark/>
          </w:tcPr>
          <w:p w14:paraId="03375CEB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800" w:type="dxa"/>
            <w:gridSpan w:val="2"/>
          </w:tcPr>
          <w:p w14:paraId="7DF44E74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340" w:type="dxa"/>
            <w:gridSpan w:val="2"/>
            <w:hideMark/>
          </w:tcPr>
          <w:p w14:paraId="2072A2FE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980" w:type="dxa"/>
            <w:hideMark/>
          </w:tcPr>
          <w:p w14:paraId="68E3B59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777" w:type="dxa"/>
            <w:gridSpan w:val="2"/>
            <w:hideMark/>
          </w:tcPr>
          <w:p w14:paraId="02B9B74D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gridSpan w:val="2"/>
            <w:hideMark/>
          </w:tcPr>
          <w:p w14:paraId="29B9B1DB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0A474B9" w14:textId="77777777" w:rsidTr="003A51F2">
        <w:trPr>
          <w:cantSplit/>
        </w:trPr>
        <w:tc>
          <w:tcPr>
            <w:tcW w:w="2002" w:type="dxa"/>
            <w:gridSpan w:val="2"/>
          </w:tcPr>
          <w:p w14:paraId="2A6BF6CB" w14:textId="579F0EF4" w:rsidR="003A51F2" w:rsidRPr="009339E0" w:rsidRDefault="003A51F2" w:rsidP="003A51F2">
            <w:pPr>
              <w:pStyle w:val="TableText"/>
            </w:pPr>
            <w:r w:rsidRPr="009339E0">
              <w:t>Van Dam et al., 2013</w:t>
            </w:r>
            <w:hyperlink w:anchor="_ENREF_262" w:tooltip="van Dam, 2013 #5811" w:history="1">
              <w:r w:rsidR="00C82E3A" w:rsidRPr="009339E0">
                <w:fldChar w:fldCharType="begin">
                  <w:fldData xml:space="preserve">PEVuZE5vdGU+PENpdGU+PEF1dGhvcj5WYW4gRGFtPC9BdXRob3I+PFllYXI+MjAxMzwvWWVhcj48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WYW4gRGFtPC9BdXRob3I+PFllYXI+MjAxMzwvWWVhcj48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262</w:t>
              </w:r>
              <w:r w:rsidR="00C82E3A" w:rsidRPr="009339E0">
                <w:fldChar w:fldCharType="end"/>
              </w:r>
            </w:hyperlink>
          </w:p>
        </w:tc>
        <w:tc>
          <w:tcPr>
            <w:tcW w:w="1778" w:type="dxa"/>
          </w:tcPr>
          <w:p w14:paraId="0AE7944E" w14:textId="77777777" w:rsidR="003A51F2" w:rsidRPr="009339E0" w:rsidRDefault="003A51F2" w:rsidP="003A51F2">
            <w:pPr>
              <w:pStyle w:val="TableText"/>
            </w:pPr>
            <w:r w:rsidRPr="009339E0">
              <w:t xml:space="preserve">G1: SWT plus TAU </w:t>
            </w:r>
          </w:p>
          <w:p w14:paraId="71311D8B" w14:textId="77777777" w:rsidR="003A51F2" w:rsidRPr="009339E0" w:rsidRDefault="003A51F2" w:rsidP="003A51F2">
            <w:pPr>
              <w:pStyle w:val="TableText"/>
            </w:pPr>
            <w:r w:rsidRPr="009339E0">
              <w:t>G2: TAU (regular intensive</w:t>
            </w:r>
          </w:p>
          <w:p w14:paraId="044759F5" w14:textId="77777777" w:rsidR="003A51F2" w:rsidRPr="009339E0" w:rsidRDefault="003A51F2" w:rsidP="003A51F2">
            <w:pPr>
              <w:pStyle w:val="TableText"/>
            </w:pPr>
            <w:r w:rsidRPr="009339E0">
              <w:t>treatment program for SUD based on CBT)</w:t>
            </w:r>
          </w:p>
        </w:tc>
        <w:tc>
          <w:tcPr>
            <w:tcW w:w="2311" w:type="dxa"/>
          </w:tcPr>
          <w:p w14:paraId="4052B43E" w14:textId="77777777" w:rsidR="003A51F2" w:rsidRPr="009339E0" w:rsidRDefault="003A51F2" w:rsidP="003A51F2">
            <w:pPr>
              <w:pStyle w:val="TableText"/>
            </w:pPr>
            <w:r w:rsidRPr="009339E0">
              <w:t>TLFB (days abstinent)</w:t>
            </w:r>
          </w:p>
          <w:p w14:paraId="3FD976C1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14ADA7DA" w14:textId="77777777" w:rsidR="003A51F2" w:rsidRPr="009339E0" w:rsidRDefault="003A51F2" w:rsidP="003A51F2">
            <w:pPr>
              <w:pStyle w:val="TableText"/>
            </w:pPr>
            <w:r w:rsidRPr="009339E0">
              <w:t>G1 Pre-tx: 19.9 (29.3)</w:t>
            </w:r>
          </w:p>
          <w:p w14:paraId="650D1296" w14:textId="77777777" w:rsidR="003A51F2" w:rsidRPr="009339E0" w:rsidRDefault="003A51F2" w:rsidP="003A51F2">
            <w:pPr>
              <w:pStyle w:val="TableText"/>
            </w:pPr>
            <w:r w:rsidRPr="009339E0">
              <w:t>G1 Post-tx: 76.8 (15.5)</w:t>
            </w:r>
          </w:p>
          <w:p w14:paraId="418EEDC4" w14:textId="5F96A805" w:rsidR="003A51F2" w:rsidRPr="009339E0" w:rsidRDefault="003A51F2" w:rsidP="003A51F2">
            <w:pPr>
              <w:pStyle w:val="TableText"/>
            </w:pPr>
            <w:r w:rsidRPr="009339E0">
              <w:t xml:space="preserve">G1 </w:t>
            </w:r>
            <w:r w:rsidR="00FF4EF4" w:rsidRPr="00FF4EF4">
              <w:t>Followup</w:t>
            </w:r>
            <w:r w:rsidRPr="009339E0">
              <w:t xml:space="preserve"> 3 months: 61.0 (30.8)</w:t>
            </w:r>
          </w:p>
          <w:p w14:paraId="234459E9" w14:textId="77777777" w:rsidR="003A51F2" w:rsidRPr="009339E0" w:rsidRDefault="003A51F2" w:rsidP="003A51F2">
            <w:pPr>
              <w:pStyle w:val="TableText"/>
            </w:pPr>
          </w:p>
          <w:p w14:paraId="103A1418" w14:textId="77777777" w:rsidR="003A51F2" w:rsidRPr="009339E0" w:rsidRDefault="003A51F2" w:rsidP="003A51F2">
            <w:pPr>
              <w:pStyle w:val="TableText"/>
            </w:pPr>
            <w:r w:rsidRPr="009339E0">
              <w:t>G2 Pre-tx: 20.1 (25.4)</w:t>
            </w:r>
          </w:p>
          <w:p w14:paraId="1F218508" w14:textId="77777777" w:rsidR="003A51F2" w:rsidRPr="009339E0" w:rsidRDefault="003A51F2" w:rsidP="003A51F2">
            <w:pPr>
              <w:pStyle w:val="TableText"/>
            </w:pPr>
            <w:r w:rsidRPr="009339E0">
              <w:t>G2 Post-tx:66.0 (30.3)</w:t>
            </w:r>
          </w:p>
          <w:p w14:paraId="63F9531B" w14:textId="31B8B729" w:rsidR="003A51F2" w:rsidRPr="009339E0" w:rsidRDefault="003A51F2" w:rsidP="003A51F2">
            <w:pPr>
              <w:pStyle w:val="TableText"/>
            </w:pPr>
            <w:r w:rsidRPr="009339E0">
              <w:t xml:space="preserve">G2 </w:t>
            </w:r>
            <w:r w:rsidR="00FF4EF4" w:rsidRPr="00FF4EF4">
              <w:t>Followup</w:t>
            </w:r>
            <w:r w:rsidRPr="009339E0">
              <w:t xml:space="preserve"> 3 months: 58.6 (38.4)</w:t>
            </w:r>
          </w:p>
          <w:p w14:paraId="6EF60C6C" w14:textId="77777777" w:rsidR="003A51F2" w:rsidRPr="009339E0" w:rsidRDefault="003A51F2" w:rsidP="003A51F2">
            <w:pPr>
              <w:pStyle w:val="TableText"/>
            </w:pPr>
            <w:r w:rsidRPr="009339E0">
              <w:t>Treatment X time Interaction, F(2,34) = 0.48, p = 0.620, η2 = 0.15</w:t>
            </w:r>
          </w:p>
          <w:p w14:paraId="70476E5D" w14:textId="77777777" w:rsidR="003A51F2" w:rsidRPr="009339E0" w:rsidRDefault="003A51F2" w:rsidP="003A51F2">
            <w:pPr>
              <w:pStyle w:val="TableText"/>
            </w:pPr>
            <w:r w:rsidRPr="009339E0">
              <w:t>SUD in Remission (Primary SUD diagnosis)</w:t>
            </w:r>
          </w:p>
          <w:p w14:paraId="7F61CB9C" w14:textId="77777777" w:rsidR="003A51F2" w:rsidRPr="009339E0" w:rsidRDefault="003A51F2" w:rsidP="003A51F2">
            <w:pPr>
              <w:pStyle w:val="TableText"/>
            </w:pPr>
            <w:r w:rsidRPr="009339E0">
              <w:t>N (%)</w:t>
            </w:r>
          </w:p>
          <w:p w14:paraId="65CD1A2D" w14:textId="77777777" w:rsidR="003A51F2" w:rsidRPr="009339E0" w:rsidRDefault="003A51F2" w:rsidP="003A51F2">
            <w:pPr>
              <w:pStyle w:val="TableText"/>
            </w:pPr>
            <w:r w:rsidRPr="009339E0">
              <w:t>G1 Pre-tx: 1 (5.3)</w:t>
            </w:r>
          </w:p>
          <w:p w14:paraId="08722FF4" w14:textId="77777777" w:rsidR="003A51F2" w:rsidRPr="009339E0" w:rsidRDefault="003A51F2" w:rsidP="003A51F2">
            <w:pPr>
              <w:pStyle w:val="TableText"/>
            </w:pPr>
            <w:r w:rsidRPr="009339E0">
              <w:t>G1 Post-tx: 16.6 (87.4)</w:t>
            </w:r>
          </w:p>
          <w:p w14:paraId="1FA663EE" w14:textId="77777777" w:rsidR="003A51F2" w:rsidRPr="009339E0" w:rsidRDefault="003A51F2" w:rsidP="003A51F2">
            <w:pPr>
              <w:pStyle w:val="TableText"/>
            </w:pPr>
          </w:p>
          <w:p w14:paraId="4D547574" w14:textId="77777777" w:rsidR="003A51F2" w:rsidRPr="009339E0" w:rsidRDefault="003A51F2" w:rsidP="003A51F2">
            <w:pPr>
              <w:pStyle w:val="TableText"/>
            </w:pPr>
            <w:r w:rsidRPr="009339E0">
              <w:t>G2 Pre-tx: 3 (20.0)</w:t>
            </w:r>
          </w:p>
          <w:p w14:paraId="3C2AD4BC" w14:textId="77777777" w:rsidR="003A51F2" w:rsidRPr="009339E0" w:rsidRDefault="003A51F2" w:rsidP="003A51F2">
            <w:pPr>
              <w:pStyle w:val="TableText"/>
            </w:pPr>
            <w:r w:rsidRPr="009339E0">
              <w:t>G2 Post-tx: 10.2 (68.0)</w:t>
            </w:r>
          </w:p>
          <w:p w14:paraId="522FF1DC" w14:textId="77777777" w:rsidR="003A51F2" w:rsidRPr="009339E0" w:rsidRDefault="003A51F2" w:rsidP="003A51F2">
            <w:pPr>
              <w:pStyle w:val="TableText"/>
            </w:pPr>
            <w:r w:rsidRPr="009339E0">
              <w:rPr>
                <w:rFonts w:asciiTheme="minorHAnsi" w:hAnsiTheme="minorHAnsi"/>
                <w:sz w:val="22"/>
              </w:rPr>
              <w:t>G1 vs. G2 post-tx differences NS, p’s&gt;0.23</w:t>
            </w:r>
          </w:p>
        </w:tc>
        <w:tc>
          <w:tcPr>
            <w:tcW w:w="2051" w:type="dxa"/>
            <w:gridSpan w:val="3"/>
          </w:tcPr>
          <w:p w14:paraId="145E5C4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  <w:p w14:paraId="030754C9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2748" w:type="dxa"/>
            <w:gridSpan w:val="2"/>
          </w:tcPr>
          <w:p w14:paraId="4B4C4496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70" w:type="dxa"/>
          </w:tcPr>
          <w:p w14:paraId="47F016B8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40D6D41B" w14:textId="77777777" w:rsidTr="003A51F2">
        <w:trPr>
          <w:cantSplit/>
        </w:trPr>
        <w:tc>
          <w:tcPr>
            <w:tcW w:w="2002" w:type="dxa"/>
            <w:gridSpan w:val="2"/>
          </w:tcPr>
          <w:p w14:paraId="201EBBEB" w14:textId="0333272B" w:rsidR="003A51F2" w:rsidRPr="009339E0" w:rsidRDefault="003A51F2" w:rsidP="003A51F2">
            <w:pPr>
              <w:pStyle w:val="TableText"/>
            </w:pPr>
            <w:r w:rsidRPr="009339E0">
              <w:t>van den Berg et al., 2015</w:t>
            </w:r>
            <w:hyperlink w:anchor="_ENREF_16" w:tooltip="van den Berg, 2015 #5812" w:history="1">
              <w:r w:rsidR="00C82E3A" w:rsidRPr="009339E0">
                <w:fldChar w:fldCharType="begin">
                  <w:fldData xml:space="preserve">PEVuZE5vdGU+PENpdGU+PEF1dGhvcj52YW4gZGVuIEJlcmc8L0F1dGhvcj48WWVhcj4yMDE1PC9Z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2YW4gZGVuIEJlcmc8L0F1dGhvcj48WWVhcj4yMDE1PC9Z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6</w:t>
              </w:r>
              <w:r w:rsidR="00C82E3A" w:rsidRPr="009339E0">
                <w:fldChar w:fldCharType="end"/>
              </w:r>
            </w:hyperlink>
          </w:p>
        </w:tc>
        <w:tc>
          <w:tcPr>
            <w:tcW w:w="1778" w:type="dxa"/>
          </w:tcPr>
          <w:p w14:paraId="561BF0A0" w14:textId="77777777" w:rsidR="003A51F2" w:rsidRPr="009339E0" w:rsidRDefault="003A51F2" w:rsidP="003A51F2">
            <w:pPr>
              <w:pStyle w:val="TableText"/>
            </w:pPr>
            <w:r w:rsidRPr="009339E0">
              <w:t>G1: PE</w:t>
            </w:r>
          </w:p>
          <w:p w14:paraId="08EB0431" w14:textId="77777777" w:rsidR="003A51F2" w:rsidRPr="009339E0" w:rsidRDefault="003A51F2" w:rsidP="003A51F2">
            <w:pPr>
              <w:pStyle w:val="TableText"/>
            </w:pPr>
            <w:r w:rsidRPr="009339E0">
              <w:t>G2: EMDR</w:t>
            </w:r>
          </w:p>
          <w:p w14:paraId="3B0C8C04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2311" w:type="dxa"/>
          </w:tcPr>
          <w:p w14:paraId="6B64427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51" w:type="dxa"/>
            <w:gridSpan w:val="3"/>
          </w:tcPr>
          <w:p w14:paraId="0057380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748" w:type="dxa"/>
            <w:gridSpan w:val="2"/>
          </w:tcPr>
          <w:p w14:paraId="2D0D728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70" w:type="dxa"/>
          </w:tcPr>
          <w:p w14:paraId="77EFAD4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08C2E4A2" w14:textId="77777777" w:rsidTr="003A51F2">
        <w:trPr>
          <w:cantSplit/>
        </w:trPr>
        <w:tc>
          <w:tcPr>
            <w:tcW w:w="2002" w:type="dxa"/>
            <w:gridSpan w:val="2"/>
          </w:tcPr>
          <w:p w14:paraId="0C93F7E3" w14:textId="5F05DB26" w:rsidR="003A51F2" w:rsidRPr="009339E0" w:rsidRDefault="003A51F2" w:rsidP="003A51F2">
            <w:pPr>
              <w:pStyle w:val="TableText"/>
            </w:pPr>
            <w:r w:rsidRPr="009339E0">
              <w:t>van der Kolk et al., 1994</w:t>
            </w:r>
            <w:hyperlink w:anchor="_ENREF_63" w:tooltip="van der Kolk, 1994 #1267" w:history="1">
              <w:r w:rsidR="00C82E3A" w:rsidRPr="009339E0">
                <w:fldChar w:fldCharType="begin">
                  <w:fldData xml:space="preserve">PEVuZE5vdGU+PENpdGU+PEF1dGhvcj52YW4gZGVyIEtvbGs8L0F1dGhvcj48WWVhcj4xOTk0PC9Z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2YW4gZGVyIEtvbGs8L0F1dGhvcj48WWVhcj4xOTk0PC9Z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3</w:t>
              </w:r>
              <w:r w:rsidR="00C82E3A" w:rsidRPr="009339E0">
                <w:fldChar w:fldCharType="end"/>
              </w:r>
            </w:hyperlink>
          </w:p>
          <w:p w14:paraId="23997E68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778" w:type="dxa"/>
          </w:tcPr>
          <w:p w14:paraId="5293256F" w14:textId="77777777" w:rsidR="003A51F2" w:rsidRPr="009339E0" w:rsidRDefault="003A51F2" w:rsidP="003A51F2">
            <w:pPr>
              <w:pStyle w:val="TableText"/>
            </w:pPr>
            <w:r w:rsidRPr="009339E0">
              <w:t>G1: Fluoxetine</w:t>
            </w:r>
          </w:p>
          <w:p w14:paraId="7210025D" w14:textId="77777777" w:rsidR="003A51F2" w:rsidRPr="009339E0" w:rsidRDefault="003A51F2" w:rsidP="003A51F2">
            <w:pPr>
              <w:pStyle w:val="TableText"/>
            </w:pPr>
            <w:r w:rsidRPr="009339E0">
              <w:t>20 to 60mg/day</w:t>
            </w:r>
          </w:p>
          <w:p w14:paraId="6B37B154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311" w:type="dxa"/>
            <w:hideMark/>
          </w:tcPr>
          <w:p w14:paraId="529AD3FB" w14:textId="77777777" w:rsidR="003A51F2" w:rsidRPr="009339E0" w:rsidRDefault="003A51F2" w:rsidP="003A51F2">
            <w:pPr>
              <w:pStyle w:val="TableText"/>
            </w:pPr>
            <w:r w:rsidRPr="009339E0">
              <w:t>HAM-D</w:t>
            </w:r>
            <w:r w:rsidRPr="009339E0">
              <w:br/>
              <w:t>Difference in Improvement G1 vs. G2 = 7.11</w:t>
            </w:r>
            <w:r w:rsidRPr="009339E0">
              <w:br/>
            </w:r>
            <w:r w:rsidRPr="009339E0">
              <w:br/>
              <w:t>ANCOVA Results</w:t>
            </w:r>
            <w:r w:rsidRPr="009339E0">
              <w:br/>
              <w:t>F = -7.11, t = -3.72, p=0.0006</w:t>
            </w:r>
          </w:p>
        </w:tc>
        <w:tc>
          <w:tcPr>
            <w:tcW w:w="2051" w:type="dxa"/>
            <w:gridSpan w:val="3"/>
            <w:hideMark/>
          </w:tcPr>
          <w:p w14:paraId="18C336C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748" w:type="dxa"/>
            <w:gridSpan w:val="2"/>
            <w:hideMark/>
          </w:tcPr>
          <w:p w14:paraId="1418332D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70" w:type="dxa"/>
            <w:hideMark/>
          </w:tcPr>
          <w:p w14:paraId="7F700D80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37C9DB84" w14:textId="7777777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p w14:paraId="55F7276D" w14:textId="56242A18" w:rsidR="003A51F2" w:rsidRPr="009339E0" w:rsidRDefault="003A51F2" w:rsidP="003A51F2">
      <w:pPr>
        <w:spacing w:after="200" w:line="276" w:lineRule="auto"/>
        <w:rPr>
          <w:rFonts w:ascii="Arial" w:eastAsia="Calibri" w:hAnsi="Arial"/>
          <w:b/>
          <w:sz w:val="20"/>
          <w:szCs w:val="24"/>
        </w:rPr>
      </w:pPr>
      <w:r w:rsidRPr="009339E0">
        <w:br w:type="page"/>
      </w: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567"/>
        <w:gridCol w:w="1917"/>
        <w:gridCol w:w="2447"/>
        <w:gridCol w:w="1109"/>
        <w:gridCol w:w="3619"/>
        <w:gridCol w:w="2301"/>
      </w:tblGrid>
      <w:tr w:rsidR="003A51F2" w:rsidRPr="009339E0" w14:paraId="711E63AB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56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5B05D96" w14:textId="77777777" w:rsidR="003A51F2" w:rsidRPr="009339E0" w:rsidRDefault="003A51F2" w:rsidP="003A51F2">
            <w:pPr>
              <w:pStyle w:val="TableText"/>
            </w:pPr>
            <w:r w:rsidRPr="009339E0">
              <w:lastRenderedPageBreak/>
              <w:t>Author, Year</w:t>
            </w:r>
          </w:p>
        </w:tc>
        <w:tc>
          <w:tcPr>
            <w:tcW w:w="191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5A0306ED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44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12D9E38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110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E1BA84F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361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61489A2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30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CF0E8C3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10C38768" w14:textId="77777777" w:rsidTr="003A51F2">
        <w:trPr>
          <w:cantSplit/>
        </w:trPr>
        <w:tc>
          <w:tcPr>
            <w:tcW w:w="156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14:paraId="35E28771" w14:textId="14FDD6D3" w:rsidR="003A51F2" w:rsidRPr="009339E0" w:rsidRDefault="003A51F2" w:rsidP="003A51F2">
            <w:pPr>
              <w:pStyle w:val="TableText"/>
            </w:pPr>
            <w:r w:rsidRPr="009339E0">
              <w:t>van der Kolk et al., 2007</w:t>
            </w:r>
            <w:hyperlink w:anchor="_ENREF_47" w:tooltip="van der Kolk, 2007 #533" w:history="1">
              <w:r w:rsidR="00C82E3A" w:rsidRPr="009339E0">
                <w:fldChar w:fldCharType="begin">
                  <w:fldData xml:space="preserve">PEVuZE5vdGU+PENpdGU+PEF1dGhvcj52YW4gZGVyIEtvbGs8L0F1dGhvcj48WWVhcj4yMDA3PC9Z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2YW4gZGVyIEtvbGs8L0F1dGhvcj48WWVhcj4yMDA3PC9Z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7</w:t>
              </w:r>
              <w:r w:rsidR="00C82E3A" w:rsidRPr="009339E0">
                <w:fldChar w:fldCharType="end"/>
              </w:r>
            </w:hyperlink>
          </w:p>
          <w:p w14:paraId="4E72B851" w14:textId="77777777" w:rsidR="003A51F2" w:rsidRPr="009339E0" w:rsidRDefault="003A51F2" w:rsidP="003A51F2">
            <w:pPr>
              <w:pStyle w:val="TableText"/>
            </w:pPr>
          </w:p>
        </w:tc>
        <w:tc>
          <w:tcPr>
            <w:tcW w:w="191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215D318" w14:textId="77777777" w:rsidR="003A51F2" w:rsidRPr="009339E0" w:rsidRDefault="003A51F2" w:rsidP="003A51F2">
            <w:pPr>
              <w:pStyle w:val="TableText"/>
            </w:pPr>
            <w:r w:rsidRPr="009339E0">
              <w:t>G1: EMDR</w:t>
            </w:r>
          </w:p>
          <w:p w14:paraId="3A500720" w14:textId="77777777" w:rsidR="003A51F2" w:rsidRPr="009339E0" w:rsidRDefault="003A51F2" w:rsidP="003A51F2">
            <w:pPr>
              <w:pStyle w:val="TableText"/>
            </w:pPr>
            <w:r w:rsidRPr="009339E0">
              <w:t>G2: Fluoxetine</w:t>
            </w:r>
          </w:p>
          <w:p w14:paraId="2B2E3470" w14:textId="77777777" w:rsidR="003A51F2" w:rsidRPr="009339E0" w:rsidRDefault="003A51F2" w:rsidP="003A51F2">
            <w:pPr>
              <w:pStyle w:val="TableText"/>
            </w:pPr>
            <w:r w:rsidRPr="009339E0">
              <w:t>10 to 60 mg/day</w:t>
            </w:r>
          </w:p>
          <w:p w14:paraId="269E700D" w14:textId="77777777" w:rsidR="003A51F2" w:rsidRPr="009339E0" w:rsidRDefault="003A51F2" w:rsidP="003A51F2">
            <w:pPr>
              <w:pStyle w:val="TableText"/>
            </w:pPr>
            <w:r w:rsidRPr="009339E0">
              <w:t>G3: Placebo</w:t>
            </w:r>
          </w:p>
        </w:tc>
        <w:tc>
          <w:tcPr>
            <w:tcW w:w="244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73D6184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78D2C0AB" w14:textId="77777777" w:rsidR="003A51F2" w:rsidRPr="009339E0" w:rsidRDefault="003A51F2" w:rsidP="003A51F2">
            <w:pPr>
              <w:pStyle w:val="TableText"/>
            </w:pPr>
            <w:r w:rsidRPr="009339E0">
              <w:t xml:space="preserve">Mean (SD) </w:t>
            </w:r>
          </w:p>
          <w:p w14:paraId="48365768" w14:textId="77777777" w:rsidR="003A51F2" w:rsidRPr="009339E0" w:rsidRDefault="003A51F2" w:rsidP="003A51F2">
            <w:pPr>
              <w:pStyle w:val="TableText"/>
            </w:pPr>
            <w:r w:rsidRPr="009339E0">
              <w:t>G1 Pre-tx:</w:t>
            </w:r>
          </w:p>
          <w:p w14:paraId="67C41136" w14:textId="77777777" w:rsidR="003A51F2" w:rsidRPr="009339E0" w:rsidRDefault="003A51F2" w:rsidP="003A51F2">
            <w:pPr>
              <w:pStyle w:val="TableText"/>
            </w:pPr>
            <w:r w:rsidRPr="009339E0">
              <w:t>G1 Post-tx: 9.10 (6.02)</w:t>
            </w:r>
          </w:p>
          <w:p w14:paraId="67D53C0D" w14:textId="77777777" w:rsidR="003A51F2" w:rsidRPr="009339E0" w:rsidRDefault="003A51F2" w:rsidP="003A51F2">
            <w:pPr>
              <w:pStyle w:val="TableText"/>
            </w:pPr>
            <w:r w:rsidRPr="009339E0">
              <w:t>G1 6 mth FU: 5.25 (5.23)</w:t>
            </w:r>
          </w:p>
          <w:p w14:paraId="7A6DAD17" w14:textId="77777777" w:rsidR="003A51F2" w:rsidRPr="009339E0" w:rsidRDefault="003A51F2" w:rsidP="003A51F2">
            <w:pPr>
              <w:pStyle w:val="TableText"/>
            </w:pPr>
          </w:p>
          <w:p w14:paraId="5C963A8C" w14:textId="77777777" w:rsidR="003A51F2" w:rsidRPr="009339E0" w:rsidRDefault="003A51F2" w:rsidP="003A51F2">
            <w:pPr>
              <w:pStyle w:val="TableText"/>
            </w:pPr>
            <w:r w:rsidRPr="009339E0">
              <w:t>G2 Pre-tx:</w:t>
            </w:r>
          </w:p>
          <w:p w14:paraId="0A50FBFB" w14:textId="77777777" w:rsidR="003A51F2" w:rsidRPr="009339E0" w:rsidRDefault="003A51F2" w:rsidP="003A51F2">
            <w:pPr>
              <w:pStyle w:val="TableText"/>
            </w:pPr>
            <w:r w:rsidRPr="009339E0">
              <w:t>G2 Post-tx: 13.00 (8.66)</w:t>
            </w:r>
          </w:p>
          <w:p w14:paraId="5FDF8DF8" w14:textId="77777777" w:rsidR="003A51F2" w:rsidRPr="009339E0" w:rsidRDefault="003A51F2" w:rsidP="003A51F2">
            <w:pPr>
              <w:pStyle w:val="TableText"/>
            </w:pPr>
            <w:r w:rsidRPr="009339E0">
              <w:t>G2 6 mth FU: 14.00 (7.71)</w:t>
            </w:r>
          </w:p>
          <w:p w14:paraId="1E564F5E" w14:textId="77777777" w:rsidR="003A51F2" w:rsidRPr="009339E0" w:rsidRDefault="003A51F2" w:rsidP="003A51F2">
            <w:pPr>
              <w:pStyle w:val="TableText"/>
            </w:pPr>
          </w:p>
          <w:p w14:paraId="702F8EAE" w14:textId="77777777" w:rsidR="003A51F2" w:rsidRPr="009339E0" w:rsidRDefault="003A51F2" w:rsidP="003A51F2">
            <w:pPr>
              <w:pStyle w:val="TableText"/>
            </w:pPr>
            <w:r w:rsidRPr="009339E0">
              <w:t>G3 Pre-tx:</w:t>
            </w:r>
          </w:p>
          <w:p w14:paraId="6B8198A1" w14:textId="77777777" w:rsidR="003A51F2" w:rsidRPr="009339E0" w:rsidRDefault="003A51F2" w:rsidP="003A51F2">
            <w:pPr>
              <w:pStyle w:val="TableText"/>
            </w:pPr>
            <w:r w:rsidRPr="009339E0">
              <w:t>G3 Post-tx: 14.38 (9.74)</w:t>
            </w:r>
          </w:p>
          <w:p w14:paraId="65C93639" w14:textId="77777777" w:rsidR="003A51F2" w:rsidRPr="009339E0" w:rsidRDefault="003A51F2" w:rsidP="003A51F2">
            <w:pPr>
              <w:pStyle w:val="TableText"/>
            </w:pPr>
            <w:r w:rsidRPr="009339E0">
              <w:t>G3: NA</w:t>
            </w:r>
          </w:p>
          <w:p w14:paraId="73320B89" w14:textId="77777777" w:rsidR="003A51F2" w:rsidRPr="009339E0" w:rsidRDefault="003A51F2" w:rsidP="003A51F2">
            <w:pPr>
              <w:pStyle w:val="TableText"/>
            </w:pPr>
          </w:p>
          <w:p w14:paraId="61F17703" w14:textId="77777777" w:rsidR="003A51F2" w:rsidRPr="009339E0" w:rsidRDefault="003A51F2" w:rsidP="003A51F2">
            <w:pPr>
              <w:pStyle w:val="TableText"/>
            </w:pPr>
            <w:r w:rsidRPr="009339E0">
              <w:t>Treatment effect, NS</w:t>
            </w:r>
          </w:p>
          <w:p w14:paraId="076F8BD4" w14:textId="77777777" w:rsidR="003A51F2" w:rsidRPr="009339E0" w:rsidRDefault="003A51F2" w:rsidP="003A51F2">
            <w:pPr>
              <w:pStyle w:val="TableText"/>
            </w:pPr>
          </w:p>
          <w:p w14:paraId="5D540068" w14:textId="77777777" w:rsidR="003A51F2" w:rsidRPr="009339E0" w:rsidRDefault="003A51F2" w:rsidP="003A51F2">
            <w:pPr>
              <w:pStyle w:val="TableText"/>
            </w:pPr>
            <w:r w:rsidRPr="009339E0">
              <w:t>Posttreatment</w:t>
            </w:r>
          </w:p>
          <w:p w14:paraId="7AA07F0D" w14:textId="77777777" w:rsidR="003A51F2" w:rsidRPr="009339E0" w:rsidRDefault="003A51F2" w:rsidP="003A51F2">
            <w:pPr>
              <w:pStyle w:val="TableText"/>
            </w:pPr>
            <w:r w:rsidRPr="009339E0">
              <w:t>G1 vs. G2, p= 0.08</w:t>
            </w:r>
          </w:p>
          <w:p w14:paraId="7A371DCA" w14:textId="77777777" w:rsidR="003A51F2" w:rsidRPr="009339E0" w:rsidRDefault="003A51F2" w:rsidP="003A51F2">
            <w:pPr>
              <w:pStyle w:val="TableText"/>
            </w:pPr>
            <w:r w:rsidRPr="009339E0">
              <w:t>G1 vs. G3, p=0.07</w:t>
            </w:r>
          </w:p>
          <w:p w14:paraId="2F7EC931" w14:textId="77777777" w:rsidR="003A51F2" w:rsidRPr="009339E0" w:rsidRDefault="003A51F2" w:rsidP="003A51F2">
            <w:pPr>
              <w:pStyle w:val="TableText"/>
            </w:pPr>
            <w:r w:rsidRPr="009339E0">
              <w:t xml:space="preserve">G2 vs. G3, p=0.94 </w:t>
            </w:r>
          </w:p>
          <w:p w14:paraId="2DF92B8D" w14:textId="77777777" w:rsidR="003A51F2" w:rsidRPr="009339E0" w:rsidRDefault="003A51F2" w:rsidP="003A51F2">
            <w:pPr>
              <w:pStyle w:val="TableText"/>
            </w:pPr>
          </w:p>
          <w:p w14:paraId="4B089664" w14:textId="77777777" w:rsidR="003A51F2" w:rsidRPr="009339E0" w:rsidRDefault="003A51F2" w:rsidP="003A51F2">
            <w:pPr>
              <w:pStyle w:val="TableText"/>
            </w:pPr>
            <w:r w:rsidRPr="009339E0">
              <w:t>Followup</w:t>
            </w:r>
          </w:p>
          <w:p w14:paraId="237E4FD3" w14:textId="77777777" w:rsidR="003A51F2" w:rsidRPr="009339E0" w:rsidRDefault="003A51F2" w:rsidP="003A51F2">
            <w:pPr>
              <w:pStyle w:val="TableText"/>
            </w:pPr>
            <w:r w:rsidRPr="009339E0">
              <w:t>G1 vs. G2, p&lt;.001</w:t>
            </w:r>
          </w:p>
        </w:tc>
        <w:tc>
          <w:tcPr>
            <w:tcW w:w="11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FC90EC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61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F4963F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3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D8D4CAE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15302E0D" w14:textId="77777777" w:rsidTr="003A51F2">
        <w:trPr>
          <w:cantSplit/>
        </w:trPr>
        <w:tc>
          <w:tcPr>
            <w:tcW w:w="156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382E4C3E" w14:textId="0C9467A4" w:rsidR="003A51F2" w:rsidRPr="009339E0" w:rsidRDefault="003A51F2" w:rsidP="003A51F2">
            <w:pPr>
              <w:pStyle w:val="TableText"/>
            </w:pPr>
            <w:r w:rsidRPr="009339E0">
              <w:t>van der Kolk et al., 2016</w:t>
            </w:r>
            <w:hyperlink w:anchor="_ENREF_162" w:tooltip="Van der Kolk, 2016 #4891" w:history="1">
              <w:r w:rsidR="00C82E3A" w:rsidRPr="009339E0">
                <w:fldChar w:fldCharType="begin">
                  <w:fldData xml:space="preserve">PEVuZE5vdGU+PENpdGUgRXhjbHVkZVllYXI9IjEiPjxBdXRob3I+VmFuIGRlciBLb2xrPC9BdXRo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gRXhjbHVkZVllYXI9IjEiPjxBdXRob3I+VmFuIGRlciBLb2xrPC9BdXRo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62</w:t>
              </w:r>
              <w:r w:rsidR="00C82E3A" w:rsidRPr="009339E0">
                <w:fldChar w:fldCharType="end"/>
              </w:r>
            </w:hyperlink>
          </w:p>
        </w:tc>
        <w:tc>
          <w:tcPr>
            <w:tcW w:w="191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32FA77C" w14:textId="77777777" w:rsidR="003A51F2" w:rsidRPr="009339E0" w:rsidRDefault="003A51F2" w:rsidP="003A51F2">
            <w:pPr>
              <w:pStyle w:val="tabletext2"/>
            </w:pPr>
            <w:r w:rsidRPr="009339E0">
              <w:t>G1: Neurofeedback</w:t>
            </w:r>
          </w:p>
          <w:p w14:paraId="36392C65" w14:textId="77777777" w:rsidR="003A51F2" w:rsidRPr="009339E0" w:rsidRDefault="003A51F2" w:rsidP="003A51F2">
            <w:pPr>
              <w:pStyle w:val="TableText"/>
            </w:pPr>
            <w:r w:rsidRPr="009339E0">
              <w:t>G2: WL</w:t>
            </w:r>
          </w:p>
        </w:tc>
        <w:tc>
          <w:tcPr>
            <w:tcW w:w="244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A68EB3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110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613A21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361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A3E771E" w14:textId="77777777" w:rsidR="003A51F2" w:rsidRPr="009339E0" w:rsidRDefault="003A51F2" w:rsidP="003A51F2">
            <w:pPr>
              <w:pStyle w:val="TableText"/>
            </w:pPr>
            <w:r w:rsidRPr="009339E0">
              <w:t xml:space="preserve">IASC is available. Only subscales reported. </w:t>
            </w:r>
          </w:p>
        </w:tc>
        <w:tc>
          <w:tcPr>
            <w:tcW w:w="230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96C922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74636590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243C3209" w14:textId="446FADD0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ook w:val="04A0" w:firstRow="1" w:lastRow="0" w:firstColumn="1" w:lastColumn="0" w:noHBand="0" w:noVBand="1"/>
      </w:tblPr>
      <w:tblGrid>
        <w:gridCol w:w="1937"/>
        <w:gridCol w:w="1748"/>
        <w:gridCol w:w="2626"/>
        <w:gridCol w:w="1985"/>
        <w:gridCol w:w="2819"/>
        <w:gridCol w:w="1845"/>
      </w:tblGrid>
      <w:tr w:rsidR="003A51F2" w:rsidRPr="009339E0" w14:paraId="117EBD89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1937" w:type="dxa"/>
            <w:hideMark/>
          </w:tcPr>
          <w:p w14:paraId="34584C53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748" w:type="dxa"/>
          </w:tcPr>
          <w:p w14:paraId="3A74E9D0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26" w:type="dxa"/>
            <w:hideMark/>
          </w:tcPr>
          <w:p w14:paraId="323AAC5A" w14:textId="77777777" w:rsidR="003A51F2" w:rsidRPr="009339E0" w:rsidRDefault="003A51F2" w:rsidP="003A51F2">
            <w:pPr>
              <w:pStyle w:val="TableText"/>
            </w:pPr>
            <w:r w:rsidRPr="009339E0">
              <w:t>Comorbid Condition</w:t>
            </w:r>
          </w:p>
        </w:tc>
        <w:tc>
          <w:tcPr>
            <w:tcW w:w="1985" w:type="dxa"/>
            <w:hideMark/>
          </w:tcPr>
          <w:p w14:paraId="0FF2BFBB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819" w:type="dxa"/>
            <w:hideMark/>
          </w:tcPr>
          <w:p w14:paraId="6EB223E6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845" w:type="dxa"/>
            <w:hideMark/>
          </w:tcPr>
          <w:p w14:paraId="43182CE2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67D94F28" w14:textId="77777777" w:rsidTr="003A51F2">
        <w:trPr>
          <w:cantSplit/>
        </w:trPr>
        <w:tc>
          <w:tcPr>
            <w:tcW w:w="1937" w:type="dxa"/>
            <w:noWrap/>
          </w:tcPr>
          <w:p w14:paraId="4639E5AB" w14:textId="028342C4" w:rsidR="003A51F2" w:rsidRPr="009339E0" w:rsidRDefault="003A51F2" w:rsidP="003A51F2">
            <w:pPr>
              <w:pStyle w:val="tabletext2"/>
            </w:pPr>
            <w:r w:rsidRPr="009339E0">
              <w:t>van Emmerik et al., 2008</w:t>
            </w:r>
            <w:hyperlink w:anchor="_ENREF_40" w:tooltip="van Emmerik, 2008 #422" w:history="1">
              <w:r w:rsidR="00C82E3A" w:rsidRPr="009339E0">
                <w:fldChar w:fldCharType="begin">
                  <w:fldData xml:space="preserve">PEVuZE5vdGU+PENpdGU+PEF1dGhvcj52YW4gRW1tZXJpazwvQXV0aG9yPjxZZWFyPjIwMDg8L1ll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2YW4gRW1tZXJpazwvQXV0aG9yPjxZZWFyPjIwMDg8L1ll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/>
                  <w:noProof/>
                  <w:vertAlign w:val="superscript"/>
                </w:rPr>
                <w:t>40</w:t>
              </w:r>
              <w:r w:rsidR="00C82E3A" w:rsidRPr="009339E0">
                <w:fldChar w:fldCharType="end"/>
              </w:r>
            </w:hyperlink>
          </w:p>
        </w:tc>
        <w:tc>
          <w:tcPr>
            <w:tcW w:w="1748" w:type="dxa"/>
          </w:tcPr>
          <w:p w14:paraId="362CB41A" w14:textId="77777777" w:rsidR="003A51F2" w:rsidRPr="009339E0" w:rsidRDefault="003A51F2" w:rsidP="003A51F2">
            <w:pPr>
              <w:pStyle w:val="tabletext2"/>
            </w:pPr>
            <w:r w:rsidRPr="009339E0">
              <w:t xml:space="preserve">G1: CBT-Mixed </w:t>
            </w:r>
          </w:p>
          <w:p w14:paraId="6C062142" w14:textId="77777777" w:rsidR="003A51F2" w:rsidRPr="009339E0" w:rsidRDefault="003A51F2" w:rsidP="003A51F2">
            <w:pPr>
              <w:pStyle w:val="tabletext2"/>
            </w:pPr>
            <w:r w:rsidRPr="009339E0">
              <w:t>Psychoeducation, prolonged exposure, imaginal exposure, exposure in vivo, cognitive exposure</w:t>
            </w:r>
          </w:p>
          <w:p w14:paraId="4236DCAF" w14:textId="77777777" w:rsidR="003A51F2" w:rsidRPr="009339E0" w:rsidRDefault="003A51F2" w:rsidP="003A51F2">
            <w:pPr>
              <w:pStyle w:val="tabletext2"/>
            </w:pPr>
            <w:r w:rsidRPr="009339E0">
              <w:t xml:space="preserve">G2: SWT </w:t>
            </w:r>
          </w:p>
          <w:p w14:paraId="4DBCFB37" w14:textId="77777777" w:rsidR="003A51F2" w:rsidRPr="009339E0" w:rsidRDefault="003A51F2" w:rsidP="003A51F2">
            <w:pPr>
              <w:pStyle w:val="tabletext2"/>
            </w:pPr>
            <w:r w:rsidRPr="009339E0">
              <w:t>G3: WL</w:t>
            </w:r>
          </w:p>
        </w:tc>
        <w:tc>
          <w:tcPr>
            <w:tcW w:w="2626" w:type="dxa"/>
            <w:hideMark/>
          </w:tcPr>
          <w:p w14:paraId="65FE5E6B" w14:textId="77777777" w:rsidR="003A51F2" w:rsidRPr="009339E0" w:rsidRDefault="003A51F2" w:rsidP="003A51F2">
            <w:pPr>
              <w:pStyle w:val="tabletext2"/>
            </w:pPr>
            <w:r w:rsidRPr="009339E0">
              <w:t>BDI</w:t>
            </w:r>
            <w:r w:rsidRPr="009339E0">
              <w:br/>
              <w:t>Mean (SD)</w:t>
            </w:r>
            <w:r w:rsidRPr="009339E0">
              <w:br/>
              <w:t>G1 Pre-tx: 20.52 (9.43)</w:t>
            </w:r>
          </w:p>
          <w:p w14:paraId="6A792F39" w14:textId="77777777" w:rsidR="003A51F2" w:rsidRPr="009339E0" w:rsidRDefault="003A51F2" w:rsidP="003A51F2">
            <w:pPr>
              <w:pStyle w:val="tabletext2"/>
            </w:pPr>
            <w:r w:rsidRPr="009339E0">
              <w:t>G1 Post-tx: 15.31 (9.44)</w:t>
            </w:r>
          </w:p>
          <w:p w14:paraId="46157D51" w14:textId="77777777" w:rsidR="003A51F2" w:rsidRPr="009339E0" w:rsidRDefault="003A51F2" w:rsidP="003A51F2">
            <w:pPr>
              <w:pStyle w:val="tabletext2"/>
            </w:pPr>
            <w:r w:rsidRPr="009339E0">
              <w:t>G1 FU: 14.79 (9.48)</w:t>
            </w:r>
          </w:p>
          <w:p w14:paraId="41755D93" w14:textId="77777777" w:rsidR="003A51F2" w:rsidRPr="009339E0" w:rsidRDefault="003A51F2" w:rsidP="003A51F2">
            <w:pPr>
              <w:pStyle w:val="tabletext2"/>
            </w:pPr>
            <w:r w:rsidRPr="009339E0">
              <w:br/>
              <w:t>G2 Pre-tx: 22.55 (10.63)</w:t>
            </w:r>
          </w:p>
          <w:p w14:paraId="4E939F60" w14:textId="77777777" w:rsidR="003A51F2" w:rsidRPr="009339E0" w:rsidRDefault="003A51F2" w:rsidP="003A51F2">
            <w:pPr>
              <w:pStyle w:val="tabletext2"/>
            </w:pPr>
            <w:r w:rsidRPr="009339E0">
              <w:t>G2 Post-tx: 19.39 (13.38)</w:t>
            </w:r>
          </w:p>
          <w:p w14:paraId="105610F3" w14:textId="77777777" w:rsidR="003A51F2" w:rsidRPr="009339E0" w:rsidRDefault="003A51F2" w:rsidP="003A51F2">
            <w:pPr>
              <w:pStyle w:val="tabletext2"/>
            </w:pPr>
            <w:r w:rsidRPr="009339E0">
              <w:t>G2 FU: 18.65 (13.56)</w:t>
            </w:r>
          </w:p>
          <w:p w14:paraId="50D50368" w14:textId="77777777" w:rsidR="003A51F2" w:rsidRPr="009339E0" w:rsidRDefault="003A51F2" w:rsidP="003A51F2">
            <w:pPr>
              <w:pStyle w:val="tabletext2"/>
            </w:pPr>
            <w:r w:rsidRPr="009339E0">
              <w:br/>
              <w:t>G3 Pre-tx: 21.24 (8.88)</w:t>
            </w:r>
            <w:r w:rsidRPr="009339E0">
              <w:br/>
              <w:t>G3 Post-tx: 20.66 (10.77)</w:t>
            </w:r>
            <w:r w:rsidRPr="009339E0">
              <w:br/>
              <w:t>G3 FU: 21.17 (11.13)</w:t>
            </w:r>
          </w:p>
          <w:p w14:paraId="16F0916A" w14:textId="77777777" w:rsidR="003A51F2" w:rsidRPr="009339E0" w:rsidRDefault="003A51F2" w:rsidP="003A51F2">
            <w:pPr>
              <w:pStyle w:val="tabletext2"/>
            </w:pPr>
            <w:r w:rsidRPr="009339E0">
              <w:br/>
              <w:t>Group X Time Effect</w:t>
            </w:r>
          </w:p>
          <w:p w14:paraId="260740D0" w14:textId="77777777" w:rsidR="003A51F2" w:rsidRPr="009339E0" w:rsidRDefault="003A51F2" w:rsidP="003A51F2">
            <w:pPr>
              <w:pStyle w:val="tabletext2"/>
            </w:pPr>
            <w:r w:rsidRPr="009339E0">
              <w:t>G1 vs G2, p=0.51</w:t>
            </w:r>
            <w:r w:rsidRPr="009339E0">
              <w:br/>
              <w:t>G1+G2 vs G3, p&lt;0.04</w:t>
            </w:r>
            <w:r w:rsidRPr="009339E0">
              <w:br/>
            </w:r>
            <w:r w:rsidRPr="009339E0">
              <w:br/>
              <w:t>STAI-State</w:t>
            </w:r>
          </w:p>
          <w:p w14:paraId="7F4E32F7" w14:textId="77777777" w:rsidR="003A51F2" w:rsidRPr="009339E0" w:rsidRDefault="003A51F2" w:rsidP="003A51F2">
            <w:pPr>
              <w:pStyle w:val="tabletext2"/>
            </w:pPr>
            <w:r w:rsidRPr="009339E0">
              <w:t>Mean (SD)</w:t>
            </w:r>
            <w:r w:rsidRPr="009339E0">
              <w:br/>
              <w:t>G1 Pre-tx: 55.44 (11.22)</w:t>
            </w:r>
          </w:p>
          <w:p w14:paraId="760631E7" w14:textId="77777777" w:rsidR="003A51F2" w:rsidRPr="009339E0" w:rsidRDefault="003A51F2" w:rsidP="003A51F2">
            <w:pPr>
              <w:pStyle w:val="tabletext2"/>
            </w:pPr>
            <w:r w:rsidRPr="009339E0">
              <w:t>G1 Post-tx: 46.51 (14.32)</w:t>
            </w:r>
          </w:p>
          <w:p w14:paraId="66B554A4" w14:textId="77777777" w:rsidR="003A51F2" w:rsidRPr="009339E0" w:rsidRDefault="003A51F2" w:rsidP="003A51F2">
            <w:pPr>
              <w:pStyle w:val="tabletext2"/>
            </w:pPr>
            <w:r w:rsidRPr="009339E0">
              <w:t>G1 FU: 46.90 (15.02)</w:t>
            </w:r>
          </w:p>
          <w:p w14:paraId="557CFCCE" w14:textId="77777777" w:rsidR="003A51F2" w:rsidRPr="009339E0" w:rsidRDefault="003A51F2" w:rsidP="003A51F2">
            <w:pPr>
              <w:pStyle w:val="tabletext2"/>
            </w:pPr>
            <w:r w:rsidRPr="009339E0">
              <w:br/>
              <w:t>G2 Pre-tx: 54.22 (11.90)</w:t>
            </w:r>
          </w:p>
          <w:p w14:paraId="36FB53E3" w14:textId="77777777" w:rsidR="003A51F2" w:rsidRPr="009339E0" w:rsidRDefault="003A51F2" w:rsidP="003A51F2">
            <w:pPr>
              <w:pStyle w:val="tabletext2"/>
            </w:pPr>
            <w:r w:rsidRPr="009339E0">
              <w:t>G2 Post-tx: 47.49 (15.75)</w:t>
            </w:r>
          </w:p>
          <w:p w14:paraId="62CDF844" w14:textId="77777777" w:rsidR="003A51F2" w:rsidRPr="009339E0" w:rsidRDefault="003A51F2" w:rsidP="003A51F2">
            <w:pPr>
              <w:pStyle w:val="tabletext2"/>
            </w:pPr>
            <w:r w:rsidRPr="009339E0">
              <w:t>G2 FU: 46.70 (15.09)</w:t>
            </w:r>
          </w:p>
          <w:p w14:paraId="12BA2983" w14:textId="77777777" w:rsidR="003A51F2" w:rsidRPr="009339E0" w:rsidRDefault="003A51F2" w:rsidP="003A51F2">
            <w:pPr>
              <w:pStyle w:val="tabletext2"/>
            </w:pPr>
            <w:r w:rsidRPr="009339E0">
              <w:br/>
              <w:t>G3 Pre-tx: 57.14 (11.60)</w:t>
            </w:r>
            <w:r w:rsidRPr="009339E0">
              <w:br/>
              <w:t>G3 Post-tx: 54.06 (12.18)</w:t>
            </w:r>
          </w:p>
          <w:p w14:paraId="0AD75425" w14:textId="77777777" w:rsidR="003A51F2" w:rsidRPr="009339E0" w:rsidRDefault="003A51F2" w:rsidP="003A51F2">
            <w:pPr>
              <w:pStyle w:val="tabletext2"/>
            </w:pPr>
            <w:r w:rsidRPr="009339E0">
              <w:t>G3 FU: 55.08 (12.83)</w:t>
            </w:r>
          </w:p>
          <w:p w14:paraId="01C3C2D9" w14:textId="77777777" w:rsidR="003A51F2" w:rsidRPr="009339E0" w:rsidRDefault="003A51F2" w:rsidP="003A51F2">
            <w:pPr>
              <w:pStyle w:val="tabletext2"/>
            </w:pPr>
          </w:p>
          <w:p w14:paraId="4E16A32C" w14:textId="77777777" w:rsidR="003A51F2" w:rsidRPr="009339E0" w:rsidRDefault="003A51F2" w:rsidP="003A51F2">
            <w:pPr>
              <w:pStyle w:val="tabletext2"/>
            </w:pPr>
            <w:r w:rsidRPr="009339E0">
              <w:t>Group X Time Effect</w:t>
            </w:r>
          </w:p>
          <w:p w14:paraId="557EAC7F" w14:textId="77777777" w:rsidR="003A51F2" w:rsidRPr="009339E0" w:rsidRDefault="003A51F2" w:rsidP="003A51F2">
            <w:pPr>
              <w:pStyle w:val="tabletext2"/>
            </w:pPr>
            <w:r w:rsidRPr="009339E0">
              <w:t>G1 vs. G2, p=0.81</w:t>
            </w:r>
            <w:r w:rsidRPr="009339E0">
              <w:br/>
              <w:t>G1+G2 vs G3, p=0.05</w:t>
            </w:r>
          </w:p>
        </w:tc>
        <w:tc>
          <w:tcPr>
            <w:tcW w:w="1985" w:type="dxa"/>
            <w:hideMark/>
          </w:tcPr>
          <w:p w14:paraId="77AC68FD" w14:textId="77777777" w:rsidR="003A51F2" w:rsidRPr="009339E0" w:rsidRDefault="003A51F2" w:rsidP="003A51F2">
            <w:pPr>
              <w:pStyle w:val="tabletext2"/>
            </w:pPr>
            <w:r w:rsidRPr="009339E0">
              <w:t>NR</w:t>
            </w:r>
          </w:p>
        </w:tc>
        <w:tc>
          <w:tcPr>
            <w:tcW w:w="2819" w:type="dxa"/>
            <w:hideMark/>
          </w:tcPr>
          <w:p w14:paraId="2C449E7C" w14:textId="77777777" w:rsidR="003A51F2" w:rsidRPr="009339E0" w:rsidRDefault="003A51F2" w:rsidP="003A51F2">
            <w:pPr>
              <w:pStyle w:val="tabletext2"/>
            </w:pPr>
            <w:r w:rsidRPr="009339E0">
              <w:t>NR</w:t>
            </w:r>
          </w:p>
        </w:tc>
        <w:tc>
          <w:tcPr>
            <w:tcW w:w="1845" w:type="dxa"/>
            <w:hideMark/>
          </w:tcPr>
          <w:p w14:paraId="5F80B62A" w14:textId="77777777" w:rsidR="003A51F2" w:rsidRPr="009339E0" w:rsidRDefault="003A51F2" w:rsidP="003A51F2">
            <w:pPr>
              <w:pStyle w:val="tabletext2"/>
            </w:pPr>
            <w:r w:rsidRPr="009339E0">
              <w:t>NR</w:t>
            </w:r>
          </w:p>
        </w:tc>
      </w:tr>
    </w:tbl>
    <w:p w14:paraId="16BEB2EF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2CE348E7" w14:textId="0B6BEF44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2189"/>
        <w:gridCol w:w="1501"/>
        <w:gridCol w:w="2610"/>
        <w:gridCol w:w="2070"/>
        <w:gridCol w:w="2507"/>
        <w:gridCol w:w="2083"/>
      </w:tblGrid>
      <w:tr w:rsidR="003A51F2" w:rsidRPr="009339E0" w14:paraId="3619886D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2189" w:type="dxa"/>
            <w:hideMark/>
          </w:tcPr>
          <w:p w14:paraId="267083BC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501" w:type="dxa"/>
          </w:tcPr>
          <w:p w14:paraId="457A9784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10" w:type="dxa"/>
            <w:hideMark/>
          </w:tcPr>
          <w:p w14:paraId="0B138317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70" w:type="dxa"/>
            <w:hideMark/>
          </w:tcPr>
          <w:p w14:paraId="0698BE8F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507" w:type="dxa"/>
            <w:hideMark/>
          </w:tcPr>
          <w:p w14:paraId="2CD32614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hideMark/>
          </w:tcPr>
          <w:p w14:paraId="3B689499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0AF8422" w14:textId="77777777" w:rsidTr="003A51F2">
        <w:trPr>
          <w:cantSplit/>
        </w:trPr>
        <w:tc>
          <w:tcPr>
            <w:tcW w:w="2189" w:type="dxa"/>
            <w:noWrap/>
            <w:hideMark/>
          </w:tcPr>
          <w:p w14:paraId="0C938515" w14:textId="6D49A52B" w:rsidR="003A51F2" w:rsidRPr="009339E0" w:rsidRDefault="003A51F2" w:rsidP="003A51F2">
            <w:pPr>
              <w:pStyle w:val="TableText"/>
            </w:pPr>
            <w:r w:rsidRPr="009339E0">
              <w:t>van Emmerik et al., 2008</w:t>
            </w:r>
            <w:hyperlink w:anchor="_ENREF_40" w:tooltip="van Emmerik, 2008 #422" w:history="1">
              <w:r w:rsidR="00C82E3A" w:rsidRPr="009339E0">
                <w:fldChar w:fldCharType="begin">
                  <w:fldData xml:space="preserve">PEVuZE5vdGU+PENpdGU+PEF1dGhvcj52YW4gRW1tZXJpazwvQXV0aG9yPjxZZWFyPjIwMDg8L1ll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2YW4gRW1tZXJpazwvQXV0aG9yPjxZZWFyPjIwMDg8L1ll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40</w:t>
              </w:r>
              <w:r w:rsidR="00C82E3A" w:rsidRPr="009339E0">
                <w:fldChar w:fldCharType="end"/>
              </w:r>
            </w:hyperlink>
          </w:p>
          <w:p w14:paraId="1265350C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1501" w:type="dxa"/>
          </w:tcPr>
          <w:p w14:paraId="4FB0CC99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610" w:type="dxa"/>
          </w:tcPr>
          <w:p w14:paraId="4CA5EF1C" w14:textId="77777777" w:rsidR="003A51F2" w:rsidRPr="009339E0" w:rsidRDefault="003A51F2" w:rsidP="003A51F2">
            <w:pPr>
              <w:pStyle w:val="TableText"/>
            </w:pPr>
            <w:r w:rsidRPr="009339E0">
              <w:t>STAI-Trait</w:t>
            </w:r>
            <w:r w:rsidRPr="009339E0">
              <w:br/>
              <w:t>G1 Pre-tx: 50.54 (8.49)</w:t>
            </w:r>
          </w:p>
          <w:p w14:paraId="14D2E3BC" w14:textId="77777777" w:rsidR="003A51F2" w:rsidRPr="009339E0" w:rsidRDefault="003A51F2" w:rsidP="003A51F2">
            <w:pPr>
              <w:pStyle w:val="TableText"/>
            </w:pPr>
            <w:r w:rsidRPr="009339E0">
              <w:t>G1 Post-tx: 46.23 (9.80)</w:t>
            </w:r>
          </w:p>
          <w:p w14:paraId="79775F9C" w14:textId="77777777" w:rsidR="003A51F2" w:rsidRPr="009339E0" w:rsidRDefault="003A51F2" w:rsidP="003A51F2">
            <w:pPr>
              <w:pStyle w:val="TableText"/>
            </w:pPr>
            <w:r w:rsidRPr="009339E0">
              <w:t>G1 FU: 48.15 (9.00)</w:t>
            </w:r>
          </w:p>
          <w:p w14:paraId="739BEC57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50.35 (7.33)</w:t>
            </w:r>
          </w:p>
          <w:p w14:paraId="3FC6AB6F" w14:textId="77777777" w:rsidR="003A51F2" w:rsidRPr="009339E0" w:rsidRDefault="003A51F2" w:rsidP="003A51F2">
            <w:pPr>
              <w:pStyle w:val="TableText"/>
            </w:pPr>
            <w:r w:rsidRPr="009339E0">
              <w:t>G2 Post-tx: 47.62 (8.81)</w:t>
            </w:r>
          </w:p>
          <w:p w14:paraId="43AB9578" w14:textId="77777777" w:rsidR="003A51F2" w:rsidRPr="009339E0" w:rsidRDefault="003A51F2" w:rsidP="003A51F2">
            <w:pPr>
              <w:pStyle w:val="TableText"/>
            </w:pPr>
            <w:r w:rsidRPr="009339E0">
              <w:t>G2 FU: 47.19 (8.76)</w:t>
            </w:r>
          </w:p>
          <w:p w14:paraId="2891F5C3" w14:textId="77777777" w:rsidR="003A51F2" w:rsidRPr="009339E0" w:rsidRDefault="003A51F2" w:rsidP="003A51F2">
            <w:pPr>
              <w:pStyle w:val="TableText"/>
            </w:pPr>
            <w:r w:rsidRPr="009339E0">
              <w:br/>
              <w:t>G3 Pre-tx: 53.20 (8.70)</w:t>
            </w:r>
          </w:p>
          <w:p w14:paraId="028DF32A" w14:textId="77777777" w:rsidR="003A51F2" w:rsidRPr="009339E0" w:rsidRDefault="003A51F2" w:rsidP="003A51F2">
            <w:pPr>
              <w:pStyle w:val="TableText"/>
            </w:pPr>
            <w:r w:rsidRPr="009339E0">
              <w:t>G3 Post-tx: 52.23 (7.31)</w:t>
            </w:r>
            <w:r w:rsidRPr="009339E0">
              <w:br/>
              <w:t>G3: 52.06 (7.28)</w:t>
            </w:r>
          </w:p>
          <w:p w14:paraId="1AB64403" w14:textId="77777777" w:rsidR="003A51F2" w:rsidRPr="009339E0" w:rsidRDefault="003A51F2" w:rsidP="003A51F2">
            <w:pPr>
              <w:pStyle w:val="TableText"/>
            </w:pPr>
            <w:r w:rsidRPr="009339E0">
              <w:br/>
              <w:t>Group X Time</w:t>
            </w:r>
            <w:r w:rsidRPr="009339E0">
              <w:br/>
              <w:t>G1 vs G2, p=0.37</w:t>
            </w:r>
            <w:r w:rsidRPr="009339E0">
              <w:br/>
              <w:t>G1+G2 vs G3, p=0.20</w:t>
            </w:r>
          </w:p>
        </w:tc>
        <w:tc>
          <w:tcPr>
            <w:tcW w:w="2070" w:type="dxa"/>
          </w:tcPr>
          <w:p w14:paraId="5D5BF1F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507" w:type="dxa"/>
          </w:tcPr>
          <w:p w14:paraId="2B5DAD01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83" w:type="dxa"/>
          </w:tcPr>
          <w:p w14:paraId="43C2BBE8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  <w:tr w:rsidR="003A51F2" w:rsidRPr="009339E0" w14:paraId="335EC801" w14:textId="77777777" w:rsidTr="003A51F2">
        <w:trPr>
          <w:cantSplit/>
        </w:trPr>
        <w:tc>
          <w:tcPr>
            <w:tcW w:w="2189" w:type="dxa"/>
            <w:noWrap/>
          </w:tcPr>
          <w:p w14:paraId="086CBF75" w14:textId="77C70241" w:rsidR="003A51F2" w:rsidRPr="009339E0" w:rsidRDefault="003A51F2" w:rsidP="003A51F2">
            <w:pPr>
              <w:pStyle w:val="TableText"/>
            </w:pPr>
            <w:r w:rsidRPr="009339E0">
              <w:t>Wells et al., 2014</w:t>
            </w:r>
            <w:hyperlink w:anchor="_ENREF_19" w:tooltip="Wells, 2014 #4461" w:history="1">
              <w:r w:rsidR="00C82E3A" w:rsidRPr="009339E0">
                <w:fldChar w:fldCharType="begin"/>
              </w:r>
              <w:r w:rsidR="00C82E3A">
                <w:instrText xml:space="preserve"> ADDIN EN.CITE &lt;EndNote&gt;&lt;Cite&gt;&lt;Author&gt;Wells&lt;/Author&gt;&lt;Year&gt;2014&lt;/Year&gt;&lt;RecNum&gt;4461&lt;/RecNum&gt;&lt;DisplayText&gt;&lt;style face="superscript" font="Times New Roman"&gt;19&lt;/style&gt;&lt;/DisplayText&gt;&lt;record&gt;&lt;rec-number&gt;4461&lt;/rec-number&gt;&lt;foreign-keys&gt;&lt;key app="EN" db-id="9e5w2zdemdx5vne5ps25ax2udz2a0vwxfvfr" timestamp="1495120078"&gt;4461&lt;/key&gt;&lt;/foreign-keys&gt;&lt;ref-type name="Electronic Article"&gt;43&lt;/ref-type&gt;&lt;contributors&gt;&lt;authors&gt;&lt;author&gt;Wells, Adrian&lt;/author&gt;&lt;author&gt;Walton, Deborah&lt;/author&gt;&lt;author&gt;Lovell, Karina&lt;/author&gt;&lt;author&gt;Proctor, Dawn&lt;/author&gt;&lt;/authors&gt;&lt;/contributors&gt;&lt;titles&gt;&lt;title&gt;Metacognitive therapy versus prolonged exposure in adults with chronic post-traumatic stress disorder: a parallel randomized controlled trial&lt;/title&gt;&lt;secondary-title&gt;Cognitive Therapy and Research&lt;/secondary-title&gt;&lt;/titles&gt;&lt;periodical&gt;&lt;full-title&gt;Cognitive Therapy and Research&lt;/full-title&gt;&lt;abbr-1&gt;Cognit. Ther. Res.&lt;/abbr-1&gt;&lt;abbr-2&gt;Cognit Ther Res&lt;/abbr-2&gt;&lt;abbr-3&gt;Cognitive Therapy &amp;amp; Research&lt;/abbr-3&gt;&lt;/periodical&gt;&lt;pages&gt;No-Specified&lt;/pages&gt;&lt;keywords&gt;&lt;keyword&gt;Sr-depressn&lt;/keyword&gt;&lt;/keywords&gt;&lt;dates&gt;&lt;year&gt;2014&lt;/year&gt;&lt;/dates&gt;&lt;accession-num&gt;CN-01039033&lt;/accession-num&gt;&lt;urls&gt;&lt;related-urls&gt;&lt;url&gt;http://onlinelibrary.wiley.com/o/cochrane/clcentral/articles/033/CN-01039033/frame.html&lt;/url&gt;&lt;/related-urls&gt;&lt;/urls&gt;&lt;custom1&gt;I&lt;/custom1&gt;&lt;custom2&gt;I&lt;/custom2&gt;&lt;custom3&gt;KQ1&lt;/custom3&gt;&lt;custom4&gt;Med ROB&lt;/custom4&gt;&lt;electronic-resource-num&gt;10.1007/s10608-014-9636-6&lt;/electronic-resource-num&gt;&lt;/record&gt;&lt;/Cite&gt;&lt;/EndNote&gt;</w:instrText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9</w:t>
              </w:r>
              <w:r w:rsidR="00C82E3A" w:rsidRPr="009339E0">
                <w:fldChar w:fldCharType="end"/>
              </w:r>
            </w:hyperlink>
          </w:p>
        </w:tc>
        <w:tc>
          <w:tcPr>
            <w:tcW w:w="1501" w:type="dxa"/>
          </w:tcPr>
          <w:p w14:paraId="4EF99A55" w14:textId="77777777" w:rsidR="003A51F2" w:rsidRPr="009339E0" w:rsidRDefault="003A51F2" w:rsidP="003A51F2">
            <w:pPr>
              <w:pStyle w:val="TableText"/>
            </w:pPr>
            <w:r w:rsidRPr="009339E0">
              <w:t>G1: Metacognitive therapy</w:t>
            </w:r>
          </w:p>
          <w:p w14:paraId="58A29CDF" w14:textId="77777777" w:rsidR="003A51F2" w:rsidRPr="009339E0" w:rsidRDefault="003A51F2" w:rsidP="003A51F2">
            <w:pPr>
              <w:pStyle w:val="TableText"/>
            </w:pPr>
            <w:r w:rsidRPr="009339E0">
              <w:t>G2: PE</w:t>
            </w:r>
          </w:p>
          <w:p w14:paraId="716909B9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2610" w:type="dxa"/>
          </w:tcPr>
          <w:p w14:paraId="65A701EE" w14:textId="77777777" w:rsidR="003A51F2" w:rsidRPr="009339E0" w:rsidRDefault="003A51F2" w:rsidP="003A51F2">
            <w:pPr>
              <w:pStyle w:val="TableText"/>
            </w:pPr>
            <w:r w:rsidRPr="009339E0">
              <w:t>BDI-II</w:t>
            </w:r>
          </w:p>
          <w:p w14:paraId="5301EDE3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29.9 (5.48)</w:t>
            </w:r>
          </w:p>
          <w:p w14:paraId="0C1002EC" w14:textId="77777777" w:rsidR="003A51F2" w:rsidRPr="009339E0" w:rsidRDefault="003A51F2" w:rsidP="003A51F2">
            <w:pPr>
              <w:pStyle w:val="TableText"/>
            </w:pPr>
            <w:r w:rsidRPr="009339E0">
              <w:t>G1 Post-tx: 9.1 (6.79)</w:t>
            </w:r>
          </w:p>
          <w:p w14:paraId="5D4CC8F6" w14:textId="16577697" w:rsidR="003A51F2" w:rsidRPr="009339E0" w:rsidRDefault="003A51F2" w:rsidP="003A51F2">
            <w:pPr>
              <w:pStyle w:val="TableText"/>
            </w:pPr>
            <w:r w:rsidRPr="009339E0">
              <w:t xml:space="preserve">G1 3 month </w:t>
            </w:r>
            <w:r w:rsidR="00FF4EF4" w:rsidRPr="00FF4EF4">
              <w:t>followup</w:t>
            </w:r>
            <w:r w:rsidRPr="009339E0">
              <w:t>: 12.6 (13.53)</w:t>
            </w:r>
          </w:p>
          <w:p w14:paraId="65C66C2B" w14:textId="77777777" w:rsidR="003A51F2" w:rsidRPr="009339E0" w:rsidRDefault="003A51F2" w:rsidP="003A51F2">
            <w:pPr>
              <w:pStyle w:val="TableText"/>
            </w:pPr>
            <w:r w:rsidRPr="009339E0">
              <w:t>Mean difference, post-tx: 20.8 (SE, 3.48), p &lt;0.0005, (95% CI, 12.93 to 28.67)</w:t>
            </w:r>
          </w:p>
          <w:p w14:paraId="08308F8E" w14:textId="77777777" w:rsidR="003A51F2" w:rsidRPr="009339E0" w:rsidRDefault="003A51F2" w:rsidP="003A51F2">
            <w:pPr>
              <w:pStyle w:val="TableText"/>
            </w:pPr>
            <w:r w:rsidRPr="009339E0">
              <w:br/>
              <w:t>G2 Pre-tx: 32.5 (10.06)</w:t>
            </w:r>
          </w:p>
          <w:p w14:paraId="49FFFD92" w14:textId="77777777" w:rsidR="003A51F2" w:rsidRPr="009339E0" w:rsidRDefault="003A51F2" w:rsidP="003A51F2">
            <w:pPr>
              <w:pStyle w:val="TableText"/>
            </w:pPr>
            <w:r w:rsidRPr="009339E0">
              <w:t>G2 Post-tx: 17.9 (13.09)</w:t>
            </w:r>
          </w:p>
          <w:p w14:paraId="7CAFB2B6" w14:textId="346D3867" w:rsidR="003A51F2" w:rsidRPr="009339E0" w:rsidRDefault="003A51F2" w:rsidP="003A51F2">
            <w:pPr>
              <w:pStyle w:val="TableText"/>
            </w:pPr>
            <w:r w:rsidRPr="009339E0">
              <w:t xml:space="preserve">G2 3 month </w:t>
            </w:r>
            <w:r w:rsidR="00FF4EF4" w:rsidRPr="00FF4EF4">
              <w:t>followup</w:t>
            </w:r>
            <w:r w:rsidRPr="009339E0">
              <w:t>: 17.1 (14.59)</w:t>
            </w:r>
          </w:p>
          <w:p w14:paraId="7B67E6CD" w14:textId="77777777" w:rsidR="003A51F2" w:rsidRPr="009339E0" w:rsidRDefault="003A51F2" w:rsidP="003A51F2">
            <w:pPr>
              <w:pStyle w:val="TableText"/>
            </w:pPr>
            <w:r w:rsidRPr="009339E0">
              <w:t xml:space="preserve">Mean difference, post-tx: 14.6 (4.18), p = 0.007, (95% CI, 5.16 to 24.04) </w:t>
            </w:r>
          </w:p>
          <w:p w14:paraId="5C0E3BE2" w14:textId="5D198E13" w:rsidR="003A51F2" w:rsidRPr="009339E0" w:rsidRDefault="003A51F2" w:rsidP="003A51F2">
            <w:pPr>
              <w:pStyle w:val="TableText"/>
            </w:pPr>
            <w:r w:rsidRPr="009339E0">
              <w:br/>
              <w:t>G3 Pre-tx: 40.7 (10.66)</w:t>
            </w:r>
            <w:r w:rsidRPr="009339E0">
              <w:br/>
              <w:t>G3 Post-tx: 40 (8.68)</w:t>
            </w:r>
            <w:r w:rsidRPr="009339E0">
              <w:br/>
              <w:t xml:space="preserve">G3 3 month </w:t>
            </w:r>
            <w:r w:rsidR="00FF4EF4" w:rsidRPr="00FF4EF4">
              <w:t>followup</w:t>
            </w:r>
            <w:r w:rsidRPr="009339E0">
              <w:t>: NA</w:t>
            </w:r>
          </w:p>
        </w:tc>
        <w:tc>
          <w:tcPr>
            <w:tcW w:w="2070" w:type="dxa"/>
          </w:tcPr>
          <w:p w14:paraId="291C3F38" w14:textId="77777777" w:rsidR="003A51F2" w:rsidRPr="009339E0" w:rsidRDefault="003A51F2" w:rsidP="003A51F2">
            <w:pPr>
              <w:pStyle w:val="TableText"/>
            </w:pPr>
            <w:r w:rsidRPr="009339E0">
              <w:t> NR</w:t>
            </w:r>
          </w:p>
        </w:tc>
        <w:tc>
          <w:tcPr>
            <w:tcW w:w="2507" w:type="dxa"/>
          </w:tcPr>
          <w:p w14:paraId="3BB21352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3" w:type="dxa"/>
          </w:tcPr>
          <w:p w14:paraId="399C11AC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62BA401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33FABCE" w14:textId="46C6A9FE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2189"/>
        <w:gridCol w:w="1501"/>
        <w:gridCol w:w="2610"/>
        <w:gridCol w:w="2070"/>
        <w:gridCol w:w="2507"/>
        <w:gridCol w:w="2083"/>
      </w:tblGrid>
      <w:tr w:rsidR="003A51F2" w:rsidRPr="009339E0" w14:paraId="6A7978B9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2189" w:type="dxa"/>
            <w:hideMark/>
          </w:tcPr>
          <w:p w14:paraId="1CAED7D4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501" w:type="dxa"/>
          </w:tcPr>
          <w:p w14:paraId="7A9A9942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10" w:type="dxa"/>
            <w:hideMark/>
          </w:tcPr>
          <w:p w14:paraId="17F6707D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70" w:type="dxa"/>
            <w:hideMark/>
          </w:tcPr>
          <w:p w14:paraId="64463A75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507" w:type="dxa"/>
            <w:hideMark/>
          </w:tcPr>
          <w:p w14:paraId="753D8C8B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hideMark/>
          </w:tcPr>
          <w:p w14:paraId="55459BDE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3C22431B" w14:textId="77777777" w:rsidTr="003A51F2">
        <w:trPr>
          <w:cantSplit/>
        </w:trPr>
        <w:tc>
          <w:tcPr>
            <w:tcW w:w="2189" w:type="dxa"/>
            <w:noWrap/>
          </w:tcPr>
          <w:p w14:paraId="511952AF" w14:textId="27E1962F" w:rsidR="003A51F2" w:rsidRPr="009339E0" w:rsidRDefault="003A51F2" w:rsidP="003A51F2">
            <w:pPr>
              <w:pStyle w:val="TableText"/>
            </w:pPr>
            <w:r w:rsidRPr="009339E0">
              <w:t>Wells et al., 2014</w:t>
            </w:r>
            <w:hyperlink w:anchor="_ENREF_19" w:tooltip="Wells, 2014 #4461" w:history="1">
              <w:r w:rsidR="00C82E3A" w:rsidRPr="009339E0">
                <w:fldChar w:fldCharType="begin"/>
              </w:r>
              <w:r w:rsidR="00C82E3A">
                <w:instrText xml:space="preserve"> ADDIN EN.CITE &lt;EndNote&gt;&lt;Cite&gt;&lt;Author&gt;Wells&lt;/Author&gt;&lt;Year&gt;2014&lt;/Year&gt;&lt;RecNum&gt;4461&lt;/RecNum&gt;&lt;DisplayText&gt;&lt;style face="superscript" font="Times New Roman"&gt;19&lt;/style&gt;&lt;/DisplayText&gt;&lt;record&gt;&lt;rec-number&gt;4461&lt;/rec-number&gt;&lt;foreign-keys&gt;&lt;key app="EN" db-id="9e5w2zdemdx5vne5ps25ax2udz2a0vwxfvfr" timestamp="1495120078"&gt;4461&lt;/key&gt;&lt;/foreign-keys&gt;&lt;ref-type name="Electronic Article"&gt;43&lt;/ref-type&gt;&lt;contributors&gt;&lt;authors&gt;&lt;author&gt;Wells, Adrian&lt;/author&gt;&lt;author&gt;Walton, Deborah&lt;/author&gt;&lt;author&gt;Lovell, Karina&lt;/author&gt;&lt;author&gt;Proctor, Dawn&lt;/author&gt;&lt;/authors&gt;&lt;/contributors&gt;&lt;titles&gt;&lt;title&gt;Metacognitive therapy versus prolonged exposure in adults with chronic post-traumatic stress disorder: a parallel randomized controlled trial&lt;/title&gt;&lt;secondary-title&gt;Cognitive Therapy and Research&lt;/secondary-title&gt;&lt;/titles&gt;&lt;periodical&gt;&lt;full-title&gt;Cognitive Therapy and Research&lt;/full-title&gt;&lt;abbr-1&gt;Cognit. Ther. Res.&lt;/abbr-1&gt;&lt;abbr-2&gt;Cognit Ther Res&lt;/abbr-2&gt;&lt;abbr-3&gt;Cognitive Therapy &amp;amp; Research&lt;/abbr-3&gt;&lt;/periodical&gt;&lt;pages&gt;No-Specified&lt;/pages&gt;&lt;keywords&gt;&lt;keyword&gt;Sr-depressn&lt;/keyword&gt;&lt;/keywords&gt;&lt;dates&gt;&lt;year&gt;2014&lt;/year&gt;&lt;/dates&gt;&lt;accession-num&gt;CN-01039033&lt;/accession-num&gt;&lt;urls&gt;&lt;related-urls&gt;&lt;url&gt;http://onlinelibrary.wiley.com/o/cochrane/clcentral/articles/033/CN-01039033/frame.html&lt;/url&gt;&lt;/related-urls&gt;&lt;/urls&gt;&lt;custom1&gt;I&lt;/custom1&gt;&lt;custom2&gt;I&lt;/custom2&gt;&lt;custom3&gt;KQ1&lt;/custom3&gt;&lt;custom4&gt;Med ROB&lt;/custom4&gt;&lt;electronic-resource-num&gt;10.1007/s10608-014-9636-6&lt;/electronic-resource-num&gt;&lt;/record&gt;&lt;/Cite&gt;&lt;/EndNote&gt;</w:instrText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9</w:t>
              </w:r>
              <w:r w:rsidR="00C82E3A" w:rsidRPr="009339E0">
                <w:fldChar w:fldCharType="end"/>
              </w:r>
            </w:hyperlink>
            <w:r w:rsidRPr="009339E0">
              <w:t xml:space="preserve"> (continued)</w:t>
            </w:r>
          </w:p>
        </w:tc>
        <w:tc>
          <w:tcPr>
            <w:tcW w:w="1501" w:type="dxa"/>
          </w:tcPr>
          <w:p w14:paraId="5385D89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610" w:type="dxa"/>
          </w:tcPr>
          <w:p w14:paraId="50D40575" w14:textId="77777777" w:rsidR="003A51F2" w:rsidRPr="009339E0" w:rsidRDefault="003A51F2" w:rsidP="003A51F2">
            <w:pPr>
              <w:pStyle w:val="TableText"/>
            </w:pPr>
            <w:r w:rsidRPr="009339E0">
              <w:t>Mean difference, post-tx: 0.7 (1.56), p &gt; 0.05, (95% CI, -2.84 to 4.24)</w:t>
            </w:r>
            <w:r w:rsidRPr="009339E0">
              <w:br/>
            </w:r>
            <w:r w:rsidRPr="009339E0">
              <w:br/>
              <w:t>Treatment X time interaction, post-tx: F=9.94, p = 0.001</w:t>
            </w:r>
          </w:p>
          <w:p w14:paraId="70E22E18" w14:textId="77777777" w:rsidR="003A51F2" w:rsidRPr="009339E0" w:rsidRDefault="003A51F2" w:rsidP="003A51F2">
            <w:pPr>
              <w:pStyle w:val="TableText"/>
            </w:pPr>
          </w:p>
          <w:p w14:paraId="300F51B2" w14:textId="77777777" w:rsidR="003A51F2" w:rsidRPr="009339E0" w:rsidRDefault="003A51F2" w:rsidP="003A51F2">
            <w:pPr>
              <w:pStyle w:val="TableText"/>
            </w:pPr>
            <w:r w:rsidRPr="009339E0">
              <w:t>Hedge's g:</w:t>
            </w:r>
            <w:r w:rsidRPr="009339E0">
              <w:br/>
              <w:t>G1 Pre-Post: 1.73</w:t>
            </w:r>
            <w:r w:rsidRPr="009339E0">
              <w:br/>
              <w:t>G2 Pre-Post: 1.01</w:t>
            </w:r>
            <w:r w:rsidRPr="009339E0">
              <w:br/>
              <w:t>G1 Pre-FU: 1.01</w:t>
            </w:r>
            <w:r w:rsidRPr="009339E0">
              <w:br/>
              <w:t>G2 Pre-FU: 0.9</w:t>
            </w:r>
            <w:r w:rsidRPr="009339E0">
              <w:br/>
            </w:r>
            <w:r w:rsidRPr="009339E0">
              <w:br/>
              <w:t>ANCOVA group effect: F = 16.53, p &lt; 0.0005</w:t>
            </w:r>
            <w:r w:rsidRPr="009339E0">
              <w:br/>
              <w:t>G1 vs G3 Pre-Post: 26.09 (SE, 4.63), p &lt; 0.0005, (95% CI, 14.26 to 37.93)</w:t>
            </w:r>
            <w:r w:rsidRPr="009339E0">
              <w:br/>
              <w:t>G2 vs G3 Pre-Post: 18.45 (4.42), p = 0.001, (95% CI, 7.15 to 29.75)</w:t>
            </w:r>
            <w:r w:rsidRPr="009339E0">
              <w:br/>
              <w:t>G1 vs G2 Pre-Post: 7.64 (4.15), p &gt; 0.05, (95% CI, -2.96 to 18.25)</w:t>
            </w:r>
          </w:p>
          <w:p w14:paraId="56BDE09F" w14:textId="77777777" w:rsidR="003A51F2" w:rsidRPr="009339E0" w:rsidRDefault="003A51F2" w:rsidP="003A51F2">
            <w:pPr>
              <w:pStyle w:val="TableText"/>
            </w:pPr>
          </w:p>
          <w:p w14:paraId="4D5F0E20" w14:textId="386C53C2" w:rsidR="003A51F2" w:rsidRPr="009339E0" w:rsidRDefault="003A51F2" w:rsidP="003A51F2">
            <w:pPr>
              <w:pStyle w:val="TableText"/>
            </w:pPr>
            <w:r w:rsidRPr="009339E0">
              <w:t xml:space="preserve">ANCOVA group effects at </w:t>
            </w:r>
            <w:r w:rsidR="00FF4EF4" w:rsidRPr="00FF4EF4">
              <w:t>followup</w:t>
            </w:r>
          </w:p>
          <w:p w14:paraId="52ADBDB6" w14:textId="77777777" w:rsidR="003A51F2" w:rsidRPr="009339E0" w:rsidRDefault="003A51F2" w:rsidP="003A51F2">
            <w:pPr>
              <w:pStyle w:val="TableText"/>
            </w:pPr>
            <w:r w:rsidRPr="009339E0">
              <w:t>G1 vs. G2: F = 0.39, p = 0.54</w:t>
            </w:r>
            <w:r w:rsidRPr="009339E0">
              <w:br/>
            </w:r>
            <w:r w:rsidRPr="009339E0">
              <w:br/>
              <w:t>BAI</w:t>
            </w:r>
          </w:p>
          <w:p w14:paraId="6E53D205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  <w:r w:rsidRPr="009339E0">
              <w:br/>
              <w:t>G1 Pre-tx: 29.5 (7.69)</w:t>
            </w:r>
          </w:p>
          <w:p w14:paraId="20AD0108" w14:textId="77777777" w:rsidR="003A51F2" w:rsidRPr="009339E0" w:rsidRDefault="003A51F2" w:rsidP="003A51F2">
            <w:pPr>
              <w:pStyle w:val="TableText"/>
            </w:pPr>
            <w:r w:rsidRPr="009339E0">
              <w:t>G1 Post-tx: 8.6 (6.06)</w:t>
            </w:r>
          </w:p>
          <w:p w14:paraId="280D4316" w14:textId="2ED5FFB0" w:rsidR="003A51F2" w:rsidRPr="009339E0" w:rsidRDefault="003A51F2" w:rsidP="003A51F2">
            <w:pPr>
              <w:pStyle w:val="TableText"/>
            </w:pPr>
            <w:r w:rsidRPr="009339E0">
              <w:t xml:space="preserve">G1 3 month </w:t>
            </w:r>
            <w:r w:rsidR="00FF4EF4" w:rsidRPr="00FF4EF4">
              <w:t>followup</w:t>
            </w:r>
            <w:r w:rsidRPr="009339E0">
              <w:t>: 12 (13.57)</w:t>
            </w:r>
          </w:p>
          <w:p w14:paraId="1FD358CB" w14:textId="77777777" w:rsidR="003A51F2" w:rsidRPr="009339E0" w:rsidRDefault="003A51F2" w:rsidP="003A51F2">
            <w:pPr>
              <w:pStyle w:val="TableText"/>
            </w:pPr>
            <w:r w:rsidRPr="009339E0">
              <w:t>Mean difference, post-tx: 20.9 (SE = 2.77), p &lt;0.0005, (95% CI, 14.64 to 27.16)</w:t>
            </w:r>
          </w:p>
        </w:tc>
        <w:tc>
          <w:tcPr>
            <w:tcW w:w="2070" w:type="dxa"/>
          </w:tcPr>
          <w:p w14:paraId="0A022743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507" w:type="dxa"/>
          </w:tcPr>
          <w:p w14:paraId="0FA8DBB5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83" w:type="dxa"/>
          </w:tcPr>
          <w:p w14:paraId="5C01623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09753C34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71933EC0" w14:textId="4E744825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2189"/>
        <w:gridCol w:w="1501"/>
        <w:gridCol w:w="2610"/>
        <w:gridCol w:w="2070"/>
        <w:gridCol w:w="2507"/>
        <w:gridCol w:w="2083"/>
      </w:tblGrid>
      <w:tr w:rsidR="003A51F2" w:rsidRPr="009339E0" w14:paraId="31E0D8F2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tcW w:w="2189" w:type="dxa"/>
            <w:hideMark/>
          </w:tcPr>
          <w:p w14:paraId="38DB3DDE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501" w:type="dxa"/>
          </w:tcPr>
          <w:p w14:paraId="4DE139B3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10" w:type="dxa"/>
            <w:hideMark/>
          </w:tcPr>
          <w:p w14:paraId="546F6FE1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70" w:type="dxa"/>
            <w:hideMark/>
          </w:tcPr>
          <w:p w14:paraId="5223DB2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507" w:type="dxa"/>
            <w:hideMark/>
          </w:tcPr>
          <w:p w14:paraId="449AA3BC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hideMark/>
          </w:tcPr>
          <w:p w14:paraId="7B882ADA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7C288EE6" w14:textId="77777777" w:rsidTr="003A51F2">
        <w:trPr>
          <w:cantSplit/>
        </w:trPr>
        <w:tc>
          <w:tcPr>
            <w:tcW w:w="2189" w:type="dxa"/>
            <w:noWrap/>
          </w:tcPr>
          <w:p w14:paraId="19EF772F" w14:textId="6E8FA2C6" w:rsidR="003A51F2" w:rsidRPr="009339E0" w:rsidRDefault="003A51F2" w:rsidP="003A51F2">
            <w:pPr>
              <w:pStyle w:val="TableText"/>
            </w:pPr>
            <w:r w:rsidRPr="009339E0">
              <w:t>Wells et al., 2014</w:t>
            </w:r>
            <w:hyperlink w:anchor="_ENREF_19" w:tooltip="Wells, 2014 #4461" w:history="1">
              <w:r w:rsidR="00C82E3A" w:rsidRPr="009339E0">
                <w:fldChar w:fldCharType="begin"/>
              </w:r>
              <w:r w:rsidR="00C82E3A">
                <w:instrText xml:space="preserve"> ADDIN EN.CITE &lt;EndNote&gt;&lt;Cite&gt;&lt;Author&gt;Wells&lt;/Author&gt;&lt;Year&gt;2014&lt;/Year&gt;&lt;RecNum&gt;4461&lt;/RecNum&gt;&lt;DisplayText&gt;&lt;style face="superscript" font="Times New Roman"&gt;19&lt;/style&gt;&lt;/DisplayText&gt;&lt;record&gt;&lt;rec-number&gt;4461&lt;/rec-number&gt;&lt;foreign-keys&gt;&lt;key app="EN" db-id="9e5w2zdemdx5vne5ps25ax2udz2a0vwxfvfr" timestamp="1495120078"&gt;4461&lt;/key&gt;&lt;/foreign-keys&gt;&lt;ref-type name="Electronic Article"&gt;43&lt;/ref-type&gt;&lt;contributors&gt;&lt;authors&gt;&lt;author&gt;Wells, Adrian&lt;/author&gt;&lt;author&gt;Walton, Deborah&lt;/author&gt;&lt;author&gt;Lovell, Karina&lt;/author&gt;&lt;author&gt;Proctor, Dawn&lt;/author&gt;&lt;/authors&gt;&lt;/contributors&gt;&lt;titles&gt;&lt;title&gt;Metacognitive therapy versus prolonged exposure in adults with chronic post-traumatic stress disorder: a parallel randomized controlled trial&lt;/title&gt;&lt;secondary-title&gt;Cognitive Therapy and Research&lt;/secondary-title&gt;&lt;/titles&gt;&lt;periodical&gt;&lt;full-title&gt;Cognitive Therapy and Research&lt;/full-title&gt;&lt;abbr-1&gt;Cognit. Ther. Res.&lt;/abbr-1&gt;&lt;abbr-2&gt;Cognit Ther Res&lt;/abbr-2&gt;&lt;abbr-3&gt;Cognitive Therapy &amp;amp; Research&lt;/abbr-3&gt;&lt;/periodical&gt;&lt;pages&gt;No-Specified&lt;/pages&gt;&lt;keywords&gt;&lt;keyword&gt;Sr-depressn&lt;/keyword&gt;&lt;/keywords&gt;&lt;dates&gt;&lt;year&gt;2014&lt;/year&gt;&lt;/dates&gt;&lt;accession-num&gt;CN-01039033&lt;/accession-num&gt;&lt;urls&gt;&lt;related-urls&gt;&lt;url&gt;http://onlinelibrary.wiley.com/o/cochrane/clcentral/articles/033/CN-01039033/frame.html&lt;/url&gt;&lt;/related-urls&gt;&lt;/urls&gt;&lt;custom1&gt;I&lt;/custom1&gt;&lt;custom2&gt;I&lt;/custom2&gt;&lt;custom3&gt;KQ1&lt;/custom3&gt;&lt;custom4&gt;Med ROB&lt;/custom4&gt;&lt;electronic-resource-num&gt;10.1007/s10608-014-9636-6&lt;/electronic-resource-num&gt;&lt;/record&gt;&lt;/Cite&gt;&lt;/EndNote&gt;</w:instrText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9</w:t>
              </w:r>
              <w:r w:rsidR="00C82E3A" w:rsidRPr="009339E0">
                <w:fldChar w:fldCharType="end"/>
              </w:r>
            </w:hyperlink>
            <w:r w:rsidRPr="009339E0">
              <w:t xml:space="preserve"> (continued)</w:t>
            </w:r>
          </w:p>
        </w:tc>
        <w:tc>
          <w:tcPr>
            <w:tcW w:w="1501" w:type="dxa"/>
          </w:tcPr>
          <w:p w14:paraId="12BC138E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610" w:type="dxa"/>
          </w:tcPr>
          <w:p w14:paraId="5446DB04" w14:textId="77777777" w:rsidR="003A51F2" w:rsidRPr="009339E0" w:rsidRDefault="003A51F2" w:rsidP="003A51F2">
            <w:pPr>
              <w:pStyle w:val="TableText"/>
            </w:pPr>
            <w:r w:rsidRPr="009339E0">
              <w:t>G2 Pre-tx: 31.5 (10.32)</w:t>
            </w:r>
          </w:p>
          <w:p w14:paraId="3D4D1DA4" w14:textId="77777777" w:rsidR="003A51F2" w:rsidRPr="009339E0" w:rsidRDefault="003A51F2" w:rsidP="003A51F2">
            <w:pPr>
              <w:pStyle w:val="TableText"/>
            </w:pPr>
            <w:r w:rsidRPr="009339E0">
              <w:t>G2 Post-tx: 15.3 (11.89)</w:t>
            </w:r>
          </w:p>
          <w:p w14:paraId="5276F9B7" w14:textId="62BEBDFB" w:rsidR="003A51F2" w:rsidRPr="009339E0" w:rsidRDefault="003A51F2" w:rsidP="003A51F2">
            <w:pPr>
              <w:pStyle w:val="TableText"/>
            </w:pPr>
            <w:r w:rsidRPr="009339E0">
              <w:t xml:space="preserve">G2 3 month </w:t>
            </w:r>
            <w:r w:rsidR="00FF4EF4" w:rsidRPr="00FF4EF4">
              <w:t>followup</w:t>
            </w:r>
            <w:r w:rsidRPr="009339E0">
              <w:t>: 13.1 (7.4)</w:t>
            </w:r>
          </w:p>
          <w:p w14:paraId="3956B2DA" w14:textId="77777777" w:rsidR="003A51F2" w:rsidRPr="009339E0" w:rsidRDefault="003A51F2" w:rsidP="003A51F2">
            <w:pPr>
              <w:pStyle w:val="TableText"/>
            </w:pPr>
            <w:r w:rsidRPr="009339E0">
              <w:t>Mean difference: 16.2 (Se = 3.93), p = 0.003, (95% CI, 7.31 to 25.09)</w:t>
            </w:r>
          </w:p>
          <w:p w14:paraId="4E183913" w14:textId="77777777" w:rsidR="003A51F2" w:rsidRPr="009339E0" w:rsidRDefault="003A51F2" w:rsidP="003A51F2">
            <w:pPr>
              <w:pStyle w:val="TableText"/>
            </w:pPr>
            <w:r w:rsidRPr="009339E0">
              <w:br/>
              <w:t xml:space="preserve">G3 Pre-tx: 36.8 (16.22) </w:t>
            </w:r>
          </w:p>
          <w:p w14:paraId="12526C9D" w14:textId="4A8B251E" w:rsidR="003A51F2" w:rsidRPr="009339E0" w:rsidRDefault="003A51F2" w:rsidP="003A51F2">
            <w:pPr>
              <w:pStyle w:val="TableText"/>
            </w:pPr>
            <w:r w:rsidRPr="009339E0">
              <w:t>G3 Post-tx: 34.3 (15.00)</w:t>
            </w:r>
            <w:r w:rsidRPr="009339E0">
              <w:br/>
              <w:t xml:space="preserve">G3 3 month </w:t>
            </w:r>
            <w:r w:rsidR="00FF4EF4" w:rsidRPr="00FF4EF4">
              <w:t>followup</w:t>
            </w:r>
            <w:r w:rsidRPr="009339E0">
              <w:t>: NA</w:t>
            </w:r>
          </w:p>
          <w:p w14:paraId="7F1D8D49" w14:textId="77777777" w:rsidR="003A51F2" w:rsidRPr="009339E0" w:rsidRDefault="003A51F2" w:rsidP="003A51F2">
            <w:pPr>
              <w:pStyle w:val="TableText"/>
            </w:pPr>
            <w:r w:rsidRPr="009339E0">
              <w:t>Mean differences, post-tx: 2.5 (SE = 1.86), (95% CI, -1.70 to 6.70)</w:t>
            </w:r>
            <w:r w:rsidRPr="009339E0">
              <w:br/>
            </w:r>
            <w:r w:rsidRPr="009339E0">
              <w:br/>
              <w:t>Treatment X time: F=10.33, p &lt; 0.0005</w:t>
            </w:r>
          </w:p>
          <w:p w14:paraId="2BC229F3" w14:textId="77777777" w:rsidR="003A51F2" w:rsidRPr="009339E0" w:rsidRDefault="003A51F2" w:rsidP="003A51F2">
            <w:pPr>
              <w:pStyle w:val="TableText"/>
            </w:pPr>
          </w:p>
          <w:p w14:paraId="52D00FA4" w14:textId="77777777" w:rsidR="003A51F2" w:rsidRPr="009339E0" w:rsidRDefault="003A51F2" w:rsidP="003A51F2">
            <w:pPr>
              <w:pStyle w:val="TableText"/>
            </w:pPr>
            <w:r w:rsidRPr="009339E0">
              <w:t>Hedge's g:</w:t>
            </w:r>
            <w:r w:rsidRPr="009339E0">
              <w:br/>
              <w:t>G1 Pre-Post: 2.18</w:t>
            </w:r>
            <w:r w:rsidRPr="009339E0">
              <w:br/>
              <w:t>G2 Pre-Post: 1.19</w:t>
            </w:r>
            <w:r w:rsidRPr="009339E0">
              <w:br/>
              <w:t>G1 Pre-FU: 1.09</w:t>
            </w:r>
            <w:r w:rsidRPr="009339E0">
              <w:br/>
              <w:t>G2 Pre-FU: 1.34</w:t>
            </w:r>
            <w:r w:rsidRPr="009339E0">
              <w:br/>
            </w:r>
            <w:r w:rsidRPr="009339E0">
              <w:br/>
              <w:t>ANCOVA group effect: F = 14.63, p &lt; 0.0005</w:t>
            </w:r>
            <w:r w:rsidRPr="009339E0">
              <w:br/>
              <w:t>G1 vs G3 Pre-Post: 20.88 (SE = 4), p &lt; 0.0005, (95% CI, 10.64 to 31.11)</w:t>
            </w:r>
            <w:r w:rsidRPr="009339E0">
              <w:br/>
              <w:t>G2 vs G3 Pre-Post: 15.5 (SE = 3.94), p = 0.002, (95% CI, 5.42 to 25.57)</w:t>
            </w:r>
            <w:r w:rsidRPr="009339E0">
              <w:br/>
              <w:t>G1 vs G2 Pre-Post: 5.38 (3.88), p = ns, (95% CI, -15.30 to 4.54)</w:t>
            </w:r>
          </w:p>
          <w:p w14:paraId="12F4E18B" w14:textId="77777777" w:rsidR="003A51F2" w:rsidRPr="009339E0" w:rsidRDefault="003A51F2" w:rsidP="003A51F2">
            <w:pPr>
              <w:pStyle w:val="TableText"/>
            </w:pPr>
          </w:p>
          <w:p w14:paraId="577D589A" w14:textId="571BCF0E" w:rsidR="003A51F2" w:rsidRPr="009339E0" w:rsidRDefault="003A51F2" w:rsidP="003A51F2">
            <w:pPr>
              <w:pStyle w:val="TableText"/>
            </w:pPr>
            <w:r w:rsidRPr="009339E0">
              <w:t xml:space="preserve">ANCOVA group effects at </w:t>
            </w:r>
            <w:r w:rsidR="00FF4EF4" w:rsidRPr="00FF4EF4">
              <w:t>followup</w:t>
            </w:r>
          </w:p>
          <w:p w14:paraId="7EBCF43E" w14:textId="77777777" w:rsidR="003A51F2" w:rsidRPr="009339E0" w:rsidRDefault="003A51F2" w:rsidP="003A51F2">
            <w:pPr>
              <w:pStyle w:val="TableText"/>
            </w:pPr>
            <w:r w:rsidRPr="009339E0">
              <w:t>G1 vs. G2: F = 0.04, p = 0.85</w:t>
            </w:r>
          </w:p>
        </w:tc>
        <w:tc>
          <w:tcPr>
            <w:tcW w:w="2070" w:type="dxa"/>
          </w:tcPr>
          <w:p w14:paraId="31F2E8BC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507" w:type="dxa"/>
          </w:tcPr>
          <w:p w14:paraId="4ED731AA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2083" w:type="dxa"/>
          </w:tcPr>
          <w:p w14:paraId="30991788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3AFF0D3C" w14:textId="77777777" w:rsidR="003A51F2" w:rsidRPr="009339E0" w:rsidRDefault="003A51F2" w:rsidP="003A51F2">
      <w:pPr>
        <w:spacing w:after="200" w:line="276" w:lineRule="auto"/>
      </w:pPr>
      <w:r w:rsidRPr="009339E0">
        <w:br w:type="page"/>
      </w:r>
    </w:p>
    <w:p w14:paraId="65AB7E0D" w14:textId="5E00893C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2160"/>
        <w:gridCol w:w="29"/>
        <w:gridCol w:w="1501"/>
        <w:gridCol w:w="2610"/>
        <w:gridCol w:w="2070"/>
        <w:gridCol w:w="2507"/>
        <w:gridCol w:w="13"/>
        <w:gridCol w:w="2070"/>
      </w:tblGrid>
      <w:tr w:rsidR="003A51F2" w:rsidRPr="009339E0" w14:paraId="5E96AA5D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2189" w:type="dxa"/>
            <w:gridSpan w:val="2"/>
            <w:hideMark/>
          </w:tcPr>
          <w:p w14:paraId="7F0FAEF5" w14:textId="77777777" w:rsidR="003A51F2" w:rsidRPr="009339E0" w:rsidRDefault="003A51F2" w:rsidP="003A51F2">
            <w:pPr>
              <w:pStyle w:val="TableText"/>
            </w:pPr>
            <w:r w:rsidRPr="009339E0">
              <w:t>Author, Year</w:t>
            </w:r>
          </w:p>
        </w:tc>
        <w:tc>
          <w:tcPr>
            <w:tcW w:w="1501" w:type="dxa"/>
          </w:tcPr>
          <w:p w14:paraId="17B7DEF9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2610" w:type="dxa"/>
            <w:hideMark/>
          </w:tcPr>
          <w:p w14:paraId="03F1B494" w14:textId="77777777" w:rsidR="003A51F2" w:rsidRPr="009339E0" w:rsidRDefault="003A51F2" w:rsidP="003A51F2">
            <w:pPr>
              <w:pStyle w:val="TableText"/>
            </w:pPr>
            <w:r w:rsidRPr="009339E0">
              <w:t>Comorbid Medical Condition</w:t>
            </w:r>
          </w:p>
        </w:tc>
        <w:tc>
          <w:tcPr>
            <w:tcW w:w="2070" w:type="dxa"/>
            <w:hideMark/>
          </w:tcPr>
          <w:p w14:paraId="6AA93521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507" w:type="dxa"/>
            <w:hideMark/>
          </w:tcPr>
          <w:p w14:paraId="786828FF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2083" w:type="dxa"/>
            <w:gridSpan w:val="2"/>
            <w:hideMark/>
          </w:tcPr>
          <w:p w14:paraId="4EF9C20F" w14:textId="77777777" w:rsidR="003A51F2" w:rsidRPr="009339E0" w:rsidRDefault="003A51F2" w:rsidP="003A51F2">
            <w:pPr>
              <w:pStyle w:val="TableText"/>
            </w:pPr>
            <w:r w:rsidRPr="009339E0">
              <w:t>Return to Work/Active Duty OR Ability to Work</w:t>
            </w:r>
          </w:p>
        </w:tc>
      </w:tr>
      <w:tr w:rsidR="003A51F2" w:rsidRPr="009339E0" w14:paraId="2F38323D" w14:textId="77777777" w:rsidTr="003A51F2">
        <w:tc>
          <w:tcPr>
            <w:tcW w:w="2189" w:type="dxa"/>
            <w:gridSpan w:val="2"/>
            <w:noWrap/>
          </w:tcPr>
          <w:p w14:paraId="5512A7B9" w14:textId="363FC1AB" w:rsidR="003A51F2" w:rsidRPr="009339E0" w:rsidRDefault="003A51F2" w:rsidP="003A51F2">
            <w:pPr>
              <w:pStyle w:val="TableText"/>
            </w:pPr>
            <w:r w:rsidRPr="009339E0">
              <w:t>Yeh et al., 2011</w:t>
            </w:r>
            <w:hyperlink w:anchor="_ENREF_79" w:tooltip="Yeh, 2011 #3346" w:history="1">
              <w:r w:rsidR="00C82E3A" w:rsidRPr="009339E0">
                <w:fldChar w:fldCharType="begin"/>
              </w:r>
              <w:r w:rsidR="00C82E3A">
                <w:instrText xml:space="preserve"> ADDIN EN.CITE &lt;EndNote&gt;&lt;Cite&gt;&lt;Author&gt;Yeh&lt;/Author&gt;&lt;Year&gt;2011&lt;/Year&gt;&lt;RecNum&gt;3346&lt;/RecNum&gt;&lt;DisplayText&gt;&lt;style face="superscript" font="Times New Roman"&gt;79&lt;/style&gt;&lt;/DisplayText&gt;&lt;record&gt;&lt;rec-number&gt;3346&lt;/rec-number&gt;&lt;foreign-keys&gt;&lt;key app="EN" db-id="9e5w2zdemdx5vne5ps25ax2udz2a0vwxfvfr" timestamp="0"&gt;3346&lt;/key&gt;&lt;/foreign-keys&gt;&lt;ref-type name="Journal Article"&gt;17&lt;/ref-type&gt;&lt;contributors&gt;&lt;authors&gt;&lt;author&gt;Yeh, M. S.&lt;/author&gt;&lt;author&gt;Mari, J. J.&lt;/author&gt;&lt;author&gt;Costa, M. C.&lt;/author&gt;&lt;author&gt;Andreoli, S. B.&lt;/author&gt;&lt;author&gt;Bressan, R. A.&lt;/author&gt;&lt;author&gt;Mello, M. F.&lt;/author&gt;&lt;/authors&gt;&lt;/contributors&gt;&lt;auth-address&gt;Department of Psychiatry, Universidade Federal de Sao Paulo, Brazil.&lt;/auth-address&gt;&lt;titles&gt;&lt;title&gt;A double-blind randomized controlled trial to study the efficacy of topiramate in a civilian sample of PTSD&lt;/title&gt;&lt;secondary-title&gt;CNS Neurosci Ther&lt;/secondary-title&gt;&lt;/titles&gt;&lt;periodical&gt;&lt;full-title&gt;CNS Neuroscience &amp;amp; Therapeutics&lt;/full-title&gt;&lt;abbr-1&gt;CNS Neurosci. Ther.&lt;/abbr-1&gt;&lt;abbr-2&gt;CNS Neurosci Ther&lt;/abbr-2&gt;&lt;/periodical&gt;&lt;pages&gt;305-10&lt;/pages&gt;&lt;volume&gt;17&lt;/volume&gt;&lt;number&gt;5&lt;/number&gt;&lt;edition&gt;2011/05/11&lt;/edition&gt;&lt;dates&gt;&lt;year&gt;2011&lt;/year&gt;&lt;pub-dates&gt;&lt;date&gt;Oct&lt;/date&gt;&lt;/pub-dates&gt;&lt;/dates&gt;&lt;isbn&gt;1755-5949 (Electronic)&amp;#xD;1755-5930 (Linking)&lt;/isbn&gt;&lt;accession-num&gt;21554564&lt;/accession-num&gt;&lt;label&gt;Scientific Information Packet Review&lt;/label&gt;&lt;urls&gt;&lt;related-urls&gt;&lt;url&gt;http://www.ncbi.nlm.nih.gov/pubmed/21554564&lt;/url&gt;&lt;/related-urls&gt;&lt;/urls&gt;&lt;custom1&gt;I (Previous Report)&lt;/custom1&gt;&lt;custom2&gt;I (Previous Report)&lt;/custom2&gt;&lt;electronic-resource-num&gt;10.1111/j.1755-5949.2010.00188.x&lt;/electronic-resource-num&gt;&lt;research-notes&gt;Yeh, Mary S L&amp;#xD;Mari, Jair Jesus&amp;#xD;Costa, Mariana Caddrobi Pupo&amp;#xD;Andreoli, Sergio Baxter&amp;#xD;Bressan, Rodrigo Affonseca&amp;#xD;Mello, Marcelo Feijo&amp;#xD;Research Support, Non-U.S. Gov&amp;apos;t&amp;#xD;England&amp;#xD;CNS neuroscience &amp;amp; therapeutics&amp;#xD;CNS Neurosci Ther. 2011 Oct;17(5):305-10. doi: 10.1111/j.1755-5949.2010.00188.x. Epub 2010 Sep 23.&lt;/research-notes&gt;&lt;language&gt;eng&lt;/language&gt;&lt;/record&gt;&lt;/Cite&gt;&lt;/EndNote&gt;</w:instrText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9</w:t>
              </w:r>
              <w:r w:rsidR="00C82E3A" w:rsidRPr="009339E0">
                <w:fldChar w:fldCharType="end"/>
              </w:r>
            </w:hyperlink>
          </w:p>
        </w:tc>
        <w:tc>
          <w:tcPr>
            <w:tcW w:w="1501" w:type="dxa"/>
          </w:tcPr>
          <w:p w14:paraId="47B93A4D" w14:textId="77777777" w:rsidR="003A51F2" w:rsidRPr="009339E0" w:rsidRDefault="003A51F2" w:rsidP="003A51F2">
            <w:pPr>
              <w:pStyle w:val="TableText"/>
            </w:pPr>
            <w:r w:rsidRPr="009339E0">
              <w:t>G1: Topiramate</w:t>
            </w:r>
          </w:p>
          <w:p w14:paraId="27FE6A80" w14:textId="77777777" w:rsidR="003A51F2" w:rsidRPr="009339E0" w:rsidRDefault="003A51F2" w:rsidP="003A51F2">
            <w:pPr>
              <w:pStyle w:val="TableText"/>
            </w:pPr>
            <w:r w:rsidRPr="009339E0">
              <w:t>25 to 200mg/day</w:t>
            </w:r>
          </w:p>
          <w:p w14:paraId="664871C3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610" w:type="dxa"/>
            <w:hideMark/>
          </w:tcPr>
          <w:p w14:paraId="044127B3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  <w:r w:rsidRPr="009339E0">
              <w:br/>
              <w:t>Mean(SD)</w:t>
            </w:r>
            <w:r w:rsidRPr="009339E0">
              <w:br/>
              <w:t>G1 Pre-tx: 22.29 (9.47)</w:t>
            </w:r>
            <w:r w:rsidRPr="009339E0">
              <w:br/>
              <w:t>G1 Post-tx 13.81 (10.29)</w:t>
            </w:r>
            <w:r w:rsidRPr="009339E0">
              <w:br/>
            </w:r>
            <w:r w:rsidRPr="009339E0">
              <w:br/>
              <w:t>G2 Pre-tx: 22.0 (11.80)</w:t>
            </w:r>
            <w:r w:rsidRPr="009339E0">
              <w:br/>
              <w:t>G2 Post-tx:18.14 (14.77)</w:t>
            </w:r>
            <w:r w:rsidRPr="009339E0">
              <w:br/>
            </w:r>
            <w:r w:rsidRPr="009339E0">
              <w:br/>
              <w:t>Between Group Change, p=0.72</w:t>
            </w:r>
          </w:p>
        </w:tc>
        <w:tc>
          <w:tcPr>
            <w:tcW w:w="2070" w:type="dxa"/>
            <w:hideMark/>
          </w:tcPr>
          <w:p w14:paraId="529CBA0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507" w:type="dxa"/>
            <w:hideMark/>
          </w:tcPr>
          <w:p w14:paraId="619A24C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3" w:type="dxa"/>
            <w:gridSpan w:val="2"/>
            <w:hideMark/>
          </w:tcPr>
          <w:p w14:paraId="71824FB1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62234A18" w14:textId="77777777" w:rsidTr="003A51F2">
        <w:tc>
          <w:tcPr>
            <w:tcW w:w="2189" w:type="dxa"/>
            <w:gridSpan w:val="2"/>
            <w:noWrap/>
          </w:tcPr>
          <w:p w14:paraId="19EC083B" w14:textId="6A6348B2" w:rsidR="003A51F2" w:rsidRPr="009339E0" w:rsidRDefault="003A51F2" w:rsidP="003A51F2">
            <w:pPr>
              <w:pStyle w:val="TableText"/>
            </w:pPr>
            <w:r w:rsidRPr="009339E0">
              <w:t>Zlotnick et al., 2009</w:t>
            </w:r>
            <w:hyperlink w:anchor="_ENREF_56" w:tooltip="Zlotnick, 2009 #207" w:history="1">
              <w:r w:rsidR="00C82E3A" w:rsidRPr="009339E0">
                <w:fldChar w:fldCharType="begin">
                  <w:fldData xml:space="preserve">PEVuZE5vdGU+PENpdGU+PEF1dGhvcj5abG90bmljazwvQXV0aG9yPjxZZWFyPjIwMDk8L1llYXI+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abG90bmljazwvQXV0aG9yPjxZZWFyPjIwMDk8L1llYXI+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56</w:t>
              </w:r>
              <w:r w:rsidR="00C82E3A" w:rsidRPr="009339E0">
                <w:fldChar w:fldCharType="end"/>
              </w:r>
            </w:hyperlink>
          </w:p>
        </w:tc>
        <w:tc>
          <w:tcPr>
            <w:tcW w:w="1501" w:type="dxa"/>
          </w:tcPr>
          <w:p w14:paraId="0F049082" w14:textId="77777777" w:rsidR="003A51F2" w:rsidRPr="009339E0" w:rsidRDefault="003A51F2" w:rsidP="003A51F2">
            <w:pPr>
              <w:pStyle w:val="TableText"/>
            </w:pPr>
            <w:r w:rsidRPr="009339E0">
              <w:t>G1: Seeking Safety;</w:t>
            </w:r>
          </w:p>
          <w:p w14:paraId="3D28933C" w14:textId="77777777" w:rsidR="003A51F2" w:rsidRPr="009339E0" w:rsidRDefault="003A51F2" w:rsidP="003A51F2">
            <w:pPr>
              <w:pStyle w:val="TableText"/>
            </w:pPr>
            <w:r w:rsidRPr="009339E0">
              <w:t>G2: Usual care</w:t>
            </w:r>
          </w:p>
          <w:p w14:paraId="58A52DA0" w14:textId="77777777" w:rsidR="003A51F2" w:rsidRPr="009339E0" w:rsidRDefault="003A51F2" w:rsidP="003A51F2">
            <w:pPr>
              <w:pStyle w:val="TableText"/>
            </w:pPr>
            <w:r w:rsidRPr="009339E0">
              <w:t xml:space="preserve">Psychoeducational group and individual case management and drug counseling </w:t>
            </w:r>
          </w:p>
        </w:tc>
        <w:tc>
          <w:tcPr>
            <w:tcW w:w="2610" w:type="dxa"/>
            <w:hideMark/>
          </w:tcPr>
          <w:p w14:paraId="53D4423E" w14:textId="77777777" w:rsidR="003A51F2" w:rsidRPr="009339E0" w:rsidRDefault="003A51F2" w:rsidP="003A51F2">
            <w:pPr>
              <w:pStyle w:val="TableText"/>
            </w:pPr>
            <w:r w:rsidRPr="009339E0">
              <w:t>Addicition Severity Index</w:t>
            </w:r>
            <w:r w:rsidRPr="009339E0">
              <w:br/>
              <w:t>Mean difference (95% CI)</w:t>
            </w:r>
          </w:p>
          <w:p w14:paraId="10FE2CAD" w14:textId="77777777" w:rsidR="003A51F2" w:rsidRPr="009339E0" w:rsidRDefault="003A51F2" w:rsidP="003A51F2">
            <w:pPr>
              <w:pStyle w:val="TableText"/>
            </w:pPr>
            <w:r w:rsidRPr="009339E0">
              <w:t>0.01 (-0.06 to -0.08)</w:t>
            </w:r>
          </w:p>
        </w:tc>
        <w:tc>
          <w:tcPr>
            <w:tcW w:w="2070" w:type="dxa"/>
            <w:hideMark/>
          </w:tcPr>
          <w:p w14:paraId="0204AEC3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507" w:type="dxa"/>
            <w:hideMark/>
          </w:tcPr>
          <w:p w14:paraId="08B10E0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83" w:type="dxa"/>
            <w:gridSpan w:val="2"/>
            <w:hideMark/>
          </w:tcPr>
          <w:p w14:paraId="0B73522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534CD485" w14:textId="77777777" w:rsidTr="003A51F2">
        <w:tc>
          <w:tcPr>
            <w:tcW w:w="21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EDE648B" w14:textId="799C2805" w:rsidR="003A51F2" w:rsidRPr="009339E0" w:rsidRDefault="003A51F2" w:rsidP="003A51F2">
            <w:pPr>
              <w:pStyle w:val="TableText"/>
            </w:pPr>
            <w:r w:rsidRPr="009339E0">
              <w:t>Zohar et al., 2002</w:t>
            </w:r>
            <w:hyperlink w:anchor="_ENREF_72" w:tooltip="Zohar, 2002 #939" w:history="1">
              <w:r w:rsidR="00C82E3A" w:rsidRPr="009339E0">
                <w:fldChar w:fldCharType="begin">
                  <w:fldData xml:space="preserve">PEVuZE5vdGU+PENpdGU+PEF1dGhvcj5ab2hhcjwvQXV0aG9yPjxZZWFyPjIwMDI8L1llYXI+PFJl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ab2hhcjwvQXV0aG9yPjxZZWFyPjIwMDI8L1llYXI+PFJl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72</w:t>
              </w:r>
              <w:r w:rsidR="00C82E3A" w:rsidRPr="009339E0">
                <w:fldChar w:fldCharType="end"/>
              </w:r>
            </w:hyperlink>
          </w:p>
        </w:tc>
        <w:tc>
          <w:tcPr>
            <w:tcW w:w="1530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4C41C09" w14:textId="77777777" w:rsidR="003A51F2" w:rsidRPr="009339E0" w:rsidRDefault="003A51F2" w:rsidP="003A51F2">
            <w:pPr>
              <w:pStyle w:val="TableText"/>
            </w:pPr>
            <w:r w:rsidRPr="009339E0">
              <w:t>G1: Sertraline</w:t>
            </w:r>
          </w:p>
          <w:p w14:paraId="627462B4" w14:textId="77777777" w:rsidR="003A51F2" w:rsidRPr="009339E0" w:rsidRDefault="003A51F2" w:rsidP="003A51F2">
            <w:pPr>
              <w:pStyle w:val="TableText"/>
            </w:pPr>
            <w:r w:rsidRPr="009339E0">
              <w:t>50 to 200 mg/day</w:t>
            </w:r>
          </w:p>
          <w:p w14:paraId="25FB80A3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C82C09C" w14:textId="77777777" w:rsidR="003A51F2" w:rsidRPr="009339E0" w:rsidRDefault="003A51F2" w:rsidP="003A51F2">
            <w:pPr>
              <w:pStyle w:val="TableText"/>
            </w:pPr>
            <w:r w:rsidRPr="009339E0">
              <w:t>MADRS</w:t>
            </w:r>
          </w:p>
          <w:p w14:paraId="7F2400E0" w14:textId="77777777" w:rsidR="003A51F2" w:rsidRPr="009339E0" w:rsidRDefault="003A51F2" w:rsidP="003A51F2">
            <w:pPr>
              <w:pStyle w:val="TableText"/>
            </w:pPr>
            <w:r w:rsidRPr="009339E0">
              <w:t>Mean Change from Baseline (SD)</w:t>
            </w:r>
          </w:p>
          <w:p w14:paraId="23429A45" w14:textId="77777777" w:rsidR="003A51F2" w:rsidRPr="009339E0" w:rsidRDefault="003A51F2" w:rsidP="003A51F2">
            <w:pPr>
              <w:pStyle w:val="TableText"/>
            </w:pPr>
            <w:r w:rsidRPr="009339E0">
              <w:t>G1: -9.17 (3.13)</w:t>
            </w:r>
          </w:p>
          <w:p w14:paraId="4D251D83" w14:textId="77777777" w:rsidR="003A51F2" w:rsidRPr="009339E0" w:rsidRDefault="003A51F2" w:rsidP="003A51F2">
            <w:pPr>
              <w:pStyle w:val="TableText"/>
            </w:pPr>
            <w:r w:rsidRPr="009339E0">
              <w:t>G2: -5.96 (3.33)</w:t>
            </w:r>
          </w:p>
          <w:p w14:paraId="23E9F944" w14:textId="77777777" w:rsidR="003A51F2" w:rsidRPr="009339E0" w:rsidRDefault="003A51F2" w:rsidP="003A51F2">
            <w:pPr>
              <w:pStyle w:val="TableText"/>
            </w:pPr>
            <w:r w:rsidRPr="009339E0">
              <w:t>NS</w:t>
            </w:r>
          </w:p>
        </w:tc>
        <w:tc>
          <w:tcPr>
            <w:tcW w:w="207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20C74E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520" w:type="dxa"/>
            <w:gridSpan w:val="2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2ED9B8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207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0749389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5F813D03" w14:textId="19B6E7B1" w:rsidR="003A51F2" w:rsidRDefault="003A51F2" w:rsidP="00B96B7B">
      <w:pPr>
        <w:spacing w:after="240"/>
        <w:sectPr w:rsidR="003A51F2" w:rsidSect="007C26FB">
          <w:headerReference w:type="default" r:id="rId9"/>
          <w:footerReference w:type="default" r:id="rId10"/>
          <w:pgSz w:w="15840" w:h="12240" w:orient="landscape" w:code="1"/>
          <w:pgMar w:top="1440" w:right="1440" w:bottom="1440" w:left="1440" w:header="720" w:footer="720" w:gutter="0"/>
          <w:pgNumType w:start="83"/>
          <w:cols w:space="720"/>
          <w:docGrid w:linePitch="360"/>
        </w:sectPr>
      </w:pPr>
      <w:r w:rsidRPr="009339E0">
        <w:rPr>
          <w:rFonts w:ascii="Times New Roman" w:hAnsi="Times New Roman"/>
          <w:bCs/>
          <w:sz w:val="18"/>
          <w:szCs w:val="24"/>
        </w:rPr>
        <w:t xml:space="preserve">ANOVA = analysis of variance; ANCOVA = analysis of covariance; </w:t>
      </w:r>
      <w:r w:rsidR="006D1B49">
        <w:rPr>
          <w:rFonts w:ascii="Times New Roman" w:hAnsi="Times New Roman"/>
          <w:bCs/>
          <w:sz w:val="18"/>
          <w:szCs w:val="24"/>
        </w:rPr>
        <w:t xml:space="preserve">BAI = </w:t>
      </w:r>
      <w:r w:rsidR="006D1B49" w:rsidRPr="009339E0">
        <w:rPr>
          <w:rFonts w:ascii="Times New Roman" w:hAnsi="Times New Roman"/>
          <w:bCs/>
          <w:sz w:val="18"/>
          <w:szCs w:val="24"/>
        </w:rPr>
        <w:t>Beck Anxiety Inventory</w:t>
      </w:r>
      <w:r w:rsidR="006D1B49">
        <w:rPr>
          <w:rFonts w:ascii="Times New Roman" w:hAnsi="Times New Roman"/>
          <w:bCs/>
          <w:sz w:val="18"/>
          <w:szCs w:val="24"/>
        </w:rPr>
        <w:t xml:space="preserve">; </w:t>
      </w:r>
      <w:r w:rsidRPr="009339E0">
        <w:rPr>
          <w:rFonts w:ascii="Times New Roman" w:hAnsi="Times New Roman"/>
          <w:bCs/>
          <w:sz w:val="18"/>
          <w:szCs w:val="24"/>
        </w:rPr>
        <w:t>BDI = Beck Depression Inventory; CES-D</w:t>
      </w:r>
      <w:r w:rsidR="006D1B49">
        <w:rPr>
          <w:rFonts w:ascii="Times New Roman" w:hAnsi="Times New Roman"/>
          <w:bCs/>
          <w:sz w:val="18"/>
          <w:szCs w:val="24"/>
        </w:rPr>
        <w:t xml:space="preserve"> </w:t>
      </w:r>
      <w:r w:rsidRPr="009339E0">
        <w:rPr>
          <w:rFonts w:ascii="Times New Roman" w:hAnsi="Times New Roman"/>
          <w:bCs/>
          <w:sz w:val="18"/>
          <w:szCs w:val="24"/>
        </w:rPr>
        <w:t xml:space="preserve">= Center for Epidemiologic Studies Depression Scale; CI = confidence interval; FU = </w:t>
      </w:r>
      <w:r w:rsidR="00FF4EF4" w:rsidRPr="00FF4EF4">
        <w:rPr>
          <w:rFonts w:ascii="Times New Roman" w:hAnsi="Times New Roman"/>
          <w:bCs/>
          <w:sz w:val="18"/>
          <w:szCs w:val="24"/>
        </w:rPr>
        <w:t>Followup</w:t>
      </w:r>
      <w:r w:rsidRPr="009339E0">
        <w:rPr>
          <w:rFonts w:ascii="Times New Roman" w:hAnsi="Times New Roman"/>
          <w:bCs/>
          <w:sz w:val="18"/>
          <w:szCs w:val="24"/>
        </w:rPr>
        <w:t>; GAF = Global Assessment of Functioning; GHQ-28 = General Health Questionnaire (28 item); HADS-A =Hospital Anxiety Scale; HADS-D = Hospital Depression Scale; HAM-A = Hamilton Rating Scale for Anxiety; HAM-D = Hamilton Rating Scale for Depression; MADRS = Montgomery–Åsberg Depression Rating Scale; NR= not reported; NS = not significant; PHQ = The Patient Health Questionnaire; Pre-tx = pretreatment; Post-tx = Posttreatment; PTSD= Post-Traumatic Stress Disorder; Q-LES-Q-SF = Quality of Life Enjoyment and Satisfaction Questionnaire – Short Form; QOL = quality of life; RMANOVA, repeated measures analysis of variance; SD = standard deviation; SDS = Sheehan Disability Scale; SE = standard error; SF-36 = Short Form (36) Health Survey; SF-36V =Veterans Short Form 36 Questionnaire; STAI = State-Trait Anxiety Inventory; SUI = Substance Use Inventory.</w:t>
      </w:r>
      <w:r w:rsidR="009D65E0">
        <w:fldChar w:fldCharType="begin"/>
      </w:r>
      <w:r w:rsidR="009D65E0">
        <w:instrText xml:space="preserve"> ADDIN EN.SECTION.REFLIST </w:instrText>
      </w:r>
      <w:r w:rsidR="009D65E0">
        <w:fldChar w:fldCharType="end"/>
      </w:r>
    </w:p>
    <w:p w14:paraId="214FD041" w14:textId="6F3CEB62" w:rsidR="00804163" w:rsidRPr="00B92ABE" w:rsidRDefault="00804163" w:rsidP="00921F3B">
      <w:pPr>
        <w:pStyle w:val="AppChapterHeading"/>
        <w:jc w:val="left"/>
      </w:pPr>
    </w:p>
    <w:sectPr w:rsidR="00804163" w:rsidRPr="00B92ABE" w:rsidSect="00BF5B91">
      <w:footerReference w:type="default" r:id="rId11"/>
      <w:type w:val="continuous"/>
      <w:pgSz w:w="15840" w:h="12240" w:orient="landscape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F55EBA0" w16cid:durableId="1E943735"/>
  <w16cid:commentId w16cid:paraId="2C007F9D" w16cid:durableId="1E94379C"/>
  <w16cid:commentId w16cid:paraId="0BB531BE" w16cid:durableId="1E94383C"/>
  <w16cid:commentId w16cid:paraId="7F38171C" w16cid:durableId="1E943737"/>
  <w16cid:commentId w16cid:paraId="310D54CC" w16cid:durableId="1E943846"/>
  <w16cid:commentId w16cid:paraId="3ACF691C" w16cid:durableId="1E943738"/>
  <w16cid:commentId w16cid:paraId="6892D503" w16cid:durableId="1E94373B"/>
  <w16cid:commentId w16cid:paraId="313C18FC" w16cid:durableId="1E9439C9"/>
  <w16cid:commentId w16cid:paraId="6B39EAA5" w16cid:durableId="1E94373C"/>
  <w16cid:commentId w16cid:paraId="1E58DCFF" w16cid:durableId="1E943A05"/>
  <w16cid:commentId w16cid:paraId="491320C1" w16cid:durableId="1E94373D"/>
  <w16cid:commentId w16cid:paraId="6225D02F" w16cid:durableId="1E94373E"/>
  <w16cid:commentId w16cid:paraId="6FAD7592" w16cid:durableId="1E9439BC"/>
  <w16cid:commentId w16cid:paraId="565CF038" w16cid:durableId="1E94373F"/>
  <w16cid:commentId w16cid:paraId="1F1FA546" w16cid:durableId="1E943A5E"/>
  <w16cid:commentId w16cid:paraId="78503B60" w16cid:durableId="1E943740"/>
  <w16cid:commentId w16cid:paraId="09880795" w16cid:durableId="1E943B4B"/>
  <w16cid:commentId w16cid:paraId="40E68B52" w16cid:durableId="1E943BB9"/>
  <w16cid:commentId w16cid:paraId="1721DF94" w16cid:durableId="1E943C33"/>
  <w16cid:commentId w16cid:paraId="456E410C" w16cid:durableId="1E943744"/>
  <w16cid:commentId w16cid:paraId="20C8A5B8" w16cid:durableId="1E943C4D"/>
  <w16cid:commentId w16cid:paraId="54DC9A65" w16cid:durableId="1E943745"/>
  <w16cid:commentId w16cid:paraId="0B74DEA5" w16cid:durableId="1E943C71"/>
  <w16cid:commentId w16cid:paraId="3576DF86" w16cid:durableId="1E943746"/>
  <w16cid:commentId w16cid:paraId="45F241E3" w16cid:durableId="1E943C7C"/>
  <w16cid:commentId w16cid:paraId="2C432406" w16cid:durableId="1E943747"/>
  <w16cid:commentId w16cid:paraId="4EDE11F4" w16cid:durableId="1E943C8F"/>
  <w16cid:commentId w16cid:paraId="49E099E7" w16cid:durableId="1E943CBD"/>
  <w16cid:commentId w16cid:paraId="318407B2" w16cid:durableId="1E943EAA"/>
  <w16cid:commentId w16cid:paraId="13EFC9F3" w16cid:durableId="1E943ED2"/>
  <w16cid:commentId w16cid:paraId="31A29FAA" w16cid:durableId="1E94374B"/>
  <w16cid:commentId w16cid:paraId="0F8F71B4" w16cid:durableId="1E94406D"/>
  <w16cid:commentId w16cid:paraId="1071FD88" w16cid:durableId="1E9440DB"/>
  <w16cid:commentId w16cid:paraId="78781C85" w16cid:durableId="1E9440FD"/>
  <w16cid:commentId w16cid:paraId="2AFC7254" w16cid:durableId="1E94374D"/>
  <w16cid:commentId w16cid:paraId="3921A606" w16cid:durableId="1E94410A"/>
  <w16cid:commentId w16cid:paraId="37FB1018" w16cid:durableId="1E94374E"/>
  <w16cid:commentId w16cid:paraId="791E483A" w16cid:durableId="1E944119"/>
  <w16cid:commentId w16cid:paraId="2431030D" w16cid:durableId="1E9441A2"/>
  <w16cid:commentId w16cid:paraId="0F146729" w16cid:durableId="1E943750"/>
  <w16cid:commentId w16cid:paraId="7B89247B" w16cid:durableId="1E94426A"/>
  <w16cid:commentId w16cid:paraId="603B88DB" w16cid:durableId="1E943751"/>
  <w16cid:commentId w16cid:paraId="4125AF23" w16cid:durableId="1E9442B5"/>
  <w16cid:commentId w16cid:paraId="34838474" w16cid:durableId="1E943752"/>
  <w16cid:commentId w16cid:paraId="249ED1C1" w16cid:durableId="1E9443FF"/>
  <w16cid:commentId w16cid:paraId="6EBEDD68" w16cid:durableId="1E943754"/>
  <w16cid:commentId w16cid:paraId="034AAD89" w16cid:durableId="1E944541"/>
  <w16cid:commentId w16cid:paraId="044F8D8D" w16cid:durableId="1E943755"/>
  <w16cid:commentId w16cid:paraId="298AC66D" w16cid:durableId="1E94457E"/>
  <w16cid:commentId w16cid:paraId="20F6BB6F" w16cid:durableId="1E9446BC"/>
  <w16cid:commentId w16cid:paraId="5EFD6ED2" w16cid:durableId="1E94472A"/>
  <w16cid:commentId w16cid:paraId="376FF9EC" w16cid:durableId="1E943759"/>
  <w16cid:commentId w16cid:paraId="72664D47" w16cid:durableId="1E94475D"/>
  <w16cid:commentId w16cid:paraId="6EAE2ACF" w16cid:durableId="1E9447F0"/>
  <w16cid:commentId w16cid:paraId="2A5E40FE" w16cid:durableId="1E944855"/>
  <w16cid:commentId w16cid:paraId="3CA6DFA8" w16cid:durableId="1E94375D"/>
  <w16cid:commentId w16cid:paraId="270EBEC5" w16cid:durableId="1E944886"/>
  <w16cid:commentId w16cid:paraId="5CA05406" w16cid:durableId="1E94375F"/>
  <w16cid:commentId w16cid:paraId="54F277C4" w16cid:durableId="1E944955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6E590DD" w14:textId="77777777" w:rsidR="007022C0" w:rsidRDefault="007022C0" w:rsidP="000176BA">
      <w:r>
        <w:separator/>
      </w:r>
    </w:p>
  </w:endnote>
  <w:endnote w:type="continuationSeparator" w:id="0">
    <w:p w14:paraId="1C889158" w14:textId="77777777" w:rsidR="007022C0" w:rsidRDefault="007022C0" w:rsidP="000176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0AFF" w:usb1="00007843" w:usb2="00000001" w:usb3="00000000" w:csb0="000001B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altName w:val="Times New Roman"/>
    <w:panose1 w:val="02020603050405020304"/>
    <w:charset w:val="00"/>
    <w:family w:val="roman"/>
    <w:pitch w:val="variable"/>
    <w:sig w:usb0="E0002AFF" w:usb1="00007843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@GungsuhChe"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ヒラギノ角ゴ Pro W3">
    <w:altName w:val="Yu Gothic"/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 Black">
    <w:altName w:val="Arial Black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modern"/>
    <w:notTrueType/>
    <w:pitch w:val="variable"/>
    <w:sig w:usb0="800000AF" w:usb1="4000004A" w:usb2="00000000" w:usb3="00000000" w:csb0="0000011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19730868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7587DAC" w14:textId="77777777" w:rsidR="007022C0" w:rsidRDefault="007022C0" w:rsidP="00FA6C18">
        <w:pPr>
          <w:pStyle w:val="Footer"/>
          <w:jc w:val="center"/>
        </w:pPr>
      </w:p>
      <w:tbl>
        <w:tblPr>
          <w:tblpPr w:leftFromText="72" w:rightFromText="72" w:horzAnchor="page" w:tblpX="519" w:tblpY="1"/>
          <w:tblOverlap w:val="never"/>
          <w:tblW w:w="0" w:type="auto"/>
          <w:tblLayout w:type="fixed"/>
          <w:tblCellMar>
            <w:left w:w="0" w:type="dxa"/>
            <w:right w:w="0" w:type="dxa"/>
          </w:tblCellMar>
          <w:tblLook w:val="01E0" w:firstRow="1" w:lastRow="1" w:firstColumn="1" w:lastColumn="1" w:noHBand="0" w:noVBand="0"/>
        </w:tblPr>
        <w:tblGrid>
          <w:gridCol w:w="504"/>
        </w:tblGrid>
        <w:tr w:rsidR="007022C0" w:rsidRPr="00CB042E" w14:paraId="60FA976F" w14:textId="77777777" w:rsidTr="00FA6C18">
          <w:trPr>
            <w:cantSplit/>
            <w:trHeight w:hRule="exact" w:val="9216"/>
          </w:trPr>
          <w:tc>
            <w:tcPr>
              <w:tcW w:w="504" w:type="dxa"/>
              <w:tcMar>
                <w:left w:w="0" w:type="dxa"/>
                <w:right w:w="0" w:type="dxa"/>
              </w:tcMar>
              <w:textDirection w:val="tbRl"/>
            </w:tcPr>
            <w:p w14:paraId="78DA123D" w14:textId="40DC022F" w:rsidR="007022C0" w:rsidRPr="00CB042E" w:rsidRDefault="007022C0" w:rsidP="00FA6C18">
              <w:pPr>
                <w:jc w:val="center"/>
                <w:rPr>
                  <w:rFonts w:ascii="Times New Roman" w:hAnsi="Times New Roman"/>
                  <w:b/>
                  <w:i/>
                  <w:iCs/>
                  <w:szCs w:val="24"/>
                </w:rPr>
              </w:pP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t>F-</w:t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fldChar w:fldCharType="begin"/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instrText xml:space="preserve"> PAGE   \* MERGEFORMAT </w:instrText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fldChar w:fldCharType="separate"/>
              </w:r>
              <w:r w:rsidR="00853EAA" w:rsidRPr="00853EAA">
                <w:rPr>
                  <w:rStyle w:val="PageNumber0"/>
                  <w:rFonts w:ascii="Times New Roman" w:hAnsi="Times New Roman"/>
                  <w:b w:val="0"/>
                  <w:noProof/>
                </w:rPr>
                <w:t>134</w:t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fldChar w:fldCharType="end"/>
              </w:r>
            </w:p>
          </w:tc>
        </w:tr>
      </w:tbl>
      <w:p w14:paraId="08905F1C" w14:textId="77777777" w:rsidR="007022C0" w:rsidRDefault="00853EAA" w:rsidP="00FA6C18">
        <w:pPr>
          <w:pStyle w:val="Footer"/>
          <w:jc w:val="center"/>
        </w:pPr>
      </w:p>
    </w:sdtContent>
  </w:sdt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6078897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9842B08" w14:textId="1E1E047B" w:rsidR="007022C0" w:rsidRDefault="007022C0" w:rsidP="003A51F2">
        <w:pPr>
          <w:pStyle w:val="Footer"/>
          <w:jc w:val="center"/>
          <w:rPr>
            <w:noProof/>
          </w:rPr>
        </w:pPr>
        <w:r>
          <w:t>Ref-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96B7B">
          <w:rPr>
            <w:noProof/>
          </w:rPr>
          <w:t>120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18B4A2C" w14:textId="77777777" w:rsidR="007022C0" w:rsidRDefault="007022C0" w:rsidP="000176BA">
      <w:r>
        <w:separator/>
      </w:r>
    </w:p>
  </w:footnote>
  <w:footnote w:type="continuationSeparator" w:id="0">
    <w:p w14:paraId="3307D999" w14:textId="77777777" w:rsidR="007022C0" w:rsidRDefault="007022C0" w:rsidP="000176B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C9E48F8" w14:textId="77777777" w:rsidR="007022C0" w:rsidRDefault="007022C0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7EA4FCB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20944B2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95F66D5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2EF4C1F4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62501D2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D3FAC5FA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65689F8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EF38CA26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F0766C0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42E6E3D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AA7614C"/>
    <w:multiLevelType w:val="hybridMultilevel"/>
    <w:tmpl w:val="C1FED9FC"/>
    <w:lvl w:ilvl="0" w:tplc="21A06B64">
      <w:start w:val="1"/>
      <w:numFmt w:val="bullet"/>
      <w:pStyle w:val="Bullet2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>
    <w:nsid w:val="1F146FE7"/>
    <w:multiLevelType w:val="hybridMultilevel"/>
    <w:tmpl w:val="E710D526"/>
    <w:lvl w:ilvl="0" w:tplc="8AB6127E">
      <w:start w:val="1"/>
      <w:numFmt w:val="bullet"/>
      <w:pStyle w:val="Table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1421E83"/>
    <w:multiLevelType w:val="hybridMultilevel"/>
    <w:tmpl w:val="87F89D22"/>
    <w:lvl w:ilvl="0" w:tplc="EC0642C0">
      <w:start w:val="1"/>
      <w:numFmt w:val="decimal"/>
      <w:pStyle w:val="Studies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2E329DE"/>
    <w:multiLevelType w:val="hybridMultilevel"/>
    <w:tmpl w:val="2DFA416C"/>
    <w:lvl w:ilvl="0" w:tplc="3044FF04">
      <w:start w:val="1"/>
      <w:numFmt w:val="bullet"/>
      <w:pStyle w:val="text-bullets4"/>
      <w:lvlText w:val="–"/>
      <w:lvlJc w:val="left"/>
      <w:pPr>
        <w:ind w:left="720" w:hanging="360"/>
      </w:pPr>
      <w:rPr>
        <w:rFonts w:ascii="Calibri" w:hAnsi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7F11EB3"/>
    <w:multiLevelType w:val="hybridMultilevel"/>
    <w:tmpl w:val="17EE73D0"/>
    <w:lvl w:ilvl="0" w:tplc="6A825706">
      <w:start w:val="1"/>
      <w:numFmt w:val="bullet"/>
      <w:pStyle w:val="text-bullets3"/>
      <w:lvlText w:val="○"/>
      <w:lvlJc w:val="left"/>
      <w:pPr>
        <w:ind w:left="1440" w:hanging="360"/>
      </w:pPr>
      <w:rPr>
        <w:rFonts w:ascii="Courier New" w:hAnsi="Courier New" w:hint="default"/>
        <w:color w:val="auto"/>
        <w:sz w:val="22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>
    <w:nsid w:val="4B5133BC"/>
    <w:multiLevelType w:val="hybridMultilevel"/>
    <w:tmpl w:val="C98CBE6C"/>
    <w:lvl w:ilvl="0" w:tplc="70225F5A">
      <w:start w:val="1"/>
      <w:numFmt w:val="decimal"/>
      <w:pStyle w:val="NumberedList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516F6083"/>
    <w:multiLevelType w:val="hybridMultilevel"/>
    <w:tmpl w:val="6FCEB626"/>
    <w:lvl w:ilvl="0" w:tplc="42E4A2F0">
      <w:start w:val="1"/>
      <w:numFmt w:val="bullet"/>
      <w:pStyle w:val="Bullet1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D50E72C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23C067A"/>
    <w:multiLevelType w:val="hybridMultilevel"/>
    <w:tmpl w:val="6194DCA4"/>
    <w:lvl w:ilvl="0" w:tplc="3280BBD8">
      <w:start w:val="1"/>
      <w:numFmt w:val="bullet"/>
      <w:pStyle w:val="Tablebullet0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9FF6F65"/>
    <w:multiLevelType w:val="hybridMultilevel"/>
    <w:tmpl w:val="616E525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12"/>
  </w:num>
  <w:num w:numId="3">
    <w:abstractNumId w:val="15"/>
  </w:num>
  <w:num w:numId="4">
    <w:abstractNumId w:val="17"/>
  </w:num>
  <w:num w:numId="5">
    <w:abstractNumId w:val="18"/>
  </w:num>
  <w:num w:numId="6">
    <w:abstractNumId w:val="14"/>
  </w:num>
  <w:num w:numId="7">
    <w:abstractNumId w:val="13"/>
  </w:num>
  <w:num w:numId="8">
    <w:abstractNumId w:val="11"/>
  </w:num>
  <w:num w:numId="9">
    <w:abstractNumId w:val="9"/>
  </w:num>
  <w:num w:numId="10">
    <w:abstractNumId w:val="10"/>
  </w:num>
  <w:num w:numId="11">
    <w:abstractNumId w:val="7"/>
  </w:num>
  <w:num w:numId="12">
    <w:abstractNumId w:val="6"/>
  </w:num>
  <w:num w:numId="13">
    <w:abstractNumId w:val="5"/>
  </w:num>
  <w:num w:numId="14">
    <w:abstractNumId w:val="4"/>
  </w:num>
  <w:num w:numId="15">
    <w:abstractNumId w:val="8"/>
  </w:num>
  <w:num w:numId="16">
    <w:abstractNumId w:val="3"/>
  </w:num>
  <w:num w:numId="17">
    <w:abstractNumId w:val="2"/>
  </w:num>
  <w:num w:numId="18">
    <w:abstractNumId w:val="1"/>
  </w:num>
  <w:num w:numId="19">
    <w:abstractNumId w:val="0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hideGrammaticalErrors/>
  <w:defaultTabStop w:val="720"/>
  <w:characterSpacingControl w:val="doNotCompress"/>
  <w:hdrShapeDefaults>
    <o:shapedefaults v:ext="edit" spidmax="15360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HRQ EPC DOI and PMID2018updat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e5w2zdemdx5vne5ps25ax2udz2a0vwxfvfr&quot;&gt;Adult PTSD_Working Master_3-13-18_to UNC&lt;record-ids&gt;&lt;item&gt;2&lt;/item&gt;&lt;item&gt;5&lt;/item&gt;&lt;item&gt;8&lt;/item&gt;&lt;item&gt;26&lt;/item&gt;&lt;item&gt;28&lt;/item&gt;&lt;item&gt;29&lt;/item&gt;&lt;item&gt;39&lt;/item&gt;&lt;item&gt;43&lt;/item&gt;&lt;item&gt;75&lt;/item&gt;&lt;item&gt;107&lt;/item&gt;&lt;item&gt;117&lt;/item&gt;&lt;item&gt;118&lt;/item&gt;&lt;item&gt;196&lt;/item&gt;&lt;item&gt;207&lt;/item&gt;&lt;item&gt;211&lt;/item&gt;&lt;item&gt;221&lt;/item&gt;&lt;item&gt;232&lt;/item&gt;&lt;item&gt;267&lt;/item&gt;&lt;item&gt;338&lt;/item&gt;&lt;item&gt;340&lt;/item&gt;&lt;item&gt;352&lt;/item&gt;&lt;item&gt;353&lt;/item&gt;&lt;item&gt;391&lt;/item&gt;&lt;item&gt;401&lt;/item&gt;&lt;item&gt;416&lt;/item&gt;&lt;item&gt;417&lt;/item&gt;&lt;item&gt;421&lt;/item&gt;&lt;item&gt;422&lt;/item&gt;&lt;item&gt;425&lt;/item&gt;&lt;item&gt;439&lt;/item&gt;&lt;item&gt;444&lt;/item&gt;&lt;item&gt;446&lt;/item&gt;&lt;item&gt;453&lt;/item&gt;&lt;item&gt;497&lt;/item&gt;&lt;item&gt;500&lt;/item&gt;&lt;item&gt;503&lt;/item&gt;&lt;item&gt;513&lt;/item&gt;&lt;item&gt;514&lt;/item&gt;&lt;item&gt;523&lt;/item&gt;&lt;item&gt;531&lt;/item&gt;&lt;item&gt;533&lt;/item&gt;&lt;item&gt;538&lt;/item&gt;&lt;item&gt;541&lt;/item&gt;&lt;item&gt;561&lt;/item&gt;&lt;item&gt;568&lt;/item&gt;&lt;item&gt;594&lt;/item&gt;&lt;item&gt;599&lt;/item&gt;&lt;item&gt;610&lt;/item&gt;&lt;item&gt;642&lt;/item&gt;&lt;item&gt;643&lt;/item&gt;&lt;item&gt;645&lt;/item&gt;&lt;item&gt;655&lt;/item&gt;&lt;item&gt;656&lt;/item&gt;&lt;item&gt;659&lt;/item&gt;&lt;item&gt;687&lt;/item&gt;&lt;item&gt;709&lt;/item&gt;&lt;item&gt;713&lt;/item&gt;&lt;item&gt;718&lt;/item&gt;&lt;item&gt;729&lt;/item&gt;&lt;item&gt;762&lt;/item&gt;&lt;item&gt;764&lt;/item&gt;&lt;item&gt;771&lt;/item&gt;&lt;item&gt;786&lt;/item&gt;&lt;item&gt;790&lt;/item&gt;&lt;item&gt;806&lt;/item&gt;&lt;item&gt;824&lt;/item&gt;&lt;item&gt;841&lt;/item&gt;&lt;item&gt;856&lt;/item&gt;&lt;item&gt;871&lt;/item&gt;&lt;item&gt;876&lt;/item&gt;&lt;item&gt;884&lt;/item&gt;&lt;item&gt;888&lt;/item&gt;&lt;item&gt;890&lt;/item&gt;&lt;item&gt;897&lt;/item&gt;&lt;item&gt;898&lt;/item&gt;&lt;item&gt;905&lt;/item&gt;&lt;item&gt;906&lt;/item&gt;&lt;item&gt;912&lt;/item&gt;&lt;item&gt;916&lt;/item&gt;&lt;item&gt;937&lt;/item&gt;&lt;item&gt;939&lt;/item&gt;&lt;item&gt;957&lt;/item&gt;&lt;item&gt;961&lt;/item&gt;&lt;item&gt;966&lt;/item&gt;&lt;item&gt;982&lt;/item&gt;&lt;item&gt;991&lt;/item&gt;&lt;item&gt;1001&lt;/item&gt;&lt;item&gt;1031&lt;/item&gt;&lt;item&gt;1037&lt;/item&gt;&lt;item&gt;1043&lt;/item&gt;&lt;item&gt;1048&lt;/item&gt;&lt;item&gt;1052&lt;/item&gt;&lt;item&gt;1068&lt;/item&gt;&lt;item&gt;1071&lt;/item&gt;&lt;item&gt;1100&lt;/item&gt;&lt;item&gt;1106&lt;/item&gt;&lt;item&gt;1112&lt;/item&gt;&lt;item&gt;1146&lt;/item&gt;&lt;item&gt;1149&lt;/item&gt;&lt;item&gt;1172&lt;/item&gt;&lt;item&gt;1267&lt;/item&gt;&lt;item&gt;1310&lt;/item&gt;&lt;item&gt;1330&lt;/item&gt;&lt;item&gt;1336&lt;/item&gt;&lt;item&gt;1344&lt;/item&gt;&lt;item&gt;1357&lt;/item&gt;&lt;item&gt;1364&lt;/item&gt;&lt;item&gt;1641&lt;/item&gt;&lt;item&gt;1879&lt;/item&gt;&lt;item&gt;1881&lt;/item&gt;&lt;item&gt;1963&lt;/item&gt;&lt;item&gt;1972&lt;/item&gt;&lt;item&gt;2001&lt;/item&gt;&lt;item&gt;2032&lt;/item&gt;&lt;item&gt;2076&lt;/item&gt;&lt;item&gt;2250&lt;/item&gt;&lt;item&gt;2288&lt;/item&gt;&lt;item&gt;2312&lt;/item&gt;&lt;item&gt;2533&lt;/item&gt;&lt;item&gt;2803&lt;/item&gt;&lt;item&gt;2961&lt;/item&gt;&lt;item&gt;2964&lt;/item&gt;&lt;item&gt;3220&lt;/item&gt;&lt;item&gt;3244&lt;/item&gt;&lt;item&gt;3304&lt;/item&gt;&lt;item&gt;3307&lt;/item&gt;&lt;item&gt;3346&lt;/item&gt;&lt;item&gt;3347&lt;/item&gt;&lt;item&gt;3348&lt;/item&gt;&lt;item&gt;3349&lt;/item&gt;&lt;item&gt;3387&lt;/item&gt;&lt;item&gt;3389&lt;/item&gt;&lt;item&gt;3390&lt;/item&gt;&lt;item&gt;3391&lt;/item&gt;&lt;item&gt;3397&lt;/item&gt;&lt;item&gt;3423&lt;/item&gt;&lt;item&gt;3437&lt;/item&gt;&lt;item&gt;3439&lt;/item&gt;&lt;item&gt;3493&lt;/item&gt;&lt;item&gt;3504&lt;/item&gt;&lt;item&gt;3524&lt;/item&gt;&lt;item&gt;3586&lt;/item&gt;&lt;item&gt;3621&lt;/item&gt;&lt;item&gt;3798&lt;/item&gt;&lt;item&gt;3816&lt;/item&gt;&lt;item&gt;3829&lt;/item&gt;&lt;item&gt;3871&lt;/item&gt;&lt;item&gt;3975&lt;/item&gt;&lt;item&gt;4104&lt;/item&gt;&lt;item&gt;4105&lt;/item&gt;&lt;item&gt;4293&lt;/item&gt;&lt;item&gt;4295&lt;/item&gt;&lt;item&gt;4297&lt;/item&gt;&lt;item&gt;4361&lt;/item&gt;&lt;item&gt;4382&lt;/item&gt;&lt;item&gt;4461&lt;/item&gt;&lt;item&gt;4600&lt;/item&gt;&lt;item&gt;4604&lt;/item&gt;&lt;item&gt;4607&lt;/item&gt;&lt;item&gt;4636&lt;/item&gt;&lt;item&gt;4643&lt;/item&gt;&lt;item&gt;4648&lt;/item&gt;&lt;item&gt;4736&lt;/item&gt;&lt;item&gt;4768&lt;/item&gt;&lt;item&gt;4776&lt;/item&gt;&lt;item&gt;4805&lt;/item&gt;&lt;item&gt;4841&lt;/item&gt;&lt;item&gt;4866&lt;/item&gt;&lt;item&gt;4883&lt;/item&gt;&lt;item&gt;4891&lt;/item&gt;&lt;item&gt;4953&lt;/item&gt;&lt;item&gt;5078&lt;/item&gt;&lt;item&gt;5100&lt;/item&gt;&lt;item&gt;5152&lt;/item&gt;&lt;item&gt;5171&lt;/item&gt;&lt;item&gt;5206&lt;/item&gt;&lt;item&gt;5281&lt;/item&gt;&lt;item&gt;5287&lt;/item&gt;&lt;item&gt;5293&lt;/item&gt;&lt;item&gt;5309&lt;/item&gt;&lt;item&gt;5327&lt;/item&gt;&lt;item&gt;5354&lt;/item&gt;&lt;item&gt;5359&lt;/item&gt;&lt;item&gt;5380&lt;/item&gt;&lt;item&gt;5423&lt;/item&gt;&lt;item&gt;5445&lt;/item&gt;&lt;item&gt;5508&lt;/item&gt;&lt;item&gt;5510&lt;/item&gt;&lt;item&gt;5512&lt;/item&gt;&lt;item&gt;5528&lt;/item&gt;&lt;item&gt;5548&lt;/item&gt;&lt;item&gt;5554&lt;/item&gt;&lt;item&gt;5556&lt;/item&gt;&lt;item&gt;5557&lt;/item&gt;&lt;item&gt;5568&lt;/item&gt;&lt;item&gt;5580&lt;/item&gt;&lt;item&gt;5626&lt;/item&gt;&lt;item&gt;5637&lt;/item&gt;&lt;item&gt;5656&lt;/item&gt;&lt;item&gt;5658&lt;/item&gt;&lt;item&gt;5668&lt;/item&gt;&lt;item&gt;5680&lt;/item&gt;&lt;item&gt;5704&lt;/item&gt;&lt;item&gt;5738&lt;/item&gt;&lt;item&gt;5745&lt;/item&gt;&lt;item&gt;5765&lt;/item&gt;&lt;item&gt;5772&lt;/item&gt;&lt;item&gt;5784&lt;/item&gt;&lt;item&gt;5811&lt;/item&gt;&lt;item&gt;5812&lt;/item&gt;&lt;item&gt;5830&lt;/item&gt;&lt;item&gt;5845&lt;/item&gt;&lt;item&gt;5882&lt;/item&gt;&lt;item&gt;5912&lt;/item&gt;&lt;item&gt;5913&lt;/item&gt;&lt;item&gt;5914&lt;/item&gt;&lt;item&gt;5915&lt;/item&gt;&lt;item&gt;5916&lt;/item&gt;&lt;item&gt;5917&lt;/item&gt;&lt;item&gt;5918&lt;/item&gt;&lt;item&gt;5921&lt;/item&gt;&lt;item&gt;5922&lt;/item&gt;&lt;item&gt;5923&lt;/item&gt;&lt;item&gt;5924&lt;/item&gt;&lt;item&gt;5925&lt;/item&gt;&lt;item&gt;5926&lt;/item&gt;&lt;item&gt;5927&lt;/item&gt;&lt;item&gt;5928&lt;/item&gt;&lt;item&gt;5929&lt;/item&gt;&lt;item&gt;5933&lt;/item&gt;&lt;item&gt;5934&lt;/item&gt;&lt;item&gt;5935&lt;/item&gt;&lt;item&gt;5936&lt;/item&gt;&lt;item&gt;5937&lt;/item&gt;&lt;item&gt;5940&lt;/item&gt;&lt;item&gt;5941&lt;/item&gt;&lt;item&gt;5942&lt;/item&gt;&lt;item&gt;5944&lt;/item&gt;&lt;item&gt;5945&lt;/item&gt;&lt;item&gt;5946&lt;/item&gt;&lt;item&gt;5947&lt;/item&gt;&lt;item&gt;5948&lt;/item&gt;&lt;item&gt;5949&lt;/item&gt;&lt;item&gt;5950&lt;/item&gt;&lt;item&gt;5952&lt;/item&gt;&lt;item&gt;5954&lt;/item&gt;&lt;item&gt;5955&lt;/item&gt;&lt;item&gt;5969&lt;/item&gt;&lt;item&gt;5992&lt;/item&gt;&lt;item&gt;6007&lt;/item&gt;&lt;item&gt;6012&lt;/item&gt;&lt;item&gt;6026&lt;/item&gt;&lt;item&gt;6049&lt;/item&gt;&lt;item&gt;6057&lt;/item&gt;&lt;item&gt;6058&lt;/item&gt;&lt;item&gt;6085&lt;/item&gt;&lt;item&gt;6092&lt;/item&gt;&lt;item&gt;6105&lt;/item&gt;&lt;item&gt;6110&lt;/item&gt;&lt;item&gt;6111&lt;/item&gt;&lt;item&gt;6114&lt;/item&gt;&lt;item&gt;6115&lt;/item&gt;&lt;item&gt;6116&lt;/item&gt;&lt;/record-ids&gt;&lt;/item&gt;&lt;/Libraries&gt;"/>
  </w:docVars>
  <w:rsids>
    <w:rsidRoot w:val="00C174D5"/>
    <w:rsid w:val="00002CA7"/>
    <w:rsid w:val="00003645"/>
    <w:rsid w:val="000036B7"/>
    <w:rsid w:val="000047FC"/>
    <w:rsid w:val="0000756C"/>
    <w:rsid w:val="000124CF"/>
    <w:rsid w:val="0001554D"/>
    <w:rsid w:val="00015574"/>
    <w:rsid w:val="00015839"/>
    <w:rsid w:val="000161DF"/>
    <w:rsid w:val="00016577"/>
    <w:rsid w:val="000176BA"/>
    <w:rsid w:val="000200CD"/>
    <w:rsid w:val="00020C35"/>
    <w:rsid w:val="00021DA9"/>
    <w:rsid w:val="00022A09"/>
    <w:rsid w:val="000241BC"/>
    <w:rsid w:val="00026B35"/>
    <w:rsid w:val="00026CC1"/>
    <w:rsid w:val="000306F2"/>
    <w:rsid w:val="000362EF"/>
    <w:rsid w:val="00037F36"/>
    <w:rsid w:val="00040425"/>
    <w:rsid w:val="000414AB"/>
    <w:rsid w:val="00041D42"/>
    <w:rsid w:val="000426E2"/>
    <w:rsid w:val="00043E0C"/>
    <w:rsid w:val="000441D9"/>
    <w:rsid w:val="00044D93"/>
    <w:rsid w:val="00045516"/>
    <w:rsid w:val="00045902"/>
    <w:rsid w:val="0004626B"/>
    <w:rsid w:val="00046F3C"/>
    <w:rsid w:val="0005035C"/>
    <w:rsid w:val="00054F29"/>
    <w:rsid w:val="000562A0"/>
    <w:rsid w:val="00056397"/>
    <w:rsid w:val="000565D5"/>
    <w:rsid w:val="00057B3B"/>
    <w:rsid w:val="00057C46"/>
    <w:rsid w:val="0006039C"/>
    <w:rsid w:val="000611D7"/>
    <w:rsid w:val="0006263D"/>
    <w:rsid w:val="000634A6"/>
    <w:rsid w:val="0006364B"/>
    <w:rsid w:val="00072132"/>
    <w:rsid w:val="00074BC5"/>
    <w:rsid w:val="00076BD8"/>
    <w:rsid w:val="00076DA9"/>
    <w:rsid w:val="00077927"/>
    <w:rsid w:val="00080121"/>
    <w:rsid w:val="00081FAF"/>
    <w:rsid w:val="000823E3"/>
    <w:rsid w:val="00082D64"/>
    <w:rsid w:val="0008526D"/>
    <w:rsid w:val="00086126"/>
    <w:rsid w:val="00087C78"/>
    <w:rsid w:val="00090532"/>
    <w:rsid w:val="000913A2"/>
    <w:rsid w:val="00093DDC"/>
    <w:rsid w:val="00094D58"/>
    <w:rsid w:val="00096836"/>
    <w:rsid w:val="000A1A3A"/>
    <w:rsid w:val="000A542B"/>
    <w:rsid w:val="000A7A11"/>
    <w:rsid w:val="000B16A9"/>
    <w:rsid w:val="000B186C"/>
    <w:rsid w:val="000B334D"/>
    <w:rsid w:val="000B51EF"/>
    <w:rsid w:val="000B560C"/>
    <w:rsid w:val="000B76C4"/>
    <w:rsid w:val="000C1F22"/>
    <w:rsid w:val="000C34A6"/>
    <w:rsid w:val="000C49D5"/>
    <w:rsid w:val="000C6054"/>
    <w:rsid w:val="000C6645"/>
    <w:rsid w:val="000C673A"/>
    <w:rsid w:val="000C6C40"/>
    <w:rsid w:val="000C748A"/>
    <w:rsid w:val="000C7642"/>
    <w:rsid w:val="000D2608"/>
    <w:rsid w:val="000D3180"/>
    <w:rsid w:val="000D3F0C"/>
    <w:rsid w:val="000D4633"/>
    <w:rsid w:val="000D4A5E"/>
    <w:rsid w:val="000D55B0"/>
    <w:rsid w:val="000D56D8"/>
    <w:rsid w:val="000D78A0"/>
    <w:rsid w:val="000E0036"/>
    <w:rsid w:val="000E03F9"/>
    <w:rsid w:val="000E4949"/>
    <w:rsid w:val="000E5327"/>
    <w:rsid w:val="000E5B65"/>
    <w:rsid w:val="000E6E21"/>
    <w:rsid w:val="000E700C"/>
    <w:rsid w:val="000F0422"/>
    <w:rsid w:val="000F070F"/>
    <w:rsid w:val="000F4F91"/>
    <w:rsid w:val="000F6274"/>
    <w:rsid w:val="000F66F4"/>
    <w:rsid w:val="00100A0F"/>
    <w:rsid w:val="00103B65"/>
    <w:rsid w:val="00103E0E"/>
    <w:rsid w:val="00105361"/>
    <w:rsid w:val="00105EA6"/>
    <w:rsid w:val="00106DE5"/>
    <w:rsid w:val="0010745C"/>
    <w:rsid w:val="00111A2B"/>
    <w:rsid w:val="00111B34"/>
    <w:rsid w:val="0011285F"/>
    <w:rsid w:val="00112C47"/>
    <w:rsid w:val="0011326A"/>
    <w:rsid w:val="00114993"/>
    <w:rsid w:val="00115240"/>
    <w:rsid w:val="00116D8D"/>
    <w:rsid w:val="0012027F"/>
    <w:rsid w:val="0012262A"/>
    <w:rsid w:val="00122C5A"/>
    <w:rsid w:val="00123517"/>
    <w:rsid w:val="00123DF1"/>
    <w:rsid w:val="0013056F"/>
    <w:rsid w:val="0013107B"/>
    <w:rsid w:val="00131183"/>
    <w:rsid w:val="0013301B"/>
    <w:rsid w:val="00133613"/>
    <w:rsid w:val="0013385F"/>
    <w:rsid w:val="001350E5"/>
    <w:rsid w:val="00135935"/>
    <w:rsid w:val="00136FF4"/>
    <w:rsid w:val="00137D81"/>
    <w:rsid w:val="00140051"/>
    <w:rsid w:val="00140491"/>
    <w:rsid w:val="001411C9"/>
    <w:rsid w:val="00141248"/>
    <w:rsid w:val="00141320"/>
    <w:rsid w:val="00141B4D"/>
    <w:rsid w:val="001422F7"/>
    <w:rsid w:val="0014261F"/>
    <w:rsid w:val="0014315E"/>
    <w:rsid w:val="00144207"/>
    <w:rsid w:val="001448C9"/>
    <w:rsid w:val="00144FF9"/>
    <w:rsid w:val="00145063"/>
    <w:rsid w:val="0014699F"/>
    <w:rsid w:val="00146BE2"/>
    <w:rsid w:val="00147AC5"/>
    <w:rsid w:val="00147C56"/>
    <w:rsid w:val="00150670"/>
    <w:rsid w:val="00157C28"/>
    <w:rsid w:val="00160082"/>
    <w:rsid w:val="00161BDD"/>
    <w:rsid w:val="001626FD"/>
    <w:rsid w:val="0016499C"/>
    <w:rsid w:val="00165222"/>
    <w:rsid w:val="001655C7"/>
    <w:rsid w:val="0017278C"/>
    <w:rsid w:val="00172A14"/>
    <w:rsid w:val="00175B3A"/>
    <w:rsid w:val="0017657A"/>
    <w:rsid w:val="00176931"/>
    <w:rsid w:val="001778CA"/>
    <w:rsid w:val="0018000A"/>
    <w:rsid w:val="001835E0"/>
    <w:rsid w:val="00185B56"/>
    <w:rsid w:val="001860F8"/>
    <w:rsid w:val="00186629"/>
    <w:rsid w:val="00186822"/>
    <w:rsid w:val="00186858"/>
    <w:rsid w:val="00186F1D"/>
    <w:rsid w:val="00190987"/>
    <w:rsid w:val="00190F35"/>
    <w:rsid w:val="001934AC"/>
    <w:rsid w:val="001939FC"/>
    <w:rsid w:val="00194871"/>
    <w:rsid w:val="00194C5F"/>
    <w:rsid w:val="0019612A"/>
    <w:rsid w:val="001966C4"/>
    <w:rsid w:val="0019670D"/>
    <w:rsid w:val="00196B7C"/>
    <w:rsid w:val="00197DD0"/>
    <w:rsid w:val="001A0516"/>
    <w:rsid w:val="001A05A8"/>
    <w:rsid w:val="001A14DF"/>
    <w:rsid w:val="001A43F7"/>
    <w:rsid w:val="001A53A1"/>
    <w:rsid w:val="001A5FF7"/>
    <w:rsid w:val="001A6FC7"/>
    <w:rsid w:val="001A7011"/>
    <w:rsid w:val="001A74CE"/>
    <w:rsid w:val="001B075F"/>
    <w:rsid w:val="001B1535"/>
    <w:rsid w:val="001B49C8"/>
    <w:rsid w:val="001B4E7F"/>
    <w:rsid w:val="001B56EF"/>
    <w:rsid w:val="001B5BB4"/>
    <w:rsid w:val="001B6293"/>
    <w:rsid w:val="001B6B47"/>
    <w:rsid w:val="001C1069"/>
    <w:rsid w:val="001C2E31"/>
    <w:rsid w:val="001C3725"/>
    <w:rsid w:val="001C38CE"/>
    <w:rsid w:val="001C48A2"/>
    <w:rsid w:val="001C6CB6"/>
    <w:rsid w:val="001C6F92"/>
    <w:rsid w:val="001C7FC8"/>
    <w:rsid w:val="001D09C0"/>
    <w:rsid w:val="001D0C17"/>
    <w:rsid w:val="001D18A3"/>
    <w:rsid w:val="001D2927"/>
    <w:rsid w:val="001D5893"/>
    <w:rsid w:val="001D6484"/>
    <w:rsid w:val="001D7721"/>
    <w:rsid w:val="001D7996"/>
    <w:rsid w:val="001E0380"/>
    <w:rsid w:val="001E1915"/>
    <w:rsid w:val="001E204B"/>
    <w:rsid w:val="001E2673"/>
    <w:rsid w:val="001E28D2"/>
    <w:rsid w:val="001E2A30"/>
    <w:rsid w:val="001E49EA"/>
    <w:rsid w:val="001F318D"/>
    <w:rsid w:val="001F3A8F"/>
    <w:rsid w:val="001F4A71"/>
    <w:rsid w:val="001F4CE5"/>
    <w:rsid w:val="001F7C1A"/>
    <w:rsid w:val="001F7D9B"/>
    <w:rsid w:val="00205447"/>
    <w:rsid w:val="00205603"/>
    <w:rsid w:val="00206C8E"/>
    <w:rsid w:val="0020728E"/>
    <w:rsid w:val="00207D82"/>
    <w:rsid w:val="00212134"/>
    <w:rsid w:val="00213CD1"/>
    <w:rsid w:val="00215041"/>
    <w:rsid w:val="0021523D"/>
    <w:rsid w:val="00215263"/>
    <w:rsid w:val="00216B29"/>
    <w:rsid w:val="00223F0B"/>
    <w:rsid w:val="002244FB"/>
    <w:rsid w:val="00227BE8"/>
    <w:rsid w:val="0023115D"/>
    <w:rsid w:val="00234DA6"/>
    <w:rsid w:val="00240E7E"/>
    <w:rsid w:val="00241567"/>
    <w:rsid w:val="00241830"/>
    <w:rsid w:val="00241F2E"/>
    <w:rsid w:val="00244C46"/>
    <w:rsid w:val="0024585E"/>
    <w:rsid w:val="002467FC"/>
    <w:rsid w:val="00247697"/>
    <w:rsid w:val="0025152E"/>
    <w:rsid w:val="00252677"/>
    <w:rsid w:val="00252FD6"/>
    <w:rsid w:val="002600DD"/>
    <w:rsid w:val="002601CA"/>
    <w:rsid w:val="00260DB0"/>
    <w:rsid w:val="002617BE"/>
    <w:rsid w:val="0026244E"/>
    <w:rsid w:val="00262719"/>
    <w:rsid w:val="0026309D"/>
    <w:rsid w:val="0027080E"/>
    <w:rsid w:val="00273235"/>
    <w:rsid w:val="00275554"/>
    <w:rsid w:val="002763AF"/>
    <w:rsid w:val="00276BD3"/>
    <w:rsid w:val="002809D2"/>
    <w:rsid w:val="00283BFA"/>
    <w:rsid w:val="00285792"/>
    <w:rsid w:val="00285F7D"/>
    <w:rsid w:val="00287D40"/>
    <w:rsid w:val="00290166"/>
    <w:rsid w:val="0029123B"/>
    <w:rsid w:val="00291A21"/>
    <w:rsid w:val="002925E2"/>
    <w:rsid w:val="00292CAF"/>
    <w:rsid w:val="00293BA0"/>
    <w:rsid w:val="00293BBD"/>
    <w:rsid w:val="00293E34"/>
    <w:rsid w:val="00294133"/>
    <w:rsid w:val="002946A5"/>
    <w:rsid w:val="00297254"/>
    <w:rsid w:val="002973AB"/>
    <w:rsid w:val="002977C2"/>
    <w:rsid w:val="00297836"/>
    <w:rsid w:val="002A0441"/>
    <w:rsid w:val="002A1528"/>
    <w:rsid w:val="002A1E0F"/>
    <w:rsid w:val="002A2A3D"/>
    <w:rsid w:val="002A2B42"/>
    <w:rsid w:val="002A54DE"/>
    <w:rsid w:val="002A5C6B"/>
    <w:rsid w:val="002A70B6"/>
    <w:rsid w:val="002B0E24"/>
    <w:rsid w:val="002B13CA"/>
    <w:rsid w:val="002B1E69"/>
    <w:rsid w:val="002B303A"/>
    <w:rsid w:val="002B37F4"/>
    <w:rsid w:val="002B4E7A"/>
    <w:rsid w:val="002B6BD8"/>
    <w:rsid w:val="002B718A"/>
    <w:rsid w:val="002C05A3"/>
    <w:rsid w:val="002C0A8D"/>
    <w:rsid w:val="002C0ECD"/>
    <w:rsid w:val="002C223B"/>
    <w:rsid w:val="002C50C9"/>
    <w:rsid w:val="002C69DA"/>
    <w:rsid w:val="002C6D95"/>
    <w:rsid w:val="002D045F"/>
    <w:rsid w:val="002D2675"/>
    <w:rsid w:val="002D317F"/>
    <w:rsid w:val="002D33A2"/>
    <w:rsid w:val="002D4704"/>
    <w:rsid w:val="002D4DB4"/>
    <w:rsid w:val="002D4F23"/>
    <w:rsid w:val="002D7519"/>
    <w:rsid w:val="002E01AB"/>
    <w:rsid w:val="002E0890"/>
    <w:rsid w:val="002E0992"/>
    <w:rsid w:val="002E2C46"/>
    <w:rsid w:val="002E4431"/>
    <w:rsid w:val="002E67B1"/>
    <w:rsid w:val="002E71E7"/>
    <w:rsid w:val="002E7FF0"/>
    <w:rsid w:val="002F1ADB"/>
    <w:rsid w:val="002F40B1"/>
    <w:rsid w:val="002F5AD6"/>
    <w:rsid w:val="002F738B"/>
    <w:rsid w:val="003005CB"/>
    <w:rsid w:val="00301AB8"/>
    <w:rsid w:val="00303583"/>
    <w:rsid w:val="00306087"/>
    <w:rsid w:val="003064F5"/>
    <w:rsid w:val="003068C2"/>
    <w:rsid w:val="00310F1B"/>
    <w:rsid w:val="0031194F"/>
    <w:rsid w:val="00311A49"/>
    <w:rsid w:val="00311A4C"/>
    <w:rsid w:val="00312157"/>
    <w:rsid w:val="00312B74"/>
    <w:rsid w:val="00314A61"/>
    <w:rsid w:val="00317928"/>
    <w:rsid w:val="003207D1"/>
    <w:rsid w:val="003220E8"/>
    <w:rsid w:val="00322E41"/>
    <w:rsid w:val="003236FF"/>
    <w:rsid w:val="003265F7"/>
    <w:rsid w:val="00326996"/>
    <w:rsid w:val="00327614"/>
    <w:rsid w:val="00327E39"/>
    <w:rsid w:val="00330740"/>
    <w:rsid w:val="00331B90"/>
    <w:rsid w:val="00333CF1"/>
    <w:rsid w:val="003342C3"/>
    <w:rsid w:val="00336C5A"/>
    <w:rsid w:val="0033701F"/>
    <w:rsid w:val="00337BB3"/>
    <w:rsid w:val="00340F38"/>
    <w:rsid w:val="00341BF5"/>
    <w:rsid w:val="003420BB"/>
    <w:rsid w:val="00344496"/>
    <w:rsid w:val="003453AE"/>
    <w:rsid w:val="00345D46"/>
    <w:rsid w:val="00346130"/>
    <w:rsid w:val="0034662E"/>
    <w:rsid w:val="003506B9"/>
    <w:rsid w:val="00350776"/>
    <w:rsid w:val="00350E3B"/>
    <w:rsid w:val="00352A9C"/>
    <w:rsid w:val="00354F10"/>
    <w:rsid w:val="00355599"/>
    <w:rsid w:val="00355DBE"/>
    <w:rsid w:val="00360D92"/>
    <w:rsid w:val="00361365"/>
    <w:rsid w:val="00361A50"/>
    <w:rsid w:val="00363F8C"/>
    <w:rsid w:val="0036421A"/>
    <w:rsid w:val="0036480D"/>
    <w:rsid w:val="00366946"/>
    <w:rsid w:val="00367AAD"/>
    <w:rsid w:val="003701F6"/>
    <w:rsid w:val="00371D08"/>
    <w:rsid w:val="00372791"/>
    <w:rsid w:val="0037380F"/>
    <w:rsid w:val="00374EC5"/>
    <w:rsid w:val="00374ED0"/>
    <w:rsid w:val="00374F07"/>
    <w:rsid w:val="00380090"/>
    <w:rsid w:val="00382239"/>
    <w:rsid w:val="003829CC"/>
    <w:rsid w:val="00383301"/>
    <w:rsid w:val="00383A95"/>
    <w:rsid w:val="00384CE3"/>
    <w:rsid w:val="00385FA0"/>
    <w:rsid w:val="0038761E"/>
    <w:rsid w:val="00387BC7"/>
    <w:rsid w:val="00387EFE"/>
    <w:rsid w:val="00392E0D"/>
    <w:rsid w:val="003930E9"/>
    <w:rsid w:val="00397501"/>
    <w:rsid w:val="003A1008"/>
    <w:rsid w:val="003A1B03"/>
    <w:rsid w:val="003A33A4"/>
    <w:rsid w:val="003A4B89"/>
    <w:rsid w:val="003A4BEB"/>
    <w:rsid w:val="003A4D4C"/>
    <w:rsid w:val="003A51F2"/>
    <w:rsid w:val="003A5452"/>
    <w:rsid w:val="003A566B"/>
    <w:rsid w:val="003A6DBB"/>
    <w:rsid w:val="003B1238"/>
    <w:rsid w:val="003B1403"/>
    <w:rsid w:val="003B1C86"/>
    <w:rsid w:val="003B319A"/>
    <w:rsid w:val="003B35E8"/>
    <w:rsid w:val="003B48C2"/>
    <w:rsid w:val="003B4A59"/>
    <w:rsid w:val="003B51D7"/>
    <w:rsid w:val="003B548C"/>
    <w:rsid w:val="003B6D9E"/>
    <w:rsid w:val="003C0460"/>
    <w:rsid w:val="003C0E01"/>
    <w:rsid w:val="003C0F64"/>
    <w:rsid w:val="003C19CB"/>
    <w:rsid w:val="003C1ED6"/>
    <w:rsid w:val="003C4B92"/>
    <w:rsid w:val="003C500B"/>
    <w:rsid w:val="003C5D26"/>
    <w:rsid w:val="003C6AAB"/>
    <w:rsid w:val="003C7073"/>
    <w:rsid w:val="003C7F4F"/>
    <w:rsid w:val="003D00FD"/>
    <w:rsid w:val="003D0D27"/>
    <w:rsid w:val="003D0ED4"/>
    <w:rsid w:val="003D13ED"/>
    <w:rsid w:val="003D1977"/>
    <w:rsid w:val="003D2F1F"/>
    <w:rsid w:val="003D3C03"/>
    <w:rsid w:val="003D4CE7"/>
    <w:rsid w:val="003D7152"/>
    <w:rsid w:val="003D7A1F"/>
    <w:rsid w:val="003D7ADE"/>
    <w:rsid w:val="003D7C02"/>
    <w:rsid w:val="003E0AB1"/>
    <w:rsid w:val="003E2533"/>
    <w:rsid w:val="003E2A5F"/>
    <w:rsid w:val="003E53E4"/>
    <w:rsid w:val="003E57FF"/>
    <w:rsid w:val="003E5CD0"/>
    <w:rsid w:val="003E688B"/>
    <w:rsid w:val="003E7A43"/>
    <w:rsid w:val="003E7B06"/>
    <w:rsid w:val="003F0AD4"/>
    <w:rsid w:val="003F0EE3"/>
    <w:rsid w:val="003F1AB7"/>
    <w:rsid w:val="003F2793"/>
    <w:rsid w:val="003F441D"/>
    <w:rsid w:val="003F598B"/>
    <w:rsid w:val="003F5B76"/>
    <w:rsid w:val="003F687D"/>
    <w:rsid w:val="0040172B"/>
    <w:rsid w:val="004017D4"/>
    <w:rsid w:val="00401815"/>
    <w:rsid w:val="00401A82"/>
    <w:rsid w:val="00402507"/>
    <w:rsid w:val="00403283"/>
    <w:rsid w:val="004046F5"/>
    <w:rsid w:val="004051F2"/>
    <w:rsid w:val="004061C2"/>
    <w:rsid w:val="00406D0D"/>
    <w:rsid w:val="00407F5D"/>
    <w:rsid w:val="00410338"/>
    <w:rsid w:val="0041156A"/>
    <w:rsid w:val="00415BAB"/>
    <w:rsid w:val="00416730"/>
    <w:rsid w:val="00423FDF"/>
    <w:rsid w:val="004241D8"/>
    <w:rsid w:val="004252B7"/>
    <w:rsid w:val="00430462"/>
    <w:rsid w:val="00431A99"/>
    <w:rsid w:val="00432B6D"/>
    <w:rsid w:val="0043353A"/>
    <w:rsid w:val="00433A29"/>
    <w:rsid w:val="00435447"/>
    <w:rsid w:val="0043609F"/>
    <w:rsid w:val="004365B3"/>
    <w:rsid w:val="00436CB7"/>
    <w:rsid w:val="00441165"/>
    <w:rsid w:val="00441A9E"/>
    <w:rsid w:val="00443B17"/>
    <w:rsid w:val="0044411F"/>
    <w:rsid w:val="0044517A"/>
    <w:rsid w:val="00450B39"/>
    <w:rsid w:val="00452CB4"/>
    <w:rsid w:val="00453110"/>
    <w:rsid w:val="00453861"/>
    <w:rsid w:val="00456D12"/>
    <w:rsid w:val="00456FFF"/>
    <w:rsid w:val="004603C0"/>
    <w:rsid w:val="00460B9B"/>
    <w:rsid w:val="00460DD0"/>
    <w:rsid w:val="004625DC"/>
    <w:rsid w:val="0046389D"/>
    <w:rsid w:val="00466852"/>
    <w:rsid w:val="00466C43"/>
    <w:rsid w:val="00467407"/>
    <w:rsid w:val="0047009F"/>
    <w:rsid w:val="00471678"/>
    <w:rsid w:val="00471948"/>
    <w:rsid w:val="0047273F"/>
    <w:rsid w:val="00472C83"/>
    <w:rsid w:val="00473183"/>
    <w:rsid w:val="0047331A"/>
    <w:rsid w:val="00473F6E"/>
    <w:rsid w:val="00474C91"/>
    <w:rsid w:val="00475932"/>
    <w:rsid w:val="00481081"/>
    <w:rsid w:val="00483E1A"/>
    <w:rsid w:val="00485546"/>
    <w:rsid w:val="00485ACD"/>
    <w:rsid w:val="004870FA"/>
    <w:rsid w:val="00487978"/>
    <w:rsid w:val="00490575"/>
    <w:rsid w:val="00491FDE"/>
    <w:rsid w:val="00492286"/>
    <w:rsid w:val="00492A38"/>
    <w:rsid w:val="00492C01"/>
    <w:rsid w:val="00492D07"/>
    <w:rsid w:val="0049355D"/>
    <w:rsid w:val="004946B3"/>
    <w:rsid w:val="004970B1"/>
    <w:rsid w:val="004979EE"/>
    <w:rsid w:val="004A03A8"/>
    <w:rsid w:val="004A0469"/>
    <w:rsid w:val="004A4257"/>
    <w:rsid w:val="004A42F2"/>
    <w:rsid w:val="004A697D"/>
    <w:rsid w:val="004B03B4"/>
    <w:rsid w:val="004B0819"/>
    <w:rsid w:val="004B0EB6"/>
    <w:rsid w:val="004B1421"/>
    <w:rsid w:val="004B2F31"/>
    <w:rsid w:val="004B44CD"/>
    <w:rsid w:val="004B4C65"/>
    <w:rsid w:val="004B56ED"/>
    <w:rsid w:val="004B5D30"/>
    <w:rsid w:val="004B5FFB"/>
    <w:rsid w:val="004B67A3"/>
    <w:rsid w:val="004B6E08"/>
    <w:rsid w:val="004B7CA5"/>
    <w:rsid w:val="004C0FF1"/>
    <w:rsid w:val="004C6AE4"/>
    <w:rsid w:val="004C7BE7"/>
    <w:rsid w:val="004C7FAC"/>
    <w:rsid w:val="004D0895"/>
    <w:rsid w:val="004D1C4C"/>
    <w:rsid w:val="004D29D3"/>
    <w:rsid w:val="004D5C10"/>
    <w:rsid w:val="004D6DF8"/>
    <w:rsid w:val="004D6F6E"/>
    <w:rsid w:val="004D7445"/>
    <w:rsid w:val="004D7F4A"/>
    <w:rsid w:val="004E14D1"/>
    <w:rsid w:val="004E16EC"/>
    <w:rsid w:val="004E329D"/>
    <w:rsid w:val="004E34C6"/>
    <w:rsid w:val="004E42F1"/>
    <w:rsid w:val="004E4436"/>
    <w:rsid w:val="004E463E"/>
    <w:rsid w:val="004E756A"/>
    <w:rsid w:val="004F3C61"/>
    <w:rsid w:val="004F5848"/>
    <w:rsid w:val="004F6AC6"/>
    <w:rsid w:val="004F7623"/>
    <w:rsid w:val="004F7659"/>
    <w:rsid w:val="005005A2"/>
    <w:rsid w:val="005022DF"/>
    <w:rsid w:val="00503B80"/>
    <w:rsid w:val="00504073"/>
    <w:rsid w:val="005044FD"/>
    <w:rsid w:val="0050514E"/>
    <w:rsid w:val="00506888"/>
    <w:rsid w:val="00506FA2"/>
    <w:rsid w:val="0050779F"/>
    <w:rsid w:val="00510AFC"/>
    <w:rsid w:val="0051179A"/>
    <w:rsid w:val="005128C6"/>
    <w:rsid w:val="005142C2"/>
    <w:rsid w:val="005147ED"/>
    <w:rsid w:val="00515347"/>
    <w:rsid w:val="00515789"/>
    <w:rsid w:val="00516788"/>
    <w:rsid w:val="00520297"/>
    <w:rsid w:val="005219CF"/>
    <w:rsid w:val="00522326"/>
    <w:rsid w:val="00525266"/>
    <w:rsid w:val="00525370"/>
    <w:rsid w:val="00525C86"/>
    <w:rsid w:val="00526464"/>
    <w:rsid w:val="00530705"/>
    <w:rsid w:val="00531774"/>
    <w:rsid w:val="005344B1"/>
    <w:rsid w:val="00534654"/>
    <w:rsid w:val="005353A0"/>
    <w:rsid w:val="00535CEC"/>
    <w:rsid w:val="00541F5E"/>
    <w:rsid w:val="00550DD9"/>
    <w:rsid w:val="00551358"/>
    <w:rsid w:val="0055151A"/>
    <w:rsid w:val="00553240"/>
    <w:rsid w:val="00553CCF"/>
    <w:rsid w:val="005549C3"/>
    <w:rsid w:val="00555562"/>
    <w:rsid w:val="00556115"/>
    <w:rsid w:val="00556AB8"/>
    <w:rsid w:val="005600A7"/>
    <w:rsid w:val="00560521"/>
    <w:rsid w:val="005608AA"/>
    <w:rsid w:val="00564691"/>
    <w:rsid w:val="00564F47"/>
    <w:rsid w:val="00566062"/>
    <w:rsid w:val="0056645A"/>
    <w:rsid w:val="005665FA"/>
    <w:rsid w:val="00566639"/>
    <w:rsid w:val="00567005"/>
    <w:rsid w:val="00567A18"/>
    <w:rsid w:val="00571C6B"/>
    <w:rsid w:val="00572976"/>
    <w:rsid w:val="00573D77"/>
    <w:rsid w:val="0057423B"/>
    <w:rsid w:val="00574FAA"/>
    <w:rsid w:val="00575DCB"/>
    <w:rsid w:val="0057611E"/>
    <w:rsid w:val="0057630B"/>
    <w:rsid w:val="005776D6"/>
    <w:rsid w:val="0058122B"/>
    <w:rsid w:val="0058123A"/>
    <w:rsid w:val="00581E6A"/>
    <w:rsid w:val="005820E3"/>
    <w:rsid w:val="00582373"/>
    <w:rsid w:val="005848B9"/>
    <w:rsid w:val="005862B6"/>
    <w:rsid w:val="00586378"/>
    <w:rsid w:val="00586D9B"/>
    <w:rsid w:val="00590AD6"/>
    <w:rsid w:val="00590C4F"/>
    <w:rsid w:val="005912E7"/>
    <w:rsid w:val="00592BC7"/>
    <w:rsid w:val="00594305"/>
    <w:rsid w:val="00594498"/>
    <w:rsid w:val="00594C37"/>
    <w:rsid w:val="005954E7"/>
    <w:rsid w:val="00596355"/>
    <w:rsid w:val="00596BA0"/>
    <w:rsid w:val="00596BF2"/>
    <w:rsid w:val="005978B9"/>
    <w:rsid w:val="00597B54"/>
    <w:rsid w:val="005A07ED"/>
    <w:rsid w:val="005A1164"/>
    <w:rsid w:val="005A17E1"/>
    <w:rsid w:val="005A1E7C"/>
    <w:rsid w:val="005A2512"/>
    <w:rsid w:val="005A2AE4"/>
    <w:rsid w:val="005A4A32"/>
    <w:rsid w:val="005A55DA"/>
    <w:rsid w:val="005A5C1D"/>
    <w:rsid w:val="005A7DB5"/>
    <w:rsid w:val="005B102D"/>
    <w:rsid w:val="005B1CE0"/>
    <w:rsid w:val="005B2172"/>
    <w:rsid w:val="005B3315"/>
    <w:rsid w:val="005B3B3C"/>
    <w:rsid w:val="005B4C34"/>
    <w:rsid w:val="005B566D"/>
    <w:rsid w:val="005B606F"/>
    <w:rsid w:val="005B7BD8"/>
    <w:rsid w:val="005C1565"/>
    <w:rsid w:val="005C1C85"/>
    <w:rsid w:val="005C1D67"/>
    <w:rsid w:val="005C2AA8"/>
    <w:rsid w:val="005C5087"/>
    <w:rsid w:val="005C55CC"/>
    <w:rsid w:val="005C564D"/>
    <w:rsid w:val="005C67FB"/>
    <w:rsid w:val="005D0FF3"/>
    <w:rsid w:val="005D1104"/>
    <w:rsid w:val="005D118A"/>
    <w:rsid w:val="005D1626"/>
    <w:rsid w:val="005D5184"/>
    <w:rsid w:val="005E17DE"/>
    <w:rsid w:val="005E1CED"/>
    <w:rsid w:val="005E21E5"/>
    <w:rsid w:val="005E4478"/>
    <w:rsid w:val="005E468C"/>
    <w:rsid w:val="005E4AC8"/>
    <w:rsid w:val="005E5D98"/>
    <w:rsid w:val="005E6609"/>
    <w:rsid w:val="005E67C7"/>
    <w:rsid w:val="005E6A43"/>
    <w:rsid w:val="005E72C9"/>
    <w:rsid w:val="005F2042"/>
    <w:rsid w:val="005F244B"/>
    <w:rsid w:val="005F25B8"/>
    <w:rsid w:val="005F3BF8"/>
    <w:rsid w:val="005F6AD0"/>
    <w:rsid w:val="006014E9"/>
    <w:rsid w:val="006027CC"/>
    <w:rsid w:val="00605F3F"/>
    <w:rsid w:val="0061096B"/>
    <w:rsid w:val="00613C22"/>
    <w:rsid w:val="00615F7A"/>
    <w:rsid w:val="0061642B"/>
    <w:rsid w:val="0062018D"/>
    <w:rsid w:val="006224D5"/>
    <w:rsid w:val="00622922"/>
    <w:rsid w:val="006229F7"/>
    <w:rsid w:val="00623B16"/>
    <w:rsid w:val="006244AF"/>
    <w:rsid w:val="00624FC4"/>
    <w:rsid w:val="006313A4"/>
    <w:rsid w:val="00631A35"/>
    <w:rsid w:val="00632AEE"/>
    <w:rsid w:val="00632B18"/>
    <w:rsid w:val="00632EEE"/>
    <w:rsid w:val="0063638D"/>
    <w:rsid w:val="00636DB7"/>
    <w:rsid w:val="006406A4"/>
    <w:rsid w:val="006418CF"/>
    <w:rsid w:val="00642460"/>
    <w:rsid w:val="00646104"/>
    <w:rsid w:val="0064618D"/>
    <w:rsid w:val="00646751"/>
    <w:rsid w:val="00651682"/>
    <w:rsid w:val="0065249F"/>
    <w:rsid w:val="00653863"/>
    <w:rsid w:val="00653BAC"/>
    <w:rsid w:val="00653C44"/>
    <w:rsid w:val="006546F7"/>
    <w:rsid w:val="00654AA8"/>
    <w:rsid w:val="00655D81"/>
    <w:rsid w:val="0065745E"/>
    <w:rsid w:val="00660BAA"/>
    <w:rsid w:val="00661E3E"/>
    <w:rsid w:val="00665074"/>
    <w:rsid w:val="00666643"/>
    <w:rsid w:val="00666DA2"/>
    <w:rsid w:val="0066777E"/>
    <w:rsid w:val="00672691"/>
    <w:rsid w:val="00672D53"/>
    <w:rsid w:val="00672E8E"/>
    <w:rsid w:val="006736B2"/>
    <w:rsid w:val="0067548D"/>
    <w:rsid w:val="00675676"/>
    <w:rsid w:val="00675DFE"/>
    <w:rsid w:val="0067701D"/>
    <w:rsid w:val="0067760D"/>
    <w:rsid w:val="00677A57"/>
    <w:rsid w:val="00680621"/>
    <w:rsid w:val="006809F9"/>
    <w:rsid w:val="00683E5E"/>
    <w:rsid w:val="00685014"/>
    <w:rsid w:val="006850F1"/>
    <w:rsid w:val="0068539C"/>
    <w:rsid w:val="00685EA7"/>
    <w:rsid w:val="00686CA9"/>
    <w:rsid w:val="006870A4"/>
    <w:rsid w:val="006874ED"/>
    <w:rsid w:val="00687E6F"/>
    <w:rsid w:val="00691F32"/>
    <w:rsid w:val="00692431"/>
    <w:rsid w:val="00694304"/>
    <w:rsid w:val="00694B5C"/>
    <w:rsid w:val="00697351"/>
    <w:rsid w:val="00697961"/>
    <w:rsid w:val="006A080D"/>
    <w:rsid w:val="006A2886"/>
    <w:rsid w:val="006A4B72"/>
    <w:rsid w:val="006B2C4E"/>
    <w:rsid w:val="006B434C"/>
    <w:rsid w:val="006B683E"/>
    <w:rsid w:val="006B6D7F"/>
    <w:rsid w:val="006B6E35"/>
    <w:rsid w:val="006C1C71"/>
    <w:rsid w:val="006C2312"/>
    <w:rsid w:val="006C48F0"/>
    <w:rsid w:val="006C4E9C"/>
    <w:rsid w:val="006C6741"/>
    <w:rsid w:val="006D1B49"/>
    <w:rsid w:val="006D28FF"/>
    <w:rsid w:val="006D35C4"/>
    <w:rsid w:val="006D5C49"/>
    <w:rsid w:val="006D77D8"/>
    <w:rsid w:val="006D7E5B"/>
    <w:rsid w:val="006E42CF"/>
    <w:rsid w:val="006E4AA2"/>
    <w:rsid w:val="006E5C43"/>
    <w:rsid w:val="006E60F3"/>
    <w:rsid w:val="006E6493"/>
    <w:rsid w:val="006E67F3"/>
    <w:rsid w:val="006E7BC7"/>
    <w:rsid w:val="006F0375"/>
    <w:rsid w:val="006F08F5"/>
    <w:rsid w:val="006F0F35"/>
    <w:rsid w:val="006F290E"/>
    <w:rsid w:val="006F3814"/>
    <w:rsid w:val="006F4148"/>
    <w:rsid w:val="006F4C2A"/>
    <w:rsid w:val="006F5814"/>
    <w:rsid w:val="006F660A"/>
    <w:rsid w:val="006F7B1C"/>
    <w:rsid w:val="00701390"/>
    <w:rsid w:val="007015FF"/>
    <w:rsid w:val="007017F7"/>
    <w:rsid w:val="007022C0"/>
    <w:rsid w:val="0070404E"/>
    <w:rsid w:val="007046B3"/>
    <w:rsid w:val="00704A64"/>
    <w:rsid w:val="00704E03"/>
    <w:rsid w:val="00706F27"/>
    <w:rsid w:val="00707B6F"/>
    <w:rsid w:val="007101B1"/>
    <w:rsid w:val="00711FFA"/>
    <w:rsid w:val="00712124"/>
    <w:rsid w:val="00712D4E"/>
    <w:rsid w:val="00713149"/>
    <w:rsid w:val="00713D25"/>
    <w:rsid w:val="007142FC"/>
    <w:rsid w:val="0071582E"/>
    <w:rsid w:val="00716B87"/>
    <w:rsid w:val="00717001"/>
    <w:rsid w:val="007170E0"/>
    <w:rsid w:val="0072178C"/>
    <w:rsid w:val="007239C5"/>
    <w:rsid w:val="007241AE"/>
    <w:rsid w:val="007242F9"/>
    <w:rsid w:val="00725FE9"/>
    <w:rsid w:val="0072678F"/>
    <w:rsid w:val="007269B3"/>
    <w:rsid w:val="0072727B"/>
    <w:rsid w:val="0072789F"/>
    <w:rsid w:val="00727E0A"/>
    <w:rsid w:val="00727E7E"/>
    <w:rsid w:val="00727FE9"/>
    <w:rsid w:val="0073046E"/>
    <w:rsid w:val="007312E8"/>
    <w:rsid w:val="00735C93"/>
    <w:rsid w:val="00740198"/>
    <w:rsid w:val="007407ED"/>
    <w:rsid w:val="0074183D"/>
    <w:rsid w:val="007428AC"/>
    <w:rsid w:val="00744E0E"/>
    <w:rsid w:val="0074682D"/>
    <w:rsid w:val="00746EED"/>
    <w:rsid w:val="00747E8B"/>
    <w:rsid w:val="0075040F"/>
    <w:rsid w:val="0075059B"/>
    <w:rsid w:val="00750676"/>
    <w:rsid w:val="0075134B"/>
    <w:rsid w:val="00753D9A"/>
    <w:rsid w:val="00754D4F"/>
    <w:rsid w:val="00760A00"/>
    <w:rsid w:val="00761616"/>
    <w:rsid w:val="007630FC"/>
    <w:rsid w:val="0076354E"/>
    <w:rsid w:val="0076381B"/>
    <w:rsid w:val="007640ED"/>
    <w:rsid w:val="00764185"/>
    <w:rsid w:val="00764CDE"/>
    <w:rsid w:val="007655AC"/>
    <w:rsid w:val="00765713"/>
    <w:rsid w:val="00765C22"/>
    <w:rsid w:val="0076698D"/>
    <w:rsid w:val="00767015"/>
    <w:rsid w:val="007676A8"/>
    <w:rsid w:val="00770EBF"/>
    <w:rsid w:val="0077100B"/>
    <w:rsid w:val="0077183B"/>
    <w:rsid w:val="00772917"/>
    <w:rsid w:val="00772BEE"/>
    <w:rsid w:val="00773FB7"/>
    <w:rsid w:val="00774675"/>
    <w:rsid w:val="0077488C"/>
    <w:rsid w:val="007750D1"/>
    <w:rsid w:val="0077514C"/>
    <w:rsid w:val="00775568"/>
    <w:rsid w:val="00776303"/>
    <w:rsid w:val="0077771A"/>
    <w:rsid w:val="00777F12"/>
    <w:rsid w:val="00781E75"/>
    <w:rsid w:val="00782293"/>
    <w:rsid w:val="00782303"/>
    <w:rsid w:val="0078367D"/>
    <w:rsid w:val="00783792"/>
    <w:rsid w:val="00783BB5"/>
    <w:rsid w:val="007841F8"/>
    <w:rsid w:val="007846A4"/>
    <w:rsid w:val="007853D6"/>
    <w:rsid w:val="00785A3C"/>
    <w:rsid w:val="00785B67"/>
    <w:rsid w:val="00786662"/>
    <w:rsid w:val="0078781B"/>
    <w:rsid w:val="00787BE2"/>
    <w:rsid w:val="00795287"/>
    <w:rsid w:val="00795456"/>
    <w:rsid w:val="00795F6F"/>
    <w:rsid w:val="00796DE6"/>
    <w:rsid w:val="00797748"/>
    <w:rsid w:val="007A1071"/>
    <w:rsid w:val="007A377E"/>
    <w:rsid w:val="007A4154"/>
    <w:rsid w:val="007A473F"/>
    <w:rsid w:val="007A7B44"/>
    <w:rsid w:val="007A7F3A"/>
    <w:rsid w:val="007B07F6"/>
    <w:rsid w:val="007B2DB6"/>
    <w:rsid w:val="007B336E"/>
    <w:rsid w:val="007B56D6"/>
    <w:rsid w:val="007B617F"/>
    <w:rsid w:val="007B690E"/>
    <w:rsid w:val="007B7C3D"/>
    <w:rsid w:val="007B7DB6"/>
    <w:rsid w:val="007C0584"/>
    <w:rsid w:val="007C1AA6"/>
    <w:rsid w:val="007C26FB"/>
    <w:rsid w:val="007C34CB"/>
    <w:rsid w:val="007C6964"/>
    <w:rsid w:val="007C6D64"/>
    <w:rsid w:val="007C747B"/>
    <w:rsid w:val="007C7BF8"/>
    <w:rsid w:val="007C7CBD"/>
    <w:rsid w:val="007D26CD"/>
    <w:rsid w:val="007D2A6F"/>
    <w:rsid w:val="007D4085"/>
    <w:rsid w:val="007D5027"/>
    <w:rsid w:val="007D59F5"/>
    <w:rsid w:val="007D7F3D"/>
    <w:rsid w:val="007E0435"/>
    <w:rsid w:val="007E0CD8"/>
    <w:rsid w:val="007E1010"/>
    <w:rsid w:val="007E2065"/>
    <w:rsid w:val="007E37C0"/>
    <w:rsid w:val="007E38F1"/>
    <w:rsid w:val="007E3BFD"/>
    <w:rsid w:val="007E3CE8"/>
    <w:rsid w:val="007E5CB9"/>
    <w:rsid w:val="007E62E0"/>
    <w:rsid w:val="007E6C1D"/>
    <w:rsid w:val="007E7E1C"/>
    <w:rsid w:val="007F2349"/>
    <w:rsid w:val="007F23BE"/>
    <w:rsid w:val="007F3916"/>
    <w:rsid w:val="007F3956"/>
    <w:rsid w:val="007F4286"/>
    <w:rsid w:val="007F57AA"/>
    <w:rsid w:val="007F6938"/>
    <w:rsid w:val="007F6F2B"/>
    <w:rsid w:val="007F7278"/>
    <w:rsid w:val="0080086D"/>
    <w:rsid w:val="008013E1"/>
    <w:rsid w:val="008014E6"/>
    <w:rsid w:val="00803184"/>
    <w:rsid w:val="00804163"/>
    <w:rsid w:val="008042F6"/>
    <w:rsid w:val="00805A4A"/>
    <w:rsid w:val="008064E5"/>
    <w:rsid w:val="00806EE1"/>
    <w:rsid w:val="00807407"/>
    <w:rsid w:val="00807830"/>
    <w:rsid w:val="00807FF9"/>
    <w:rsid w:val="0081077D"/>
    <w:rsid w:val="00810DD4"/>
    <w:rsid w:val="0081137F"/>
    <w:rsid w:val="00811A45"/>
    <w:rsid w:val="00811C85"/>
    <w:rsid w:val="008127C5"/>
    <w:rsid w:val="008137CA"/>
    <w:rsid w:val="00816D01"/>
    <w:rsid w:val="00821764"/>
    <w:rsid w:val="00821EEF"/>
    <w:rsid w:val="008223D9"/>
    <w:rsid w:val="008236E3"/>
    <w:rsid w:val="0082504F"/>
    <w:rsid w:val="008252CE"/>
    <w:rsid w:val="00825F9C"/>
    <w:rsid w:val="00826123"/>
    <w:rsid w:val="00830862"/>
    <w:rsid w:val="00831A05"/>
    <w:rsid w:val="008322CB"/>
    <w:rsid w:val="008327AD"/>
    <w:rsid w:val="00832FA0"/>
    <w:rsid w:val="0083366E"/>
    <w:rsid w:val="00833E50"/>
    <w:rsid w:val="00835CA5"/>
    <w:rsid w:val="008361B7"/>
    <w:rsid w:val="00837265"/>
    <w:rsid w:val="00842109"/>
    <w:rsid w:val="008428D4"/>
    <w:rsid w:val="00842AA1"/>
    <w:rsid w:val="00842DD1"/>
    <w:rsid w:val="00845F13"/>
    <w:rsid w:val="008460E7"/>
    <w:rsid w:val="00847141"/>
    <w:rsid w:val="00847FF4"/>
    <w:rsid w:val="00852FF9"/>
    <w:rsid w:val="00853E82"/>
    <w:rsid w:val="00853EAA"/>
    <w:rsid w:val="008547BA"/>
    <w:rsid w:val="008551C9"/>
    <w:rsid w:val="008556C3"/>
    <w:rsid w:val="00856496"/>
    <w:rsid w:val="008567A9"/>
    <w:rsid w:val="00857737"/>
    <w:rsid w:val="0086034C"/>
    <w:rsid w:val="008606B7"/>
    <w:rsid w:val="008606CC"/>
    <w:rsid w:val="00860BF5"/>
    <w:rsid w:val="00863047"/>
    <w:rsid w:val="00864F77"/>
    <w:rsid w:val="00866135"/>
    <w:rsid w:val="00872242"/>
    <w:rsid w:val="008736DB"/>
    <w:rsid w:val="0087393C"/>
    <w:rsid w:val="0087427D"/>
    <w:rsid w:val="00874D33"/>
    <w:rsid w:val="00875C32"/>
    <w:rsid w:val="00875D11"/>
    <w:rsid w:val="008768CE"/>
    <w:rsid w:val="008773BD"/>
    <w:rsid w:val="00877DB3"/>
    <w:rsid w:val="0088090D"/>
    <w:rsid w:val="008832FB"/>
    <w:rsid w:val="00883C66"/>
    <w:rsid w:val="0088483B"/>
    <w:rsid w:val="008861D0"/>
    <w:rsid w:val="0088660A"/>
    <w:rsid w:val="00886998"/>
    <w:rsid w:val="00887ED6"/>
    <w:rsid w:val="008905D1"/>
    <w:rsid w:val="00890B01"/>
    <w:rsid w:val="008923EB"/>
    <w:rsid w:val="00892886"/>
    <w:rsid w:val="00894484"/>
    <w:rsid w:val="008945E0"/>
    <w:rsid w:val="00896184"/>
    <w:rsid w:val="00896DFC"/>
    <w:rsid w:val="00897D48"/>
    <w:rsid w:val="008A06E3"/>
    <w:rsid w:val="008A120E"/>
    <w:rsid w:val="008A28B9"/>
    <w:rsid w:val="008A458A"/>
    <w:rsid w:val="008A4FDD"/>
    <w:rsid w:val="008A745A"/>
    <w:rsid w:val="008B0360"/>
    <w:rsid w:val="008B0CA3"/>
    <w:rsid w:val="008B0CA5"/>
    <w:rsid w:val="008B0ED6"/>
    <w:rsid w:val="008B2A2E"/>
    <w:rsid w:val="008B511A"/>
    <w:rsid w:val="008B5B08"/>
    <w:rsid w:val="008B6625"/>
    <w:rsid w:val="008B6C91"/>
    <w:rsid w:val="008B7766"/>
    <w:rsid w:val="008C05F8"/>
    <w:rsid w:val="008C08F9"/>
    <w:rsid w:val="008C106C"/>
    <w:rsid w:val="008C3911"/>
    <w:rsid w:val="008C4725"/>
    <w:rsid w:val="008C4D0D"/>
    <w:rsid w:val="008C57C2"/>
    <w:rsid w:val="008D17E4"/>
    <w:rsid w:val="008D33A5"/>
    <w:rsid w:val="008D3CD3"/>
    <w:rsid w:val="008D563E"/>
    <w:rsid w:val="008D7BD1"/>
    <w:rsid w:val="008E1E04"/>
    <w:rsid w:val="008E373C"/>
    <w:rsid w:val="008E3742"/>
    <w:rsid w:val="008E3F8E"/>
    <w:rsid w:val="008E4A6F"/>
    <w:rsid w:val="008E70BA"/>
    <w:rsid w:val="008E7BE0"/>
    <w:rsid w:val="008E7F0D"/>
    <w:rsid w:val="008F019A"/>
    <w:rsid w:val="008F3274"/>
    <w:rsid w:val="008F3A09"/>
    <w:rsid w:val="008F4BAC"/>
    <w:rsid w:val="008F679D"/>
    <w:rsid w:val="008F7318"/>
    <w:rsid w:val="008F7529"/>
    <w:rsid w:val="00900C13"/>
    <w:rsid w:val="009026C2"/>
    <w:rsid w:val="00904E4C"/>
    <w:rsid w:val="00905DC5"/>
    <w:rsid w:val="009077B2"/>
    <w:rsid w:val="009077C0"/>
    <w:rsid w:val="00910E09"/>
    <w:rsid w:val="00911235"/>
    <w:rsid w:val="00911B19"/>
    <w:rsid w:val="00914B00"/>
    <w:rsid w:val="00914B0E"/>
    <w:rsid w:val="0091609D"/>
    <w:rsid w:val="009206AB"/>
    <w:rsid w:val="00921E11"/>
    <w:rsid w:val="00921F3B"/>
    <w:rsid w:val="00923BF9"/>
    <w:rsid w:val="00923EB0"/>
    <w:rsid w:val="0092622D"/>
    <w:rsid w:val="00927BCA"/>
    <w:rsid w:val="009311B5"/>
    <w:rsid w:val="00932847"/>
    <w:rsid w:val="00932F2F"/>
    <w:rsid w:val="00933E0E"/>
    <w:rsid w:val="00935E7C"/>
    <w:rsid w:val="0094019B"/>
    <w:rsid w:val="009403C6"/>
    <w:rsid w:val="00940B39"/>
    <w:rsid w:val="00941BC1"/>
    <w:rsid w:val="009446C8"/>
    <w:rsid w:val="00945D31"/>
    <w:rsid w:val="009514EE"/>
    <w:rsid w:val="009530E3"/>
    <w:rsid w:val="00953603"/>
    <w:rsid w:val="00953D26"/>
    <w:rsid w:val="00954A6B"/>
    <w:rsid w:val="00955CEF"/>
    <w:rsid w:val="009567E0"/>
    <w:rsid w:val="009578E9"/>
    <w:rsid w:val="00962873"/>
    <w:rsid w:val="00962A0F"/>
    <w:rsid w:val="00964F99"/>
    <w:rsid w:val="009656D2"/>
    <w:rsid w:val="00966106"/>
    <w:rsid w:val="009666C4"/>
    <w:rsid w:val="00966C35"/>
    <w:rsid w:val="009674B0"/>
    <w:rsid w:val="0097039E"/>
    <w:rsid w:val="0097074D"/>
    <w:rsid w:val="00970F1D"/>
    <w:rsid w:val="00971191"/>
    <w:rsid w:val="0097177A"/>
    <w:rsid w:val="009725F1"/>
    <w:rsid w:val="009728B7"/>
    <w:rsid w:val="00975C42"/>
    <w:rsid w:val="00977BAB"/>
    <w:rsid w:val="00977D8A"/>
    <w:rsid w:val="00981661"/>
    <w:rsid w:val="00981B2C"/>
    <w:rsid w:val="009828F6"/>
    <w:rsid w:val="009849D3"/>
    <w:rsid w:val="00984AA4"/>
    <w:rsid w:val="00985F2A"/>
    <w:rsid w:val="009860E8"/>
    <w:rsid w:val="00986519"/>
    <w:rsid w:val="0098695B"/>
    <w:rsid w:val="00987E98"/>
    <w:rsid w:val="00990DCC"/>
    <w:rsid w:val="00991E88"/>
    <w:rsid w:val="00992C9F"/>
    <w:rsid w:val="00995730"/>
    <w:rsid w:val="009A19E8"/>
    <w:rsid w:val="009A2463"/>
    <w:rsid w:val="009A331E"/>
    <w:rsid w:val="009A3D0F"/>
    <w:rsid w:val="009A6F6B"/>
    <w:rsid w:val="009A748E"/>
    <w:rsid w:val="009B002F"/>
    <w:rsid w:val="009B21AF"/>
    <w:rsid w:val="009B22D3"/>
    <w:rsid w:val="009C0877"/>
    <w:rsid w:val="009C0C3B"/>
    <w:rsid w:val="009C276C"/>
    <w:rsid w:val="009C42DF"/>
    <w:rsid w:val="009D13F0"/>
    <w:rsid w:val="009D1AD1"/>
    <w:rsid w:val="009D3643"/>
    <w:rsid w:val="009D55A0"/>
    <w:rsid w:val="009D65E0"/>
    <w:rsid w:val="009D7E93"/>
    <w:rsid w:val="009E0D9F"/>
    <w:rsid w:val="009E17A2"/>
    <w:rsid w:val="009E1DFF"/>
    <w:rsid w:val="009E2F5F"/>
    <w:rsid w:val="009E4955"/>
    <w:rsid w:val="009E57CA"/>
    <w:rsid w:val="009E58F8"/>
    <w:rsid w:val="009E787C"/>
    <w:rsid w:val="009F0348"/>
    <w:rsid w:val="009F221C"/>
    <w:rsid w:val="009F36DA"/>
    <w:rsid w:val="009F4FE6"/>
    <w:rsid w:val="009F5929"/>
    <w:rsid w:val="009F6713"/>
    <w:rsid w:val="009F6DF2"/>
    <w:rsid w:val="009F6EC5"/>
    <w:rsid w:val="00A000AB"/>
    <w:rsid w:val="00A0039D"/>
    <w:rsid w:val="00A007FA"/>
    <w:rsid w:val="00A01CF8"/>
    <w:rsid w:val="00A02099"/>
    <w:rsid w:val="00A033F5"/>
    <w:rsid w:val="00A03A3D"/>
    <w:rsid w:val="00A03DEE"/>
    <w:rsid w:val="00A062BC"/>
    <w:rsid w:val="00A06357"/>
    <w:rsid w:val="00A06C7D"/>
    <w:rsid w:val="00A07B53"/>
    <w:rsid w:val="00A10CAD"/>
    <w:rsid w:val="00A11AB3"/>
    <w:rsid w:val="00A1356A"/>
    <w:rsid w:val="00A14FF7"/>
    <w:rsid w:val="00A1599C"/>
    <w:rsid w:val="00A1627E"/>
    <w:rsid w:val="00A16F6A"/>
    <w:rsid w:val="00A20BCE"/>
    <w:rsid w:val="00A2166D"/>
    <w:rsid w:val="00A221B4"/>
    <w:rsid w:val="00A233FD"/>
    <w:rsid w:val="00A24D04"/>
    <w:rsid w:val="00A25200"/>
    <w:rsid w:val="00A25B14"/>
    <w:rsid w:val="00A25B64"/>
    <w:rsid w:val="00A2708D"/>
    <w:rsid w:val="00A33450"/>
    <w:rsid w:val="00A358EA"/>
    <w:rsid w:val="00A35995"/>
    <w:rsid w:val="00A36C5C"/>
    <w:rsid w:val="00A43782"/>
    <w:rsid w:val="00A43FE6"/>
    <w:rsid w:val="00A44E95"/>
    <w:rsid w:val="00A457BF"/>
    <w:rsid w:val="00A47ADD"/>
    <w:rsid w:val="00A47B09"/>
    <w:rsid w:val="00A525F9"/>
    <w:rsid w:val="00A53166"/>
    <w:rsid w:val="00A53256"/>
    <w:rsid w:val="00A535DB"/>
    <w:rsid w:val="00A536E2"/>
    <w:rsid w:val="00A55570"/>
    <w:rsid w:val="00A5596F"/>
    <w:rsid w:val="00A55AE8"/>
    <w:rsid w:val="00A64D5A"/>
    <w:rsid w:val="00A65BB4"/>
    <w:rsid w:val="00A66CD3"/>
    <w:rsid w:val="00A6743B"/>
    <w:rsid w:val="00A70EFE"/>
    <w:rsid w:val="00A72EDE"/>
    <w:rsid w:val="00A73619"/>
    <w:rsid w:val="00A737EB"/>
    <w:rsid w:val="00A73A20"/>
    <w:rsid w:val="00A746C7"/>
    <w:rsid w:val="00A7487D"/>
    <w:rsid w:val="00A75EC1"/>
    <w:rsid w:val="00A76A92"/>
    <w:rsid w:val="00A827AA"/>
    <w:rsid w:val="00A835B5"/>
    <w:rsid w:val="00A838CC"/>
    <w:rsid w:val="00A83997"/>
    <w:rsid w:val="00A84F7B"/>
    <w:rsid w:val="00A86626"/>
    <w:rsid w:val="00A87729"/>
    <w:rsid w:val="00A91756"/>
    <w:rsid w:val="00A91FB4"/>
    <w:rsid w:val="00A92326"/>
    <w:rsid w:val="00A93113"/>
    <w:rsid w:val="00A9497A"/>
    <w:rsid w:val="00A97586"/>
    <w:rsid w:val="00A97F35"/>
    <w:rsid w:val="00A97F85"/>
    <w:rsid w:val="00AA1E10"/>
    <w:rsid w:val="00AA756A"/>
    <w:rsid w:val="00AB1F18"/>
    <w:rsid w:val="00AB35E0"/>
    <w:rsid w:val="00AB3C36"/>
    <w:rsid w:val="00AB4A5B"/>
    <w:rsid w:val="00AB5447"/>
    <w:rsid w:val="00AB6E91"/>
    <w:rsid w:val="00AB7DBB"/>
    <w:rsid w:val="00AC429D"/>
    <w:rsid w:val="00AC4436"/>
    <w:rsid w:val="00AC50EC"/>
    <w:rsid w:val="00AC7414"/>
    <w:rsid w:val="00AC7454"/>
    <w:rsid w:val="00AC79BF"/>
    <w:rsid w:val="00AC7F05"/>
    <w:rsid w:val="00AD0644"/>
    <w:rsid w:val="00AD4076"/>
    <w:rsid w:val="00AD6286"/>
    <w:rsid w:val="00AD7007"/>
    <w:rsid w:val="00AE1DB3"/>
    <w:rsid w:val="00AE2007"/>
    <w:rsid w:val="00AE24FB"/>
    <w:rsid w:val="00AE2DEE"/>
    <w:rsid w:val="00AE3656"/>
    <w:rsid w:val="00AE3F37"/>
    <w:rsid w:val="00AE4497"/>
    <w:rsid w:val="00AE5261"/>
    <w:rsid w:val="00AE54B0"/>
    <w:rsid w:val="00AE69B2"/>
    <w:rsid w:val="00AE7FE1"/>
    <w:rsid w:val="00AF0BF6"/>
    <w:rsid w:val="00AF3824"/>
    <w:rsid w:val="00AF48EA"/>
    <w:rsid w:val="00AF76FC"/>
    <w:rsid w:val="00B02E6B"/>
    <w:rsid w:val="00B030DE"/>
    <w:rsid w:val="00B03735"/>
    <w:rsid w:val="00B03E48"/>
    <w:rsid w:val="00B068AD"/>
    <w:rsid w:val="00B07007"/>
    <w:rsid w:val="00B103AE"/>
    <w:rsid w:val="00B10679"/>
    <w:rsid w:val="00B10958"/>
    <w:rsid w:val="00B10A9C"/>
    <w:rsid w:val="00B117CA"/>
    <w:rsid w:val="00B12133"/>
    <w:rsid w:val="00B13063"/>
    <w:rsid w:val="00B156B6"/>
    <w:rsid w:val="00B17CD7"/>
    <w:rsid w:val="00B215A1"/>
    <w:rsid w:val="00B21BA4"/>
    <w:rsid w:val="00B21C34"/>
    <w:rsid w:val="00B23635"/>
    <w:rsid w:val="00B248F8"/>
    <w:rsid w:val="00B25740"/>
    <w:rsid w:val="00B25D1F"/>
    <w:rsid w:val="00B3116D"/>
    <w:rsid w:val="00B34436"/>
    <w:rsid w:val="00B349F1"/>
    <w:rsid w:val="00B36734"/>
    <w:rsid w:val="00B37EF5"/>
    <w:rsid w:val="00B40646"/>
    <w:rsid w:val="00B40913"/>
    <w:rsid w:val="00B40B1A"/>
    <w:rsid w:val="00B43D6A"/>
    <w:rsid w:val="00B461C7"/>
    <w:rsid w:val="00B46502"/>
    <w:rsid w:val="00B467F2"/>
    <w:rsid w:val="00B46C50"/>
    <w:rsid w:val="00B46C7B"/>
    <w:rsid w:val="00B4741E"/>
    <w:rsid w:val="00B47665"/>
    <w:rsid w:val="00B4798E"/>
    <w:rsid w:val="00B5030B"/>
    <w:rsid w:val="00B521BF"/>
    <w:rsid w:val="00B525DD"/>
    <w:rsid w:val="00B52B3F"/>
    <w:rsid w:val="00B52E96"/>
    <w:rsid w:val="00B53560"/>
    <w:rsid w:val="00B559F8"/>
    <w:rsid w:val="00B564DF"/>
    <w:rsid w:val="00B577BB"/>
    <w:rsid w:val="00B60114"/>
    <w:rsid w:val="00B60151"/>
    <w:rsid w:val="00B62830"/>
    <w:rsid w:val="00B63667"/>
    <w:rsid w:val="00B66ADF"/>
    <w:rsid w:val="00B679AF"/>
    <w:rsid w:val="00B70069"/>
    <w:rsid w:val="00B70518"/>
    <w:rsid w:val="00B705AC"/>
    <w:rsid w:val="00B70AD8"/>
    <w:rsid w:val="00B72EC0"/>
    <w:rsid w:val="00B76F2C"/>
    <w:rsid w:val="00B8165F"/>
    <w:rsid w:val="00B904BF"/>
    <w:rsid w:val="00B90684"/>
    <w:rsid w:val="00B92ABE"/>
    <w:rsid w:val="00B92B47"/>
    <w:rsid w:val="00B93CB8"/>
    <w:rsid w:val="00B96B7B"/>
    <w:rsid w:val="00BA0738"/>
    <w:rsid w:val="00BA0E55"/>
    <w:rsid w:val="00BA25B3"/>
    <w:rsid w:val="00BA272B"/>
    <w:rsid w:val="00BA2C67"/>
    <w:rsid w:val="00BA3A5E"/>
    <w:rsid w:val="00BA447E"/>
    <w:rsid w:val="00BA50DC"/>
    <w:rsid w:val="00BA60AF"/>
    <w:rsid w:val="00BA6175"/>
    <w:rsid w:val="00BA6B9B"/>
    <w:rsid w:val="00BA6E26"/>
    <w:rsid w:val="00BA70D5"/>
    <w:rsid w:val="00BA7B2E"/>
    <w:rsid w:val="00BB45AC"/>
    <w:rsid w:val="00BB51BC"/>
    <w:rsid w:val="00BB61C1"/>
    <w:rsid w:val="00BB61C3"/>
    <w:rsid w:val="00BB749C"/>
    <w:rsid w:val="00BC0180"/>
    <w:rsid w:val="00BC06C6"/>
    <w:rsid w:val="00BC1050"/>
    <w:rsid w:val="00BC1071"/>
    <w:rsid w:val="00BC40B9"/>
    <w:rsid w:val="00BC4D57"/>
    <w:rsid w:val="00BC62FB"/>
    <w:rsid w:val="00BC71EE"/>
    <w:rsid w:val="00BC79A6"/>
    <w:rsid w:val="00BC7E55"/>
    <w:rsid w:val="00BD0106"/>
    <w:rsid w:val="00BD04A5"/>
    <w:rsid w:val="00BD1F5D"/>
    <w:rsid w:val="00BD26F8"/>
    <w:rsid w:val="00BD5CE5"/>
    <w:rsid w:val="00BD66FF"/>
    <w:rsid w:val="00BD7D8C"/>
    <w:rsid w:val="00BE19F8"/>
    <w:rsid w:val="00BE2660"/>
    <w:rsid w:val="00BE3256"/>
    <w:rsid w:val="00BE5B50"/>
    <w:rsid w:val="00BF05D1"/>
    <w:rsid w:val="00BF0CBE"/>
    <w:rsid w:val="00BF3AE6"/>
    <w:rsid w:val="00BF3CD6"/>
    <w:rsid w:val="00BF5B91"/>
    <w:rsid w:val="00BF6B78"/>
    <w:rsid w:val="00BF70E1"/>
    <w:rsid w:val="00C0301A"/>
    <w:rsid w:val="00C04B50"/>
    <w:rsid w:val="00C06202"/>
    <w:rsid w:val="00C065B8"/>
    <w:rsid w:val="00C06F33"/>
    <w:rsid w:val="00C07DC3"/>
    <w:rsid w:val="00C10EB2"/>
    <w:rsid w:val="00C12100"/>
    <w:rsid w:val="00C14B4C"/>
    <w:rsid w:val="00C174D5"/>
    <w:rsid w:val="00C177C4"/>
    <w:rsid w:val="00C23B16"/>
    <w:rsid w:val="00C26177"/>
    <w:rsid w:val="00C27790"/>
    <w:rsid w:val="00C31E5D"/>
    <w:rsid w:val="00C320E2"/>
    <w:rsid w:val="00C322B8"/>
    <w:rsid w:val="00C334B2"/>
    <w:rsid w:val="00C34405"/>
    <w:rsid w:val="00C34ACA"/>
    <w:rsid w:val="00C36E7C"/>
    <w:rsid w:val="00C36F77"/>
    <w:rsid w:val="00C4072B"/>
    <w:rsid w:val="00C411B3"/>
    <w:rsid w:val="00C41DF3"/>
    <w:rsid w:val="00C42260"/>
    <w:rsid w:val="00C42769"/>
    <w:rsid w:val="00C43775"/>
    <w:rsid w:val="00C45040"/>
    <w:rsid w:val="00C45878"/>
    <w:rsid w:val="00C45DA2"/>
    <w:rsid w:val="00C46516"/>
    <w:rsid w:val="00C502BA"/>
    <w:rsid w:val="00C52430"/>
    <w:rsid w:val="00C541D5"/>
    <w:rsid w:val="00C54FCE"/>
    <w:rsid w:val="00C55461"/>
    <w:rsid w:val="00C557A8"/>
    <w:rsid w:val="00C55E49"/>
    <w:rsid w:val="00C57332"/>
    <w:rsid w:val="00C57775"/>
    <w:rsid w:val="00C6033A"/>
    <w:rsid w:val="00C60A1E"/>
    <w:rsid w:val="00C64A5B"/>
    <w:rsid w:val="00C65164"/>
    <w:rsid w:val="00C652A2"/>
    <w:rsid w:val="00C659DE"/>
    <w:rsid w:val="00C70FC2"/>
    <w:rsid w:val="00C711AA"/>
    <w:rsid w:val="00C7333B"/>
    <w:rsid w:val="00C73AA2"/>
    <w:rsid w:val="00C74022"/>
    <w:rsid w:val="00C744A3"/>
    <w:rsid w:val="00C75979"/>
    <w:rsid w:val="00C76058"/>
    <w:rsid w:val="00C80BBF"/>
    <w:rsid w:val="00C819C9"/>
    <w:rsid w:val="00C8294F"/>
    <w:rsid w:val="00C82E10"/>
    <w:rsid w:val="00C82E3A"/>
    <w:rsid w:val="00C82E8A"/>
    <w:rsid w:val="00C834ED"/>
    <w:rsid w:val="00C86037"/>
    <w:rsid w:val="00C866C2"/>
    <w:rsid w:val="00C87817"/>
    <w:rsid w:val="00C95495"/>
    <w:rsid w:val="00CA0569"/>
    <w:rsid w:val="00CA1472"/>
    <w:rsid w:val="00CA1B01"/>
    <w:rsid w:val="00CA2C1C"/>
    <w:rsid w:val="00CA3160"/>
    <w:rsid w:val="00CA41FB"/>
    <w:rsid w:val="00CA4BA8"/>
    <w:rsid w:val="00CA6EBF"/>
    <w:rsid w:val="00CA72D9"/>
    <w:rsid w:val="00CA75EA"/>
    <w:rsid w:val="00CA7B71"/>
    <w:rsid w:val="00CA7DED"/>
    <w:rsid w:val="00CB0BAE"/>
    <w:rsid w:val="00CB1FB9"/>
    <w:rsid w:val="00CB2234"/>
    <w:rsid w:val="00CB343C"/>
    <w:rsid w:val="00CB52AA"/>
    <w:rsid w:val="00CC2253"/>
    <w:rsid w:val="00CC3A6D"/>
    <w:rsid w:val="00CC5221"/>
    <w:rsid w:val="00CC5D7B"/>
    <w:rsid w:val="00CC6003"/>
    <w:rsid w:val="00CC6745"/>
    <w:rsid w:val="00CC6BD1"/>
    <w:rsid w:val="00CC6C01"/>
    <w:rsid w:val="00CC7CF8"/>
    <w:rsid w:val="00CD074B"/>
    <w:rsid w:val="00CD0774"/>
    <w:rsid w:val="00CD1856"/>
    <w:rsid w:val="00CD371B"/>
    <w:rsid w:val="00CD3F79"/>
    <w:rsid w:val="00CD4161"/>
    <w:rsid w:val="00CD4977"/>
    <w:rsid w:val="00CD61C6"/>
    <w:rsid w:val="00CD695F"/>
    <w:rsid w:val="00CD6CE1"/>
    <w:rsid w:val="00CE0983"/>
    <w:rsid w:val="00CE12A7"/>
    <w:rsid w:val="00CE1C6D"/>
    <w:rsid w:val="00CE1E6F"/>
    <w:rsid w:val="00CE2871"/>
    <w:rsid w:val="00CE2A25"/>
    <w:rsid w:val="00CE54FA"/>
    <w:rsid w:val="00CE550B"/>
    <w:rsid w:val="00CE637C"/>
    <w:rsid w:val="00CE681E"/>
    <w:rsid w:val="00CF34D5"/>
    <w:rsid w:val="00CF47B4"/>
    <w:rsid w:val="00CF5D76"/>
    <w:rsid w:val="00CF6DB4"/>
    <w:rsid w:val="00D0122F"/>
    <w:rsid w:val="00D01DDD"/>
    <w:rsid w:val="00D0400A"/>
    <w:rsid w:val="00D041B0"/>
    <w:rsid w:val="00D053D6"/>
    <w:rsid w:val="00D05AA2"/>
    <w:rsid w:val="00D05ACE"/>
    <w:rsid w:val="00D10532"/>
    <w:rsid w:val="00D11744"/>
    <w:rsid w:val="00D11F4F"/>
    <w:rsid w:val="00D1209D"/>
    <w:rsid w:val="00D120CB"/>
    <w:rsid w:val="00D12C91"/>
    <w:rsid w:val="00D13380"/>
    <w:rsid w:val="00D138E3"/>
    <w:rsid w:val="00D13933"/>
    <w:rsid w:val="00D14ADD"/>
    <w:rsid w:val="00D1684E"/>
    <w:rsid w:val="00D171C5"/>
    <w:rsid w:val="00D177E0"/>
    <w:rsid w:val="00D21F9C"/>
    <w:rsid w:val="00D228EB"/>
    <w:rsid w:val="00D24BAD"/>
    <w:rsid w:val="00D25348"/>
    <w:rsid w:val="00D265CB"/>
    <w:rsid w:val="00D265D8"/>
    <w:rsid w:val="00D30771"/>
    <w:rsid w:val="00D30ABE"/>
    <w:rsid w:val="00D31889"/>
    <w:rsid w:val="00D339EB"/>
    <w:rsid w:val="00D33CE0"/>
    <w:rsid w:val="00D33FB7"/>
    <w:rsid w:val="00D3541D"/>
    <w:rsid w:val="00D35A23"/>
    <w:rsid w:val="00D370A1"/>
    <w:rsid w:val="00D37AEC"/>
    <w:rsid w:val="00D403AE"/>
    <w:rsid w:val="00D40DE7"/>
    <w:rsid w:val="00D4141E"/>
    <w:rsid w:val="00D417D8"/>
    <w:rsid w:val="00D425AF"/>
    <w:rsid w:val="00D44B1E"/>
    <w:rsid w:val="00D47953"/>
    <w:rsid w:val="00D52514"/>
    <w:rsid w:val="00D536DF"/>
    <w:rsid w:val="00D54A08"/>
    <w:rsid w:val="00D54B2E"/>
    <w:rsid w:val="00D54DB2"/>
    <w:rsid w:val="00D56402"/>
    <w:rsid w:val="00D56E33"/>
    <w:rsid w:val="00D62293"/>
    <w:rsid w:val="00D62CED"/>
    <w:rsid w:val="00D62D71"/>
    <w:rsid w:val="00D6472A"/>
    <w:rsid w:val="00D661AE"/>
    <w:rsid w:val="00D673E4"/>
    <w:rsid w:val="00D67AFC"/>
    <w:rsid w:val="00D70330"/>
    <w:rsid w:val="00D75174"/>
    <w:rsid w:val="00D7568F"/>
    <w:rsid w:val="00D761DB"/>
    <w:rsid w:val="00D76CAB"/>
    <w:rsid w:val="00D80D27"/>
    <w:rsid w:val="00D8252D"/>
    <w:rsid w:val="00D82C96"/>
    <w:rsid w:val="00D83633"/>
    <w:rsid w:val="00D8405C"/>
    <w:rsid w:val="00D867E0"/>
    <w:rsid w:val="00D86D6D"/>
    <w:rsid w:val="00D86E25"/>
    <w:rsid w:val="00D921D3"/>
    <w:rsid w:val="00D924C3"/>
    <w:rsid w:val="00D93540"/>
    <w:rsid w:val="00D93C1E"/>
    <w:rsid w:val="00D965AE"/>
    <w:rsid w:val="00D97B6A"/>
    <w:rsid w:val="00DA0D28"/>
    <w:rsid w:val="00DA1E52"/>
    <w:rsid w:val="00DA218C"/>
    <w:rsid w:val="00DA2EAC"/>
    <w:rsid w:val="00DA3F41"/>
    <w:rsid w:val="00DA45A8"/>
    <w:rsid w:val="00DA4E65"/>
    <w:rsid w:val="00DA4F50"/>
    <w:rsid w:val="00DA582A"/>
    <w:rsid w:val="00DA5CB2"/>
    <w:rsid w:val="00DA6799"/>
    <w:rsid w:val="00DA7483"/>
    <w:rsid w:val="00DB0D0F"/>
    <w:rsid w:val="00DB27F9"/>
    <w:rsid w:val="00DB2CF2"/>
    <w:rsid w:val="00DB2D6B"/>
    <w:rsid w:val="00DB2F62"/>
    <w:rsid w:val="00DB337C"/>
    <w:rsid w:val="00DB5995"/>
    <w:rsid w:val="00DB75F8"/>
    <w:rsid w:val="00DC1674"/>
    <w:rsid w:val="00DC18E5"/>
    <w:rsid w:val="00DC1F2A"/>
    <w:rsid w:val="00DC3082"/>
    <w:rsid w:val="00DC344A"/>
    <w:rsid w:val="00DC4A96"/>
    <w:rsid w:val="00DC5044"/>
    <w:rsid w:val="00DC5890"/>
    <w:rsid w:val="00DC5A54"/>
    <w:rsid w:val="00DD33EC"/>
    <w:rsid w:val="00DD39C1"/>
    <w:rsid w:val="00DD4A4F"/>
    <w:rsid w:val="00DD639E"/>
    <w:rsid w:val="00DD6439"/>
    <w:rsid w:val="00DE078E"/>
    <w:rsid w:val="00DE1A2E"/>
    <w:rsid w:val="00DE2A13"/>
    <w:rsid w:val="00DE4265"/>
    <w:rsid w:val="00DE6F69"/>
    <w:rsid w:val="00DE7672"/>
    <w:rsid w:val="00DF215E"/>
    <w:rsid w:val="00DF282D"/>
    <w:rsid w:val="00DF3ECA"/>
    <w:rsid w:val="00DF4668"/>
    <w:rsid w:val="00DF49E1"/>
    <w:rsid w:val="00DF5FB5"/>
    <w:rsid w:val="00DF6622"/>
    <w:rsid w:val="00DF794D"/>
    <w:rsid w:val="00E00A0B"/>
    <w:rsid w:val="00E01E24"/>
    <w:rsid w:val="00E027F8"/>
    <w:rsid w:val="00E028AC"/>
    <w:rsid w:val="00E02E88"/>
    <w:rsid w:val="00E04961"/>
    <w:rsid w:val="00E05B23"/>
    <w:rsid w:val="00E06A87"/>
    <w:rsid w:val="00E06E1B"/>
    <w:rsid w:val="00E10461"/>
    <w:rsid w:val="00E1053A"/>
    <w:rsid w:val="00E11FED"/>
    <w:rsid w:val="00E13605"/>
    <w:rsid w:val="00E13F8F"/>
    <w:rsid w:val="00E1496D"/>
    <w:rsid w:val="00E14A92"/>
    <w:rsid w:val="00E16F12"/>
    <w:rsid w:val="00E17BD2"/>
    <w:rsid w:val="00E20EB3"/>
    <w:rsid w:val="00E2164B"/>
    <w:rsid w:val="00E218A6"/>
    <w:rsid w:val="00E230A6"/>
    <w:rsid w:val="00E248FE"/>
    <w:rsid w:val="00E25F2B"/>
    <w:rsid w:val="00E275BC"/>
    <w:rsid w:val="00E31E5C"/>
    <w:rsid w:val="00E3324A"/>
    <w:rsid w:val="00E33FBB"/>
    <w:rsid w:val="00E3437A"/>
    <w:rsid w:val="00E40F7E"/>
    <w:rsid w:val="00E41226"/>
    <w:rsid w:val="00E42AFA"/>
    <w:rsid w:val="00E46B55"/>
    <w:rsid w:val="00E46B88"/>
    <w:rsid w:val="00E4749C"/>
    <w:rsid w:val="00E47568"/>
    <w:rsid w:val="00E47884"/>
    <w:rsid w:val="00E51097"/>
    <w:rsid w:val="00E51592"/>
    <w:rsid w:val="00E51923"/>
    <w:rsid w:val="00E53BB2"/>
    <w:rsid w:val="00E54508"/>
    <w:rsid w:val="00E55EF0"/>
    <w:rsid w:val="00E560E7"/>
    <w:rsid w:val="00E56135"/>
    <w:rsid w:val="00E57CC2"/>
    <w:rsid w:val="00E609CC"/>
    <w:rsid w:val="00E61811"/>
    <w:rsid w:val="00E632C7"/>
    <w:rsid w:val="00E64BA3"/>
    <w:rsid w:val="00E66D65"/>
    <w:rsid w:val="00E67187"/>
    <w:rsid w:val="00E67736"/>
    <w:rsid w:val="00E700E5"/>
    <w:rsid w:val="00E72278"/>
    <w:rsid w:val="00E73692"/>
    <w:rsid w:val="00E73C52"/>
    <w:rsid w:val="00E7517B"/>
    <w:rsid w:val="00E76576"/>
    <w:rsid w:val="00E809D7"/>
    <w:rsid w:val="00E80E5A"/>
    <w:rsid w:val="00E83892"/>
    <w:rsid w:val="00E85BF3"/>
    <w:rsid w:val="00E86CFF"/>
    <w:rsid w:val="00E900BB"/>
    <w:rsid w:val="00E9058C"/>
    <w:rsid w:val="00E909D8"/>
    <w:rsid w:val="00E90FEB"/>
    <w:rsid w:val="00E91B7D"/>
    <w:rsid w:val="00E930C2"/>
    <w:rsid w:val="00E9371A"/>
    <w:rsid w:val="00E944D2"/>
    <w:rsid w:val="00E971F1"/>
    <w:rsid w:val="00E976EC"/>
    <w:rsid w:val="00E977D7"/>
    <w:rsid w:val="00EA0786"/>
    <w:rsid w:val="00EA3824"/>
    <w:rsid w:val="00EA49FA"/>
    <w:rsid w:val="00EA501E"/>
    <w:rsid w:val="00EA529C"/>
    <w:rsid w:val="00EA5585"/>
    <w:rsid w:val="00EA605D"/>
    <w:rsid w:val="00EA61A7"/>
    <w:rsid w:val="00EA65EF"/>
    <w:rsid w:val="00EA76C8"/>
    <w:rsid w:val="00EB0160"/>
    <w:rsid w:val="00EB11C3"/>
    <w:rsid w:val="00EB3380"/>
    <w:rsid w:val="00EB48B9"/>
    <w:rsid w:val="00EB5AE9"/>
    <w:rsid w:val="00EB5F29"/>
    <w:rsid w:val="00EB6611"/>
    <w:rsid w:val="00EB6843"/>
    <w:rsid w:val="00EB69C8"/>
    <w:rsid w:val="00EB7719"/>
    <w:rsid w:val="00EC2351"/>
    <w:rsid w:val="00EC3624"/>
    <w:rsid w:val="00EC43FB"/>
    <w:rsid w:val="00EC4452"/>
    <w:rsid w:val="00EC5B01"/>
    <w:rsid w:val="00EC687B"/>
    <w:rsid w:val="00ED1F5F"/>
    <w:rsid w:val="00ED3C48"/>
    <w:rsid w:val="00ED3D30"/>
    <w:rsid w:val="00ED3D94"/>
    <w:rsid w:val="00ED4572"/>
    <w:rsid w:val="00ED67E1"/>
    <w:rsid w:val="00ED6ADF"/>
    <w:rsid w:val="00EE05FF"/>
    <w:rsid w:val="00EE064C"/>
    <w:rsid w:val="00EE15CA"/>
    <w:rsid w:val="00EE4114"/>
    <w:rsid w:val="00EE5380"/>
    <w:rsid w:val="00EE6CB3"/>
    <w:rsid w:val="00EF1A1F"/>
    <w:rsid w:val="00EF2B56"/>
    <w:rsid w:val="00EF5ADF"/>
    <w:rsid w:val="00EF5D95"/>
    <w:rsid w:val="00EF7719"/>
    <w:rsid w:val="00F007F2"/>
    <w:rsid w:val="00F00867"/>
    <w:rsid w:val="00F00868"/>
    <w:rsid w:val="00F011E6"/>
    <w:rsid w:val="00F012C3"/>
    <w:rsid w:val="00F02BC6"/>
    <w:rsid w:val="00F0427F"/>
    <w:rsid w:val="00F04AD8"/>
    <w:rsid w:val="00F04DCC"/>
    <w:rsid w:val="00F05C29"/>
    <w:rsid w:val="00F06D38"/>
    <w:rsid w:val="00F07FB5"/>
    <w:rsid w:val="00F10821"/>
    <w:rsid w:val="00F12539"/>
    <w:rsid w:val="00F129DF"/>
    <w:rsid w:val="00F1303B"/>
    <w:rsid w:val="00F130F6"/>
    <w:rsid w:val="00F135D3"/>
    <w:rsid w:val="00F1523C"/>
    <w:rsid w:val="00F157C5"/>
    <w:rsid w:val="00F15BAB"/>
    <w:rsid w:val="00F15C01"/>
    <w:rsid w:val="00F20062"/>
    <w:rsid w:val="00F235D3"/>
    <w:rsid w:val="00F23680"/>
    <w:rsid w:val="00F25B1E"/>
    <w:rsid w:val="00F261E2"/>
    <w:rsid w:val="00F26C8A"/>
    <w:rsid w:val="00F31460"/>
    <w:rsid w:val="00F31F8A"/>
    <w:rsid w:val="00F3293E"/>
    <w:rsid w:val="00F32F3D"/>
    <w:rsid w:val="00F3550C"/>
    <w:rsid w:val="00F40404"/>
    <w:rsid w:val="00F4324D"/>
    <w:rsid w:val="00F46C90"/>
    <w:rsid w:val="00F506D3"/>
    <w:rsid w:val="00F53220"/>
    <w:rsid w:val="00F53B0A"/>
    <w:rsid w:val="00F558B2"/>
    <w:rsid w:val="00F579CC"/>
    <w:rsid w:val="00F61010"/>
    <w:rsid w:val="00F65527"/>
    <w:rsid w:val="00F65927"/>
    <w:rsid w:val="00F679CE"/>
    <w:rsid w:val="00F709BF"/>
    <w:rsid w:val="00F71660"/>
    <w:rsid w:val="00F757F3"/>
    <w:rsid w:val="00F75BB9"/>
    <w:rsid w:val="00F76C09"/>
    <w:rsid w:val="00F77AAE"/>
    <w:rsid w:val="00F80C67"/>
    <w:rsid w:val="00F818A9"/>
    <w:rsid w:val="00F83DA7"/>
    <w:rsid w:val="00F86009"/>
    <w:rsid w:val="00F94F29"/>
    <w:rsid w:val="00F95084"/>
    <w:rsid w:val="00F96186"/>
    <w:rsid w:val="00F963F9"/>
    <w:rsid w:val="00F96617"/>
    <w:rsid w:val="00F97500"/>
    <w:rsid w:val="00FA074C"/>
    <w:rsid w:val="00FA0839"/>
    <w:rsid w:val="00FA0EAF"/>
    <w:rsid w:val="00FA11BC"/>
    <w:rsid w:val="00FA197C"/>
    <w:rsid w:val="00FA1B10"/>
    <w:rsid w:val="00FA2AEB"/>
    <w:rsid w:val="00FA5911"/>
    <w:rsid w:val="00FA6C18"/>
    <w:rsid w:val="00FB148E"/>
    <w:rsid w:val="00FB1DC2"/>
    <w:rsid w:val="00FB2F82"/>
    <w:rsid w:val="00FB3247"/>
    <w:rsid w:val="00FB3513"/>
    <w:rsid w:val="00FB4237"/>
    <w:rsid w:val="00FB5A2E"/>
    <w:rsid w:val="00FB72EC"/>
    <w:rsid w:val="00FB79A8"/>
    <w:rsid w:val="00FC0DA6"/>
    <w:rsid w:val="00FC1D8C"/>
    <w:rsid w:val="00FC20BF"/>
    <w:rsid w:val="00FC598E"/>
    <w:rsid w:val="00FC5BF7"/>
    <w:rsid w:val="00FD0EDD"/>
    <w:rsid w:val="00FD2413"/>
    <w:rsid w:val="00FD36FE"/>
    <w:rsid w:val="00FD45A1"/>
    <w:rsid w:val="00FD55BB"/>
    <w:rsid w:val="00FD5863"/>
    <w:rsid w:val="00FD5E11"/>
    <w:rsid w:val="00FE136F"/>
    <w:rsid w:val="00FE1980"/>
    <w:rsid w:val="00FE2504"/>
    <w:rsid w:val="00FE3822"/>
    <w:rsid w:val="00FE3ABC"/>
    <w:rsid w:val="00FE465D"/>
    <w:rsid w:val="00FE4A59"/>
    <w:rsid w:val="00FE53A3"/>
    <w:rsid w:val="00FE5A57"/>
    <w:rsid w:val="00FE614B"/>
    <w:rsid w:val="00FE686E"/>
    <w:rsid w:val="00FE6E35"/>
    <w:rsid w:val="00FF06D0"/>
    <w:rsid w:val="00FF0E3E"/>
    <w:rsid w:val="00FF2405"/>
    <w:rsid w:val="00FF2AF5"/>
    <w:rsid w:val="00FF444B"/>
    <w:rsid w:val="00FF4EF4"/>
    <w:rsid w:val="00FF63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53601"/>
    <o:shapelayout v:ext="edit">
      <o:idmap v:ext="edit" data="1"/>
    </o:shapelayout>
  </w:shapeDefaults>
  <w:decimalSymbol w:val="."/>
  <w:listSeparator w:val=","/>
  <w14:docId w14:val="1C52A14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E-mail Signature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657A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paragraph" w:styleId="Heading1">
    <w:name w:val="heading 1"/>
    <w:basedOn w:val="Normal"/>
    <w:next w:val="Normal"/>
    <w:link w:val="Heading1Char"/>
    <w:unhideWhenUsed/>
    <w:qFormat/>
    <w:rsid w:val="0017657A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7657A"/>
    <w:pPr>
      <w:keepNext/>
      <w:keepLines/>
      <w:spacing w:before="200" w:line="276" w:lineRule="auto"/>
      <w:outlineLvl w:val="1"/>
    </w:pPr>
    <w:rPr>
      <w:rFonts w:ascii="Cambria" w:eastAsia="MS Gothic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657A"/>
    <w:pPr>
      <w:keepNext/>
      <w:keepLines/>
      <w:spacing w:before="200"/>
      <w:outlineLvl w:val="2"/>
    </w:pPr>
    <w:rPr>
      <w:rFonts w:ascii="Cambria" w:eastAsia="MS Gothic" w:hAnsi="Cambria"/>
      <w:b/>
      <w:bCs/>
      <w:color w:val="4F81BD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F0EE3"/>
    <w:pPr>
      <w:keepNext/>
      <w:keepLines/>
      <w:spacing w:before="40"/>
      <w:outlineLvl w:val="3"/>
    </w:pPr>
    <w:rPr>
      <w:rFonts w:ascii="Cambria" w:eastAsia="MS Gothic" w:hAnsi="Cambria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D371B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D371B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D371B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D371B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D371B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7657A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7657A"/>
    <w:rPr>
      <w:rFonts w:ascii="Cambria" w:eastAsia="MS Gothic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7657A"/>
    <w:rPr>
      <w:rFonts w:ascii="Cambria" w:eastAsia="MS Gothic" w:hAnsi="Cambria" w:cs="Times New Roman"/>
      <w:b/>
      <w:bCs/>
      <w:color w:val="4F81BD"/>
      <w:sz w:val="24"/>
      <w:szCs w:val="24"/>
    </w:rPr>
  </w:style>
  <w:style w:type="character" w:customStyle="1" w:styleId="ParagraphIndentChar">
    <w:name w:val="ParagraphIndent Char"/>
    <w:basedOn w:val="DefaultParagraphFont"/>
    <w:link w:val="ParagraphIndent"/>
    <w:locked/>
    <w:rsid w:val="00C174D5"/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Indent">
    <w:name w:val="ParagraphIndent"/>
    <w:link w:val="ParagraphIndentChar"/>
    <w:qFormat/>
    <w:rsid w:val="0017657A"/>
    <w:pPr>
      <w:spacing w:after="0" w:line="240" w:lineRule="auto"/>
      <w:ind w:firstLine="360"/>
    </w:pPr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NoIndent">
    <w:name w:val="ParagraphNoInden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ReportType">
    <w:name w:val="ReportType"/>
    <w:qFormat/>
    <w:rsid w:val="0017657A"/>
    <w:pPr>
      <w:pBdr>
        <w:bottom w:val="single" w:sz="12" w:space="1" w:color="auto"/>
      </w:pBdr>
      <w:spacing w:after="0" w:line="240" w:lineRule="auto"/>
    </w:pPr>
    <w:rPr>
      <w:rFonts w:ascii="Times New Roman" w:eastAsia="Times New Roman" w:hAnsi="Times New Roman" w:cs="Times New Roman"/>
      <w:b/>
      <w:bCs/>
      <w:i/>
      <w:sz w:val="36"/>
      <w:szCs w:val="36"/>
    </w:rPr>
  </w:style>
  <w:style w:type="paragraph" w:customStyle="1" w:styleId="NumberLine">
    <w:name w:val="NumberLine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28"/>
      <w:szCs w:val="28"/>
    </w:rPr>
  </w:style>
  <w:style w:type="paragraph" w:customStyle="1" w:styleId="ReportTitle">
    <w:name w:val="ReportTitle"/>
    <w:uiPriority w:val="99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FrontMatterHead">
    <w:name w:val="FrontMatterHead"/>
    <w:qFormat/>
    <w:rsid w:val="0017657A"/>
    <w:pPr>
      <w:keepNext/>
      <w:spacing w:before="240" w:after="60" w:line="240" w:lineRule="auto"/>
    </w:pPr>
    <w:rPr>
      <w:rFonts w:ascii="Arial" w:eastAsia="Calibri" w:hAnsi="Arial" w:cs="Arial"/>
      <w:b/>
      <w:sz w:val="32"/>
      <w:szCs w:val="32"/>
    </w:rPr>
  </w:style>
  <w:style w:type="paragraph" w:customStyle="1" w:styleId="PreparedForText">
    <w:name w:val="PreparedForTex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ParagraphNoIndentBold">
    <w:name w:val="ParagraphNoIndentBold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ContractNumber">
    <w:name w:val="ContractNumber"/>
    <w:next w:val="ParagraphNoInden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PublicationNumberDate">
    <w:name w:val="PublicationNumberDate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SuggestedCitation">
    <w:name w:val="SuggestedCitation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itlePageReportNumber">
    <w:name w:val="Title Page Report Number"/>
    <w:basedOn w:val="Normal"/>
    <w:rsid w:val="00C174D5"/>
    <w:rPr>
      <w:rFonts w:ascii="Arial" w:eastAsia="Times" w:hAnsi="Arial"/>
      <w:b/>
      <w:sz w:val="28"/>
    </w:rPr>
  </w:style>
  <w:style w:type="table" w:styleId="TableGrid">
    <w:name w:val="Table Grid"/>
    <w:basedOn w:val="TableNormal"/>
    <w:uiPriority w:val="39"/>
    <w:rsid w:val="0017657A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CommentReference">
    <w:name w:val="annotation reference"/>
    <w:basedOn w:val="DefaultParagraphFont"/>
    <w:uiPriority w:val="99"/>
    <w:rsid w:val="001765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17657A"/>
    <w:pPr>
      <w:spacing w:before="240" w:after="60"/>
    </w:pPr>
    <w:rPr>
      <w:rFonts w:ascii="Calibri" w:eastAsia="Calibri" w:hAnsi="Calibri"/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22922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1765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2922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657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657A"/>
    <w:rPr>
      <w:rFonts w:ascii="Tahoma" w:eastAsia="Times New Roman" w:hAnsi="Tahoma" w:cs="Tahoma"/>
      <w:sz w:val="16"/>
      <w:szCs w:val="16"/>
    </w:rPr>
  </w:style>
  <w:style w:type="paragraph" w:styleId="NormalWeb">
    <w:name w:val="Normal (Web)"/>
    <w:basedOn w:val="Normal"/>
    <w:uiPriority w:val="99"/>
    <w:rsid w:val="0017657A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PageNumber">
    <w:name w:val="PageNumber"/>
    <w:qFormat/>
    <w:rsid w:val="0017657A"/>
    <w:pPr>
      <w:spacing w:after="0" w:line="240" w:lineRule="auto"/>
      <w:jc w:val="center"/>
    </w:pPr>
    <w:rPr>
      <w:rFonts w:ascii="Times New Roman" w:eastAsia="Calibri" w:hAnsi="Times New Roman" w:cs="Times New Roman"/>
      <w:sz w:val="24"/>
      <w:szCs w:val="24"/>
    </w:rPr>
  </w:style>
  <w:style w:type="table" w:customStyle="1" w:styleId="AHRQ1">
    <w:name w:val="AHRQ1"/>
    <w:basedOn w:val="TableGrid"/>
    <w:rsid w:val="00F818A9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paragraph" w:styleId="TOC1">
    <w:name w:val="toc 1"/>
    <w:basedOn w:val="Normal"/>
    <w:next w:val="Normal"/>
    <w:autoRedefine/>
    <w:uiPriority w:val="39"/>
    <w:rsid w:val="002809D2"/>
    <w:pPr>
      <w:tabs>
        <w:tab w:val="right" w:leader="dot" w:pos="9350"/>
      </w:tabs>
    </w:pPr>
    <w:rPr>
      <w:rFonts w:ascii="Times New Roman" w:hAnsi="Times New Roman"/>
      <w:b/>
      <w:szCs w:val="24"/>
      <w:lang w:val="en-CA"/>
    </w:rPr>
  </w:style>
  <w:style w:type="paragraph" w:styleId="TOC2">
    <w:name w:val="toc 2"/>
    <w:basedOn w:val="Normal"/>
    <w:next w:val="Normal"/>
    <w:autoRedefine/>
    <w:uiPriority w:val="39"/>
    <w:rsid w:val="002809D2"/>
    <w:pPr>
      <w:tabs>
        <w:tab w:val="right" w:leader="dot" w:pos="9350"/>
      </w:tabs>
      <w:ind w:left="240"/>
    </w:pPr>
    <w:rPr>
      <w:rFonts w:ascii="Times New Roman" w:hAnsi="Times New Roman"/>
      <w:szCs w:val="24"/>
      <w:lang w:val="en-CA"/>
    </w:rPr>
  </w:style>
  <w:style w:type="paragraph" w:customStyle="1" w:styleId="ChapterHeading">
    <w:name w:val="ChapterHeading"/>
    <w:qFormat/>
    <w:rsid w:val="0017657A"/>
    <w:pPr>
      <w:keepNext/>
      <w:spacing w:after="60" w:line="240" w:lineRule="auto"/>
      <w:jc w:val="center"/>
      <w:outlineLvl w:val="0"/>
    </w:pPr>
    <w:rPr>
      <w:rFonts w:ascii="Arial" w:eastAsia="Times New Roman" w:hAnsi="Arial" w:cs="Times New Roman"/>
      <w:b/>
      <w:bCs/>
      <w:sz w:val="36"/>
      <w:szCs w:val="24"/>
    </w:rPr>
  </w:style>
  <w:style w:type="paragraph" w:customStyle="1" w:styleId="Level1Heading">
    <w:name w:val="Level1Heading"/>
    <w:link w:val="Level1HeadingChar"/>
    <w:qFormat/>
    <w:rsid w:val="0017657A"/>
    <w:pPr>
      <w:keepNext/>
      <w:spacing w:before="240" w:after="60" w:line="240" w:lineRule="auto"/>
      <w:outlineLvl w:val="1"/>
    </w:pPr>
    <w:rPr>
      <w:rFonts w:ascii="Arial" w:eastAsia="Times New Roman" w:hAnsi="Arial" w:cs="Times New Roman"/>
      <w:b/>
      <w:bCs/>
      <w:sz w:val="32"/>
      <w:szCs w:val="24"/>
    </w:rPr>
  </w:style>
  <w:style w:type="character" w:customStyle="1" w:styleId="Level1HeadingChar">
    <w:name w:val="Level1Heading Char"/>
    <w:link w:val="Level1Heading"/>
    <w:rsid w:val="001A43F7"/>
    <w:rPr>
      <w:rFonts w:ascii="Arial" w:eastAsia="Times New Roman" w:hAnsi="Arial" w:cs="Times New Roman"/>
      <w:b/>
      <w:bCs/>
      <w:sz w:val="32"/>
      <w:szCs w:val="24"/>
    </w:rPr>
  </w:style>
  <w:style w:type="paragraph" w:customStyle="1" w:styleId="Level2Heading">
    <w:name w:val="Level2Heading"/>
    <w:qFormat/>
    <w:rsid w:val="0017657A"/>
    <w:pPr>
      <w:keepNext/>
      <w:spacing w:before="240" w:after="60" w:line="240" w:lineRule="auto"/>
      <w:outlineLvl w:val="2"/>
    </w:pPr>
    <w:rPr>
      <w:rFonts w:ascii="Times New Roman" w:eastAsia="Times New Roman" w:hAnsi="Times New Roman" w:cs="Times New Roman"/>
      <w:b/>
      <w:bCs/>
      <w:sz w:val="32"/>
      <w:szCs w:val="24"/>
    </w:rPr>
  </w:style>
  <w:style w:type="paragraph" w:customStyle="1" w:styleId="KeyQuestion">
    <w:name w:val="KeyQuestion"/>
    <w:rsid w:val="0017657A"/>
    <w:pPr>
      <w:keepLines/>
      <w:spacing w:before="240" w:after="60" w:line="240" w:lineRule="auto"/>
    </w:pPr>
    <w:rPr>
      <w:rFonts w:ascii="Arial" w:eastAsia="Times New Roman" w:hAnsi="Arial" w:cs="Arial"/>
      <w:iCs/>
      <w:sz w:val="28"/>
      <w:szCs w:val="28"/>
    </w:rPr>
  </w:style>
  <w:style w:type="paragraph" w:customStyle="1" w:styleId="TableTitle">
    <w:name w:val="TableTitle"/>
    <w:qFormat/>
    <w:rsid w:val="0017657A"/>
    <w:pPr>
      <w:keepNext/>
      <w:spacing w:before="240" w:after="0" w:line="240" w:lineRule="auto"/>
    </w:pPr>
    <w:rPr>
      <w:rFonts w:ascii="Arial" w:eastAsia="Calibri" w:hAnsi="Arial" w:cs="Times New Roman"/>
      <w:b/>
      <w:color w:val="000000"/>
      <w:sz w:val="20"/>
      <w:szCs w:val="24"/>
    </w:rPr>
  </w:style>
  <w:style w:type="paragraph" w:customStyle="1" w:styleId="TableNote">
    <w:name w:val="TableNote"/>
    <w:qFormat/>
    <w:rsid w:val="0043609F"/>
    <w:pPr>
      <w:spacing w:after="120" w:line="240" w:lineRule="auto"/>
      <w:contextualSpacing/>
    </w:pPr>
    <w:rPr>
      <w:rFonts w:ascii="Times New Roman" w:eastAsia="Times New Roman" w:hAnsi="Times New Roman" w:cs="Times New Roman"/>
      <w:bCs/>
      <w:sz w:val="18"/>
      <w:szCs w:val="24"/>
    </w:rPr>
  </w:style>
  <w:style w:type="paragraph" w:customStyle="1" w:styleId="Reference">
    <w:name w:val="Reference"/>
    <w:qFormat/>
    <w:rsid w:val="0017657A"/>
    <w:pPr>
      <w:keepLines/>
      <w:spacing w:before="120" w:after="120" w:line="240" w:lineRule="auto"/>
      <w:ind w:left="720" w:hanging="720"/>
    </w:pPr>
    <w:rPr>
      <w:rFonts w:ascii="Times New Roman" w:eastAsia="Times New Roman" w:hAnsi="Times New Roman" w:cs="Times New Roman"/>
      <w:bCs/>
      <w:sz w:val="20"/>
      <w:szCs w:val="24"/>
    </w:rPr>
  </w:style>
  <w:style w:type="paragraph" w:styleId="Header">
    <w:name w:val="header"/>
    <w:basedOn w:val="Normal"/>
    <w:link w:val="HeaderChar"/>
    <w:uiPriority w:val="99"/>
    <w:unhideWhenUsed/>
    <w:rsid w:val="0017657A"/>
    <w:pPr>
      <w:tabs>
        <w:tab w:val="center" w:pos="4680"/>
        <w:tab w:val="right" w:pos="9360"/>
      </w:tabs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17657A"/>
    <w:rPr>
      <w:rFonts w:ascii="Calibri" w:eastAsia="Calibri" w:hAnsi="Calibri" w:cs="Times New Roman"/>
    </w:rPr>
  </w:style>
  <w:style w:type="paragraph" w:customStyle="1" w:styleId="Level5Heading">
    <w:name w:val="Level5Heading"/>
    <w:qFormat/>
    <w:rsid w:val="0017657A"/>
    <w:pPr>
      <w:keepNext/>
      <w:spacing w:before="240" w:after="0" w:line="240" w:lineRule="auto"/>
      <w:outlineLvl w:val="5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Level3Heading">
    <w:name w:val="Level3Heading"/>
    <w:qFormat/>
    <w:rsid w:val="0017657A"/>
    <w:pPr>
      <w:keepNext/>
      <w:spacing w:before="240" w:after="0" w:line="240" w:lineRule="auto"/>
      <w:outlineLvl w:val="3"/>
    </w:pPr>
    <w:rPr>
      <w:rFonts w:ascii="Arial" w:eastAsia="Times New Roman" w:hAnsi="Arial" w:cs="Times New Roman"/>
      <w:b/>
      <w:bCs/>
      <w:sz w:val="28"/>
      <w:szCs w:val="24"/>
    </w:rPr>
  </w:style>
  <w:style w:type="paragraph" w:customStyle="1" w:styleId="PreparedByText">
    <w:name w:val="PreparedByTex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Investigators">
    <w:name w:val="Investigators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Contents">
    <w:name w:val="Contents"/>
    <w:qFormat/>
    <w:rsid w:val="0017657A"/>
    <w:pPr>
      <w:keepNext/>
      <w:spacing w:after="0" w:line="240" w:lineRule="auto"/>
      <w:jc w:val="center"/>
    </w:pPr>
    <w:rPr>
      <w:rFonts w:ascii="Arial" w:eastAsia="Calibri" w:hAnsi="Arial" w:cs="Arial"/>
      <w:b/>
      <w:sz w:val="36"/>
      <w:szCs w:val="32"/>
    </w:rPr>
  </w:style>
  <w:style w:type="paragraph" w:customStyle="1" w:styleId="ContentsSubhead">
    <w:name w:val="ContentsSubhead"/>
    <w:qFormat/>
    <w:rsid w:val="0017657A"/>
    <w:pPr>
      <w:keepNext/>
      <w:spacing w:before="240" w:after="0" w:line="240" w:lineRule="auto"/>
    </w:pPr>
    <w:rPr>
      <w:rFonts w:ascii="Times New Roman" w:eastAsia="Times New Roman" w:hAnsi="Times New Roman" w:cs="Times New Roman"/>
      <w:b/>
      <w:bCs/>
      <w:sz w:val="24"/>
      <w:szCs w:val="28"/>
    </w:rPr>
  </w:style>
  <w:style w:type="paragraph" w:customStyle="1" w:styleId="Level4Heading">
    <w:name w:val="Level4Heading"/>
    <w:qFormat/>
    <w:rsid w:val="0017657A"/>
    <w:pPr>
      <w:keepNext/>
      <w:spacing w:before="240" w:after="0" w:line="240" w:lineRule="auto"/>
      <w:outlineLvl w:val="4"/>
    </w:pPr>
    <w:rPr>
      <w:rFonts w:ascii="Times New Roman" w:eastAsia="Times New Roman" w:hAnsi="Times New Roman" w:cs="Times New Roman"/>
      <w:b/>
      <w:bCs/>
      <w:sz w:val="28"/>
      <w:szCs w:val="24"/>
    </w:rPr>
  </w:style>
  <w:style w:type="paragraph" w:customStyle="1" w:styleId="TableColumnHead">
    <w:name w:val="TableColumnHead"/>
    <w:uiPriority w:val="99"/>
    <w:qFormat/>
    <w:rsid w:val="0017657A"/>
    <w:pPr>
      <w:spacing w:after="0" w:line="240" w:lineRule="auto"/>
      <w:jc w:val="center"/>
    </w:pPr>
    <w:rPr>
      <w:rFonts w:ascii="Arial" w:eastAsia="Calibri" w:hAnsi="Arial" w:cs="Arial"/>
      <w:b/>
      <w:bCs/>
      <w:sz w:val="18"/>
      <w:szCs w:val="18"/>
    </w:rPr>
  </w:style>
  <w:style w:type="paragraph" w:customStyle="1" w:styleId="TableSubhead">
    <w:name w:val="TableSubhead"/>
    <w:uiPriority w:val="99"/>
    <w:qFormat/>
    <w:rsid w:val="0017657A"/>
    <w:pPr>
      <w:spacing w:after="0" w:line="240" w:lineRule="auto"/>
    </w:pPr>
    <w:rPr>
      <w:rFonts w:ascii="Arial" w:eastAsia="Calibri" w:hAnsi="Arial" w:cs="Arial"/>
      <w:b/>
      <w:i/>
      <w:sz w:val="18"/>
      <w:szCs w:val="18"/>
    </w:rPr>
  </w:style>
  <w:style w:type="paragraph" w:customStyle="1" w:styleId="TableText">
    <w:name w:val="TableText"/>
    <w:link w:val="TableTextChar"/>
    <w:qFormat/>
    <w:rsid w:val="0017657A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Level6Heading">
    <w:name w:val="Level6Heading"/>
    <w:qFormat/>
    <w:rsid w:val="0017657A"/>
    <w:pPr>
      <w:keepNext/>
      <w:spacing w:before="240" w:after="0" w:line="240" w:lineRule="auto"/>
      <w:outlineLvl w:val="6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Level7Heading">
    <w:name w:val="Level7Heading"/>
    <w:qFormat/>
    <w:rsid w:val="0017657A"/>
    <w:pPr>
      <w:keepNext/>
      <w:spacing w:after="0" w:line="240" w:lineRule="auto"/>
    </w:pPr>
    <w:rPr>
      <w:rFonts w:ascii="Times New Roman" w:eastAsia="Calibri" w:hAnsi="Times New Roman" w:cs="Times New Roman"/>
      <w:b/>
      <w:color w:val="000000"/>
      <w:sz w:val="24"/>
      <w:szCs w:val="24"/>
    </w:rPr>
  </w:style>
  <w:style w:type="paragraph" w:customStyle="1" w:styleId="Level8Heading">
    <w:name w:val="Level8Heading"/>
    <w:qFormat/>
    <w:rsid w:val="0017657A"/>
    <w:pPr>
      <w:keepNext/>
      <w:spacing w:after="0" w:line="240" w:lineRule="auto"/>
    </w:pPr>
    <w:rPr>
      <w:rFonts w:ascii="Times New Roman" w:eastAsia="Times New Roman" w:hAnsi="Times New Roman" w:cs="Times New Roman"/>
      <w:bCs/>
      <w:i/>
      <w:sz w:val="24"/>
      <w:szCs w:val="24"/>
    </w:rPr>
  </w:style>
  <w:style w:type="paragraph" w:customStyle="1" w:styleId="Bullet1">
    <w:name w:val="Bullet1"/>
    <w:qFormat/>
    <w:rsid w:val="00D86D6D"/>
    <w:pPr>
      <w:numPr>
        <w:numId w:val="1"/>
      </w:num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Bullet2">
    <w:name w:val="Bullet2"/>
    <w:qFormat/>
    <w:rsid w:val="00910E09"/>
    <w:pPr>
      <w:numPr>
        <w:numId w:val="10"/>
      </w:numPr>
      <w:spacing w:after="0" w:line="240" w:lineRule="auto"/>
      <w:ind w:left="1080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ableCenteredText">
    <w:name w:val="TableCenteredText"/>
    <w:qFormat/>
    <w:rsid w:val="0017657A"/>
    <w:pPr>
      <w:spacing w:after="0" w:line="240" w:lineRule="auto"/>
      <w:jc w:val="center"/>
    </w:pPr>
    <w:rPr>
      <w:rFonts w:ascii="Arial" w:eastAsia="Calibri" w:hAnsi="Arial" w:cs="Arial"/>
      <w:sz w:val="18"/>
      <w:szCs w:val="18"/>
    </w:rPr>
  </w:style>
  <w:style w:type="paragraph" w:customStyle="1" w:styleId="TableLeftText">
    <w:name w:val="TableLeftText"/>
    <w:qFormat/>
    <w:rsid w:val="0017657A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TableBoldText">
    <w:name w:val="TableBoldText"/>
    <w:qFormat/>
    <w:rsid w:val="0017657A"/>
    <w:pPr>
      <w:spacing w:after="0" w:line="240" w:lineRule="auto"/>
    </w:pPr>
    <w:rPr>
      <w:rFonts w:ascii="Arial" w:eastAsia="Calibri" w:hAnsi="Arial" w:cs="Arial"/>
      <w:b/>
      <w:sz w:val="18"/>
      <w:szCs w:val="18"/>
    </w:rPr>
  </w:style>
  <w:style w:type="paragraph" w:customStyle="1" w:styleId="Studies1">
    <w:name w:val="Studies1"/>
    <w:uiPriority w:val="99"/>
    <w:qFormat/>
    <w:rsid w:val="0017657A"/>
    <w:pPr>
      <w:keepLines/>
      <w:spacing w:before="120" w:after="120" w:line="240" w:lineRule="auto"/>
    </w:pPr>
    <w:rPr>
      <w:rFonts w:ascii="Times New Roman" w:eastAsia="Calibri" w:hAnsi="Times New Roman" w:cs="Arial"/>
      <w:color w:val="000000"/>
      <w:sz w:val="24"/>
      <w:szCs w:val="32"/>
    </w:rPr>
  </w:style>
  <w:style w:type="paragraph" w:customStyle="1" w:styleId="Studies2">
    <w:name w:val="Studies2"/>
    <w:qFormat/>
    <w:rsid w:val="0017657A"/>
    <w:pPr>
      <w:keepLines/>
      <w:numPr>
        <w:numId w:val="2"/>
      </w:numPr>
      <w:spacing w:before="120" w:after="120" w:line="240" w:lineRule="auto"/>
      <w:ind w:hanging="720"/>
    </w:pPr>
    <w:rPr>
      <w:rFonts w:ascii="Times New Roman" w:eastAsia="Times" w:hAnsi="Times New Roman" w:cs="Times New Roman"/>
      <w:color w:val="000000"/>
      <w:sz w:val="24"/>
      <w:szCs w:val="24"/>
    </w:rPr>
  </w:style>
  <w:style w:type="paragraph" w:customStyle="1" w:styleId="NumberedList">
    <w:name w:val="NumberedList"/>
    <w:basedOn w:val="Bullet1"/>
    <w:qFormat/>
    <w:rsid w:val="0017657A"/>
    <w:pPr>
      <w:numPr>
        <w:numId w:val="3"/>
      </w:numPr>
      <w:ind w:left="720"/>
    </w:pPr>
  </w:style>
  <w:style w:type="paragraph" w:customStyle="1" w:styleId="ReportSubtitle">
    <w:name w:val="ReportSubtitle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FrontMatterSubhead">
    <w:name w:val="FrontMatterSubhead"/>
    <w:qFormat/>
    <w:rsid w:val="0017657A"/>
    <w:pPr>
      <w:keepNext/>
      <w:spacing w:before="120" w:after="0" w:line="240" w:lineRule="auto"/>
    </w:pPr>
    <w:rPr>
      <w:rFonts w:ascii="Arial" w:eastAsia="Calibri" w:hAnsi="Arial" w:cs="Arial"/>
      <w:b/>
      <w:sz w:val="24"/>
      <w:szCs w:val="32"/>
    </w:rPr>
  </w:style>
  <w:style w:type="paragraph" w:styleId="Footer">
    <w:name w:val="footer"/>
    <w:basedOn w:val="Normal"/>
    <w:link w:val="FooterChar"/>
    <w:uiPriority w:val="99"/>
    <w:unhideWhenUsed/>
    <w:rsid w:val="0017657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657A"/>
    <w:rPr>
      <w:rFonts w:ascii="Times" w:eastAsia="Times New Roman" w:hAnsi="Times" w:cs="Times New Roman"/>
      <w:sz w:val="24"/>
      <w:szCs w:val="20"/>
    </w:rPr>
  </w:style>
  <w:style w:type="character" w:styleId="Hyperlink">
    <w:name w:val="Hyperlink"/>
    <w:basedOn w:val="DefaultParagraphFont"/>
    <w:uiPriority w:val="99"/>
    <w:unhideWhenUsed/>
    <w:rsid w:val="0017657A"/>
    <w:rPr>
      <w:color w:val="0563C1" w:themeColor="hyperlink"/>
      <w:u w:val="single"/>
    </w:rPr>
  </w:style>
  <w:style w:type="paragraph" w:customStyle="1" w:styleId="ES-Level1Heading">
    <w:name w:val="ES-Level1Heading"/>
    <w:basedOn w:val="Level1Heading"/>
    <w:qFormat/>
    <w:rsid w:val="0017657A"/>
  </w:style>
  <w:style w:type="paragraph" w:customStyle="1" w:styleId="ES-Level2Heading">
    <w:name w:val="ES-Level2Heading"/>
    <w:basedOn w:val="Level2Heading"/>
    <w:qFormat/>
    <w:rsid w:val="0017657A"/>
  </w:style>
  <w:style w:type="paragraph" w:customStyle="1" w:styleId="ES-Level3Heading">
    <w:name w:val="ES-Level3Heading"/>
    <w:basedOn w:val="Level3Heading"/>
    <w:qFormat/>
    <w:rsid w:val="0017657A"/>
    <w:rPr>
      <w:rFonts w:cs="Arial"/>
    </w:rPr>
  </w:style>
  <w:style w:type="paragraph" w:customStyle="1" w:styleId="FigureTitle">
    <w:name w:val="FigureTitle"/>
    <w:basedOn w:val="TableTitle"/>
    <w:qFormat/>
    <w:rsid w:val="0017657A"/>
  </w:style>
  <w:style w:type="character" w:styleId="FootnoteReference">
    <w:name w:val="footnote reference"/>
    <w:basedOn w:val="DefaultParagraphFont"/>
    <w:uiPriority w:val="99"/>
    <w:unhideWhenUsed/>
    <w:rsid w:val="001A43F7"/>
    <w:rPr>
      <w:vertAlign w:val="superscript"/>
    </w:rPr>
  </w:style>
  <w:style w:type="paragraph" w:customStyle="1" w:styleId="FootnoteText1">
    <w:name w:val="Footnote Text1"/>
    <w:basedOn w:val="FootnoteText"/>
    <w:qFormat/>
    <w:rsid w:val="001A43F7"/>
    <w:rPr>
      <w:rFonts w:ascii="Times New Roman" w:eastAsia="Calibri" w:hAnsi="Times New Roman" w:cs="Times New Roman"/>
      <w:szCs w:val="22"/>
    </w:rPr>
  </w:style>
  <w:style w:type="paragraph" w:styleId="FootnoteText">
    <w:name w:val="footnote text"/>
    <w:basedOn w:val="Normal"/>
    <w:link w:val="FootnoteTextChar"/>
    <w:uiPriority w:val="99"/>
    <w:unhideWhenUsed/>
    <w:rsid w:val="001A43F7"/>
    <w:rPr>
      <w:rFonts w:asciiTheme="minorHAnsi" w:eastAsiaTheme="minorHAnsi" w:hAnsiTheme="minorHAnsi" w:cstheme="minorBidi"/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A43F7"/>
    <w:rPr>
      <w:sz w:val="20"/>
      <w:szCs w:val="20"/>
    </w:rPr>
  </w:style>
  <w:style w:type="paragraph" w:customStyle="1" w:styleId="bullet1-blank">
    <w:name w:val="bullet1-blank"/>
    <w:basedOn w:val="Normal"/>
    <w:qFormat/>
    <w:rsid w:val="001A43F7"/>
    <w:pPr>
      <w:ind w:left="720" w:hanging="360"/>
    </w:pPr>
    <w:rPr>
      <w:rFonts w:ascii="Times New Roman" w:eastAsia="Calibri" w:hAnsi="Times New Roman"/>
      <w:szCs w:val="24"/>
    </w:rPr>
  </w:style>
  <w:style w:type="paragraph" w:customStyle="1" w:styleId="kqstem">
    <w:name w:val="kqstem"/>
    <w:basedOn w:val="ParagraphIndent"/>
    <w:rsid w:val="001A43F7"/>
    <w:pPr>
      <w:spacing w:after="120"/>
      <w:ind w:left="720" w:firstLine="0"/>
      <w:contextualSpacing/>
    </w:pPr>
  </w:style>
  <w:style w:type="character" w:styleId="Strong">
    <w:name w:val="Strong"/>
    <w:uiPriority w:val="22"/>
    <w:qFormat/>
    <w:rsid w:val="001A43F7"/>
    <w:rPr>
      <w:b/>
      <w:bCs/>
    </w:rPr>
  </w:style>
  <w:style w:type="paragraph" w:customStyle="1" w:styleId="KQstem0">
    <w:name w:val="KQ stem"/>
    <w:basedOn w:val="Normal"/>
    <w:link w:val="KQstemChar"/>
    <w:rsid w:val="001A43F7"/>
    <w:pPr>
      <w:shd w:val="clear" w:color="auto" w:fill="FFFFFF"/>
      <w:spacing w:after="206"/>
      <w:ind w:left="360" w:hanging="360"/>
    </w:pPr>
    <w:rPr>
      <w:rFonts w:ascii="Times New Roman" w:hAnsi="Times New Roman"/>
    </w:rPr>
  </w:style>
  <w:style w:type="character" w:customStyle="1" w:styleId="KQstemChar">
    <w:name w:val="KQ stem Char"/>
    <w:basedOn w:val="DefaultParagraphFont"/>
    <w:link w:val="KQstem0"/>
    <w:rsid w:val="001A43F7"/>
    <w:rPr>
      <w:rFonts w:ascii="Times New Roman" w:eastAsia="Times New Roman" w:hAnsi="Times New Roman" w:cs="Times New Roman"/>
      <w:sz w:val="24"/>
      <w:szCs w:val="20"/>
      <w:shd w:val="clear" w:color="auto" w:fill="FFFFFF"/>
    </w:rPr>
  </w:style>
  <w:style w:type="paragraph" w:customStyle="1" w:styleId="exhibitsource">
    <w:name w:val="exhibitsource"/>
    <w:basedOn w:val="Normal"/>
    <w:qFormat/>
    <w:rsid w:val="001A43F7"/>
    <w:pPr>
      <w:keepNext/>
      <w:spacing w:after="120"/>
    </w:pPr>
    <w:rPr>
      <w:rFonts w:ascii="Arial" w:hAnsi="Arial"/>
      <w:bCs/>
      <w:sz w:val="18"/>
    </w:rPr>
  </w:style>
  <w:style w:type="paragraph" w:customStyle="1" w:styleId="Tabletext0">
    <w:name w:val="Table text"/>
    <w:basedOn w:val="Normal"/>
    <w:qFormat/>
    <w:rsid w:val="001A43F7"/>
    <w:pPr>
      <w:spacing w:before="60" w:after="60" w:line="259" w:lineRule="auto"/>
    </w:pPr>
    <w:rPr>
      <w:rFonts w:ascii="Arial" w:eastAsiaTheme="minorHAnsi" w:hAnsi="Arial" w:cs="Arial"/>
      <w:sz w:val="18"/>
      <w:szCs w:val="18"/>
    </w:rPr>
  </w:style>
  <w:style w:type="paragraph" w:customStyle="1" w:styleId="TableHeader">
    <w:name w:val="Table Header"/>
    <w:basedOn w:val="Tabletext0"/>
    <w:qFormat/>
    <w:rsid w:val="001A43F7"/>
    <w:rPr>
      <w:b/>
    </w:rPr>
  </w:style>
  <w:style w:type="table" w:customStyle="1" w:styleId="EPCTable">
    <w:name w:val="EPC Table"/>
    <w:basedOn w:val="TableNormal"/>
    <w:rsid w:val="001A43F7"/>
    <w:pPr>
      <w:spacing w:after="0" w:line="240" w:lineRule="auto"/>
    </w:pPr>
    <w:rPr>
      <w:rFonts w:ascii="Arial" w:eastAsia="Times New Roman" w:hAnsi="Arial" w:cs="Times New Roman"/>
      <w:sz w:val="18"/>
      <w:szCs w:val="20"/>
    </w:rPr>
    <w:tblPr>
      <w:tblStyleRowBandSize w:val="1"/>
      <w:tblBorders>
        <w:insideH w:val="single" w:sz="8" w:space="0" w:color="auto"/>
      </w:tblBorders>
      <w:tblCellMar>
        <w:top w:w="29" w:type="dxa"/>
        <w:left w:w="43" w:type="dxa"/>
        <w:bottom w:w="29" w:type="dxa"/>
        <w:right w:w="43" w:type="dxa"/>
      </w:tblCellMar>
    </w:tblPr>
    <w:tblStylePr w:type="firstRow">
      <w:pPr>
        <w:jc w:val="left"/>
      </w:pPr>
      <w:rPr>
        <w:rFonts w:ascii="@GungsuhChe" w:hAnsi="@GungsuhChe"/>
        <w:b/>
        <w:i w:val="0"/>
        <w:sz w:val="18"/>
      </w:rPr>
      <w:tblPr/>
      <w:tcPr>
        <w:tcBorders>
          <w:top w:val="single" w:sz="12" w:space="0" w:color="auto"/>
          <w:bottom w:val="single" w:sz="12" w:space="0" w:color="auto"/>
        </w:tcBorders>
        <w:vAlign w:val="bottom"/>
      </w:tcPr>
    </w:tblStylePr>
    <w:tblStylePr w:type="lastRow">
      <w:rPr>
        <w:rFonts w:ascii="Arial" w:hAnsi="Arial"/>
        <w:b w:val="0"/>
        <w:i w:val="0"/>
        <w:sz w:val="18"/>
      </w:rPr>
      <w:tblPr/>
      <w:tcPr>
        <w:tcBorders>
          <w:top w:val="single" w:sz="8" w:space="0" w:color="auto"/>
          <w:bottom w:val="single" w:sz="12" w:space="0" w:color="auto"/>
        </w:tcBorders>
      </w:tcPr>
    </w:tblStylePr>
    <w:tblStylePr w:type="band1Horz">
      <w:tblPr/>
      <w:tcPr>
        <w:tcBorders>
          <w:bottom w:val="nil"/>
        </w:tcBorders>
      </w:tcPr>
    </w:tblStylePr>
  </w:style>
  <w:style w:type="paragraph" w:customStyle="1" w:styleId="TableText1">
    <w:name w:val="Table Text"/>
    <w:link w:val="TableTextChar0"/>
    <w:qFormat/>
    <w:rsid w:val="001A43F7"/>
    <w:pPr>
      <w:spacing w:after="0" w:line="240" w:lineRule="auto"/>
    </w:pPr>
    <w:rPr>
      <w:rFonts w:ascii="Arial" w:eastAsia="Times New Roman" w:hAnsi="Arial" w:cs="Times New Roman"/>
      <w:sz w:val="18"/>
      <w:szCs w:val="18"/>
    </w:rPr>
  </w:style>
  <w:style w:type="paragraph" w:customStyle="1" w:styleId="tabletitle0">
    <w:name w:val="tabletitle"/>
    <w:basedOn w:val="Normal"/>
    <w:rsid w:val="001A43F7"/>
    <w:pPr>
      <w:keepNext/>
      <w:spacing w:before="240"/>
    </w:pPr>
    <w:rPr>
      <w:rFonts w:ascii="Arial" w:eastAsia="Calibri" w:hAnsi="Arial"/>
      <w:b/>
      <w:color w:val="000000"/>
      <w:sz w:val="20"/>
      <w:szCs w:val="24"/>
    </w:rPr>
  </w:style>
  <w:style w:type="paragraph" w:customStyle="1" w:styleId="bullet2-blank">
    <w:name w:val="bullet2-blank"/>
    <w:basedOn w:val="Normal"/>
    <w:qFormat/>
    <w:rsid w:val="001A43F7"/>
    <w:pPr>
      <w:suppressAutoHyphens/>
      <w:autoSpaceDN w:val="0"/>
      <w:ind w:left="1080" w:hanging="360"/>
      <w:textAlignment w:val="baseline"/>
    </w:pPr>
    <w:rPr>
      <w:rFonts w:ascii="Times New Roman" w:eastAsia="Calibri" w:hAnsi="Times New Roman"/>
      <w:szCs w:val="24"/>
    </w:rPr>
  </w:style>
  <w:style w:type="paragraph" w:customStyle="1" w:styleId="TableTitlecontinued">
    <w:name w:val="TableTitle (continued)"/>
    <w:basedOn w:val="tabletitle0"/>
    <w:qFormat/>
    <w:rsid w:val="001A43F7"/>
  </w:style>
  <w:style w:type="paragraph" w:customStyle="1" w:styleId="tabletext2">
    <w:name w:val="tabletext"/>
    <w:basedOn w:val="Normal"/>
    <w:rsid w:val="001A43F7"/>
    <w:pPr>
      <w:spacing w:before="40"/>
    </w:pPr>
    <w:rPr>
      <w:rFonts w:ascii="Arial" w:hAnsi="Arial"/>
      <w:sz w:val="18"/>
      <w:szCs w:val="24"/>
    </w:rPr>
  </w:style>
  <w:style w:type="paragraph" w:customStyle="1" w:styleId="Tablebullet0">
    <w:name w:val="Table bullet"/>
    <w:basedOn w:val="Tabletext0"/>
    <w:qFormat/>
    <w:rsid w:val="001A43F7"/>
    <w:pPr>
      <w:numPr>
        <w:numId w:val="4"/>
      </w:numPr>
      <w:spacing w:before="0" w:after="0" w:line="240" w:lineRule="auto"/>
      <w:ind w:left="187" w:hanging="187"/>
    </w:pPr>
    <w:rPr>
      <w:rFonts w:eastAsia="Calibri"/>
    </w:rPr>
  </w:style>
  <w:style w:type="paragraph" w:customStyle="1" w:styleId="TableBulletInd">
    <w:name w:val="Table Bullet Ind"/>
    <w:basedOn w:val="Tablebullet0"/>
    <w:qFormat/>
    <w:rsid w:val="001A43F7"/>
    <w:pPr>
      <w:ind w:left="511" w:hanging="270"/>
    </w:pPr>
  </w:style>
  <w:style w:type="paragraph" w:customStyle="1" w:styleId="TableHeaders">
    <w:name w:val="Table Headers"/>
    <w:qFormat/>
    <w:rsid w:val="001A43F7"/>
    <w:pPr>
      <w:spacing w:before="80" w:after="80" w:line="240" w:lineRule="auto"/>
      <w:jc w:val="center"/>
    </w:pPr>
    <w:rPr>
      <w:rFonts w:ascii="Arial" w:eastAsia="Times New Roman" w:hAnsi="Arial" w:cs="Times New Roman"/>
      <w:b/>
      <w:sz w:val="18"/>
      <w:szCs w:val="20"/>
    </w:rPr>
  </w:style>
  <w:style w:type="paragraph" w:customStyle="1" w:styleId="bullet-blank">
    <w:name w:val="bullet-blank"/>
    <w:basedOn w:val="Normal"/>
    <w:qFormat/>
    <w:rsid w:val="001A43F7"/>
    <w:pPr>
      <w:ind w:left="720" w:hanging="360"/>
    </w:pPr>
    <w:rPr>
      <w:rFonts w:ascii="Times New Roman" w:eastAsiaTheme="minorHAnsi" w:hAnsi="Times New Roman"/>
      <w:szCs w:val="22"/>
    </w:rPr>
  </w:style>
  <w:style w:type="paragraph" w:customStyle="1" w:styleId="TableBulletLM">
    <w:name w:val="TableBulletLM"/>
    <w:qFormat/>
    <w:rsid w:val="001A43F7"/>
    <w:pPr>
      <w:ind w:left="360" w:hanging="360"/>
    </w:pPr>
    <w:rPr>
      <w:rFonts w:ascii="Arial" w:eastAsia="Calibri" w:hAnsi="Arial" w:cs="Times New Roman"/>
      <w:sz w:val="18"/>
      <w:szCs w:val="20"/>
    </w:rPr>
  </w:style>
  <w:style w:type="paragraph" w:customStyle="1" w:styleId="text">
    <w:name w:val="text"/>
    <w:basedOn w:val="Text0"/>
    <w:link w:val="textChar"/>
    <w:rsid w:val="001A43F7"/>
  </w:style>
  <w:style w:type="paragraph" w:customStyle="1" w:styleId="Text0">
    <w:name w:val="Text"/>
    <w:basedOn w:val="Normal"/>
    <w:link w:val="TextChar0"/>
    <w:uiPriority w:val="99"/>
    <w:rsid w:val="001A43F7"/>
    <w:pPr>
      <w:shd w:val="clear" w:color="auto" w:fill="FFFFFF"/>
      <w:spacing w:before="60" w:after="120"/>
    </w:pPr>
    <w:rPr>
      <w:rFonts w:ascii="Times New Roman" w:hAnsi="Times New Roman"/>
      <w:szCs w:val="24"/>
    </w:rPr>
  </w:style>
  <w:style w:type="character" w:customStyle="1" w:styleId="TextChar0">
    <w:name w:val="Text Char"/>
    <w:basedOn w:val="DefaultParagraphFont"/>
    <w:link w:val="Text0"/>
    <w:uiPriority w:val="99"/>
    <w:locked/>
    <w:rsid w:val="001A43F7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character" w:customStyle="1" w:styleId="textChar">
    <w:name w:val="text Char"/>
    <w:basedOn w:val="TextChar0"/>
    <w:link w:val="text"/>
    <w:rsid w:val="001A43F7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paragraph" w:styleId="BodyText">
    <w:name w:val="Body Text"/>
    <w:basedOn w:val="Normal"/>
    <w:link w:val="BodyTextChar"/>
    <w:unhideWhenUsed/>
    <w:rsid w:val="001A43F7"/>
    <w:pPr>
      <w:spacing w:line="355" w:lineRule="auto"/>
      <w:ind w:firstLine="360"/>
    </w:pPr>
    <w:rPr>
      <w:rFonts w:ascii="Times New Roman" w:hAnsi="Times New Roman"/>
    </w:rPr>
  </w:style>
  <w:style w:type="character" w:customStyle="1" w:styleId="BodyTextChar">
    <w:name w:val="Body Text Char"/>
    <w:basedOn w:val="DefaultParagraphFont"/>
    <w:link w:val="BodyText"/>
    <w:rsid w:val="001A43F7"/>
    <w:rPr>
      <w:rFonts w:ascii="Times New Roman" w:eastAsia="Times New Roman" w:hAnsi="Times New Roman" w:cs="Times New Roman"/>
      <w:sz w:val="24"/>
      <w:szCs w:val="20"/>
    </w:rPr>
  </w:style>
  <w:style w:type="paragraph" w:customStyle="1" w:styleId="Tabletitle1">
    <w:name w:val="Table title"/>
    <w:basedOn w:val="text"/>
    <w:qFormat/>
    <w:rsid w:val="001A43F7"/>
    <w:pPr>
      <w:keepNext/>
    </w:pPr>
    <w:rPr>
      <w:rFonts w:ascii="Arial" w:hAnsi="Arial"/>
      <w:b/>
      <w:sz w:val="22"/>
    </w:rPr>
  </w:style>
  <w:style w:type="paragraph" w:customStyle="1" w:styleId="tablenote0">
    <w:name w:val="tablenote"/>
    <w:basedOn w:val="Normal"/>
    <w:qFormat/>
    <w:rsid w:val="00D86E25"/>
    <w:pPr>
      <w:spacing w:after="120"/>
      <w:contextualSpacing/>
    </w:pPr>
    <w:rPr>
      <w:rFonts w:ascii="Times New Roman" w:eastAsia="Calibri" w:hAnsi="Times New Roman" w:cs="Arial"/>
      <w:bCs/>
      <w:color w:val="000000"/>
      <w:sz w:val="18"/>
      <w:szCs w:val="22"/>
    </w:rPr>
  </w:style>
  <w:style w:type="paragraph" w:customStyle="1" w:styleId="Tabletitlecontinued0">
    <w:name w:val="Table title continued"/>
    <w:basedOn w:val="Tabletitle1"/>
    <w:qFormat/>
    <w:rsid w:val="00CD4977"/>
    <w:rPr>
      <w:rFonts w:eastAsia="Times"/>
      <w:snapToGrid w:val="0"/>
      <w:sz w:val="20"/>
    </w:rPr>
  </w:style>
  <w:style w:type="paragraph" w:customStyle="1" w:styleId="HeadingI">
    <w:name w:val="Heading I"/>
    <w:uiPriority w:val="99"/>
    <w:rsid w:val="001A43F7"/>
    <w:pPr>
      <w:keepNext/>
      <w:keepLines/>
      <w:widowControl w:val="0"/>
      <w:tabs>
        <w:tab w:val="left" w:pos="450"/>
      </w:tabs>
      <w:spacing w:before="240" w:after="0" w:line="240" w:lineRule="auto"/>
      <w:ind w:left="446" w:hanging="446"/>
    </w:pPr>
    <w:rPr>
      <w:rFonts w:ascii="Times New Roman" w:eastAsia="ヒラギノ角ゴ Pro W3" w:hAnsi="Times New Roman" w:cs="Times New Roman"/>
      <w:b/>
      <w:color w:val="000000"/>
      <w:sz w:val="24"/>
      <w:szCs w:val="20"/>
    </w:rPr>
  </w:style>
  <w:style w:type="paragraph" w:customStyle="1" w:styleId="Default">
    <w:name w:val="Default"/>
    <w:rsid w:val="001A43F7"/>
    <w:pPr>
      <w:spacing w:after="0" w:line="240" w:lineRule="auto"/>
    </w:pPr>
    <w:rPr>
      <w:rFonts w:ascii="Times New Roman" w:eastAsia="ヒラギノ角ゴ Pro W3" w:hAnsi="Times New Roman" w:cs="Times New Roman"/>
      <w:color w:val="000000"/>
      <w:sz w:val="24"/>
      <w:szCs w:val="20"/>
    </w:rPr>
  </w:style>
  <w:style w:type="paragraph" w:customStyle="1" w:styleId="Figuretitle0">
    <w:name w:val="Figure title"/>
    <w:basedOn w:val="FigureTitle"/>
    <w:qFormat/>
    <w:rsid w:val="007D4085"/>
    <w:rPr>
      <w:szCs w:val="20"/>
    </w:rPr>
  </w:style>
  <w:style w:type="paragraph" w:customStyle="1" w:styleId="text-subbullet3">
    <w:name w:val="text -sub bullet 3"/>
    <w:uiPriority w:val="99"/>
    <w:rsid w:val="001A43F7"/>
    <w:pPr>
      <w:widowControl w:val="0"/>
      <w:tabs>
        <w:tab w:val="left" w:pos="1080"/>
      </w:tabs>
      <w:spacing w:after="0" w:line="240" w:lineRule="auto"/>
      <w:ind w:left="720" w:firstLine="360"/>
    </w:pPr>
    <w:rPr>
      <w:rFonts w:ascii="Arial" w:eastAsia="ヒラギノ角ゴ Pro W3" w:hAnsi="Arial" w:cs="Times New Roman"/>
      <w:color w:val="000000"/>
      <w:sz w:val="24"/>
      <w:szCs w:val="20"/>
    </w:rPr>
  </w:style>
  <w:style w:type="paragraph" w:customStyle="1" w:styleId="HeadingA">
    <w:name w:val="Heading A"/>
    <w:basedOn w:val="HeadingI"/>
    <w:uiPriority w:val="99"/>
    <w:rsid w:val="001A43F7"/>
  </w:style>
  <w:style w:type="paragraph" w:customStyle="1" w:styleId="HeadingA-subparagraph">
    <w:name w:val="HeadingA-subparagraph"/>
    <w:basedOn w:val="text-subbullet3"/>
    <w:qFormat/>
    <w:rsid w:val="001A43F7"/>
    <w:pPr>
      <w:keepLines/>
      <w:tabs>
        <w:tab w:val="clear" w:pos="1080"/>
      </w:tabs>
      <w:spacing w:before="120" w:after="120"/>
      <w:ind w:left="1080" w:firstLine="0"/>
    </w:pPr>
    <w:rPr>
      <w:rFonts w:ascii="Times New Roman" w:eastAsia="Times New Roman" w:hAnsi="Times New Roman"/>
      <w:color w:val="auto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A43F7"/>
    <w:pPr>
      <w:spacing w:line="259" w:lineRule="auto"/>
      <w:jc w:val="center"/>
    </w:pPr>
    <w:rPr>
      <w:rFonts w:ascii="Times New Roman" w:eastAsiaTheme="minorHAnsi" w:hAnsi="Times New Roman"/>
      <w:noProof/>
      <w:color w:val="000000"/>
      <w:sz w:val="20"/>
      <w:szCs w:val="24"/>
    </w:rPr>
  </w:style>
  <w:style w:type="character" w:customStyle="1" w:styleId="EndNoteBibliographyTitleChar">
    <w:name w:val="EndNote Bibliography Title Char"/>
    <w:basedOn w:val="ParagraphIndentChar"/>
    <w:link w:val="EndNoteBibliographyTitle"/>
    <w:rsid w:val="001A43F7"/>
    <w:rPr>
      <w:rFonts w:ascii="Times New Roman" w:eastAsia="Calibri" w:hAnsi="Times New Roman" w:cs="Times New Roman"/>
      <w:noProof/>
      <w:color w:val="000000"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A43F7"/>
    <w:pPr>
      <w:spacing w:after="160"/>
    </w:pPr>
    <w:rPr>
      <w:rFonts w:ascii="Times New Roman" w:eastAsiaTheme="minorHAnsi" w:hAnsi="Times New Roman"/>
      <w:noProof/>
      <w:color w:val="000000"/>
      <w:sz w:val="20"/>
      <w:szCs w:val="24"/>
    </w:rPr>
  </w:style>
  <w:style w:type="character" w:customStyle="1" w:styleId="EndNoteBibliographyChar">
    <w:name w:val="EndNote Bibliography Char"/>
    <w:basedOn w:val="ParagraphIndentChar"/>
    <w:link w:val="EndNoteBibliography"/>
    <w:rsid w:val="001A43F7"/>
    <w:rPr>
      <w:rFonts w:ascii="Times New Roman" w:eastAsia="Calibri" w:hAnsi="Times New Roman" w:cs="Times New Roman"/>
      <w:noProof/>
      <w:color w:val="000000"/>
      <w:sz w:val="20"/>
      <w:szCs w:val="24"/>
    </w:rPr>
  </w:style>
  <w:style w:type="character" w:customStyle="1" w:styleId="Mention1">
    <w:name w:val="Mention1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1A43F7"/>
    <w:rPr>
      <w:color w:val="954F72" w:themeColor="followedHyperlink"/>
      <w:u w:val="single"/>
    </w:rPr>
  </w:style>
  <w:style w:type="character" w:customStyle="1" w:styleId="Mention2">
    <w:name w:val="Mention2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character" w:customStyle="1" w:styleId="Mention3">
    <w:name w:val="Mention3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paragraph" w:styleId="Revision">
    <w:name w:val="Revision"/>
    <w:hidden/>
    <w:uiPriority w:val="99"/>
    <w:rsid w:val="004E329D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A25B3"/>
    <w:rPr>
      <w:color w:val="808080"/>
      <w:shd w:val="clear" w:color="auto" w:fill="E6E6E6"/>
    </w:rPr>
  </w:style>
  <w:style w:type="table" w:customStyle="1" w:styleId="TableGrid1">
    <w:name w:val="Table Grid1"/>
    <w:basedOn w:val="TableNormal"/>
    <w:next w:val="TableGrid"/>
    <w:uiPriority w:val="39"/>
    <w:rsid w:val="009403C6"/>
    <w:pPr>
      <w:spacing w:after="0" w:line="240" w:lineRule="auto"/>
    </w:pPr>
    <w:rPr>
      <w:rFonts w:ascii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Text0">
    <w:name w:val="BodyText"/>
    <w:basedOn w:val="Normal"/>
    <w:link w:val="BodyTextChar0"/>
    <w:rsid w:val="0017657A"/>
    <w:pPr>
      <w:spacing w:after="120"/>
    </w:pPr>
    <w:rPr>
      <w:rFonts w:ascii="Times New Roman" w:hAnsi="Times New Roman"/>
      <w:szCs w:val="24"/>
    </w:rPr>
  </w:style>
  <w:style w:type="character" w:customStyle="1" w:styleId="BodyTextChar0">
    <w:name w:val="BodyText Char"/>
    <w:basedOn w:val="DefaultParagraphFont"/>
    <w:link w:val="BodyText0"/>
    <w:rsid w:val="0017657A"/>
    <w:rPr>
      <w:rFonts w:ascii="Times New Roman" w:eastAsia="Times New Roman" w:hAnsi="Times New Roman" w:cs="Times New Roman"/>
      <w:sz w:val="24"/>
      <w:szCs w:val="24"/>
    </w:rPr>
  </w:style>
  <w:style w:type="character" w:customStyle="1" w:styleId="Style1Char">
    <w:name w:val="Style1 Char"/>
    <w:link w:val="Style1"/>
    <w:locked/>
    <w:rsid w:val="0017657A"/>
    <w:rPr>
      <w:rFonts w:ascii="Arial" w:hAnsi="Arial" w:cs="Arial"/>
      <w:sz w:val="19"/>
      <w:shd w:val="clear" w:color="auto" w:fill="FFFFFF"/>
    </w:rPr>
  </w:style>
  <w:style w:type="paragraph" w:customStyle="1" w:styleId="Style1">
    <w:name w:val="Style1"/>
    <w:basedOn w:val="Normal"/>
    <w:link w:val="Style1Char"/>
    <w:qFormat/>
    <w:rsid w:val="0017657A"/>
    <w:pPr>
      <w:shd w:val="clear" w:color="auto" w:fill="FFFFFF"/>
      <w:spacing w:after="206" w:line="360" w:lineRule="atLeast"/>
      <w:ind w:left="540" w:hanging="540"/>
    </w:pPr>
    <w:rPr>
      <w:rFonts w:ascii="Arial" w:eastAsiaTheme="minorHAnsi" w:hAnsi="Arial" w:cs="Arial"/>
      <w:sz w:val="19"/>
      <w:szCs w:val="22"/>
    </w:rPr>
  </w:style>
  <w:style w:type="paragraph" w:customStyle="1" w:styleId="BulletBlank">
    <w:name w:val="BulletBlank"/>
    <w:basedOn w:val="Bullet1"/>
    <w:qFormat/>
    <w:rsid w:val="0017657A"/>
    <w:pPr>
      <w:numPr>
        <w:numId w:val="0"/>
      </w:numPr>
      <w:ind w:left="720" w:hanging="360"/>
    </w:pPr>
    <w:rPr>
      <w:shd w:val="clear" w:color="auto" w:fill="FFFFFF"/>
    </w:rPr>
  </w:style>
  <w:style w:type="paragraph" w:customStyle="1" w:styleId="TableTitlecontinued1">
    <w:name w:val="TableTitle(continued)"/>
    <w:basedOn w:val="TableTitle"/>
    <w:qFormat/>
    <w:rsid w:val="0017657A"/>
    <w:rPr>
      <w:color w:val="auto"/>
      <w:sz w:val="22"/>
    </w:rPr>
  </w:style>
  <w:style w:type="paragraph" w:styleId="TableofFigures">
    <w:name w:val="table of figures"/>
    <w:basedOn w:val="Normal"/>
    <w:next w:val="Normal"/>
    <w:uiPriority w:val="99"/>
    <w:unhideWhenUsed/>
    <w:rsid w:val="0017657A"/>
    <w:rPr>
      <w:szCs w:val="24"/>
    </w:rPr>
  </w:style>
  <w:style w:type="paragraph" w:customStyle="1" w:styleId="kqstem-sub1">
    <w:name w:val="kqstem-sub1"/>
    <w:basedOn w:val="Normal"/>
    <w:rsid w:val="0017657A"/>
    <w:pPr>
      <w:shd w:val="clear" w:color="auto" w:fill="FFFFFF"/>
      <w:tabs>
        <w:tab w:val="num" w:pos="720"/>
      </w:tabs>
      <w:spacing w:before="120" w:after="200" w:line="276" w:lineRule="auto"/>
      <w:ind w:left="720" w:hanging="360"/>
    </w:pPr>
    <w:rPr>
      <w:rFonts w:ascii="Arial" w:eastAsia="Calibri" w:hAnsi="Arial" w:cs="Arial"/>
      <w:sz w:val="19"/>
      <w:szCs w:val="19"/>
    </w:rPr>
  </w:style>
  <w:style w:type="paragraph" w:styleId="NoSpacing">
    <w:name w:val="No Spacing"/>
    <w:uiPriority w:val="1"/>
    <w:qFormat/>
    <w:rsid w:val="0017657A"/>
    <w:pPr>
      <w:spacing w:after="0" w:line="240" w:lineRule="auto"/>
    </w:pPr>
    <w:rPr>
      <w:rFonts w:ascii="Times" w:eastAsia="Times New Roman" w:hAnsi="Times" w:cs="Times"/>
      <w:sz w:val="24"/>
      <w:szCs w:val="24"/>
    </w:rPr>
  </w:style>
  <w:style w:type="paragraph" w:styleId="ListParagraph">
    <w:name w:val="List Paragraph"/>
    <w:basedOn w:val="Normal"/>
    <w:uiPriority w:val="34"/>
    <w:qFormat/>
    <w:rsid w:val="0017657A"/>
    <w:pPr>
      <w:spacing w:after="200" w:line="276" w:lineRule="auto"/>
      <w:ind w:left="720"/>
    </w:pPr>
    <w:rPr>
      <w:rFonts w:ascii="Calibri" w:eastAsia="Calibri" w:hAnsi="Calibri" w:cs="Times"/>
      <w:sz w:val="22"/>
      <w:szCs w:val="22"/>
    </w:rPr>
  </w:style>
  <w:style w:type="paragraph" w:customStyle="1" w:styleId="KeyQuestion0">
    <w:name w:val="Key Question"/>
    <w:basedOn w:val="Normal"/>
    <w:qFormat/>
    <w:rsid w:val="0017657A"/>
    <w:pPr>
      <w:keepNext/>
      <w:keepLines/>
      <w:widowControl w:val="0"/>
      <w:tabs>
        <w:tab w:val="left" w:pos="450"/>
      </w:tabs>
      <w:spacing w:before="240" w:after="200" w:line="276" w:lineRule="auto"/>
      <w:ind w:left="450" w:hanging="450"/>
    </w:pPr>
    <w:rPr>
      <w:rFonts w:ascii="Calibri" w:eastAsia="Calibri" w:hAnsi="Calibri" w:cs="Times"/>
      <w:sz w:val="22"/>
      <w:szCs w:val="22"/>
    </w:rPr>
  </w:style>
  <w:style w:type="paragraph" w:styleId="PlainText">
    <w:name w:val="Plain Text"/>
    <w:basedOn w:val="Normal"/>
    <w:link w:val="PlainTextChar"/>
    <w:uiPriority w:val="99"/>
    <w:rsid w:val="0017657A"/>
    <w:pPr>
      <w:spacing w:after="200" w:line="276" w:lineRule="auto"/>
    </w:pPr>
    <w:rPr>
      <w:rFonts w:ascii="Consolas" w:eastAsia="Calibri" w:hAnsi="Consolas" w:cs="Arial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17657A"/>
    <w:rPr>
      <w:rFonts w:ascii="Consolas" w:eastAsia="Calibri" w:hAnsi="Consolas" w:cs="Arial"/>
      <w:sz w:val="21"/>
      <w:szCs w:val="21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7657A"/>
    <w:rPr>
      <w:rFonts w:ascii="Tahoma" w:eastAsia="Calibri" w:hAnsi="Tahoma" w:cs="Arial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rsid w:val="0017657A"/>
    <w:pPr>
      <w:spacing w:after="200" w:line="276" w:lineRule="auto"/>
    </w:pPr>
    <w:rPr>
      <w:rFonts w:ascii="Tahoma" w:eastAsia="Calibri" w:hAnsi="Tahoma" w:cs="Arial"/>
      <w:sz w:val="16"/>
      <w:szCs w:val="16"/>
    </w:rPr>
  </w:style>
  <w:style w:type="character" w:customStyle="1" w:styleId="DocumentMapChar1">
    <w:name w:val="Document Map Char1"/>
    <w:basedOn w:val="DefaultParagraphFont"/>
    <w:uiPriority w:val="99"/>
    <w:semiHidden/>
    <w:rsid w:val="0017657A"/>
    <w:rPr>
      <w:rFonts w:ascii="Segoe UI" w:eastAsia="Times New Roman" w:hAnsi="Segoe UI" w:cs="Segoe UI"/>
      <w:sz w:val="16"/>
      <w:szCs w:val="16"/>
    </w:rPr>
  </w:style>
  <w:style w:type="paragraph" w:customStyle="1" w:styleId="TableTitle2">
    <w:name w:val="Table Title"/>
    <w:basedOn w:val="Normal"/>
    <w:link w:val="TableTitleChar"/>
    <w:uiPriority w:val="99"/>
    <w:rsid w:val="0017657A"/>
    <w:pPr>
      <w:keepNext/>
      <w:spacing w:before="120" w:after="200" w:line="276" w:lineRule="auto"/>
    </w:pPr>
    <w:rPr>
      <w:rFonts w:ascii="Arial" w:eastAsia="Calibri" w:hAnsi="Arial"/>
      <w:b/>
      <w:bCs/>
      <w:sz w:val="20"/>
      <w:szCs w:val="22"/>
    </w:rPr>
  </w:style>
  <w:style w:type="character" w:customStyle="1" w:styleId="TableTitleChar">
    <w:name w:val="Table Title Char"/>
    <w:link w:val="TableTitle2"/>
    <w:uiPriority w:val="99"/>
    <w:locked/>
    <w:rsid w:val="0017657A"/>
    <w:rPr>
      <w:rFonts w:ascii="Arial" w:eastAsia="Calibri" w:hAnsi="Arial" w:cs="Times New Roman"/>
      <w:b/>
      <w:bCs/>
      <w:sz w:val="20"/>
    </w:rPr>
  </w:style>
  <w:style w:type="paragraph" w:styleId="Caption">
    <w:name w:val="caption"/>
    <w:basedOn w:val="Normal"/>
    <w:next w:val="Normal"/>
    <w:unhideWhenUsed/>
    <w:qFormat/>
    <w:rsid w:val="0017657A"/>
    <w:pPr>
      <w:spacing w:after="200" w:line="276" w:lineRule="auto"/>
    </w:pPr>
    <w:rPr>
      <w:rFonts w:ascii="Calibri" w:eastAsia="Calibri" w:hAnsi="Calibri" w:cs="Times"/>
      <w:b/>
      <w:bCs/>
      <w:sz w:val="20"/>
      <w:szCs w:val="22"/>
    </w:rPr>
  </w:style>
  <w:style w:type="paragraph" w:customStyle="1" w:styleId="text-bullets3">
    <w:name w:val="text - bullets 3"/>
    <w:basedOn w:val="Normal"/>
    <w:uiPriority w:val="99"/>
    <w:rsid w:val="0017657A"/>
    <w:pPr>
      <w:keepLines/>
      <w:widowControl w:val="0"/>
      <w:numPr>
        <w:numId w:val="6"/>
      </w:numPr>
      <w:tabs>
        <w:tab w:val="num" w:pos="1260"/>
      </w:tabs>
      <w:spacing w:after="200" w:line="276" w:lineRule="auto"/>
      <w:ind w:left="1080"/>
    </w:pPr>
    <w:rPr>
      <w:rFonts w:ascii="Times New Roman" w:eastAsia="Calibri" w:hAnsi="Times New Roman" w:cs="Arial"/>
      <w:sz w:val="22"/>
      <w:szCs w:val="22"/>
    </w:rPr>
  </w:style>
  <w:style w:type="paragraph" w:customStyle="1" w:styleId="TableTitleContinued2">
    <w:name w:val="TableTitleContinued"/>
    <w:basedOn w:val="TableTitle"/>
    <w:qFormat/>
    <w:rsid w:val="0017657A"/>
    <w:rPr>
      <w:color w:val="auto"/>
      <w:sz w:val="22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2809D2"/>
    <w:pPr>
      <w:tabs>
        <w:tab w:val="right" w:leader="dot" w:pos="9350"/>
      </w:tabs>
      <w:ind w:left="475"/>
    </w:pPr>
    <w:rPr>
      <w:rFonts w:ascii="Times New Roman" w:hAnsi="Times New Roman" w:cs="Arial"/>
      <w:noProof/>
      <w:szCs w:val="24"/>
    </w:rPr>
  </w:style>
  <w:style w:type="paragraph" w:styleId="TOC5">
    <w:name w:val="toc 5"/>
    <w:basedOn w:val="Normal"/>
    <w:next w:val="Normal"/>
    <w:autoRedefine/>
    <w:uiPriority w:val="39"/>
    <w:unhideWhenUsed/>
    <w:rsid w:val="00EA61A7"/>
    <w:pPr>
      <w:tabs>
        <w:tab w:val="right" w:leader="dot" w:pos="9350"/>
      </w:tabs>
    </w:pPr>
    <w:rPr>
      <w:noProof/>
      <w:szCs w:val="24"/>
    </w:rPr>
  </w:style>
  <w:style w:type="paragraph" w:customStyle="1" w:styleId="CERexecsumheader1">
    <w:name w:val="CER exec sum header 1"/>
    <w:basedOn w:val="Normal"/>
    <w:uiPriority w:val="99"/>
    <w:rsid w:val="0017657A"/>
    <w:pPr>
      <w:keepNext/>
      <w:keepLines/>
      <w:spacing w:before="120"/>
    </w:pPr>
    <w:rPr>
      <w:rFonts w:ascii="Arial" w:hAnsi="Arial" w:cs="Arial"/>
      <w:b/>
      <w:color w:val="000000"/>
      <w:sz w:val="32"/>
      <w:szCs w:val="24"/>
    </w:rPr>
  </w:style>
  <w:style w:type="paragraph" w:customStyle="1" w:styleId="text-bullets4">
    <w:name w:val="text - bullets 4"/>
    <w:basedOn w:val="text-bullets3"/>
    <w:qFormat/>
    <w:rsid w:val="0017657A"/>
    <w:pPr>
      <w:numPr>
        <w:numId w:val="7"/>
      </w:numPr>
      <w:spacing w:after="0" w:line="240" w:lineRule="auto"/>
      <w:ind w:left="1440"/>
    </w:pPr>
    <w:rPr>
      <w:rFonts w:eastAsia="Times New Roman" w:cs="Times New Roman"/>
      <w:sz w:val="24"/>
      <w:szCs w:val="24"/>
    </w:rPr>
  </w:style>
  <w:style w:type="paragraph" w:customStyle="1" w:styleId="StructuredAbstractText">
    <w:name w:val="StructuredAbstractText"/>
    <w:basedOn w:val="Normal"/>
    <w:qFormat/>
    <w:rsid w:val="0017657A"/>
    <w:pPr>
      <w:spacing w:after="120"/>
    </w:pPr>
    <w:rPr>
      <w:szCs w:val="24"/>
    </w:rPr>
  </w:style>
  <w:style w:type="character" w:customStyle="1" w:styleId="st">
    <w:name w:val="st"/>
    <w:basedOn w:val="DefaultParagraphFont"/>
    <w:rsid w:val="0017657A"/>
  </w:style>
  <w:style w:type="character" w:customStyle="1" w:styleId="AppTableTitleChar">
    <w:name w:val="AppTableTitle Char"/>
    <w:link w:val="AppTableTitle"/>
    <w:locked/>
    <w:rsid w:val="0017657A"/>
    <w:rPr>
      <w:rFonts w:ascii="Arial" w:hAnsi="Arial" w:cs="Arial"/>
      <w:b/>
      <w:color w:val="000000"/>
      <w:szCs w:val="24"/>
    </w:rPr>
  </w:style>
  <w:style w:type="paragraph" w:customStyle="1" w:styleId="AppTableTitle">
    <w:name w:val="AppTableTitle"/>
    <w:basedOn w:val="Normal"/>
    <w:link w:val="AppTableTitleChar"/>
    <w:qFormat/>
    <w:rsid w:val="0017657A"/>
    <w:pPr>
      <w:keepNext/>
      <w:spacing w:before="240"/>
    </w:pPr>
    <w:rPr>
      <w:rFonts w:ascii="Arial" w:eastAsiaTheme="minorHAnsi" w:hAnsi="Arial" w:cs="Arial"/>
      <w:b/>
      <w:color w:val="000000"/>
      <w:sz w:val="22"/>
      <w:szCs w:val="24"/>
    </w:rPr>
  </w:style>
  <w:style w:type="paragraph" w:customStyle="1" w:styleId="TableNoteAbbreviations">
    <w:name w:val="TableNoteAbbreviations"/>
    <w:basedOn w:val="TableNote"/>
    <w:qFormat/>
    <w:rsid w:val="00481081"/>
    <w:pPr>
      <w:spacing w:before="120"/>
      <w:contextualSpacing w:val="0"/>
    </w:pPr>
  </w:style>
  <w:style w:type="character" w:customStyle="1" w:styleId="apple-converted-space">
    <w:name w:val="apple-converted-space"/>
    <w:basedOn w:val="DefaultParagraphFont"/>
    <w:rsid w:val="0017657A"/>
  </w:style>
  <w:style w:type="character" w:styleId="Emphasis">
    <w:name w:val="Emphasis"/>
    <w:basedOn w:val="DefaultParagraphFont"/>
    <w:uiPriority w:val="99"/>
    <w:qFormat/>
    <w:rsid w:val="0017657A"/>
    <w:rPr>
      <w:b/>
      <w:bCs/>
      <w:i w:val="0"/>
      <w:iCs w:val="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000AB"/>
    <w:rPr>
      <w:color w:val="808080"/>
      <w:shd w:val="clear" w:color="auto" w:fill="E6E6E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F0EE3"/>
    <w:rPr>
      <w:rFonts w:ascii="Cambria" w:eastAsia="MS Gothic" w:hAnsi="Cambria" w:cs="Times New Roman"/>
      <w:b/>
      <w:bCs/>
      <w:i/>
      <w:iCs/>
      <w:color w:val="4F81BD"/>
      <w:sz w:val="24"/>
      <w:szCs w:val="20"/>
    </w:rPr>
  </w:style>
  <w:style w:type="character" w:customStyle="1" w:styleId="medium-bold">
    <w:name w:val="medium-bold"/>
    <w:basedOn w:val="DefaultParagraphFont"/>
    <w:rsid w:val="003F0EE3"/>
  </w:style>
  <w:style w:type="character" w:customStyle="1" w:styleId="medium-normal">
    <w:name w:val="medium-normal"/>
    <w:basedOn w:val="DefaultParagraphFont"/>
    <w:rsid w:val="003F0EE3"/>
  </w:style>
  <w:style w:type="character" w:customStyle="1" w:styleId="thes-list-main">
    <w:name w:val="thes-list-main"/>
    <w:basedOn w:val="DefaultParagraphFont"/>
    <w:rsid w:val="003F0EE3"/>
  </w:style>
  <w:style w:type="paragraph" w:customStyle="1" w:styleId="Apptabletitle0">
    <w:name w:val="Apptabletitle"/>
    <w:basedOn w:val="tabletitle0"/>
    <w:qFormat/>
    <w:rsid w:val="003F0EE3"/>
    <w:rPr>
      <w:snapToGrid w:val="0"/>
    </w:rPr>
  </w:style>
  <w:style w:type="character" w:styleId="PageNumber0">
    <w:name w:val="page number"/>
    <w:rsid w:val="003F0EE3"/>
    <w:rPr>
      <w:rFonts w:ascii="Verdana" w:hAnsi="Verdana"/>
      <w:b/>
      <w:sz w:val="20"/>
    </w:rPr>
  </w:style>
  <w:style w:type="paragraph" w:customStyle="1" w:styleId="Heading21">
    <w:name w:val="Heading 21"/>
    <w:basedOn w:val="Normal"/>
    <w:next w:val="Normal"/>
    <w:uiPriority w:val="9"/>
    <w:semiHidden/>
    <w:unhideWhenUsed/>
    <w:qFormat/>
    <w:rsid w:val="003F0EE3"/>
    <w:pPr>
      <w:keepNext/>
      <w:keepLines/>
      <w:spacing w:before="200"/>
      <w:outlineLvl w:val="1"/>
    </w:pPr>
    <w:rPr>
      <w:rFonts w:ascii="Arial" w:eastAsia="MS Gothic" w:hAnsi="Arial"/>
      <w:b/>
      <w:bCs/>
      <w:color w:val="000000"/>
      <w:szCs w:val="26"/>
    </w:rPr>
  </w:style>
  <w:style w:type="paragraph" w:customStyle="1" w:styleId="Heading41">
    <w:name w:val="Heading 41"/>
    <w:basedOn w:val="Normal"/>
    <w:next w:val="Normal"/>
    <w:uiPriority w:val="9"/>
    <w:semiHidden/>
    <w:unhideWhenUsed/>
    <w:qFormat/>
    <w:rsid w:val="003F0EE3"/>
    <w:pPr>
      <w:keepNext/>
      <w:keepLines/>
      <w:spacing w:before="200"/>
      <w:outlineLvl w:val="3"/>
    </w:pPr>
    <w:rPr>
      <w:rFonts w:ascii="Cambria" w:eastAsia="MS Gothic" w:hAnsi="Cambria"/>
      <w:b/>
      <w:bCs/>
      <w:i/>
      <w:iCs/>
      <w:color w:val="4F81BD"/>
    </w:rPr>
  </w:style>
  <w:style w:type="numbering" w:customStyle="1" w:styleId="NoList1">
    <w:name w:val="No List1"/>
    <w:next w:val="NoList"/>
    <w:uiPriority w:val="99"/>
    <w:semiHidden/>
    <w:unhideWhenUsed/>
    <w:rsid w:val="003F0EE3"/>
  </w:style>
  <w:style w:type="paragraph" w:customStyle="1" w:styleId="msonormal0">
    <w:name w:val="msonormal"/>
    <w:basedOn w:val="Normal"/>
    <w:uiPriority w:val="99"/>
    <w:rsid w:val="003F0EE3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GraphicTitle">
    <w:name w:val="GraphicTitle"/>
    <w:basedOn w:val="ParagraphNoIndent"/>
    <w:qFormat/>
    <w:rsid w:val="003F0EE3"/>
    <w:pPr>
      <w:keepNext/>
      <w:spacing w:before="240"/>
    </w:pPr>
    <w:rPr>
      <w:rFonts w:ascii="Arial" w:eastAsia="Calibri" w:hAnsi="Arial" w:cs="Times"/>
      <w:b/>
      <w:bCs w:val="0"/>
      <w:color w:val="000000"/>
    </w:rPr>
  </w:style>
  <w:style w:type="paragraph" w:customStyle="1" w:styleId="GraphicTitle2">
    <w:name w:val="GraphicTitle2"/>
    <w:basedOn w:val="GraphicTitle"/>
    <w:qFormat/>
    <w:rsid w:val="003F0EE3"/>
    <w:pPr>
      <w:jc w:val="center"/>
    </w:pPr>
    <w:rPr>
      <w:sz w:val="20"/>
    </w:rPr>
  </w:style>
  <w:style w:type="paragraph" w:customStyle="1" w:styleId="BodyText1">
    <w:name w:val="Body Text1"/>
    <w:basedOn w:val="Normal"/>
    <w:rsid w:val="003F0EE3"/>
    <w:pPr>
      <w:spacing w:after="120"/>
    </w:pPr>
    <w:rPr>
      <w:rFonts w:ascii="Verdana" w:hAnsi="Verdana"/>
      <w:sz w:val="20"/>
    </w:rPr>
  </w:style>
  <w:style w:type="paragraph" w:customStyle="1" w:styleId="tabfigtitlefullpg">
    <w:name w:val="tab/fig title (full pg)"/>
    <w:basedOn w:val="Normal"/>
    <w:rsid w:val="003F0EE3"/>
    <w:pPr>
      <w:keepNext/>
      <w:keepLines/>
      <w:spacing w:before="240" w:after="120"/>
    </w:pPr>
    <w:rPr>
      <w:rFonts w:ascii="Helvetica Black" w:hAnsi="Helvetica Black"/>
      <w:sz w:val="18"/>
    </w:rPr>
  </w:style>
  <w:style w:type="paragraph" w:customStyle="1" w:styleId="CitationHeading">
    <w:name w:val="Citation Heading"/>
    <w:basedOn w:val="Normal"/>
    <w:next w:val="Normal"/>
    <w:rsid w:val="003F0EE3"/>
    <w:rPr>
      <w:rFonts w:ascii="Calibri" w:eastAsia="Calibri" w:hAnsi="Calibri"/>
      <w:b/>
      <w:lang w:bidi="en-US"/>
    </w:rPr>
  </w:style>
  <w:style w:type="paragraph" w:customStyle="1" w:styleId="OtherFrontmatterHeadings">
    <w:name w:val="Other Frontmatter Headings"/>
    <w:basedOn w:val="Normal"/>
    <w:rsid w:val="003F0EE3"/>
    <w:rPr>
      <w:rFonts w:ascii="Helvetica" w:eastAsia="Calibri" w:hAnsi="Helvetica"/>
      <w:b/>
      <w:color w:val="000000"/>
      <w:sz w:val="32"/>
      <w:szCs w:val="32"/>
      <w:lang w:bidi="en-US"/>
    </w:rPr>
  </w:style>
  <w:style w:type="character" w:customStyle="1" w:styleId="SourceChar">
    <w:name w:val="Source Char"/>
    <w:link w:val="Source"/>
    <w:locked/>
    <w:rsid w:val="003F0EE3"/>
    <w:rPr>
      <w:rFonts w:ascii="Times New Roman" w:eastAsia="Times New Roman" w:hAnsi="Times New Roman" w:cs="Times New Roman"/>
      <w:sz w:val="16"/>
      <w:szCs w:val="16"/>
    </w:rPr>
  </w:style>
  <w:style w:type="paragraph" w:customStyle="1" w:styleId="Source">
    <w:name w:val="Source"/>
    <w:link w:val="SourceChar"/>
    <w:qFormat/>
    <w:rsid w:val="003F0EE3"/>
    <w:pPr>
      <w:spacing w:before="120" w:after="240" w:line="240" w:lineRule="auto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TableText-paraspaceChar">
    <w:name w:val="Table Text - para space Char"/>
    <w:link w:val="TableText-paraspace"/>
    <w:uiPriority w:val="99"/>
    <w:locked/>
    <w:rsid w:val="003F0EE3"/>
    <w:rPr>
      <w:rFonts w:ascii="Arial" w:eastAsia="Calibri" w:hAnsi="Arial" w:cs="Arial"/>
      <w:sz w:val="18"/>
      <w:szCs w:val="18"/>
    </w:rPr>
  </w:style>
  <w:style w:type="paragraph" w:customStyle="1" w:styleId="TableText-paraspace">
    <w:name w:val="Table Text - para space"/>
    <w:basedOn w:val="Normal"/>
    <w:link w:val="TableText-paraspaceChar"/>
    <w:uiPriority w:val="99"/>
    <w:rsid w:val="003F0EE3"/>
    <w:pPr>
      <w:spacing w:before="120"/>
    </w:pPr>
    <w:rPr>
      <w:rFonts w:ascii="Arial" w:eastAsia="Calibri" w:hAnsi="Arial" w:cs="Arial"/>
      <w:sz w:val="18"/>
      <w:szCs w:val="18"/>
    </w:rPr>
  </w:style>
  <w:style w:type="character" w:customStyle="1" w:styleId="TableTextChar0">
    <w:name w:val="Table Text Char"/>
    <w:link w:val="TableText1"/>
    <w:locked/>
    <w:rsid w:val="003F0EE3"/>
    <w:rPr>
      <w:rFonts w:ascii="Arial" w:eastAsia="Times New Roman" w:hAnsi="Arial" w:cs="Times New Roman"/>
      <w:sz w:val="18"/>
      <w:szCs w:val="18"/>
    </w:rPr>
  </w:style>
  <w:style w:type="paragraph" w:customStyle="1" w:styleId="References">
    <w:name w:val="References"/>
    <w:basedOn w:val="TableNote"/>
    <w:qFormat/>
    <w:rsid w:val="003F0EE3"/>
    <w:pPr>
      <w:keepLines/>
      <w:spacing w:after="0"/>
      <w:ind w:left="720" w:hanging="720"/>
    </w:pPr>
    <w:rPr>
      <w:sz w:val="20"/>
    </w:rPr>
  </w:style>
  <w:style w:type="character" w:customStyle="1" w:styleId="BalloonTextChar1">
    <w:name w:val="Balloon Text Char1"/>
    <w:basedOn w:val="DefaultParagraphFont"/>
    <w:uiPriority w:val="99"/>
    <w:semiHidden/>
    <w:rsid w:val="003F0EE3"/>
    <w:rPr>
      <w:rFonts w:ascii="Segoe UI" w:eastAsia="Times New Roman" w:hAnsi="Segoe UI" w:cs="Segoe UI" w:hint="default"/>
      <w:sz w:val="18"/>
      <w:szCs w:val="18"/>
    </w:rPr>
  </w:style>
  <w:style w:type="character" w:customStyle="1" w:styleId="HeaderChar1">
    <w:name w:val="Header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4"/>
      <w:szCs w:val="20"/>
    </w:rPr>
  </w:style>
  <w:style w:type="character" w:customStyle="1" w:styleId="FooterChar1">
    <w:name w:val="Footer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4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0"/>
      <w:szCs w:val="20"/>
    </w:rPr>
  </w:style>
  <w:style w:type="character" w:customStyle="1" w:styleId="CommentSubjectChar1">
    <w:name w:val="Comment Subject Char1"/>
    <w:basedOn w:val="CommentTextChar1"/>
    <w:uiPriority w:val="99"/>
    <w:semiHidden/>
    <w:rsid w:val="003F0EE3"/>
    <w:rPr>
      <w:rFonts w:ascii="Times" w:eastAsia="Times New Roman" w:hAnsi="Times" w:cs="Times New Roman" w:hint="default"/>
      <w:b/>
      <w:bCs/>
      <w:sz w:val="20"/>
      <w:szCs w:val="20"/>
    </w:rPr>
  </w:style>
  <w:style w:type="character" w:customStyle="1" w:styleId="st1">
    <w:name w:val="st1"/>
    <w:rsid w:val="003F0EE3"/>
  </w:style>
  <w:style w:type="character" w:customStyle="1" w:styleId="term">
    <w:name w:val="term"/>
    <w:basedOn w:val="DefaultParagraphFont"/>
    <w:rsid w:val="003F0EE3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3F0EE3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3F0EE3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3F0EE3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3F0EE3"/>
    <w:rPr>
      <w:rFonts w:ascii="Arial" w:eastAsia="Times New Roman" w:hAnsi="Arial" w:cs="Arial"/>
      <w:vanish/>
      <w:sz w:val="16"/>
      <w:szCs w:val="16"/>
    </w:rPr>
  </w:style>
  <w:style w:type="character" w:customStyle="1" w:styleId="label">
    <w:name w:val="label"/>
    <w:basedOn w:val="DefaultParagraphFont"/>
    <w:rsid w:val="003F0EE3"/>
  </w:style>
  <w:style w:type="character" w:customStyle="1" w:styleId="shadow">
    <w:name w:val="shadow"/>
    <w:basedOn w:val="DefaultParagraphFont"/>
    <w:rsid w:val="003F0EE3"/>
  </w:style>
  <w:style w:type="character" w:customStyle="1" w:styleId="search-number">
    <w:name w:val="search-number"/>
    <w:basedOn w:val="DefaultParagraphFont"/>
    <w:rsid w:val="003F0EE3"/>
  </w:style>
  <w:style w:type="character" w:customStyle="1" w:styleId="nav">
    <w:name w:val="nav"/>
    <w:basedOn w:val="DefaultParagraphFont"/>
    <w:rsid w:val="003F0EE3"/>
  </w:style>
  <w:style w:type="character" w:customStyle="1" w:styleId="addmd">
    <w:name w:val="addmd"/>
    <w:basedOn w:val="DefaultParagraphFont"/>
    <w:rsid w:val="003F0EE3"/>
  </w:style>
  <w:style w:type="character" w:customStyle="1" w:styleId="citation">
    <w:name w:val="citation"/>
    <w:basedOn w:val="DefaultParagraphFont"/>
    <w:rsid w:val="003F0EE3"/>
  </w:style>
  <w:style w:type="table" w:customStyle="1" w:styleId="AHRQ11">
    <w:name w:val="AHRQ11"/>
    <w:basedOn w:val="TableGrid"/>
    <w:rsid w:val="003F0EE3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  <w:jc w:val="left"/>
      </w:pPr>
      <w:rPr>
        <w:b/>
      </w:rPr>
      <w:tblPr/>
      <w:tcPr>
        <w:vAlign w:val="bottom"/>
      </w:tcPr>
    </w:tblStylePr>
  </w:style>
  <w:style w:type="table" w:customStyle="1" w:styleId="TableGrid2">
    <w:name w:val="Table Grid2"/>
    <w:basedOn w:val="TableNormal"/>
    <w:uiPriority w:val="59"/>
    <w:rsid w:val="003F0EE3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uiPriority w:val="59"/>
    <w:rsid w:val="003F0EE3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1">
    <w:name w:val="Heading 2 Char1"/>
    <w:basedOn w:val="DefaultParagraphFont"/>
    <w:uiPriority w:val="9"/>
    <w:semiHidden/>
    <w:rsid w:val="003F0EE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4Char1">
    <w:name w:val="Heading 4 Char1"/>
    <w:basedOn w:val="DefaultParagraphFont"/>
    <w:uiPriority w:val="9"/>
    <w:semiHidden/>
    <w:rsid w:val="003F0EE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TableTitleContinued3">
    <w:name w:val="TableTitle(Continued)"/>
    <w:basedOn w:val="TableTitle"/>
    <w:qFormat/>
    <w:rsid w:val="003F0EE3"/>
  </w:style>
  <w:style w:type="character" w:customStyle="1" w:styleId="TableTextChar">
    <w:name w:val="TableText Char"/>
    <w:basedOn w:val="DefaultParagraphFont"/>
    <w:link w:val="TableText"/>
    <w:rsid w:val="003F0EE3"/>
    <w:rPr>
      <w:rFonts w:ascii="Arial" w:eastAsia="Calibri" w:hAnsi="Arial" w:cs="Arial"/>
      <w:sz w:val="18"/>
      <w:szCs w:val="18"/>
    </w:rPr>
  </w:style>
  <w:style w:type="paragraph" w:customStyle="1" w:styleId="AppChapterHeading">
    <w:name w:val="AppChapterHeading"/>
    <w:basedOn w:val="ChapterHeading"/>
    <w:qFormat/>
    <w:rsid w:val="003F0EE3"/>
  </w:style>
  <w:style w:type="paragraph" w:customStyle="1" w:styleId="AppLevel1Heading">
    <w:name w:val="AppLevel1Heading"/>
    <w:basedOn w:val="Level1Heading"/>
    <w:qFormat/>
    <w:rsid w:val="003F0EE3"/>
  </w:style>
  <w:style w:type="paragraph" w:customStyle="1" w:styleId="AppLevel2Heading">
    <w:name w:val="AppLevel2Heading"/>
    <w:basedOn w:val="Level2Heading"/>
    <w:qFormat/>
    <w:rsid w:val="003F0EE3"/>
  </w:style>
  <w:style w:type="paragraph" w:customStyle="1" w:styleId="Apptablenote">
    <w:name w:val="Apptablenote"/>
    <w:basedOn w:val="tablenote0"/>
    <w:qFormat/>
    <w:rsid w:val="003F0EE3"/>
    <w:pPr>
      <w:spacing w:after="200"/>
      <w:contextualSpacing w:val="0"/>
    </w:pPr>
    <w:rPr>
      <w:szCs w:val="20"/>
    </w:rPr>
  </w:style>
  <w:style w:type="paragraph" w:customStyle="1" w:styleId="AppTableNoteAbbreviations">
    <w:name w:val="AppTableNoteAbbreviations"/>
    <w:basedOn w:val="TableNoteAbbreviations"/>
    <w:qFormat/>
    <w:rsid w:val="003F0EE3"/>
  </w:style>
  <w:style w:type="numbering" w:customStyle="1" w:styleId="NoList2">
    <w:name w:val="No List2"/>
    <w:next w:val="NoList"/>
    <w:uiPriority w:val="99"/>
    <w:semiHidden/>
    <w:unhideWhenUsed/>
    <w:rsid w:val="003F0EE3"/>
  </w:style>
  <w:style w:type="numbering" w:customStyle="1" w:styleId="NoList11">
    <w:name w:val="No List11"/>
    <w:next w:val="NoList"/>
    <w:uiPriority w:val="99"/>
    <w:semiHidden/>
    <w:unhideWhenUsed/>
    <w:rsid w:val="003F0EE3"/>
  </w:style>
  <w:style w:type="paragraph" w:styleId="Title">
    <w:name w:val="Title"/>
    <w:basedOn w:val="Normal"/>
    <w:next w:val="Normal"/>
    <w:link w:val="TitleChar"/>
    <w:uiPriority w:val="10"/>
    <w:qFormat/>
    <w:rsid w:val="0014699F"/>
    <w:pPr>
      <w:spacing w:after="480"/>
      <w:jc w:val="center"/>
    </w:pPr>
    <w:rPr>
      <w:rFonts w:ascii="Arial" w:hAnsi="Arial"/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uiPriority w:val="10"/>
    <w:rsid w:val="0014699F"/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TableBullet">
    <w:name w:val="TableBullet"/>
    <w:basedOn w:val="Normal"/>
    <w:qFormat/>
    <w:rsid w:val="0014699F"/>
    <w:pPr>
      <w:numPr>
        <w:numId w:val="8"/>
      </w:numPr>
      <w:contextualSpacing/>
    </w:pPr>
    <w:rPr>
      <w:rFonts w:ascii="Arial" w:hAnsi="Arial" w:cs="Arial"/>
      <w:sz w:val="18"/>
      <w:szCs w:val="18"/>
    </w:rPr>
  </w:style>
  <w:style w:type="paragraph" w:styleId="ListBullet">
    <w:name w:val="List Bullet"/>
    <w:basedOn w:val="Normal"/>
    <w:uiPriority w:val="99"/>
    <w:unhideWhenUsed/>
    <w:rsid w:val="007B617F"/>
    <w:pPr>
      <w:numPr>
        <w:numId w:val="9"/>
      </w:numPr>
      <w:contextualSpacing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01E24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273235"/>
    <w:rPr>
      <w:color w:val="808080"/>
      <w:shd w:val="clear" w:color="auto" w:fill="E6E6E6"/>
    </w:rPr>
  </w:style>
  <w:style w:type="character" w:customStyle="1" w:styleId="a-size-large">
    <w:name w:val="a-size-large"/>
    <w:basedOn w:val="DefaultParagraphFont"/>
    <w:rsid w:val="00D31889"/>
  </w:style>
  <w:style w:type="character" w:customStyle="1" w:styleId="UnresolvedMention5">
    <w:name w:val="Unresolved Mention5"/>
    <w:basedOn w:val="DefaultParagraphFont"/>
    <w:uiPriority w:val="99"/>
    <w:semiHidden/>
    <w:unhideWhenUsed/>
    <w:rsid w:val="00CE1C6D"/>
    <w:rPr>
      <w:color w:val="808080"/>
      <w:shd w:val="clear" w:color="auto" w:fill="E6E6E6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522326"/>
    <w:rPr>
      <w:color w:val="808080"/>
      <w:shd w:val="clear" w:color="auto" w:fill="E6E6E6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C8294F"/>
    <w:rPr>
      <w:color w:val="808080"/>
      <w:shd w:val="clear" w:color="auto" w:fill="E6E6E6"/>
    </w:rPr>
  </w:style>
  <w:style w:type="paragraph" w:styleId="E-mailSignature">
    <w:name w:val="E-mail Signature"/>
    <w:basedOn w:val="Normal"/>
    <w:link w:val="E-mailSignatureChar"/>
    <w:unhideWhenUsed/>
    <w:rsid w:val="00F679CE"/>
  </w:style>
  <w:style w:type="character" w:customStyle="1" w:styleId="E-mailSignatureChar">
    <w:name w:val="E-mail Signature Char"/>
    <w:basedOn w:val="DefaultParagraphFont"/>
    <w:link w:val="E-mailSignature"/>
    <w:rsid w:val="00F679CE"/>
    <w:rPr>
      <w:rFonts w:ascii="Times" w:eastAsia="Times New Roman" w:hAnsi="Times" w:cs="Times New Roman"/>
      <w:sz w:val="24"/>
      <w:szCs w:val="20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EF7719"/>
    <w:rPr>
      <w:color w:val="808080"/>
      <w:shd w:val="clear" w:color="auto" w:fill="E6E6E6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D661AE"/>
    <w:rPr>
      <w:color w:val="808080"/>
      <w:shd w:val="clear" w:color="auto" w:fill="E6E6E6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EA529C"/>
    <w:rPr>
      <w:color w:val="808080"/>
      <w:shd w:val="clear" w:color="auto" w:fill="E6E6E6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5C55CC"/>
    <w:rPr>
      <w:color w:val="808080"/>
      <w:shd w:val="clear" w:color="auto" w:fill="E6E6E6"/>
    </w:rPr>
  </w:style>
  <w:style w:type="paragraph" w:customStyle="1" w:styleId="ApptabletitleCont">
    <w:name w:val="ApptabletitleCont"/>
    <w:basedOn w:val="Apptabletitle0"/>
    <w:qFormat/>
    <w:rsid w:val="003A51F2"/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1D5893"/>
    <w:rPr>
      <w:color w:val="808080"/>
      <w:shd w:val="clear" w:color="auto" w:fill="E6E6E6"/>
    </w:rPr>
  </w:style>
  <w:style w:type="paragraph" w:styleId="TOC4">
    <w:name w:val="toc 4"/>
    <w:basedOn w:val="Normal"/>
    <w:next w:val="Normal"/>
    <w:autoRedefine/>
    <w:uiPriority w:val="39"/>
    <w:unhideWhenUsed/>
    <w:rsid w:val="00D370A1"/>
    <w:pPr>
      <w:spacing w:after="100" w:line="259" w:lineRule="auto"/>
      <w:ind w:left="660"/>
    </w:pPr>
    <w:rPr>
      <w:rFonts w:asciiTheme="minorHAnsi" w:eastAsiaTheme="minorEastAsia" w:hAnsiTheme="minorHAnsi" w:cstheme="minorBid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370A1"/>
    <w:pPr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D370A1"/>
    <w:pPr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D370A1"/>
    <w:pPr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D370A1"/>
    <w:pPr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</w:rPr>
  </w:style>
  <w:style w:type="character" w:customStyle="1" w:styleId="UnresolvedMention13">
    <w:name w:val="Unresolved Mention13"/>
    <w:basedOn w:val="DefaultParagraphFont"/>
    <w:uiPriority w:val="99"/>
    <w:semiHidden/>
    <w:unhideWhenUsed/>
    <w:rsid w:val="00804163"/>
    <w:rPr>
      <w:color w:val="808080"/>
      <w:shd w:val="clear" w:color="auto" w:fill="E6E6E6"/>
    </w:rPr>
  </w:style>
  <w:style w:type="character" w:customStyle="1" w:styleId="UnresolvedMention14">
    <w:name w:val="Unresolved Mention14"/>
    <w:basedOn w:val="DefaultParagraphFont"/>
    <w:uiPriority w:val="99"/>
    <w:semiHidden/>
    <w:unhideWhenUsed/>
    <w:rsid w:val="00EC3624"/>
    <w:rPr>
      <w:color w:val="808080"/>
      <w:shd w:val="clear" w:color="auto" w:fill="E6E6E6"/>
    </w:rPr>
  </w:style>
  <w:style w:type="paragraph" w:customStyle="1" w:styleId="UnnumberedNote">
    <w:name w:val="UnnumberedNote"/>
    <w:basedOn w:val="PageNumber"/>
    <w:qFormat/>
    <w:rsid w:val="00785B67"/>
    <w:pPr>
      <w:jc w:val="left"/>
    </w:pPr>
    <w:rPr>
      <w:sz w:val="20"/>
    </w:rPr>
  </w:style>
  <w:style w:type="character" w:customStyle="1" w:styleId="UnresolvedMention15">
    <w:name w:val="Unresolved Mention15"/>
    <w:basedOn w:val="DefaultParagraphFont"/>
    <w:uiPriority w:val="99"/>
    <w:semiHidden/>
    <w:unhideWhenUsed/>
    <w:rsid w:val="005F244B"/>
    <w:rPr>
      <w:color w:val="808080"/>
      <w:shd w:val="clear" w:color="auto" w:fill="E6E6E6"/>
    </w:rPr>
  </w:style>
  <w:style w:type="character" w:customStyle="1" w:styleId="UnresolvedMention16">
    <w:name w:val="Unresolved Mention16"/>
    <w:basedOn w:val="DefaultParagraphFont"/>
    <w:uiPriority w:val="99"/>
    <w:semiHidden/>
    <w:unhideWhenUsed/>
    <w:rsid w:val="00175B3A"/>
    <w:rPr>
      <w:color w:val="808080"/>
      <w:shd w:val="clear" w:color="auto" w:fill="E6E6E6"/>
    </w:rPr>
  </w:style>
  <w:style w:type="character" w:customStyle="1" w:styleId="UnresolvedMention17">
    <w:name w:val="Unresolved Mention17"/>
    <w:basedOn w:val="DefaultParagraphFont"/>
    <w:uiPriority w:val="99"/>
    <w:semiHidden/>
    <w:unhideWhenUsed/>
    <w:rsid w:val="00F579CC"/>
    <w:rPr>
      <w:color w:val="808080"/>
      <w:shd w:val="clear" w:color="auto" w:fill="E6E6E6"/>
    </w:rPr>
  </w:style>
  <w:style w:type="character" w:customStyle="1" w:styleId="UnresolvedMention18">
    <w:name w:val="Unresolved Mention18"/>
    <w:basedOn w:val="DefaultParagraphFont"/>
    <w:uiPriority w:val="99"/>
    <w:semiHidden/>
    <w:unhideWhenUsed/>
    <w:rsid w:val="002977C2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82E3A"/>
    <w:rPr>
      <w:color w:val="808080"/>
      <w:shd w:val="clear" w:color="auto" w:fill="E6E6E6"/>
    </w:rPr>
  </w:style>
  <w:style w:type="paragraph" w:styleId="Bibliography">
    <w:name w:val="Bibliography"/>
    <w:basedOn w:val="Normal"/>
    <w:next w:val="Normal"/>
    <w:uiPriority w:val="37"/>
    <w:semiHidden/>
    <w:unhideWhenUsed/>
    <w:rsid w:val="00CD371B"/>
  </w:style>
  <w:style w:type="paragraph" w:styleId="BlockText">
    <w:name w:val="Block Text"/>
    <w:basedOn w:val="Normal"/>
    <w:uiPriority w:val="99"/>
    <w:semiHidden/>
    <w:unhideWhenUsed/>
    <w:rsid w:val="00CD371B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CD371B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CD371B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CD371B"/>
    <w:rPr>
      <w:rFonts w:ascii="Times" w:eastAsia="Times New Roman" w:hAnsi="Times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CD371B"/>
    <w:pPr>
      <w:spacing w:line="240" w:lineRule="auto"/>
    </w:pPr>
    <w:rPr>
      <w:rFonts w:ascii="Times" w:hAnsi="Time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CD371B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CD371B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CD371B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CD371B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CD371B"/>
    <w:rPr>
      <w:rFonts w:ascii="Times" w:eastAsia="Times New Roman" w:hAnsi="Times" w:cs="Times New Roman"/>
      <w:sz w:val="16"/>
      <w:szCs w:val="16"/>
    </w:rPr>
  </w:style>
  <w:style w:type="paragraph" w:styleId="Closing">
    <w:name w:val="Closing"/>
    <w:basedOn w:val="Normal"/>
    <w:link w:val="ClosingChar"/>
    <w:uiPriority w:val="99"/>
    <w:semiHidden/>
    <w:unhideWhenUsed/>
    <w:rsid w:val="00CD371B"/>
    <w:pPr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CD371B"/>
  </w:style>
  <w:style w:type="character" w:customStyle="1" w:styleId="DateChar">
    <w:name w:val="Date Char"/>
    <w:basedOn w:val="DefaultParagraphFont"/>
    <w:link w:val="Date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D371B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371B"/>
    <w:rPr>
      <w:rFonts w:ascii="Times" w:eastAsia="Times New Roman" w:hAnsi="Times" w:cs="Times New Roman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CD371B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CD371B"/>
    <w:rPr>
      <w:rFonts w:asciiTheme="majorHAnsi" w:eastAsiaTheme="majorEastAsia" w:hAnsiTheme="majorHAnsi" w:cstheme="majorBidi"/>
      <w:sz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D371B"/>
    <w:rPr>
      <w:rFonts w:asciiTheme="majorHAnsi" w:eastAsiaTheme="majorEastAsia" w:hAnsiTheme="majorHAnsi" w:cstheme="majorBidi"/>
      <w:color w:val="2F5496" w:themeColor="accent1" w:themeShade="BF"/>
      <w:sz w:val="24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D371B"/>
    <w:rPr>
      <w:rFonts w:asciiTheme="majorHAnsi" w:eastAsiaTheme="majorEastAsia" w:hAnsiTheme="majorHAnsi" w:cstheme="majorBidi"/>
      <w:color w:val="1F3763" w:themeColor="accent1" w:themeShade="7F"/>
      <w:sz w:val="24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D371B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D371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D371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CD371B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CD371B"/>
    <w:rPr>
      <w:rFonts w:ascii="Times" w:eastAsia="Times New Roman" w:hAnsi="Times" w:cs="Times New Roman"/>
      <w:i/>
      <w:iCs/>
      <w:sz w:val="24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D371B"/>
    <w:rPr>
      <w:rFonts w:ascii="Consolas" w:hAnsi="Consolas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D371B"/>
    <w:rPr>
      <w:rFonts w:ascii="Consolas" w:eastAsia="Times New Roman" w:hAnsi="Consolas" w:cs="Times New Roman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CD371B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CD371B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CD371B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CD371B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CD371B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CD371B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CD371B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CD371B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CD371B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CD371B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D371B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D371B"/>
    <w:rPr>
      <w:rFonts w:ascii="Times" w:eastAsia="Times New Roman" w:hAnsi="Times" w:cs="Times New Roman"/>
      <w:i/>
      <w:iCs/>
      <w:color w:val="4472C4" w:themeColor="accent1"/>
      <w:sz w:val="24"/>
      <w:szCs w:val="20"/>
    </w:rPr>
  </w:style>
  <w:style w:type="paragraph" w:styleId="List">
    <w:name w:val="List"/>
    <w:basedOn w:val="Normal"/>
    <w:uiPriority w:val="99"/>
    <w:semiHidden/>
    <w:unhideWhenUsed/>
    <w:rsid w:val="00CD371B"/>
    <w:pPr>
      <w:ind w:left="36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CD371B"/>
    <w:pPr>
      <w:ind w:left="72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CD371B"/>
    <w:pPr>
      <w:ind w:left="108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CD371B"/>
    <w:pPr>
      <w:ind w:left="1440" w:hanging="360"/>
      <w:contextualSpacing/>
    </w:pPr>
  </w:style>
  <w:style w:type="paragraph" w:styleId="List5">
    <w:name w:val="List 5"/>
    <w:basedOn w:val="Normal"/>
    <w:uiPriority w:val="99"/>
    <w:semiHidden/>
    <w:unhideWhenUsed/>
    <w:rsid w:val="00CD371B"/>
    <w:pPr>
      <w:ind w:left="1800" w:hanging="360"/>
      <w:contextualSpacing/>
    </w:pPr>
  </w:style>
  <w:style w:type="paragraph" w:styleId="ListBullet2">
    <w:name w:val="List Bullet 2"/>
    <w:basedOn w:val="Normal"/>
    <w:uiPriority w:val="99"/>
    <w:semiHidden/>
    <w:unhideWhenUsed/>
    <w:rsid w:val="00CD371B"/>
    <w:pPr>
      <w:numPr>
        <w:numId w:val="11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CD371B"/>
    <w:pPr>
      <w:numPr>
        <w:numId w:val="12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CD371B"/>
    <w:pPr>
      <w:numPr>
        <w:numId w:val="13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CD371B"/>
    <w:pPr>
      <w:numPr>
        <w:numId w:val="14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CD371B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CD371B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CD371B"/>
    <w:pPr>
      <w:spacing w:after="120"/>
      <w:ind w:left="108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CD371B"/>
    <w:pPr>
      <w:spacing w:after="120"/>
      <w:ind w:left="144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CD371B"/>
    <w:pPr>
      <w:spacing w:after="120"/>
      <w:ind w:left="1800"/>
      <w:contextualSpacing/>
    </w:pPr>
  </w:style>
  <w:style w:type="paragraph" w:styleId="ListNumber">
    <w:name w:val="List Number"/>
    <w:basedOn w:val="Normal"/>
    <w:uiPriority w:val="99"/>
    <w:semiHidden/>
    <w:unhideWhenUsed/>
    <w:rsid w:val="00CD371B"/>
    <w:pPr>
      <w:numPr>
        <w:numId w:val="1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CD371B"/>
    <w:pPr>
      <w:numPr>
        <w:numId w:val="16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CD371B"/>
    <w:pPr>
      <w:numPr>
        <w:numId w:val="17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CD371B"/>
    <w:pPr>
      <w:numPr>
        <w:numId w:val="18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CD371B"/>
    <w:pPr>
      <w:numPr>
        <w:numId w:val="19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CD371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40" w:lineRule="auto"/>
    </w:pPr>
    <w:rPr>
      <w:rFonts w:ascii="Consolas" w:eastAsia="Times New Roman" w:hAnsi="Consolas" w:cs="Times New Roman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CD371B"/>
    <w:rPr>
      <w:rFonts w:ascii="Consolas" w:eastAsia="Times New Roman" w:hAnsi="Consolas" w:cs="Times New Roman"/>
      <w:sz w:val="20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CD371B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CD371B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rmalIndent">
    <w:name w:val="Normal Indent"/>
    <w:basedOn w:val="Normal"/>
    <w:uiPriority w:val="99"/>
    <w:semiHidden/>
    <w:unhideWhenUsed/>
    <w:rsid w:val="00CD371B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CD371B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CD371B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D371B"/>
    <w:rPr>
      <w:rFonts w:ascii="Times" w:eastAsia="Times New Roman" w:hAnsi="Times" w:cs="Times New Roman"/>
      <w:i/>
      <w:iCs/>
      <w:color w:val="404040" w:themeColor="text1" w:themeTint="BF"/>
      <w:sz w:val="24"/>
      <w:szCs w:val="20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CD371B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Signature">
    <w:name w:val="Signature"/>
    <w:basedOn w:val="Normal"/>
    <w:link w:val="SignatureChar"/>
    <w:uiPriority w:val="99"/>
    <w:semiHidden/>
    <w:unhideWhenUsed/>
    <w:rsid w:val="00CD371B"/>
    <w:pPr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CD371B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CD371B"/>
    <w:rPr>
      <w:rFonts w:eastAsiaTheme="minorEastAsia"/>
      <w:color w:val="5A5A5A" w:themeColor="text1" w:themeTint="A5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CD371B"/>
    <w:pPr>
      <w:ind w:left="240" w:hanging="240"/>
    </w:pPr>
  </w:style>
  <w:style w:type="paragraph" w:styleId="TOAHeading">
    <w:name w:val="toa heading"/>
    <w:basedOn w:val="Normal"/>
    <w:next w:val="Normal"/>
    <w:uiPriority w:val="99"/>
    <w:semiHidden/>
    <w:unhideWhenUsed/>
    <w:rsid w:val="00CD371B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D371B"/>
    <w:pPr>
      <w:keepLines/>
      <w:spacing w:after="0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E-mail Signature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657A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paragraph" w:styleId="Heading1">
    <w:name w:val="heading 1"/>
    <w:basedOn w:val="Normal"/>
    <w:next w:val="Normal"/>
    <w:link w:val="Heading1Char"/>
    <w:unhideWhenUsed/>
    <w:qFormat/>
    <w:rsid w:val="0017657A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7657A"/>
    <w:pPr>
      <w:keepNext/>
      <w:keepLines/>
      <w:spacing w:before="200" w:line="276" w:lineRule="auto"/>
      <w:outlineLvl w:val="1"/>
    </w:pPr>
    <w:rPr>
      <w:rFonts w:ascii="Cambria" w:eastAsia="MS Gothic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657A"/>
    <w:pPr>
      <w:keepNext/>
      <w:keepLines/>
      <w:spacing w:before="200"/>
      <w:outlineLvl w:val="2"/>
    </w:pPr>
    <w:rPr>
      <w:rFonts w:ascii="Cambria" w:eastAsia="MS Gothic" w:hAnsi="Cambria"/>
      <w:b/>
      <w:bCs/>
      <w:color w:val="4F81BD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F0EE3"/>
    <w:pPr>
      <w:keepNext/>
      <w:keepLines/>
      <w:spacing w:before="40"/>
      <w:outlineLvl w:val="3"/>
    </w:pPr>
    <w:rPr>
      <w:rFonts w:ascii="Cambria" w:eastAsia="MS Gothic" w:hAnsi="Cambria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D371B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D371B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D371B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D371B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D371B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7657A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7657A"/>
    <w:rPr>
      <w:rFonts w:ascii="Cambria" w:eastAsia="MS Gothic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7657A"/>
    <w:rPr>
      <w:rFonts w:ascii="Cambria" w:eastAsia="MS Gothic" w:hAnsi="Cambria" w:cs="Times New Roman"/>
      <w:b/>
      <w:bCs/>
      <w:color w:val="4F81BD"/>
      <w:sz w:val="24"/>
      <w:szCs w:val="24"/>
    </w:rPr>
  </w:style>
  <w:style w:type="character" w:customStyle="1" w:styleId="ParagraphIndentChar">
    <w:name w:val="ParagraphIndent Char"/>
    <w:basedOn w:val="DefaultParagraphFont"/>
    <w:link w:val="ParagraphIndent"/>
    <w:locked/>
    <w:rsid w:val="00C174D5"/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Indent">
    <w:name w:val="ParagraphIndent"/>
    <w:link w:val="ParagraphIndentChar"/>
    <w:qFormat/>
    <w:rsid w:val="0017657A"/>
    <w:pPr>
      <w:spacing w:after="0" w:line="240" w:lineRule="auto"/>
      <w:ind w:firstLine="360"/>
    </w:pPr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NoIndent">
    <w:name w:val="ParagraphNoInden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ReportType">
    <w:name w:val="ReportType"/>
    <w:qFormat/>
    <w:rsid w:val="0017657A"/>
    <w:pPr>
      <w:pBdr>
        <w:bottom w:val="single" w:sz="12" w:space="1" w:color="auto"/>
      </w:pBdr>
      <w:spacing w:after="0" w:line="240" w:lineRule="auto"/>
    </w:pPr>
    <w:rPr>
      <w:rFonts w:ascii="Times New Roman" w:eastAsia="Times New Roman" w:hAnsi="Times New Roman" w:cs="Times New Roman"/>
      <w:b/>
      <w:bCs/>
      <w:i/>
      <w:sz w:val="36"/>
      <w:szCs w:val="36"/>
    </w:rPr>
  </w:style>
  <w:style w:type="paragraph" w:customStyle="1" w:styleId="NumberLine">
    <w:name w:val="NumberLine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28"/>
      <w:szCs w:val="28"/>
    </w:rPr>
  </w:style>
  <w:style w:type="paragraph" w:customStyle="1" w:styleId="ReportTitle">
    <w:name w:val="ReportTitle"/>
    <w:uiPriority w:val="99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FrontMatterHead">
    <w:name w:val="FrontMatterHead"/>
    <w:qFormat/>
    <w:rsid w:val="0017657A"/>
    <w:pPr>
      <w:keepNext/>
      <w:spacing w:before="240" w:after="60" w:line="240" w:lineRule="auto"/>
    </w:pPr>
    <w:rPr>
      <w:rFonts w:ascii="Arial" w:eastAsia="Calibri" w:hAnsi="Arial" w:cs="Arial"/>
      <w:b/>
      <w:sz w:val="32"/>
      <w:szCs w:val="32"/>
    </w:rPr>
  </w:style>
  <w:style w:type="paragraph" w:customStyle="1" w:styleId="PreparedForText">
    <w:name w:val="PreparedForTex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ParagraphNoIndentBold">
    <w:name w:val="ParagraphNoIndentBold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ContractNumber">
    <w:name w:val="ContractNumber"/>
    <w:next w:val="ParagraphNoInden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PublicationNumberDate">
    <w:name w:val="PublicationNumberDate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SuggestedCitation">
    <w:name w:val="SuggestedCitation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itlePageReportNumber">
    <w:name w:val="Title Page Report Number"/>
    <w:basedOn w:val="Normal"/>
    <w:rsid w:val="00C174D5"/>
    <w:rPr>
      <w:rFonts w:ascii="Arial" w:eastAsia="Times" w:hAnsi="Arial"/>
      <w:b/>
      <w:sz w:val="28"/>
    </w:rPr>
  </w:style>
  <w:style w:type="table" w:styleId="TableGrid">
    <w:name w:val="Table Grid"/>
    <w:basedOn w:val="TableNormal"/>
    <w:uiPriority w:val="39"/>
    <w:rsid w:val="0017657A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CommentReference">
    <w:name w:val="annotation reference"/>
    <w:basedOn w:val="DefaultParagraphFont"/>
    <w:uiPriority w:val="99"/>
    <w:rsid w:val="001765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17657A"/>
    <w:pPr>
      <w:spacing w:before="240" w:after="60"/>
    </w:pPr>
    <w:rPr>
      <w:rFonts w:ascii="Calibri" w:eastAsia="Calibri" w:hAnsi="Calibri"/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22922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1765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2922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657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657A"/>
    <w:rPr>
      <w:rFonts w:ascii="Tahoma" w:eastAsia="Times New Roman" w:hAnsi="Tahoma" w:cs="Tahoma"/>
      <w:sz w:val="16"/>
      <w:szCs w:val="16"/>
    </w:rPr>
  </w:style>
  <w:style w:type="paragraph" w:styleId="NormalWeb">
    <w:name w:val="Normal (Web)"/>
    <w:basedOn w:val="Normal"/>
    <w:uiPriority w:val="99"/>
    <w:rsid w:val="0017657A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PageNumber">
    <w:name w:val="PageNumber"/>
    <w:qFormat/>
    <w:rsid w:val="0017657A"/>
    <w:pPr>
      <w:spacing w:after="0" w:line="240" w:lineRule="auto"/>
      <w:jc w:val="center"/>
    </w:pPr>
    <w:rPr>
      <w:rFonts w:ascii="Times New Roman" w:eastAsia="Calibri" w:hAnsi="Times New Roman" w:cs="Times New Roman"/>
      <w:sz w:val="24"/>
      <w:szCs w:val="24"/>
    </w:rPr>
  </w:style>
  <w:style w:type="table" w:customStyle="1" w:styleId="AHRQ1">
    <w:name w:val="AHRQ1"/>
    <w:basedOn w:val="TableGrid"/>
    <w:rsid w:val="00F818A9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paragraph" w:styleId="TOC1">
    <w:name w:val="toc 1"/>
    <w:basedOn w:val="Normal"/>
    <w:next w:val="Normal"/>
    <w:autoRedefine/>
    <w:uiPriority w:val="39"/>
    <w:rsid w:val="002809D2"/>
    <w:pPr>
      <w:tabs>
        <w:tab w:val="right" w:leader="dot" w:pos="9350"/>
      </w:tabs>
    </w:pPr>
    <w:rPr>
      <w:rFonts w:ascii="Times New Roman" w:hAnsi="Times New Roman"/>
      <w:b/>
      <w:szCs w:val="24"/>
      <w:lang w:val="en-CA"/>
    </w:rPr>
  </w:style>
  <w:style w:type="paragraph" w:styleId="TOC2">
    <w:name w:val="toc 2"/>
    <w:basedOn w:val="Normal"/>
    <w:next w:val="Normal"/>
    <w:autoRedefine/>
    <w:uiPriority w:val="39"/>
    <w:rsid w:val="002809D2"/>
    <w:pPr>
      <w:tabs>
        <w:tab w:val="right" w:leader="dot" w:pos="9350"/>
      </w:tabs>
      <w:ind w:left="240"/>
    </w:pPr>
    <w:rPr>
      <w:rFonts w:ascii="Times New Roman" w:hAnsi="Times New Roman"/>
      <w:szCs w:val="24"/>
      <w:lang w:val="en-CA"/>
    </w:rPr>
  </w:style>
  <w:style w:type="paragraph" w:customStyle="1" w:styleId="ChapterHeading">
    <w:name w:val="ChapterHeading"/>
    <w:qFormat/>
    <w:rsid w:val="0017657A"/>
    <w:pPr>
      <w:keepNext/>
      <w:spacing w:after="60" w:line="240" w:lineRule="auto"/>
      <w:jc w:val="center"/>
      <w:outlineLvl w:val="0"/>
    </w:pPr>
    <w:rPr>
      <w:rFonts w:ascii="Arial" w:eastAsia="Times New Roman" w:hAnsi="Arial" w:cs="Times New Roman"/>
      <w:b/>
      <w:bCs/>
      <w:sz w:val="36"/>
      <w:szCs w:val="24"/>
    </w:rPr>
  </w:style>
  <w:style w:type="paragraph" w:customStyle="1" w:styleId="Level1Heading">
    <w:name w:val="Level1Heading"/>
    <w:link w:val="Level1HeadingChar"/>
    <w:qFormat/>
    <w:rsid w:val="0017657A"/>
    <w:pPr>
      <w:keepNext/>
      <w:spacing w:before="240" w:after="60" w:line="240" w:lineRule="auto"/>
      <w:outlineLvl w:val="1"/>
    </w:pPr>
    <w:rPr>
      <w:rFonts w:ascii="Arial" w:eastAsia="Times New Roman" w:hAnsi="Arial" w:cs="Times New Roman"/>
      <w:b/>
      <w:bCs/>
      <w:sz w:val="32"/>
      <w:szCs w:val="24"/>
    </w:rPr>
  </w:style>
  <w:style w:type="character" w:customStyle="1" w:styleId="Level1HeadingChar">
    <w:name w:val="Level1Heading Char"/>
    <w:link w:val="Level1Heading"/>
    <w:rsid w:val="001A43F7"/>
    <w:rPr>
      <w:rFonts w:ascii="Arial" w:eastAsia="Times New Roman" w:hAnsi="Arial" w:cs="Times New Roman"/>
      <w:b/>
      <w:bCs/>
      <w:sz w:val="32"/>
      <w:szCs w:val="24"/>
    </w:rPr>
  </w:style>
  <w:style w:type="paragraph" w:customStyle="1" w:styleId="Level2Heading">
    <w:name w:val="Level2Heading"/>
    <w:qFormat/>
    <w:rsid w:val="0017657A"/>
    <w:pPr>
      <w:keepNext/>
      <w:spacing w:before="240" w:after="60" w:line="240" w:lineRule="auto"/>
      <w:outlineLvl w:val="2"/>
    </w:pPr>
    <w:rPr>
      <w:rFonts w:ascii="Times New Roman" w:eastAsia="Times New Roman" w:hAnsi="Times New Roman" w:cs="Times New Roman"/>
      <w:b/>
      <w:bCs/>
      <w:sz w:val="32"/>
      <w:szCs w:val="24"/>
    </w:rPr>
  </w:style>
  <w:style w:type="paragraph" w:customStyle="1" w:styleId="KeyQuestion">
    <w:name w:val="KeyQuestion"/>
    <w:rsid w:val="0017657A"/>
    <w:pPr>
      <w:keepLines/>
      <w:spacing w:before="240" w:after="60" w:line="240" w:lineRule="auto"/>
    </w:pPr>
    <w:rPr>
      <w:rFonts w:ascii="Arial" w:eastAsia="Times New Roman" w:hAnsi="Arial" w:cs="Arial"/>
      <w:iCs/>
      <w:sz w:val="28"/>
      <w:szCs w:val="28"/>
    </w:rPr>
  </w:style>
  <w:style w:type="paragraph" w:customStyle="1" w:styleId="TableTitle">
    <w:name w:val="TableTitle"/>
    <w:qFormat/>
    <w:rsid w:val="0017657A"/>
    <w:pPr>
      <w:keepNext/>
      <w:spacing w:before="240" w:after="0" w:line="240" w:lineRule="auto"/>
    </w:pPr>
    <w:rPr>
      <w:rFonts w:ascii="Arial" w:eastAsia="Calibri" w:hAnsi="Arial" w:cs="Times New Roman"/>
      <w:b/>
      <w:color w:val="000000"/>
      <w:sz w:val="20"/>
      <w:szCs w:val="24"/>
    </w:rPr>
  </w:style>
  <w:style w:type="paragraph" w:customStyle="1" w:styleId="TableNote">
    <w:name w:val="TableNote"/>
    <w:qFormat/>
    <w:rsid w:val="0043609F"/>
    <w:pPr>
      <w:spacing w:after="120" w:line="240" w:lineRule="auto"/>
      <w:contextualSpacing/>
    </w:pPr>
    <w:rPr>
      <w:rFonts w:ascii="Times New Roman" w:eastAsia="Times New Roman" w:hAnsi="Times New Roman" w:cs="Times New Roman"/>
      <w:bCs/>
      <w:sz w:val="18"/>
      <w:szCs w:val="24"/>
    </w:rPr>
  </w:style>
  <w:style w:type="paragraph" w:customStyle="1" w:styleId="Reference">
    <w:name w:val="Reference"/>
    <w:qFormat/>
    <w:rsid w:val="0017657A"/>
    <w:pPr>
      <w:keepLines/>
      <w:spacing w:before="120" w:after="120" w:line="240" w:lineRule="auto"/>
      <w:ind w:left="720" w:hanging="720"/>
    </w:pPr>
    <w:rPr>
      <w:rFonts w:ascii="Times New Roman" w:eastAsia="Times New Roman" w:hAnsi="Times New Roman" w:cs="Times New Roman"/>
      <w:bCs/>
      <w:sz w:val="20"/>
      <w:szCs w:val="24"/>
    </w:rPr>
  </w:style>
  <w:style w:type="paragraph" w:styleId="Header">
    <w:name w:val="header"/>
    <w:basedOn w:val="Normal"/>
    <w:link w:val="HeaderChar"/>
    <w:uiPriority w:val="99"/>
    <w:unhideWhenUsed/>
    <w:rsid w:val="0017657A"/>
    <w:pPr>
      <w:tabs>
        <w:tab w:val="center" w:pos="4680"/>
        <w:tab w:val="right" w:pos="9360"/>
      </w:tabs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17657A"/>
    <w:rPr>
      <w:rFonts w:ascii="Calibri" w:eastAsia="Calibri" w:hAnsi="Calibri" w:cs="Times New Roman"/>
    </w:rPr>
  </w:style>
  <w:style w:type="paragraph" w:customStyle="1" w:styleId="Level5Heading">
    <w:name w:val="Level5Heading"/>
    <w:qFormat/>
    <w:rsid w:val="0017657A"/>
    <w:pPr>
      <w:keepNext/>
      <w:spacing w:before="240" w:after="0" w:line="240" w:lineRule="auto"/>
      <w:outlineLvl w:val="5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Level3Heading">
    <w:name w:val="Level3Heading"/>
    <w:qFormat/>
    <w:rsid w:val="0017657A"/>
    <w:pPr>
      <w:keepNext/>
      <w:spacing w:before="240" w:after="0" w:line="240" w:lineRule="auto"/>
      <w:outlineLvl w:val="3"/>
    </w:pPr>
    <w:rPr>
      <w:rFonts w:ascii="Arial" w:eastAsia="Times New Roman" w:hAnsi="Arial" w:cs="Times New Roman"/>
      <w:b/>
      <w:bCs/>
      <w:sz w:val="28"/>
      <w:szCs w:val="24"/>
    </w:rPr>
  </w:style>
  <w:style w:type="paragraph" w:customStyle="1" w:styleId="PreparedByText">
    <w:name w:val="PreparedByTex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Investigators">
    <w:name w:val="Investigators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Contents">
    <w:name w:val="Contents"/>
    <w:qFormat/>
    <w:rsid w:val="0017657A"/>
    <w:pPr>
      <w:keepNext/>
      <w:spacing w:after="0" w:line="240" w:lineRule="auto"/>
      <w:jc w:val="center"/>
    </w:pPr>
    <w:rPr>
      <w:rFonts w:ascii="Arial" w:eastAsia="Calibri" w:hAnsi="Arial" w:cs="Arial"/>
      <w:b/>
      <w:sz w:val="36"/>
      <w:szCs w:val="32"/>
    </w:rPr>
  </w:style>
  <w:style w:type="paragraph" w:customStyle="1" w:styleId="ContentsSubhead">
    <w:name w:val="ContentsSubhead"/>
    <w:qFormat/>
    <w:rsid w:val="0017657A"/>
    <w:pPr>
      <w:keepNext/>
      <w:spacing w:before="240" w:after="0" w:line="240" w:lineRule="auto"/>
    </w:pPr>
    <w:rPr>
      <w:rFonts w:ascii="Times New Roman" w:eastAsia="Times New Roman" w:hAnsi="Times New Roman" w:cs="Times New Roman"/>
      <w:b/>
      <w:bCs/>
      <w:sz w:val="24"/>
      <w:szCs w:val="28"/>
    </w:rPr>
  </w:style>
  <w:style w:type="paragraph" w:customStyle="1" w:styleId="Level4Heading">
    <w:name w:val="Level4Heading"/>
    <w:qFormat/>
    <w:rsid w:val="0017657A"/>
    <w:pPr>
      <w:keepNext/>
      <w:spacing w:before="240" w:after="0" w:line="240" w:lineRule="auto"/>
      <w:outlineLvl w:val="4"/>
    </w:pPr>
    <w:rPr>
      <w:rFonts w:ascii="Times New Roman" w:eastAsia="Times New Roman" w:hAnsi="Times New Roman" w:cs="Times New Roman"/>
      <w:b/>
      <w:bCs/>
      <w:sz w:val="28"/>
      <w:szCs w:val="24"/>
    </w:rPr>
  </w:style>
  <w:style w:type="paragraph" w:customStyle="1" w:styleId="TableColumnHead">
    <w:name w:val="TableColumnHead"/>
    <w:uiPriority w:val="99"/>
    <w:qFormat/>
    <w:rsid w:val="0017657A"/>
    <w:pPr>
      <w:spacing w:after="0" w:line="240" w:lineRule="auto"/>
      <w:jc w:val="center"/>
    </w:pPr>
    <w:rPr>
      <w:rFonts w:ascii="Arial" w:eastAsia="Calibri" w:hAnsi="Arial" w:cs="Arial"/>
      <w:b/>
      <w:bCs/>
      <w:sz w:val="18"/>
      <w:szCs w:val="18"/>
    </w:rPr>
  </w:style>
  <w:style w:type="paragraph" w:customStyle="1" w:styleId="TableSubhead">
    <w:name w:val="TableSubhead"/>
    <w:uiPriority w:val="99"/>
    <w:qFormat/>
    <w:rsid w:val="0017657A"/>
    <w:pPr>
      <w:spacing w:after="0" w:line="240" w:lineRule="auto"/>
    </w:pPr>
    <w:rPr>
      <w:rFonts w:ascii="Arial" w:eastAsia="Calibri" w:hAnsi="Arial" w:cs="Arial"/>
      <w:b/>
      <w:i/>
      <w:sz w:val="18"/>
      <w:szCs w:val="18"/>
    </w:rPr>
  </w:style>
  <w:style w:type="paragraph" w:customStyle="1" w:styleId="TableText">
    <w:name w:val="TableText"/>
    <w:link w:val="TableTextChar"/>
    <w:qFormat/>
    <w:rsid w:val="0017657A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Level6Heading">
    <w:name w:val="Level6Heading"/>
    <w:qFormat/>
    <w:rsid w:val="0017657A"/>
    <w:pPr>
      <w:keepNext/>
      <w:spacing w:before="240" w:after="0" w:line="240" w:lineRule="auto"/>
      <w:outlineLvl w:val="6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Level7Heading">
    <w:name w:val="Level7Heading"/>
    <w:qFormat/>
    <w:rsid w:val="0017657A"/>
    <w:pPr>
      <w:keepNext/>
      <w:spacing w:after="0" w:line="240" w:lineRule="auto"/>
    </w:pPr>
    <w:rPr>
      <w:rFonts w:ascii="Times New Roman" w:eastAsia="Calibri" w:hAnsi="Times New Roman" w:cs="Times New Roman"/>
      <w:b/>
      <w:color w:val="000000"/>
      <w:sz w:val="24"/>
      <w:szCs w:val="24"/>
    </w:rPr>
  </w:style>
  <w:style w:type="paragraph" w:customStyle="1" w:styleId="Level8Heading">
    <w:name w:val="Level8Heading"/>
    <w:qFormat/>
    <w:rsid w:val="0017657A"/>
    <w:pPr>
      <w:keepNext/>
      <w:spacing w:after="0" w:line="240" w:lineRule="auto"/>
    </w:pPr>
    <w:rPr>
      <w:rFonts w:ascii="Times New Roman" w:eastAsia="Times New Roman" w:hAnsi="Times New Roman" w:cs="Times New Roman"/>
      <w:bCs/>
      <w:i/>
      <w:sz w:val="24"/>
      <w:szCs w:val="24"/>
    </w:rPr>
  </w:style>
  <w:style w:type="paragraph" w:customStyle="1" w:styleId="Bullet1">
    <w:name w:val="Bullet1"/>
    <w:qFormat/>
    <w:rsid w:val="00D86D6D"/>
    <w:pPr>
      <w:numPr>
        <w:numId w:val="1"/>
      </w:num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Bullet2">
    <w:name w:val="Bullet2"/>
    <w:qFormat/>
    <w:rsid w:val="00910E09"/>
    <w:pPr>
      <w:numPr>
        <w:numId w:val="10"/>
      </w:numPr>
      <w:spacing w:after="0" w:line="240" w:lineRule="auto"/>
      <w:ind w:left="1080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ableCenteredText">
    <w:name w:val="TableCenteredText"/>
    <w:qFormat/>
    <w:rsid w:val="0017657A"/>
    <w:pPr>
      <w:spacing w:after="0" w:line="240" w:lineRule="auto"/>
      <w:jc w:val="center"/>
    </w:pPr>
    <w:rPr>
      <w:rFonts w:ascii="Arial" w:eastAsia="Calibri" w:hAnsi="Arial" w:cs="Arial"/>
      <w:sz w:val="18"/>
      <w:szCs w:val="18"/>
    </w:rPr>
  </w:style>
  <w:style w:type="paragraph" w:customStyle="1" w:styleId="TableLeftText">
    <w:name w:val="TableLeftText"/>
    <w:qFormat/>
    <w:rsid w:val="0017657A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TableBoldText">
    <w:name w:val="TableBoldText"/>
    <w:qFormat/>
    <w:rsid w:val="0017657A"/>
    <w:pPr>
      <w:spacing w:after="0" w:line="240" w:lineRule="auto"/>
    </w:pPr>
    <w:rPr>
      <w:rFonts w:ascii="Arial" w:eastAsia="Calibri" w:hAnsi="Arial" w:cs="Arial"/>
      <w:b/>
      <w:sz w:val="18"/>
      <w:szCs w:val="18"/>
    </w:rPr>
  </w:style>
  <w:style w:type="paragraph" w:customStyle="1" w:styleId="Studies1">
    <w:name w:val="Studies1"/>
    <w:uiPriority w:val="99"/>
    <w:qFormat/>
    <w:rsid w:val="0017657A"/>
    <w:pPr>
      <w:keepLines/>
      <w:spacing w:before="120" w:after="120" w:line="240" w:lineRule="auto"/>
    </w:pPr>
    <w:rPr>
      <w:rFonts w:ascii="Times New Roman" w:eastAsia="Calibri" w:hAnsi="Times New Roman" w:cs="Arial"/>
      <w:color w:val="000000"/>
      <w:sz w:val="24"/>
      <w:szCs w:val="32"/>
    </w:rPr>
  </w:style>
  <w:style w:type="paragraph" w:customStyle="1" w:styleId="Studies2">
    <w:name w:val="Studies2"/>
    <w:qFormat/>
    <w:rsid w:val="0017657A"/>
    <w:pPr>
      <w:keepLines/>
      <w:numPr>
        <w:numId w:val="2"/>
      </w:numPr>
      <w:spacing w:before="120" w:after="120" w:line="240" w:lineRule="auto"/>
      <w:ind w:hanging="720"/>
    </w:pPr>
    <w:rPr>
      <w:rFonts w:ascii="Times New Roman" w:eastAsia="Times" w:hAnsi="Times New Roman" w:cs="Times New Roman"/>
      <w:color w:val="000000"/>
      <w:sz w:val="24"/>
      <w:szCs w:val="24"/>
    </w:rPr>
  </w:style>
  <w:style w:type="paragraph" w:customStyle="1" w:styleId="NumberedList">
    <w:name w:val="NumberedList"/>
    <w:basedOn w:val="Bullet1"/>
    <w:qFormat/>
    <w:rsid w:val="0017657A"/>
    <w:pPr>
      <w:numPr>
        <w:numId w:val="3"/>
      </w:numPr>
      <w:ind w:left="720"/>
    </w:pPr>
  </w:style>
  <w:style w:type="paragraph" w:customStyle="1" w:styleId="ReportSubtitle">
    <w:name w:val="ReportSubtitle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FrontMatterSubhead">
    <w:name w:val="FrontMatterSubhead"/>
    <w:qFormat/>
    <w:rsid w:val="0017657A"/>
    <w:pPr>
      <w:keepNext/>
      <w:spacing w:before="120" w:after="0" w:line="240" w:lineRule="auto"/>
    </w:pPr>
    <w:rPr>
      <w:rFonts w:ascii="Arial" w:eastAsia="Calibri" w:hAnsi="Arial" w:cs="Arial"/>
      <w:b/>
      <w:sz w:val="24"/>
      <w:szCs w:val="32"/>
    </w:rPr>
  </w:style>
  <w:style w:type="paragraph" w:styleId="Footer">
    <w:name w:val="footer"/>
    <w:basedOn w:val="Normal"/>
    <w:link w:val="FooterChar"/>
    <w:uiPriority w:val="99"/>
    <w:unhideWhenUsed/>
    <w:rsid w:val="0017657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657A"/>
    <w:rPr>
      <w:rFonts w:ascii="Times" w:eastAsia="Times New Roman" w:hAnsi="Times" w:cs="Times New Roman"/>
      <w:sz w:val="24"/>
      <w:szCs w:val="20"/>
    </w:rPr>
  </w:style>
  <w:style w:type="character" w:styleId="Hyperlink">
    <w:name w:val="Hyperlink"/>
    <w:basedOn w:val="DefaultParagraphFont"/>
    <w:uiPriority w:val="99"/>
    <w:unhideWhenUsed/>
    <w:rsid w:val="0017657A"/>
    <w:rPr>
      <w:color w:val="0563C1" w:themeColor="hyperlink"/>
      <w:u w:val="single"/>
    </w:rPr>
  </w:style>
  <w:style w:type="paragraph" w:customStyle="1" w:styleId="ES-Level1Heading">
    <w:name w:val="ES-Level1Heading"/>
    <w:basedOn w:val="Level1Heading"/>
    <w:qFormat/>
    <w:rsid w:val="0017657A"/>
  </w:style>
  <w:style w:type="paragraph" w:customStyle="1" w:styleId="ES-Level2Heading">
    <w:name w:val="ES-Level2Heading"/>
    <w:basedOn w:val="Level2Heading"/>
    <w:qFormat/>
    <w:rsid w:val="0017657A"/>
  </w:style>
  <w:style w:type="paragraph" w:customStyle="1" w:styleId="ES-Level3Heading">
    <w:name w:val="ES-Level3Heading"/>
    <w:basedOn w:val="Level3Heading"/>
    <w:qFormat/>
    <w:rsid w:val="0017657A"/>
    <w:rPr>
      <w:rFonts w:cs="Arial"/>
    </w:rPr>
  </w:style>
  <w:style w:type="paragraph" w:customStyle="1" w:styleId="FigureTitle">
    <w:name w:val="FigureTitle"/>
    <w:basedOn w:val="TableTitle"/>
    <w:qFormat/>
    <w:rsid w:val="0017657A"/>
  </w:style>
  <w:style w:type="character" w:styleId="FootnoteReference">
    <w:name w:val="footnote reference"/>
    <w:basedOn w:val="DefaultParagraphFont"/>
    <w:uiPriority w:val="99"/>
    <w:unhideWhenUsed/>
    <w:rsid w:val="001A43F7"/>
    <w:rPr>
      <w:vertAlign w:val="superscript"/>
    </w:rPr>
  </w:style>
  <w:style w:type="paragraph" w:customStyle="1" w:styleId="FootnoteText1">
    <w:name w:val="Footnote Text1"/>
    <w:basedOn w:val="FootnoteText"/>
    <w:qFormat/>
    <w:rsid w:val="001A43F7"/>
    <w:rPr>
      <w:rFonts w:ascii="Times New Roman" w:eastAsia="Calibri" w:hAnsi="Times New Roman" w:cs="Times New Roman"/>
      <w:szCs w:val="22"/>
    </w:rPr>
  </w:style>
  <w:style w:type="paragraph" w:styleId="FootnoteText">
    <w:name w:val="footnote text"/>
    <w:basedOn w:val="Normal"/>
    <w:link w:val="FootnoteTextChar"/>
    <w:uiPriority w:val="99"/>
    <w:unhideWhenUsed/>
    <w:rsid w:val="001A43F7"/>
    <w:rPr>
      <w:rFonts w:asciiTheme="minorHAnsi" w:eastAsiaTheme="minorHAnsi" w:hAnsiTheme="minorHAnsi" w:cstheme="minorBidi"/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A43F7"/>
    <w:rPr>
      <w:sz w:val="20"/>
      <w:szCs w:val="20"/>
    </w:rPr>
  </w:style>
  <w:style w:type="paragraph" w:customStyle="1" w:styleId="bullet1-blank">
    <w:name w:val="bullet1-blank"/>
    <w:basedOn w:val="Normal"/>
    <w:qFormat/>
    <w:rsid w:val="001A43F7"/>
    <w:pPr>
      <w:ind w:left="720" w:hanging="360"/>
    </w:pPr>
    <w:rPr>
      <w:rFonts w:ascii="Times New Roman" w:eastAsia="Calibri" w:hAnsi="Times New Roman"/>
      <w:szCs w:val="24"/>
    </w:rPr>
  </w:style>
  <w:style w:type="paragraph" w:customStyle="1" w:styleId="kqstem">
    <w:name w:val="kqstem"/>
    <w:basedOn w:val="ParagraphIndent"/>
    <w:rsid w:val="001A43F7"/>
    <w:pPr>
      <w:spacing w:after="120"/>
      <w:ind w:left="720" w:firstLine="0"/>
      <w:contextualSpacing/>
    </w:pPr>
  </w:style>
  <w:style w:type="character" w:styleId="Strong">
    <w:name w:val="Strong"/>
    <w:uiPriority w:val="22"/>
    <w:qFormat/>
    <w:rsid w:val="001A43F7"/>
    <w:rPr>
      <w:b/>
      <w:bCs/>
    </w:rPr>
  </w:style>
  <w:style w:type="paragraph" w:customStyle="1" w:styleId="KQstem0">
    <w:name w:val="KQ stem"/>
    <w:basedOn w:val="Normal"/>
    <w:link w:val="KQstemChar"/>
    <w:rsid w:val="001A43F7"/>
    <w:pPr>
      <w:shd w:val="clear" w:color="auto" w:fill="FFFFFF"/>
      <w:spacing w:after="206"/>
      <w:ind w:left="360" w:hanging="360"/>
    </w:pPr>
    <w:rPr>
      <w:rFonts w:ascii="Times New Roman" w:hAnsi="Times New Roman"/>
    </w:rPr>
  </w:style>
  <w:style w:type="character" w:customStyle="1" w:styleId="KQstemChar">
    <w:name w:val="KQ stem Char"/>
    <w:basedOn w:val="DefaultParagraphFont"/>
    <w:link w:val="KQstem0"/>
    <w:rsid w:val="001A43F7"/>
    <w:rPr>
      <w:rFonts w:ascii="Times New Roman" w:eastAsia="Times New Roman" w:hAnsi="Times New Roman" w:cs="Times New Roman"/>
      <w:sz w:val="24"/>
      <w:szCs w:val="20"/>
      <w:shd w:val="clear" w:color="auto" w:fill="FFFFFF"/>
    </w:rPr>
  </w:style>
  <w:style w:type="paragraph" w:customStyle="1" w:styleId="exhibitsource">
    <w:name w:val="exhibitsource"/>
    <w:basedOn w:val="Normal"/>
    <w:qFormat/>
    <w:rsid w:val="001A43F7"/>
    <w:pPr>
      <w:keepNext/>
      <w:spacing w:after="120"/>
    </w:pPr>
    <w:rPr>
      <w:rFonts w:ascii="Arial" w:hAnsi="Arial"/>
      <w:bCs/>
      <w:sz w:val="18"/>
    </w:rPr>
  </w:style>
  <w:style w:type="paragraph" w:customStyle="1" w:styleId="Tabletext0">
    <w:name w:val="Table text"/>
    <w:basedOn w:val="Normal"/>
    <w:qFormat/>
    <w:rsid w:val="001A43F7"/>
    <w:pPr>
      <w:spacing w:before="60" w:after="60" w:line="259" w:lineRule="auto"/>
    </w:pPr>
    <w:rPr>
      <w:rFonts w:ascii="Arial" w:eastAsiaTheme="minorHAnsi" w:hAnsi="Arial" w:cs="Arial"/>
      <w:sz w:val="18"/>
      <w:szCs w:val="18"/>
    </w:rPr>
  </w:style>
  <w:style w:type="paragraph" w:customStyle="1" w:styleId="TableHeader">
    <w:name w:val="Table Header"/>
    <w:basedOn w:val="Tabletext0"/>
    <w:qFormat/>
    <w:rsid w:val="001A43F7"/>
    <w:rPr>
      <w:b/>
    </w:rPr>
  </w:style>
  <w:style w:type="table" w:customStyle="1" w:styleId="EPCTable">
    <w:name w:val="EPC Table"/>
    <w:basedOn w:val="TableNormal"/>
    <w:rsid w:val="001A43F7"/>
    <w:pPr>
      <w:spacing w:after="0" w:line="240" w:lineRule="auto"/>
    </w:pPr>
    <w:rPr>
      <w:rFonts w:ascii="Arial" w:eastAsia="Times New Roman" w:hAnsi="Arial" w:cs="Times New Roman"/>
      <w:sz w:val="18"/>
      <w:szCs w:val="20"/>
    </w:rPr>
    <w:tblPr>
      <w:tblStyleRowBandSize w:val="1"/>
      <w:tblBorders>
        <w:insideH w:val="single" w:sz="8" w:space="0" w:color="auto"/>
      </w:tblBorders>
      <w:tblCellMar>
        <w:top w:w="29" w:type="dxa"/>
        <w:left w:w="43" w:type="dxa"/>
        <w:bottom w:w="29" w:type="dxa"/>
        <w:right w:w="43" w:type="dxa"/>
      </w:tblCellMar>
    </w:tblPr>
    <w:tblStylePr w:type="firstRow">
      <w:pPr>
        <w:jc w:val="left"/>
      </w:pPr>
      <w:rPr>
        <w:rFonts w:ascii="@GungsuhChe" w:hAnsi="@GungsuhChe"/>
        <w:b/>
        <w:i w:val="0"/>
        <w:sz w:val="18"/>
      </w:rPr>
      <w:tblPr/>
      <w:tcPr>
        <w:tcBorders>
          <w:top w:val="single" w:sz="12" w:space="0" w:color="auto"/>
          <w:bottom w:val="single" w:sz="12" w:space="0" w:color="auto"/>
        </w:tcBorders>
        <w:vAlign w:val="bottom"/>
      </w:tcPr>
    </w:tblStylePr>
    <w:tblStylePr w:type="lastRow">
      <w:rPr>
        <w:rFonts w:ascii="Arial" w:hAnsi="Arial"/>
        <w:b w:val="0"/>
        <w:i w:val="0"/>
        <w:sz w:val="18"/>
      </w:rPr>
      <w:tblPr/>
      <w:tcPr>
        <w:tcBorders>
          <w:top w:val="single" w:sz="8" w:space="0" w:color="auto"/>
          <w:bottom w:val="single" w:sz="12" w:space="0" w:color="auto"/>
        </w:tcBorders>
      </w:tcPr>
    </w:tblStylePr>
    <w:tblStylePr w:type="band1Horz">
      <w:tblPr/>
      <w:tcPr>
        <w:tcBorders>
          <w:bottom w:val="nil"/>
        </w:tcBorders>
      </w:tcPr>
    </w:tblStylePr>
  </w:style>
  <w:style w:type="paragraph" w:customStyle="1" w:styleId="TableText1">
    <w:name w:val="Table Text"/>
    <w:link w:val="TableTextChar0"/>
    <w:qFormat/>
    <w:rsid w:val="001A43F7"/>
    <w:pPr>
      <w:spacing w:after="0" w:line="240" w:lineRule="auto"/>
    </w:pPr>
    <w:rPr>
      <w:rFonts w:ascii="Arial" w:eastAsia="Times New Roman" w:hAnsi="Arial" w:cs="Times New Roman"/>
      <w:sz w:val="18"/>
      <w:szCs w:val="18"/>
    </w:rPr>
  </w:style>
  <w:style w:type="paragraph" w:customStyle="1" w:styleId="tabletitle0">
    <w:name w:val="tabletitle"/>
    <w:basedOn w:val="Normal"/>
    <w:rsid w:val="001A43F7"/>
    <w:pPr>
      <w:keepNext/>
      <w:spacing w:before="240"/>
    </w:pPr>
    <w:rPr>
      <w:rFonts w:ascii="Arial" w:eastAsia="Calibri" w:hAnsi="Arial"/>
      <w:b/>
      <w:color w:val="000000"/>
      <w:sz w:val="20"/>
      <w:szCs w:val="24"/>
    </w:rPr>
  </w:style>
  <w:style w:type="paragraph" w:customStyle="1" w:styleId="bullet2-blank">
    <w:name w:val="bullet2-blank"/>
    <w:basedOn w:val="Normal"/>
    <w:qFormat/>
    <w:rsid w:val="001A43F7"/>
    <w:pPr>
      <w:suppressAutoHyphens/>
      <w:autoSpaceDN w:val="0"/>
      <w:ind w:left="1080" w:hanging="360"/>
      <w:textAlignment w:val="baseline"/>
    </w:pPr>
    <w:rPr>
      <w:rFonts w:ascii="Times New Roman" w:eastAsia="Calibri" w:hAnsi="Times New Roman"/>
      <w:szCs w:val="24"/>
    </w:rPr>
  </w:style>
  <w:style w:type="paragraph" w:customStyle="1" w:styleId="TableTitlecontinued">
    <w:name w:val="TableTitle (continued)"/>
    <w:basedOn w:val="tabletitle0"/>
    <w:qFormat/>
    <w:rsid w:val="001A43F7"/>
  </w:style>
  <w:style w:type="paragraph" w:customStyle="1" w:styleId="tabletext2">
    <w:name w:val="tabletext"/>
    <w:basedOn w:val="Normal"/>
    <w:rsid w:val="001A43F7"/>
    <w:pPr>
      <w:spacing w:before="40"/>
    </w:pPr>
    <w:rPr>
      <w:rFonts w:ascii="Arial" w:hAnsi="Arial"/>
      <w:sz w:val="18"/>
      <w:szCs w:val="24"/>
    </w:rPr>
  </w:style>
  <w:style w:type="paragraph" w:customStyle="1" w:styleId="Tablebullet0">
    <w:name w:val="Table bullet"/>
    <w:basedOn w:val="Tabletext0"/>
    <w:qFormat/>
    <w:rsid w:val="001A43F7"/>
    <w:pPr>
      <w:numPr>
        <w:numId w:val="4"/>
      </w:numPr>
      <w:spacing w:before="0" w:after="0" w:line="240" w:lineRule="auto"/>
      <w:ind w:left="187" w:hanging="187"/>
    </w:pPr>
    <w:rPr>
      <w:rFonts w:eastAsia="Calibri"/>
    </w:rPr>
  </w:style>
  <w:style w:type="paragraph" w:customStyle="1" w:styleId="TableBulletInd">
    <w:name w:val="Table Bullet Ind"/>
    <w:basedOn w:val="Tablebullet0"/>
    <w:qFormat/>
    <w:rsid w:val="001A43F7"/>
    <w:pPr>
      <w:ind w:left="511" w:hanging="270"/>
    </w:pPr>
  </w:style>
  <w:style w:type="paragraph" w:customStyle="1" w:styleId="TableHeaders">
    <w:name w:val="Table Headers"/>
    <w:qFormat/>
    <w:rsid w:val="001A43F7"/>
    <w:pPr>
      <w:spacing w:before="80" w:after="80" w:line="240" w:lineRule="auto"/>
      <w:jc w:val="center"/>
    </w:pPr>
    <w:rPr>
      <w:rFonts w:ascii="Arial" w:eastAsia="Times New Roman" w:hAnsi="Arial" w:cs="Times New Roman"/>
      <w:b/>
      <w:sz w:val="18"/>
      <w:szCs w:val="20"/>
    </w:rPr>
  </w:style>
  <w:style w:type="paragraph" w:customStyle="1" w:styleId="bullet-blank">
    <w:name w:val="bullet-blank"/>
    <w:basedOn w:val="Normal"/>
    <w:qFormat/>
    <w:rsid w:val="001A43F7"/>
    <w:pPr>
      <w:ind w:left="720" w:hanging="360"/>
    </w:pPr>
    <w:rPr>
      <w:rFonts w:ascii="Times New Roman" w:eastAsiaTheme="minorHAnsi" w:hAnsi="Times New Roman"/>
      <w:szCs w:val="22"/>
    </w:rPr>
  </w:style>
  <w:style w:type="paragraph" w:customStyle="1" w:styleId="TableBulletLM">
    <w:name w:val="TableBulletLM"/>
    <w:qFormat/>
    <w:rsid w:val="001A43F7"/>
    <w:pPr>
      <w:ind w:left="360" w:hanging="360"/>
    </w:pPr>
    <w:rPr>
      <w:rFonts w:ascii="Arial" w:eastAsia="Calibri" w:hAnsi="Arial" w:cs="Times New Roman"/>
      <w:sz w:val="18"/>
      <w:szCs w:val="20"/>
    </w:rPr>
  </w:style>
  <w:style w:type="paragraph" w:customStyle="1" w:styleId="text">
    <w:name w:val="text"/>
    <w:basedOn w:val="Text0"/>
    <w:link w:val="textChar"/>
    <w:rsid w:val="001A43F7"/>
  </w:style>
  <w:style w:type="paragraph" w:customStyle="1" w:styleId="Text0">
    <w:name w:val="Text"/>
    <w:basedOn w:val="Normal"/>
    <w:link w:val="TextChar0"/>
    <w:uiPriority w:val="99"/>
    <w:rsid w:val="001A43F7"/>
    <w:pPr>
      <w:shd w:val="clear" w:color="auto" w:fill="FFFFFF"/>
      <w:spacing w:before="60" w:after="120"/>
    </w:pPr>
    <w:rPr>
      <w:rFonts w:ascii="Times New Roman" w:hAnsi="Times New Roman"/>
      <w:szCs w:val="24"/>
    </w:rPr>
  </w:style>
  <w:style w:type="character" w:customStyle="1" w:styleId="TextChar0">
    <w:name w:val="Text Char"/>
    <w:basedOn w:val="DefaultParagraphFont"/>
    <w:link w:val="Text0"/>
    <w:uiPriority w:val="99"/>
    <w:locked/>
    <w:rsid w:val="001A43F7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character" w:customStyle="1" w:styleId="textChar">
    <w:name w:val="text Char"/>
    <w:basedOn w:val="TextChar0"/>
    <w:link w:val="text"/>
    <w:rsid w:val="001A43F7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paragraph" w:styleId="BodyText">
    <w:name w:val="Body Text"/>
    <w:basedOn w:val="Normal"/>
    <w:link w:val="BodyTextChar"/>
    <w:unhideWhenUsed/>
    <w:rsid w:val="001A43F7"/>
    <w:pPr>
      <w:spacing w:line="355" w:lineRule="auto"/>
      <w:ind w:firstLine="360"/>
    </w:pPr>
    <w:rPr>
      <w:rFonts w:ascii="Times New Roman" w:hAnsi="Times New Roman"/>
    </w:rPr>
  </w:style>
  <w:style w:type="character" w:customStyle="1" w:styleId="BodyTextChar">
    <w:name w:val="Body Text Char"/>
    <w:basedOn w:val="DefaultParagraphFont"/>
    <w:link w:val="BodyText"/>
    <w:rsid w:val="001A43F7"/>
    <w:rPr>
      <w:rFonts w:ascii="Times New Roman" w:eastAsia="Times New Roman" w:hAnsi="Times New Roman" w:cs="Times New Roman"/>
      <w:sz w:val="24"/>
      <w:szCs w:val="20"/>
    </w:rPr>
  </w:style>
  <w:style w:type="paragraph" w:customStyle="1" w:styleId="Tabletitle1">
    <w:name w:val="Table title"/>
    <w:basedOn w:val="text"/>
    <w:qFormat/>
    <w:rsid w:val="001A43F7"/>
    <w:pPr>
      <w:keepNext/>
    </w:pPr>
    <w:rPr>
      <w:rFonts w:ascii="Arial" w:hAnsi="Arial"/>
      <w:b/>
      <w:sz w:val="22"/>
    </w:rPr>
  </w:style>
  <w:style w:type="paragraph" w:customStyle="1" w:styleId="tablenote0">
    <w:name w:val="tablenote"/>
    <w:basedOn w:val="Normal"/>
    <w:qFormat/>
    <w:rsid w:val="00D86E25"/>
    <w:pPr>
      <w:spacing w:after="120"/>
      <w:contextualSpacing/>
    </w:pPr>
    <w:rPr>
      <w:rFonts w:ascii="Times New Roman" w:eastAsia="Calibri" w:hAnsi="Times New Roman" w:cs="Arial"/>
      <w:bCs/>
      <w:color w:val="000000"/>
      <w:sz w:val="18"/>
      <w:szCs w:val="22"/>
    </w:rPr>
  </w:style>
  <w:style w:type="paragraph" w:customStyle="1" w:styleId="Tabletitlecontinued0">
    <w:name w:val="Table title continued"/>
    <w:basedOn w:val="Tabletitle1"/>
    <w:qFormat/>
    <w:rsid w:val="00CD4977"/>
    <w:rPr>
      <w:rFonts w:eastAsia="Times"/>
      <w:snapToGrid w:val="0"/>
      <w:sz w:val="20"/>
    </w:rPr>
  </w:style>
  <w:style w:type="paragraph" w:customStyle="1" w:styleId="HeadingI">
    <w:name w:val="Heading I"/>
    <w:uiPriority w:val="99"/>
    <w:rsid w:val="001A43F7"/>
    <w:pPr>
      <w:keepNext/>
      <w:keepLines/>
      <w:widowControl w:val="0"/>
      <w:tabs>
        <w:tab w:val="left" w:pos="450"/>
      </w:tabs>
      <w:spacing w:before="240" w:after="0" w:line="240" w:lineRule="auto"/>
      <w:ind w:left="446" w:hanging="446"/>
    </w:pPr>
    <w:rPr>
      <w:rFonts w:ascii="Times New Roman" w:eastAsia="ヒラギノ角ゴ Pro W3" w:hAnsi="Times New Roman" w:cs="Times New Roman"/>
      <w:b/>
      <w:color w:val="000000"/>
      <w:sz w:val="24"/>
      <w:szCs w:val="20"/>
    </w:rPr>
  </w:style>
  <w:style w:type="paragraph" w:customStyle="1" w:styleId="Default">
    <w:name w:val="Default"/>
    <w:rsid w:val="001A43F7"/>
    <w:pPr>
      <w:spacing w:after="0" w:line="240" w:lineRule="auto"/>
    </w:pPr>
    <w:rPr>
      <w:rFonts w:ascii="Times New Roman" w:eastAsia="ヒラギノ角ゴ Pro W3" w:hAnsi="Times New Roman" w:cs="Times New Roman"/>
      <w:color w:val="000000"/>
      <w:sz w:val="24"/>
      <w:szCs w:val="20"/>
    </w:rPr>
  </w:style>
  <w:style w:type="paragraph" w:customStyle="1" w:styleId="Figuretitle0">
    <w:name w:val="Figure title"/>
    <w:basedOn w:val="FigureTitle"/>
    <w:qFormat/>
    <w:rsid w:val="007D4085"/>
    <w:rPr>
      <w:szCs w:val="20"/>
    </w:rPr>
  </w:style>
  <w:style w:type="paragraph" w:customStyle="1" w:styleId="text-subbullet3">
    <w:name w:val="text -sub bullet 3"/>
    <w:uiPriority w:val="99"/>
    <w:rsid w:val="001A43F7"/>
    <w:pPr>
      <w:widowControl w:val="0"/>
      <w:tabs>
        <w:tab w:val="left" w:pos="1080"/>
      </w:tabs>
      <w:spacing w:after="0" w:line="240" w:lineRule="auto"/>
      <w:ind w:left="720" w:firstLine="360"/>
    </w:pPr>
    <w:rPr>
      <w:rFonts w:ascii="Arial" w:eastAsia="ヒラギノ角ゴ Pro W3" w:hAnsi="Arial" w:cs="Times New Roman"/>
      <w:color w:val="000000"/>
      <w:sz w:val="24"/>
      <w:szCs w:val="20"/>
    </w:rPr>
  </w:style>
  <w:style w:type="paragraph" w:customStyle="1" w:styleId="HeadingA">
    <w:name w:val="Heading A"/>
    <w:basedOn w:val="HeadingI"/>
    <w:uiPriority w:val="99"/>
    <w:rsid w:val="001A43F7"/>
  </w:style>
  <w:style w:type="paragraph" w:customStyle="1" w:styleId="HeadingA-subparagraph">
    <w:name w:val="HeadingA-subparagraph"/>
    <w:basedOn w:val="text-subbullet3"/>
    <w:qFormat/>
    <w:rsid w:val="001A43F7"/>
    <w:pPr>
      <w:keepLines/>
      <w:tabs>
        <w:tab w:val="clear" w:pos="1080"/>
      </w:tabs>
      <w:spacing w:before="120" w:after="120"/>
      <w:ind w:left="1080" w:firstLine="0"/>
    </w:pPr>
    <w:rPr>
      <w:rFonts w:ascii="Times New Roman" w:eastAsia="Times New Roman" w:hAnsi="Times New Roman"/>
      <w:color w:val="auto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A43F7"/>
    <w:pPr>
      <w:spacing w:line="259" w:lineRule="auto"/>
      <w:jc w:val="center"/>
    </w:pPr>
    <w:rPr>
      <w:rFonts w:ascii="Times New Roman" w:eastAsiaTheme="minorHAnsi" w:hAnsi="Times New Roman"/>
      <w:noProof/>
      <w:color w:val="000000"/>
      <w:sz w:val="20"/>
      <w:szCs w:val="24"/>
    </w:rPr>
  </w:style>
  <w:style w:type="character" w:customStyle="1" w:styleId="EndNoteBibliographyTitleChar">
    <w:name w:val="EndNote Bibliography Title Char"/>
    <w:basedOn w:val="ParagraphIndentChar"/>
    <w:link w:val="EndNoteBibliographyTitle"/>
    <w:rsid w:val="001A43F7"/>
    <w:rPr>
      <w:rFonts w:ascii="Times New Roman" w:eastAsia="Calibri" w:hAnsi="Times New Roman" w:cs="Times New Roman"/>
      <w:noProof/>
      <w:color w:val="000000"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A43F7"/>
    <w:pPr>
      <w:spacing w:after="160"/>
    </w:pPr>
    <w:rPr>
      <w:rFonts w:ascii="Times New Roman" w:eastAsiaTheme="minorHAnsi" w:hAnsi="Times New Roman"/>
      <w:noProof/>
      <w:color w:val="000000"/>
      <w:sz w:val="20"/>
      <w:szCs w:val="24"/>
    </w:rPr>
  </w:style>
  <w:style w:type="character" w:customStyle="1" w:styleId="EndNoteBibliographyChar">
    <w:name w:val="EndNote Bibliography Char"/>
    <w:basedOn w:val="ParagraphIndentChar"/>
    <w:link w:val="EndNoteBibliography"/>
    <w:rsid w:val="001A43F7"/>
    <w:rPr>
      <w:rFonts w:ascii="Times New Roman" w:eastAsia="Calibri" w:hAnsi="Times New Roman" w:cs="Times New Roman"/>
      <w:noProof/>
      <w:color w:val="000000"/>
      <w:sz w:val="20"/>
      <w:szCs w:val="24"/>
    </w:rPr>
  </w:style>
  <w:style w:type="character" w:customStyle="1" w:styleId="Mention1">
    <w:name w:val="Mention1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1A43F7"/>
    <w:rPr>
      <w:color w:val="954F72" w:themeColor="followedHyperlink"/>
      <w:u w:val="single"/>
    </w:rPr>
  </w:style>
  <w:style w:type="character" w:customStyle="1" w:styleId="Mention2">
    <w:name w:val="Mention2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character" w:customStyle="1" w:styleId="Mention3">
    <w:name w:val="Mention3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paragraph" w:styleId="Revision">
    <w:name w:val="Revision"/>
    <w:hidden/>
    <w:uiPriority w:val="99"/>
    <w:rsid w:val="004E329D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A25B3"/>
    <w:rPr>
      <w:color w:val="808080"/>
      <w:shd w:val="clear" w:color="auto" w:fill="E6E6E6"/>
    </w:rPr>
  </w:style>
  <w:style w:type="table" w:customStyle="1" w:styleId="TableGrid1">
    <w:name w:val="Table Grid1"/>
    <w:basedOn w:val="TableNormal"/>
    <w:next w:val="TableGrid"/>
    <w:uiPriority w:val="39"/>
    <w:rsid w:val="009403C6"/>
    <w:pPr>
      <w:spacing w:after="0" w:line="240" w:lineRule="auto"/>
    </w:pPr>
    <w:rPr>
      <w:rFonts w:ascii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Text0">
    <w:name w:val="BodyText"/>
    <w:basedOn w:val="Normal"/>
    <w:link w:val="BodyTextChar0"/>
    <w:rsid w:val="0017657A"/>
    <w:pPr>
      <w:spacing w:after="120"/>
    </w:pPr>
    <w:rPr>
      <w:rFonts w:ascii="Times New Roman" w:hAnsi="Times New Roman"/>
      <w:szCs w:val="24"/>
    </w:rPr>
  </w:style>
  <w:style w:type="character" w:customStyle="1" w:styleId="BodyTextChar0">
    <w:name w:val="BodyText Char"/>
    <w:basedOn w:val="DefaultParagraphFont"/>
    <w:link w:val="BodyText0"/>
    <w:rsid w:val="0017657A"/>
    <w:rPr>
      <w:rFonts w:ascii="Times New Roman" w:eastAsia="Times New Roman" w:hAnsi="Times New Roman" w:cs="Times New Roman"/>
      <w:sz w:val="24"/>
      <w:szCs w:val="24"/>
    </w:rPr>
  </w:style>
  <w:style w:type="character" w:customStyle="1" w:styleId="Style1Char">
    <w:name w:val="Style1 Char"/>
    <w:link w:val="Style1"/>
    <w:locked/>
    <w:rsid w:val="0017657A"/>
    <w:rPr>
      <w:rFonts w:ascii="Arial" w:hAnsi="Arial" w:cs="Arial"/>
      <w:sz w:val="19"/>
      <w:shd w:val="clear" w:color="auto" w:fill="FFFFFF"/>
    </w:rPr>
  </w:style>
  <w:style w:type="paragraph" w:customStyle="1" w:styleId="Style1">
    <w:name w:val="Style1"/>
    <w:basedOn w:val="Normal"/>
    <w:link w:val="Style1Char"/>
    <w:qFormat/>
    <w:rsid w:val="0017657A"/>
    <w:pPr>
      <w:shd w:val="clear" w:color="auto" w:fill="FFFFFF"/>
      <w:spacing w:after="206" w:line="360" w:lineRule="atLeast"/>
      <w:ind w:left="540" w:hanging="540"/>
    </w:pPr>
    <w:rPr>
      <w:rFonts w:ascii="Arial" w:eastAsiaTheme="minorHAnsi" w:hAnsi="Arial" w:cs="Arial"/>
      <w:sz w:val="19"/>
      <w:szCs w:val="22"/>
    </w:rPr>
  </w:style>
  <w:style w:type="paragraph" w:customStyle="1" w:styleId="BulletBlank">
    <w:name w:val="BulletBlank"/>
    <w:basedOn w:val="Bullet1"/>
    <w:qFormat/>
    <w:rsid w:val="0017657A"/>
    <w:pPr>
      <w:numPr>
        <w:numId w:val="0"/>
      </w:numPr>
      <w:ind w:left="720" w:hanging="360"/>
    </w:pPr>
    <w:rPr>
      <w:shd w:val="clear" w:color="auto" w:fill="FFFFFF"/>
    </w:rPr>
  </w:style>
  <w:style w:type="paragraph" w:customStyle="1" w:styleId="TableTitlecontinued1">
    <w:name w:val="TableTitle(continued)"/>
    <w:basedOn w:val="TableTitle"/>
    <w:qFormat/>
    <w:rsid w:val="0017657A"/>
    <w:rPr>
      <w:color w:val="auto"/>
      <w:sz w:val="22"/>
    </w:rPr>
  </w:style>
  <w:style w:type="paragraph" w:styleId="TableofFigures">
    <w:name w:val="table of figures"/>
    <w:basedOn w:val="Normal"/>
    <w:next w:val="Normal"/>
    <w:uiPriority w:val="99"/>
    <w:unhideWhenUsed/>
    <w:rsid w:val="0017657A"/>
    <w:rPr>
      <w:szCs w:val="24"/>
    </w:rPr>
  </w:style>
  <w:style w:type="paragraph" w:customStyle="1" w:styleId="kqstem-sub1">
    <w:name w:val="kqstem-sub1"/>
    <w:basedOn w:val="Normal"/>
    <w:rsid w:val="0017657A"/>
    <w:pPr>
      <w:shd w:val="clear" w:color="auto" w:fill="FFFFFF"/>
      <w:tabs>
        <w:tab w:val="num" w:pos="720"/>
      </w:tabs>
      <w:spacing w:before="120" w:after="200" w:line="276" w:lineRule="auto"/>
      <w:ind w:left="720" w:hanging="360"/>
    </w:pPr>
    <w:rPr>
      <w:rFonts w:ascii="Arial" w:eastAsia="Calibri" w:hAnsi="Arial" w:cs="Arial"/>
      <w:sz w:val="19"/>
      <w:szCs w:val="19"/>
    </w:rPr>
  </w:style>
  <w:style w:type="paragraph" w:styleId="NoSpacing">
    <w:name w:val="No Spacing"/>
    <w:uiPriority w:val="1"/>
    <w:qFormat/>
    <w:rsid w:val="0017657A"/>
    <w:pPr>
      <w:spacing w:after="0" w:line="240" w:lineRule="auto"/>
    </w:pPr>
    <w:rPr>
      <w:rFonts w:ascii="Times" w:eastAsia="Times New Roman" w:hAnsi="Times" w:cs="Times"/>
      <w:sz w:val="24"/>
      <w:szCs w:val="24"/>
    </w:rPr>
  </w:style>
  <w:style w:type="paragraph" w:styleId="ListParagraph">
    <w:name w:val="List Paragraph"/>
    <w:basedOn w:val="Normal"/>
    <w:uiPriority w:val="34"/>
    <w:qFormat/>
    <w:rsid w:val="0017657A"/>
    <w:pPr>
      <w:spacing w:after="200" w:line="276" w:lineRule="auto"/>
      <w:ind w:left="720"/>
    </w:pPr>
    <w:rPr>
      <w:rFonts w:ascii="Calibri" w:eastAsia="Calibri" w:hAnsi="Calibri" w:cs="Times"/>
      <w:sz w:val="22"/>
      <w:szCs w:val="22"/>
    </w:rPr>
  </w:style>
  <w:style w:type="paragraph" w:customStyle="1" w:styleId="KeyQuestion0">
    <w:name w:val="Key Question"/>
    <w:basedOn w:val="Normal"/>
    <w:qFormat/>
    <w:rsid w:val="0017657A"/>
    <w:pPr>
      <w:keepNext/>
      <w:keepLines/>
      <w:widowControl w:val="0"/>
      <w:tabs>
        <w:tab w:val="left" w:pos="450"/>
      </w:tabs>
      <w:spacing w:before="240" w:after="200" w:line="276" w:lineRule="auto"/>
      <w:ind w:left="450" w:hanging="450"/>
    </w:pPr>
    <w:rPr>
      <w:rFonts w:ascii="Calibri" w:eastAsia="Calibri" w:hAnsi="Calibri" w:cs="Times"/>
      <w:sz w:val="22"/>
      <w:szCs w:val="22"/>
    </w:rPr>
  </w:style>
  <w:style w:type="paragraph" w:styleId="PlainText">
    <w:name w:val="Plain Text"/>
    <w:basedOn w:val="Normal"/>
    <w:link w:val="PlainTextChar"/>
    <w:uiPriority w:val="99"/>
    <w:rsid w:val="0017657A"/>
    <w:pPr>
      <w:spacing w:after="200" w:line="276" w:lineRule="auto"/>
    </w:pPr>
    <w:rPr>
      <w:rFonts w:ascii="Consolas" w:eastAsia="Calibri" w:hAnsi="Consolas" w:cs="Arial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17657A"/>
    <w:rPr>
      <w:rFonts w:ascii="Consolas" w:eastAsia="Calibri" w:hAnsi="Consolas" w:cs="Arial"/>
      <w:sz w:val="21"/>
      <w:szCs w:val="21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7657A"/>
    <w:rPr>
      <w:rFonts w:ascii="Tahoma" w:eastAsia="Calibri" w:hAnsi="Tahoma" w:cs="Arial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rsid w:val="0017657A"/>
    <w:pPr>
      <w:spacing w:after="200" w:line="276" w:lineRule="auto"/>
    </w:pPr>
    <w:rPr>
      <w:rFonts w:ascii="Tahoma" w:eastAsia="Calibri" w:hAnsi="Tahoma" w:cs="Arial"/>
      <w:sz w:val="16"/>
      <w:szCs w:val="16"/>
    </w:rPr>
  </w:style>
  <w:style w:type="character" w:customStyle="1" w:styleId="DocumentMapChar1">
    <w:name w:val="Document Map Char1"/>
    <w:basedOn w:val="DefaultParagraphFont"/>
    <w:uiPriority w:val="99"/>
    <w:semiHidden/>
    <w:rsid w:val="0017657A"/>
    <w:rPr>
      <w:rFonts w:ascii="Segoe UI" w:eastAsia="Times New Roman" w:hAnsi="Segoe UI" w:cs="Segoe UI"/>
      <w:sz w:val="16"/>
      <w:szCs w:val="16"/>
    </w:rPr>
  </w:style>
  <w:style w:type="paragraph" w:customStyle="1" w:styleId="TableTitle2">
    <w:name w:val="Table Title"/>
    <w:basedOn w:val="Normal"/>
    <w:link w:val="TableTitleChar"/>
    <w:uiPriority w:val="99"/>
    <w:rsid w:val="0017657A"/>
    <w:pPr>
      <w:keepNext/>
      <w:spacing w:before="120" w:after="200" w:line="276" w:lineRule="auto"/>
    </w:pPr>
    <w:rPr>
      <w:rFonts w:ascii="Arial" w:eastAsia="Calibri" w:hAnsi="Arial"/>
      <w:b/>
      <w:bCs/>
      <w:sz w:val="20"/>
      <w:szCs w:val="22"/>
    </w:rPr>
  </w:style>
  <w:style w:type="character" w:customStyle="1" w:styleId="TableTitleChar">
    <w:name w:val="Table Title Char"/>
    <w:link w:val="TableTitle2"/>
    <w:uiPriority w:val="99"/>
    <w:locked/>
    <w:rsid w:val="0017657A"/>
    <w:rPr>
      <w:rFonts w:ascii="Arial" w:eastAsia="Calibri" w:hAnsi="Arial" w:cs="Times New Roman"/>
      <w:b/>
      <w:bCs/>
      <w:sz w:val="20"/>
    </w:rPr>
  </w:style>
  <w:style w:type="paragraph" w:styleId="Caption">
    <w:name w:val="caption"/>
    <w:basedOn w:val="Normal"/>
    <w:next w:val="Normal"/>
    <w:unhideWhenUsed/>
    <w:qFormat/>
    <w:rsid w:val="0017657A"/>
    <w:pPr>
      <w:spacing w:after="200" w:line="276" w:lineRule="auto"/>
    </w:pPr>
    <w:rPr>
      <w:rFonts w:ascii="Calibri" w:eastAsia="Calibri" w:hAnsi="Calibri" w:cs="Times"/>
      <w:b/>
      <w:bCs/>
      <w:sz w:val="20"/>
      <w:szCs w:val="22"/>
    </w:rPr>
  </w:style>
  <w:style w:type="paragraph" w:customStyle="1" w:styleId="text-bullets3">
    <w:name w:val="text - bullets 3"/>
    <w:basedOn w:val="Normal"/>
    <w:uiPriority w:val="99"/>
    <w:rsid w:val="0017657A"/>
    <w:pPr>
      <w:keepLines/>
      <w:widowControl w:val="0"/>
      <w:numPr>
        <w:numId w:val="6"/>
      </w:numPr>
      <w:tabs>
        <w:tab w:val="num" w:pos="1260"/>
      </w:tabs>
      <w:spacing w:after="200" w:line="276" w:lineRule="auto"/>
      <w:ind w:left="1080"/>
    </w:pPr>
    <w:rPr>
      <w:rFonts w:ascii="Times New Roman" w:eastAsia="Calibri" w:hAnsi="Times New Roman" w:cs="Arial"/>
      <w:sz w:val="22"/>
      <w:szCs w:val="22"/>
    </w:rPr>
  </w:style>
  <w:style w:type="paragraph" w:customStyle="1" w:styleId="TableTitleContinued2">
    <w:name w:val="TableTitleContinued"/>
    <w:basedOn w:val="TableTitle"/>
    <w:qFormat/>
    <w:rsid w:val="0017657A"/>
    <w:rPr>
      <w:color w:val="auto"/>
      <w:sz w:val="22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2809D2"/>
    <w:pPr>
      <w:tabs>
        <w:tab w:val="right" w:leader="dot" w:pos="9350"/>
      </w:tabs>
      <w:ind w:left="475"/>
    </w:pPr>
    <w:rPr>
      <w:rFonts w:ascii="Times New Roman" w:hAnsi="Times New Roman" w:cs="Arial"/>
      <w:noProof/>
      <w:szCs w:val="24"/>
    </w:rPr>
  </w:style>
  <w:style w:type="paragraph" w:styleId="TOC5">
    <w:name w:val="toc 5"/>
    <w:basedOn w:val="Normal"/>
    <w:next w:val="Normal"/>
    <w:autoRedefine/>
    <w:uiPriority w:val="39"/>
    <w:unhideWhenUsed/>
    <w:rsid w:val="00EA61A7"/>
    <w:pPr>
      <w:tabs>
        <w:tab w:val="right" w:leader="dot" w:pos="9350"/>
      </w:tabs>
    </w:pPr>
    <w:rPr>
      <w:noProof/>
      <w:szCs w:val="24"/>
    </w:rPr>
  </w:style>
  <w:style w:type="paragraph" w:customStyle="1" w:styleId="CERexecsumheader1">
    <w:name w:val="CER exec sum header 1"/>
    <w:basedOn w:val="Normal"/>
    <w:uiPriority w:val="99"/>
    <w:rsid w:val="0017657A"/>
    <w:pPr>
      <w:keepNext/>
      <w:keepLines/>
      <w:spacing w:before="120"/>
    </w:pPr>
    <w:rPr>
      <w:rFonts w:ascii="Arial" w:hAnsi="Arial" w:cs="Arial"/>
      <w:b/>
      <w:color w:val="000000"/>
      <w:sz w:val="32"/>
      <w:szCs w:val="24"/>
    </w:rPr>
  </w:style>
  <w:style w:type="paragraph" w:customStyle="1" w:styleId="text-bullets4">
    <w:name w:val="text - bullets 4"/>
    <w:basedOn w:val="text-bullets3"/>
    <w:qFormat/>
    <w:rsid w:val="0017657A"/>
    <w:pPr>
      <w:numPr>
        <w:numId w:val="7"/>
      </w:numPr>
      <w:spacing w:after="0" w:line="240" w:lineRule="auto"/>
      <w:ind w:left="1440"/>
    </w:pPr>
    <w:rPr>
      <w:rFonts w:eastAsia="Times New Roman" w:cs="Times New Roman"/>
      <w:sz w:val="24"/>
      <w:szCs w:val="24"/>
    </w:rPr>
  </w:style>
  <w:style w:type="paragraph" w:customStyle="1" w:styleId="StructuredAbstractText">
    <w:name w:val="StructuredAbstractText"/>
    <w:basedOn w:val="Normal"/>
    <w:qFormat/>
    <w:rsid w:val="0017657A"/>
    <w:pPr>
      <w:spacing w:after="120"/>
    </w:pPr>
    <w:rPr>
      <w:szCs w:val="24"/>
    </w:rPr>
  </w:style>
  <w:style w:type="character" w:customStyle="1" w:styleId="st">
    <w:name w:val="st"/>
    <w:basedOn w:val="DefaultParagraphFont"/>
    <w:rsid w:val="0017657A"/>
  </w:style>
  <w:style w:type="character" w:customStyle="1" w:styleId="AppTableTitleChar">
    <w:name w:val="AppTableTitle Char"/>
    <w:link w:val="AppTableTitle"/>
    <w:locked/>
    <w:rsid w:val="0017657A"/>
    <w:rPr>
      <w:rFonts w:ascii="Arial" w:hAnsi="Arial" w:cs="Arial"/>
      <w:b/>
      <w:color w:val="000000"/>
      <w:szCs w:val="24"/>
    </w:rPr>
  </w:style>
  <w:style w:type="paragraph" w:customStyle="1" w:styleId="AppTableTitle">
    <w:name w:val="AppTableTitle"/>
    <w:basedOn w:val="Normal"/>
    <w:link w:val="AppTableTitleChar"/>
    <w:qFormat/>
    <w:rsid w:val="0017657A"/>
    <w:pPr>
      <w:keepNext/>
      <w:spacing w:before="240"/>
    </w:pPr>
    <w:rPr>
      <w:rFonts w:ascii="Arial" w:eastAsiaTheme="minorHAnsi" w:hAnsi="Arial" w:cs="Arial"/>
      <w:b/>
      <w:color w:val="000000"/>
      <w:sz w:val="22"/>
      <w:szCs w:val="24"/>
    </w:rPr>
  </w:style>
  <w:style w:type="paragraph" w:customStyle="1" w:styleId="TableNoteAbbreviations">
    <w:name w:val="TableNoteAbbreviations"/>
    <w:basedOn w:val="TableNote"/>
    <w:qFormat/>
    <w:rsid w:val="00481081"/>
    <w:pPr>
      <w:spacing w:before="120"/>
      <w:contextualSpacing w:val="0"/>
    </w:pPr>
  </w:style>
  <w:style w:type="character" w:customStyle="1" w:styleId="apple-converted-space">
    <w:name w:val="apple-converted-space"/>
    <w:basedOn w:val="DefaultParagraphFont"/>
    <w:rsid w:val="0017657A"/>
  </w:style>
  <w:style w:type="character" w:styleId="Emphasis">
    <w:name w:val="Emphasis"/>
    <w:basedOn w:val="DefaultParagraphFont"/>
    <w:uiPriority w:val="99"/>
    <w:qFormat/>
    <w:rsid w:val="0017657A"/>
    <w:rPr>
      <w:b/>
      <w:bCs/>
      <w:i w:val="0"/>
      <w:iCs w:val="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000AB"/>
    <w:rPr>
      <w:color w:val="808080"/>
      <w:shd w:val="clear" w:color="auto" w:fill="E6E6E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F0EE3"/>
    <w:rPr>
      <w:rFonts w:ascii="Cambria" w:eastAsia="MS Gothic" w:hAnsi="Cambria" w:cs="Times New Roman"/>
      <w:b/>
      <w:bCs/>
      <w:i/>
      <w:iCs/>
      <w:color w:val="4F81BD"/>
      <w:sz w:val="24"/>
      <w:szCs w:val="20"/>
    </w:rPr>
  </w:style>
  <w:style w:type="character" w:customStyle="1" w:styleId="medium-bold">
    <w:name w:val="medium-bold"/>
    <w:basedOn w:val="DefaultParagraphFont"/>
    <w:rsid w:val="003F0EE3"/>
  </w:style>
  <w:style w:type="character" w:customStyle="1" w:styleId="medium-normal">
    <w:name w:val="medium-normal"/>
    <w:basedOn w:val="DefaultParagraphFont"/>
    <w:rsid w:val="003F0EE3"/>
  </w:style>
  <w:style w:type="character" w:customStyle="1" w:styleId="thes-list-main">
    <w:name w:val="thes-list-main"/>
    <w:basedOn w:val="DefaultParagraphFont"/>
    <w:rsid w:val="003F0EE3"/>
  </w:style>
  <w:style w:type="paragraph" w:customStyle="1" w:styleId="Apptabletitle0">
    <w:name w:val="Apptabletitle"/>
    <w:basedOn w:val="tabletitle0"/>
    <w:qFormat/>
    <w:rsid w:val="003F0EE3"/>
    <w:rPr>
      <w:snapToGrid w:val="0"/>
    </w:rPr>
  </w:style>
  <w:style w:type="character" w:styleId="PageNumber0">
    <w:name w:val="page number"/>
    <w:rsid w:val="003F0EE3"/>
    <w:rPr>
      <w:rFonts w:ascii="Verdana" w:hAnsi="Verdana"/>
      <w:b/>
      <w:sz w:val="20"/>
    </w:rPr>
  </w:style>
  <w:style w:type="paragraph" w:customStyle="1" w:styleId="Heading21">
    <w:name w:val="Heading 21"/>
    <w:basedOn w:val="Normal"/>
    <w:next w:val="Normal"/>
    <w:uiPriority w:val="9"/>
    <w:semiHidden/>
    <w:unhideWhenUsed/>
    <w:qFormat/>
    <w:rsid w:val="003F0EE3"/>
    <w:pPr>
      <w:keepNext/>
      <w:keepLines/>
      <w:spacing w:before="200"/>
      <w:outlineLvl w:val="1"/>
    </w:pPr>
    <w:rPr>
      <w:rFonts w:ascii="Arial" w:eastAsia="MS Gothic" w:hAnsi="Arial"/>
      <w:b/>
      <w:bCs/>
      <w:color w:val="000000"/>
      <w:szCs w:val="26"/>
    </w:rPr>
  </w:style>
  <w:style w:type="paragraph" w:customStyle="1" w:styleId="Heading41">
    <w:name w:val="Heading 41"/>
    <w:basedOn w:val="Normal"/>
    <w:next w:val="Normal"/>
    <w:uiPriority w:val="9"/>
    <w:semiHidden/>
    <w:unhideWhenUsed/>
    <w:qFormat/>
    <w:rsid w:val="003F0EE3"/>
    <w:pPr>
      <w:keepNext/>
      <w:keepLines/>
      <w:spacing w:before="200"/>
      <w:outlineLvl w:val="3"/>
    </w:pPr>
    <w:rPr>
      <w:rFonts w:ascii="Cambria" w:eastAsia="MS Gothic" w:hAnsi="Cambria"/>
      <w:b/>
      <w:bCs/>
      <w:i/>
      <w:iCs/>
      <w:color w:val="4F81BD"/>
    </w:rPr>
  </w:style>
  <w:style w:type="numbering" w:customStyle="1" w:styleId="NoList1">
    <w:name w:val="No List1"/>
    <w:next w:val="NoList"/>
    <w:uiPriority w:val="99"/>
    <w:semiHidden/>
    <w:unhideWhenUsed/>
    <w:rsid w:val="003F0EE3"/>
  </w:style>
  <w:style w:type="paragraph" w:customStyle="1" w:styleId="msonormal0">
    <w:name w:val="msonormal"/>
    <w:basedOn w:val="Normal"/>
    <w:uiPriority w:val="99"/>
    <w:rsid w:val="003F0EE3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GraphicTitle">
    <w:name w:val="GraphicTitle"/>
    <w:basedOn w:val="ParagraphNoIndent"/>
    <w:qFormat/>
    <w:rsid w:val="003F0EE3"/>
    <w:pPr>
      <w:keepNext/>
      <w:spacing w:before="240"/>
    </w:pPr>
    <w:rPr>
      <w:rFonts w:ascii="Arial" w:eastAsia="Calibri" w:hAnsi="Arial" w:cs="Times"/>
      <w:b/>
      <w:bCs w:val="0"/>
      <w:color w:val="000000"/>
    </w:rPr>
  </w:style>
  <w:style w:type="paragraph" w:customStyle="1" w:styleId="GraphicTitle2">
    <w:name w:val="GraphicTitle2"/>
    <w:basedOn w:val="GraphicTitle"/>
    <w:qFormat/>
    <w:rsid w:val="003F0EE3"/>
    <w:pPr>
      <w:jc w:val="center"/>
    </w:pPr>
    <w:rPr>
      <w:sz w:val="20"/>
    </w:rPr>
  </w:style>
  <w:style w:type="paragraph" w:customStyle="1" w:styleId="BodyText1">
    <w:name w:val="Body Text1"/>
    <w:basedOn w:val="Normal"/>
    <w:rsid w:val="003F0EE3"/>
    <w:pPr>
      <w:spacing w:after="120"/>
    </w:pPr>
    <w:rPr>
      <w:rFonts w:ascii="Verdana" w:hAnsi="Verdana"/>
      <w:sz w:val="20"/>
    </w:rPr>
  </w:style>
  <w:style w:type="paragraph" w:customStyle="1" w:styleId="tabfigtitlefullpg">
    <w:name w:val="tab/fig title (full pg)"/>
    <w:basedOn w:val="Normal"/>
    <w:rsid w:val="003F0EE3"/>
    <w:pPr>
      <w:keepNext/>
      <w:keepLines/>
      <w:spacing w:before="240" w:after="120"/>
    </w:pPr>
    <w:rPr>
      <w:rFonts w:ascii="Helvetica Black" w:hAnsi="Helvetica Black"/>
      <w:sz w:val="18"/>
    </w:rPr>
  </w:style>
  <w:style w:type="paragraph" w:customStyle="1" w:styleId="CitationHeading">
    <w:name w:val="Citation Heading"/>
    <w:basedOn w:val="Normal"/>
    <w:next w:val="Normal"/>
    <w:rsid w:val="003F0EE3"/>
    <w:rPr>
      <w:rFonts w:ascii="Calibri" w:eastAsia="Calibri" w:hAnsi="Calibri"/>
      <w:b/>
      <w:lang w:bidi="en-US"/>
    </w:rPr>
  </w:style>
  <w:style w:type="paragraph" w:customStyle="1" w:styleId="OtherFrontmatterHeadings">
    <w:name w:val="Other Frontmatter Headings"/>
    <w:basedOn w:val="Normal"/>
    <w:rsid w:val="003F0EE3"/>
    <w:rPr>
      <w:rFonts w:ascii="Helvetica" w:eastAsia="Calibri" w:hAnsi="Helvetica"/>
      <w:b/>
      <w:color w:val="000000"/>
      <w:sz w:val="32"/>
      <w:szCs w:val="32"/>
      <w:lang w:bidi="en-US"/>
    </w:rPr>
  </w:style>
  <w:style w:type="character" w:customStyle="1" w:styleId="SourceChar">
    <w:name w:val="Source Char"/>
    <w:link w:val="Source"/>
    <w:locked/>
    <w:rsid w:val="003F0EE3"/>
    <w:rPr>
      <w:rFonts w:ascii="Times New Roman" w:eastAsia="Times New Roman" w:hAnsi="Times New Roman" w:cs="Times New Roman"/>
      <w:sz w:val="16"/>
      <w:szCs w:val="16"/>
    </w:rPr>
  </w:style>
  <w:style w:type="paragraph" w:customStyle="1" w:styleId="Source">
    <w:name w:val="Source"/>
    <w:link w:val="SourceChar"/>
    <w:qFormat/>
    <w:rsid w:val="003F0EE3"/>
    <w:pPr>
      <w:spacing w:before="120" w:after="240" w:line="240" w:lineRule="auto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TableText-paraspaceChar">
    <w:name w:val="Table Text - para space Char"/>
    <w:link w:val="TableText-paraspace"/>
    <w:uiPriority w:val="99"/>
    <w:locked/>
    <w:rsid w:val="003F0EE3"/>
    <w:rPr>
      <w:rFonts w:ascii="Arial" w:eastAsia="Calibri" w:hAnsi="Arial" w:cs="Arial"/>
      <w:sz w:val="18"/>
      <w:szCs w:val="18"/>
    </w:rPr>
  </w:style>
  <w:style w:type="paragraph" w:customStyle="1" w:styleId="TableText-paraspace">
    <w:name w:val="Table Text - para space"/>
    <w:basedOn w:val="Normal"/>
    <w:link w:val="TableText-paraspaceChar"/>
    <w:uiPriority w:val="99"/>
    <w:rsid w:val="003F0EE3"/>
    <w:pPr>
      <w:spacing w:before="120"/>
    </w:pPr>
    <w:rPr>
      <w:rFonts w:ascii="Arial" w:eastAsia="Calibri" w:hAnsi="Arial" w:cs="Arial"/>
      <w:sz w:val="18"/>
      <w:szCs w:val="18"/>
    </w:rPr>
  </w:style>
  <w:style w:type="character" w:customStyle="1" w:styleId="TableTextChar0">
    <w:name w:val="Table Text Char"/>
    <w:link w:val="TableText1"/>
    <w:locked/>
    <w:rsid w:val="003F0EE3"/>
    <w:rPr>
      <w:rFonts w:ascii="Arial" w:eastAsia="Times New Roman" w:hAnsi="Arial" w:cs="Times New Roman"/>
      <w:sz w:val="18"/>
      <w:szCs w:val="18"/>
    </w:rPr>
  </w:style>
  <w:style w:type="paragraph" w:customStyle="1" w:styleId="References">
    <w:name w:val="References"/>
    <w:basedOn w:val="TableNote"/>
    <w:qFormat/>
    <w:rsid w:val="003F0EE3"/>
    <w:pPr>
      <w:keepLines/>
      <w:spacing w:after="0"/>
      <w:ind w:left="720" w:hanging="720"/>
    </w:pPr>
    <w:rPr>
      <w:sz w:val="20"/>
    </w:rPr>
  </w:style>
  <w:style w:type="character" w:customStyle="1" w:styleId="BalloonTextChar1">
    <w:name w:val="Balloon Text Char1"/>
    <w:basedOn w:val="DefaultParagraphFont"/>
    <w:uiPriority w:val="99"/>
    <w:semiHidden/>
    <w:rsid w:val="003F0EE3"/>
    <w:rPr>
      <w:rFonts w:ascii="Segoe UI" w:eastAsia="Times New Roman" w:hAnsi="Segoe UI" w:cs="Segoe UI" w:hint="default"/>
      <w:sz w:val="18"/>
      <w:szCs w:val="18"/>
    </w:rPr>
  </w:style>
  <w:style w:type="character" w:customStyle="1" w:styleId="HeaderChar1">
    <w:name w:val="Header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4"/>
      <w:szCs w:val="20"/>
    </w:rPr>
  </w:style>
  <w:style w:type="character" w:customStyle="1" w:styleId="FooterChar1">
    <w:name w:val="Footer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4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0"/>
      <w:szCs w:val="20"/>
    </w:rPr>
  </w:style>
  <w:style w:type="character" w:customStyle="1" w:styleId="CommentSubjectChar1">
    <w:name w:val="Comment Subject Char1"/>
    <w:basedOn w:val="CommentTextChar1"/>
    <w:uiPriority w:val="99"/>
    <w:semiHidden/>
    <w:rsid w:val="003F0EE3"/>
    <w:rPr>
      <w:rFonts w:ascii="Times" w:eastAsia="Times New Roman" w:hAnsi="Times" w:cs="Times New Roman" w:hint="default"/>
      <w:b/>
      <w:bCs/>
      <w:sz w:val="20"/>
      <w:szCs w:val="20"/>
    </w:rPr>
  </w:style>
  <w:style w:type="character" w:customStyle="1" w:styleId="st1">
    <w:name w:val="st1"/>
    <w:rsid w:val="003F0EE3"/>
  </w:style>
  <w:style w:type="character" w:customStyle="1" w:styleId="term">
    <w:name w:val="term"/>
    <w:basedOn w:val="DefaultParagraphFont"/>
    <w:rsid w:val="003F0EE3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3F0EE3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3F0EE3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3F0EE3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3F0EE3"/>
    <w:rPr>
      <w:rFonts w:ascii="Arial" w:eastAsia="Times New Roman" w:hAnsi="Arial" w:cs="Arial"/>
      <w:vanish/>
      <w:sz w:val="16"/>
      <w:szCs w:val="16"/>
    </w:rPr>
  </w:style>
  <w:style w:type="character" w:customStyle="1" w:styleId="label">
    <w:name w:val="label"/>
    <w:basedOn w:val="DefaultParagraphFont"/>
    <w:rsid w:val="003F0EE3"/>
  </w:style>
  <w:style w:type="character" w:customStyle="1" w:styleId="shadow">
    <w:name w:val="shadow"/>
    <w:basedOn w:val="DefaultParagraphFont"/>
    <w:rsid w:val="003F0EE3"/>
  </w:style>
  <w:style w:type="character" w:customStyle="1" w:styleId="search-number">
    <w:name w:val="search-number"/>
    <w:basedOn w:val="DefaultParagraphFont"/>
    <w:rsid w:val="003F0EE3"/>
  </w:style>
  <w:style w:type="character" w:customStyle="1" w:styleId="nav">
    <w:name w:val="nav"/>
    <w:basedOn w:val="DefaultParagraphFont"/>
    <w:rsid w:val="003F0EE3"/>
  </w:style>
  <w:style w:type="character" w:customStyle="1" w:styleId="addmd">
    <w:name w:val="addmd"/>
    <w:basedOn w:val="DefaultParagraphFont"/>
    <w:rsid w:val="003F0EE3"/>
  </w:style>
  <w:style w:type="character" w:customStyle="1" w:styleId="citation">
    <w:name w:val="citation"/>
    <w:basedOn w:val="DefaultParagraphFont"/>
    <w:rsid w:val="003F0EE3"/>
  </w:style>
  <w:style w:type="table" w:customStyle="1" w:styleId="AHRQ11">
    <w:name w:val="AHRQ11"/>
    <w:basedOn w:val="TableGrid"/>
    <w:rsid w:val="003F0EE3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  <w:jc w:val="left"/>
      </w:pPr>
      <w:rPr>
        <w:b/>
      </w:rPr>
      <w:tblPr/>
      <w:tcPr>
        <w:vAlign w:val="bottom"/>
      </w:tcPr>
    </w:tblStylePr>
  </w:style>
  <w:style w:type="table" w:customStyle="1" w:styleId="TableGrid2">
    <w:name w:val="Table Grid2"/>
    <w:basedOn w:val="TableNormal"/>
    <w:uiPriority w:val="59"/>
    <w:rsid w:val="003F0EE3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uiPriority w:val="59"/>
    <w:rsid w:val="003F0EE3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1">
    <w:name w:val="Heading 2 Char1"/>
    <w:basedOn w:val="DefaultParagraphFont"/>
    <w:uiPriority w:val="9"/>
    <w:semiHidden/>
    <w:rsid w:val="003F0EE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4Char1">
    <w:name w:val="Heading 4 Char1"/>
    <w:basedOn w:val="DefaultParagraphFont"/>
    <w:uiPriority w:val="9"/>
    <w:semiHidden/>
    <w:rsid w:val="003F0EE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TableTitleContinued3">
    <w:name w:val="TableTitle(Continued)"/>
    <w:basedOn w:val="TableTitle"/>
    <w:qFormat/>
    <w:rsid w:val="003F0EE3"/>
  </w:style>
  <w:style w:type="character" w:customStyle="1" w:styleId="TableTextChar">
    <w:name w:val="TableText Char"/>
    <w:basedOn w:val="DefaultParagraphFont"/>
    <w:link w:val="TableText"/>
    <w:rsid w:val="003F0EE3"/>
    <w:rPr>
      <w:rFonts w:ascii="Arial" w:eastAsia="Calibri" w:hAnsi="Arial" w:cs="Arial"/>
      <w:sz w:val="18"/>
      <w:szCs w:val="18"/>
    </w:rPr>
  </w:style>
  <w:style w:type="paragraph" w:customStyle="1" w:styleId="AppChapterHeading">
    <w:name w:val="AppChapterHeading"/>
    <w:basedOn w:val="ChapterHeading"/>
    <w:qFormat/>
    <w:rsid w:val="003F0EE3"/>
  </w:style>
  <w:style w:type="paragraph" w:customStyle="1" w:styleId="AppLevel1Heading">
    <w:name w:val="AppLevel1Heading"/>
    <w:basedOn w:val="Level1Heading"/>
    <w:qFormat/>
    <w:rsid w:val="003F0EE3"/>
  </w:style>
  <w:style w:type="paragraph" w:customStyle="1" w:styleId="AppLevel2Heading">
    <w:name w:val="AppLevel2Heading"/>
    <w:basedOn w:val="Level2Heading"/>
    <w:qFormat/>
    <w:rsid w:val="003F0EE3"/>
  </w:style>
  <w:style w:type="paragraph" w:customStyle="1" w:styleId="Apptablenote">
    <w:name w:val="Apptablenote"/>
    <w:basedOn w:val="tablenote0"/>
    <w:qFormat/>
    <w:rsid w:val="003F0EE3"/>
    <w:pPr>
      <w:spacing w:after="200"/>
      <w:contextualSpacing w:val="0"/>
    </w:pPr>
    <w:rPr>
      <w:szCs w:val="20"/>
    </w:rPr>
  </w:style>
  <w:style w:type="paragraph" w:customStyle="1" w:styleId="AppTableNoteAbbreviations">
    <w:name w:val="AppTableNoteAbbreviations"/>
    <w:basedOn w:val="TableNoteAbbreviations"/>
    <w:qFormat/>
    <w:rsid w:val="003F0EE3"/>
  </w:style>
  <w:style w:type="numbering" w:customStyle="1" w:styleId="NoList2">
    <w:name w:val="No List2"/>
    <w:next w:val="NoList"/>
    <w:uiPriority w:val="99"/>
    <w:semiHidden/>
    <w:unhideWhenUsed/>
    <w:rsid w:val="003F0EE3"/>
  </w:style>
  <w:style w:type="numbering" w:customStyle="1" w:styleId="NoList11">
    <w:name w:val="No List11"/>
    <w:next w:val="NoList"/>
    <w:uiPriority w:val="99"/>
    <w:semiHidden/>
    <w:unhideWhenUsed/>
    <w:rsid w:val="003F0EE3"/>
  </w:style>
  <w:style w:type="paragraph" w:styleId="Title">
    <w:name w:val="Title"/>
    <w:basedOn w:val="Normal"/>
    <w:next w:val="Normal"/>
    <w:link w:val="TitleChar"/>
    <w:uiPriority w:val="10"/>
    <w:qFormat/>
    <w:rsid w:val="0014699F"/>
    <w:pPr>
      <w:spacing w:after="480"/>
      <w:jc w:val="center"/>
    </w:pPr>
    <w:rPr>
      <w:rFonts w:ascii="Arial" w:hAnsi="Arial"/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uiPriority w:val="10"/>
    <w:rsid w:val="0014699F"/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TableBullet">
    <w:name w:val="TableBullet"/>
    <w:basedOn w:val="Normal"/>
    <w:qFormat/>
    <w:rsid w:val="0014699F"/>
    <w:pPr>
      <w:numPr>
        <w:numId w:val="8"/>
      </w:numPr>
      <w:contextualSpacing/>
    </w:pPr>
    <w:rPr>
      <w:rFonts w:ascii="Arial" w:hAnsi="Arial" w:cs="Arial"/>
      <w:sz w:val="18"/>
      <w:szCs w:val="18"/>
    </w:rPr>
  </w:style>
  <w:style w:type="paragraph" w:styleId="ListBullet">
    <w:name w:val="List Bullet"/>
    <w:basedOn w:val="Normal"/>
    <w:uiPriority w:val="99"/>
    <w:unhideWhenUsed/>
    <w:rsid w:val="007B617F"/>
    <w:pPr>
      <w:numPr>
        <w:numId w:val="9"/>
      </w:numPr>
      <w:contextualSpacing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01E24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273235"/>
    <w:rPr>
      <w:color w:val="808080"/>
      <w:shd w:val="clear" w:color="auto" w:fill="E6E6E6"/>
    </w:rPr>
  </w:style>
  <w:style w:type="character" w:customStyle="1" w:styleId="a-size-large">
    <w:name w:val="a-size-large"/>
    <w:basedOn w:val="DefaultParagraphFont"/>
    <w:rsid w:val="00D31889"/>
  </w:style>
  <w:style w:type="character" w:customStyle="1" w:styleId="UnresolvedMention5">
    <w:name w:val="Unresolved Mention5"/>
    <w:basedOn w:val="DefaultParagraphFont"/>
    <w:uiPriority w:val="99"/>
    <w:semiHidden/>
    <w:unhideWhenUsed/>
    <w:rsid w:val="00CE1C6D"/>
    <w:rPr>
      <w:color w:val="808080"/>
      <w:shd w:val="clear" w:color="auto" w:fill="E6E6E6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522326"/>
    <w:rPr>
      <w:color w:val="808080"/>
      <w:shd w:val="clear" w:color="auto" w:fill="E6E6E6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C8294F"/>
    <w:rPr>
      <w:color w:val="808080"/>
      <w:shd w:val="clear" w:color="auto" w:fill="E6E6E6"/>
    </w:rPr>
  </w:style>
  <w:style w:type="paragraph" w:styleId="E-mailSignature">
    <w:name w:val="E-mail Signature"/>
    <w:basedOn w:val="Normal"/>
    <w:link w:val="E-mailSignatureChar"/>
    <w:unhideWhenUsed/>
    <w:rsid w:val="00F679CE"/>
  </w:style>
  <w:style w:type="character" w:customStyle="1" w:styleId="E-mailSignatureChar">
    <w:name w:val="E-mail Signature Char"/>
    <w:basedOn w:val="DefaultParagraphFont"/>
    <w:link w:val="E-mailSignature"/>
    <w:rsid w:val="00F679CE"/>
    <w:rPr>
      <w:rFonts w:ascii="Times" w:eastAsia="Times New Roman" w:hAnsi="Times" w:cs="Times New Roman"/>
      <w:sz w:val="24"/>
      <w:szCs w:val="20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EF7719"/>
    <w:rPr>
      <w:color w:val="808080"/>
      <w:shd w:val="clear" w:color="auto" w:fill="E6E6E6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D661AE"/>
    <w:rPr>
      <w:color w:val="808080"/>
      <w:shd w:val="clear" w:color="auto" w:fill="E6E6E6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EA529C"/>
    <w:rPr>
      <w:color w:val="808080"/>
      <w:shd w:val="clear" w:color="auto" w:fill="E6E6E6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5C55CC"/>
    <w:rPr>
      <w:color w:val="808080"/>
      <w:shd w:val="clear" w:color="auto" w:fill="E6E6E6"/>
    </w:rPr>
  </w:style>
  <w:style w:type="paragraph" w:customStyle="1" w:styleId="ApptabletitleCont">
    <w:name w:val="ApptabletitleCont"/>
    <w:basedOn w:val="Apptabletitle0"/>
    <w:qFormat/>
    <w:rsid w:val="003A51F2"/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1D5893"/>
    <w:rPr>
      <w:color w:val="808080"/>
      <w:shd w:val="clear" w:color="auto" w:fill="E6E6E6"/>
    </w:rPr>
  </w:style>
  <w:style w:type="paragraph" w:styleId="TOC4">
    <w:name w:val="toc 4"/>
    <w:basedOn w:val="Normal"/>
    <w:next w:val="Normal"/>
    <w:autoRedefine/>
    <w:uiPriority w:val="39"/>
    <w:unhideWhenUsed/>
    <w:rsid w:val="00D370A1"/>
    <w:pPr>
      <w:spacing w:after="100" w:line="259" w:lineRule="auto"/>
      <w:ind w:left="660"/>
    </w:pPr>
    <w:rPr>
      <w:rFonts w:asciiTheme="minorHAnsi" w:eastAsiaTheme="minorEastAsia" w:hAnsiTheme="minorHAnsi" w:cstheme="minorBid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370A1"/>
    <w:pPr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D370A1"/>
    <w:pPr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D370A1"/>
    <w:pPr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D370A1"/>
    <w:pPr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</w:rPr>
  </w:style>
  <w:style w:type="character" w:customStyle="1" w:styleId="UnresolvedMention13">
    <w:name w:val="Unresolved Mention13"/>
    <w:basedOn w:val="DefaultParagraphFont"/>
    <w:uiPriority w:val="99"/>
    <w:semiHidden/>
    <w:unhideWhenUsed/>
    <w:rsid w:val="00804163"/>
    <w:rPr>
      <w:color w:val="808080"/>
      <w:shd w:val="clear" w:color="auto" w:fill="E6E6E6"/>
    </w:rPr>
  </w:style>
  <w:style w:type="character" w:customStyle="1" w:styleId="UnresolvedMention14">
    <w:name w:val="Unresolved Mention14"/>
    <w:basedOn w:val="DefaultParagraphFont"/>
    <w:uiPriority w:val="99"/>
    <w:semiHidden/>
    <w:unhideWhenUsed/>
    <w:rsid w:val="00EC3624"/>
    <w:rPr>
      <w:color w:val="808080"/>
      <w:shd w:val="clear" w:color="auto" w:fill="E6E6E6"/>
    </w:rPr>
  </w:style>
  <w:style w:type="paragraph" w:customStyle="1" w:styleId="UnnumberedNote">
    <w:name w:val="UnnumberedNote"/>
    <w:basedOn w:val="PageNumber"/>
    <w:qFormat/>
    <w:rsid w:val="00785B67"/>
    <w:pPr>
      <w:jc w:val="left"/>
    </w:pPr>
    <w:rPr>
      <w:sz w:val="20"/>
    </w:rPr>
  </w:style>
  <w:style w:type="character" w:customStyle="1" w:styleId="UnresolvedMention15">
    <w:name w:val="Unresolved Mention15"/>
    <w:basedOn w:val="DefaultParagraphFont"/>
    <w:uiPriority w:val="99"/>
    <w:semiHidden/>
    <w:unhideWhenUsed/>
    <w:rsid w:val="005F244B"/>
    <w:rPr>
      <w:color w:val="808080"/>
      <w:shd w:val="clear" w:color="auto" w:fill="E6E6E6"/>
    </w:rPr>
  </w:style>
  <w:style w:type="character" w:customStyle="1" w:styleId="UnresolvedMention16">
    <w:name w:val="Unresolved Mention16"/>
    <w:basedOn w:val="DefaultParagraphFont"/>
    <w:uiPriority w:val="99"/>
    <w:semiHidden/>
    <w:unhideWhenUsed/>
    <w:rsid w:val="00175B3A"/>
    <w:rPr>
      <w:color w:val="808080"/>
      <w:shd w:val="clear" w:color="auto" w:fill="E6E6E6"/>
    </w:rPr>
  </w:style>
  <w:style w:type="character" w:customStyle="1" w:styleId="UnresolvedMention17">
    <w:name w:val="Unresolved Mention17"/>
    <w:basedOn w:val="DefaultParagraphFont"/>
    <w:uiPriority w:val="99"/>
    <w:semiHidden/>
    <w:unhideWhenUsed/>
    <w:rsid w:val="00F579CC"/>
    <w:rPr>
      <w:color w:val="808080"/>
      <w:shd w:val="clear" w:color="auto" w:fill="E6E6E6"/>
    </w:rPr>
  </w:style>
  <w:style w:type="character" w:customStyle="1" w:styleId="UnresolvedMention18">
    <w:name w:val="Unresolved Mention18"/>
    <w:basedOn w:val="DefaultParagraphFont"/>
    <w:uiPriority w:val="99"/>
    <w:semiHidden/>
    <w:unhideWhenUsed/>
    <w:rsid w:val="002977C2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82E3A"/>
    <w:rPr>
      <w:color w:val="808080"/>
      <w:shd w:val="clear" w:color="auto" w:fill="E6E6E6"/>
    </w:rPr>
  </w:style>
  <w:style w:type="paragraph" w:styleId="Bibliography">
    <w:name w:val="Bibliography"/>
    <w:basedOn w:val="Normal"/>
    <w:next w:val="Normal"/>
    <w:uiPriority w:val="37"/>
    <w:semiHidden/>
    <w:unhideWhenUsed/>
    <w:rsid w:val="00CD371B"/>
  </w:style>
  <w:style w:type="paragraph" w:styleId="BlockText">
    <w:name w:val="Block Text"/>
    <w:basedOn w:val="Normal"/>
    <w:uiPriority w:val="99"/>
    <w:semiHidden/>
    <w:unhideWhenUsed/>
    <w:rsid w:val="00CD371B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CD371B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CD371B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CD371B"/>
    <w:rPr>
      <w:rFonts w:ascii="Times" w:eastAsia="Times New Roman" w:hAnsi="Times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CD371B"/>
    <w:pPr>
      <w:spacing w:line="240" w:lineRule="auto"/>
    </w:pPr>
    <w:rPr>
      <w:rFonts w:ascii="Times" w:hAnsi="Time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CD371B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CD371B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CD371B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CD371B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CD371B"/>
    <w:rPr>
      <w:rFonts w:ascii="Times" w:eastAsia="Times New Roman" w:hAnsi="Times" w:cs="Times New Roman"/>
      <w:sz w:val="16"/>
      <w:szCs w:val="16"/>
    </w:rPr>
  </w:style>
  <w:style w:type="paragraph" w:styleId="Closing">
    <w:name w:val="Closing"/>
    <w:basedOn w:val="Normal"/>
    <w:link w:val="ClosingChar"/>
    <w:uiPriority w:val="99"/>
    <w:semiHidden/>
    <w:unhideWhenUsed/>
    <w:rsid w:val="00CD371B"/>
    <w:pPr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CD371B"/>
  </w:style>
  <w:style w:type="character" w:customStyle="1" w:styleId="DateChar">
    <w:name w:val="Date Char"/>
    <w:basedOn w:val="DefaultParagraphFont"/>
    <w:link w:val="Date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D371B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371B"/>
    <w:rPr>
      <w:rFonts w:ascii="Times" w:eastAsia="Times New Roman" w:hAnsi="Times" w:cs="Times New Roman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CD371B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CD371B"/>
    <w:rPr>
      <w:rFonts w:asciiTheme="majorHAnsi" w:eastAsiaTheme="majorEastAsia" w:hAnsiTheme="majorHAnsi" w:cstheme="majorBidi"/>
      <w:sz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D371B"/>
    <w:rPr>
      <w:rFonts w:asciiTheme="majorHAnsi" w:eastAsiaTheme="majorEastAsia" w:hAnsiTheme="majorHAnsi" w:cstheme="majorBidi"/>
      <w:color w:val="2F5496" w:themeColor="accent1" w:themeShade="BF"/>
      <w:sz w:val="24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D371B"/>
    <w:rPr>
      <w:rFonts w:asciiTheme="majorHAnsi" w:eastAsiaTheme="majorEastAsia" w:hAnsiTheme="majorHAnsi" w:cstheme="majorBidi"/>
      <w:color w:val="1F3763" w:themeColor="accent1" w:themeShade="7F"/>
      <w:sz w:val="24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D371B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D371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D371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CD371B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CD371B"/>
    <w:rPr>
      <w:rFonts w:ascii="Times" w:eastAsia="Times New Roman" w:hAnsi="Times" w:cs="Times New Roman"/>
      <w:i/>
      <w:iCs/>
      <w:sz w:val="24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D371B"/>
    <w:rPr>
      <w:rFonts w:ascii="Consolas" w:hAnsi="Consolas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D371B"/>
    <w:rPr>
      <w:rFonts w:ascii="Consolas" w:eastAsia="Times New Roman" w:hAnsi="Consolas" w:cs="Times New Roman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CD371B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CD371B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CD371B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CD371B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CD371B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CD371B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CD371B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CD371B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CD371B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CD371B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D371B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D371B"/>
    <w:rPr>
      <w:rFonts w:ascii="Times" w:eastAsia="Times New Roman" w:hAnsi="Times" w:cs="Times New Roman"/>
      <w:i/>
      <w:iCs/>
      <w:color w:val="4472C4" w:themeColor="accent1"/>
      <w:sz w:val="24"/>
      <w:szCs w:val="20"/>
    </w:rPr>
  </w:style>
  <w:style w:type="paragraph" w:styleId="List">
    <w:name w:val="List"/>
    <w:basedOn w:val="Normal"/>
    <w:uiPriority w:val="99"/>
    <w:semiHidden/>
    <w:unhideWhenUsed/>
    <w:rsid w:val="00CD371B"/>
    <w:pPr>
      <w:ind w:left="36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CD371B"/>
    <w:pPr>
      <w:ind w:left="72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CD371B"/>
    <w:pPr>
      <w:ind w:left="108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CD371B"/>
    <w:pPr>
      <w:ind w:left="1440" w:hanging="360"/>
      <w:contextualSpacing/>
    </w:pPr>
  </w:style>
  <w:style w:type="paragraph" w:styleId="List5">
    <w:name w:val="List 5"/>
    <w:basedOn w:val="Normal"/>
    <w:uiPriority w:val="99"/>
    <w:semiHidden/>
    <w:unhideWhenUsed/>
    <w:rsid w:val="00CD371B"/>
    <w:pPr>
      <w:ind w:left="1800" w:hanging="360"/>
      <w:contextualSpacing/>
    </w:pPr>
  </w:style>
  <w:style w:type="paragraph" w:styleId="ListBullet2">
    <w:name w:val="List Bullet 2"/>
    <w:basedOn w:val="Normal"/>
    <w:uiPriority w:val="99"/>
    <w:semiHidden/>
    <w:unhideWhenUsed/>
    <w:rsid w:val="00CD371B"/>
    <w:pPr>
      <w:numPr>
        <w:numId w:val="11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CD371B"/>
    <w:pPr>
      <w:numPr>
        <w:numId w:val="12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CD371B"/>
    <w:pPr>
      <w:numPr>
        <w:numId w:val="13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CD371B"/>
    <w:pPr>
      <w:numPr>
        <w:numId w:val="14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CD371B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CD371B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CD371B"/>
    <w:pPr>
      <w:spacing w:after="120"/>
      <w:ind w:left="108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CD371B"/>
    <w:pPr>
      <w:spacing w:after="120"/>
      <w:ind w:left="144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CD371B"/>
    <w:pPr>
      <w:spacing w:after="120"/>
      <w:ind w:left="1800"/>
      <w:contextualSpacing/>
    </w:pPr>
  </w:style>
  <w:style w:type="paragraph" w:styleId="ListNumber">
    <w:name w:val="List Number"/>
    <w:basedOn w:val="Normal"/>
    <w:uiPriority w:val="99"/>
    <w:semiHidden/>
    <w:unhideWhenUsed/>
    <w:rsid w:val="00CD371B"/>
    <w:pPr>
      <w:numPr>
        <w:numId w:val="1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CD371B"/>
    <w:pPr>
      <w:numPr>
        <w:numId w:val="16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CD371B"/>
    <w:pPr>
      <w:numPr>
        <w:numId w:val="17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CD371B"/>
    <w:pPr>
      <w:numPr>
        <w:numId w:val="18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CD371B"/>
    <w:pPr>
      <w:numPr>
        <w:numId w:val="19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CD371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40" w:lineRule="auto"/>
    </w:pPr>
    <w:rPr>
      <w:rFonts w:ascii="Consolas" w:eastAsia="Times New Roman" w:hAnsi="Consolas" w:cs="Times New Roman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CD371B"/>
    <w:rPr>
      <w:rFonts w:ascii="Consolas" w:eastAsia="Times New Roman" w:hAnsi="Consolas" w:cs="Times New Roman"/>
      <w:sz w:val="20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CD371B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CD371B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rmalIndent">
    <w:name w:val="Normal Indent"/>
    <w:basedOn w:val="Normal"/>
    <w:uiPriority w:val="99"/>
    <w:semiHidden/>
    <w:unhideWhenUsed/>
    <w:rsid w:val="00CD371B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CD371B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CD371B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D371B"/>
    <w:rPr>
      <w:rFonts w:ascii="Times" w:eastAsia="Times New Roman" w:hAnsi="Times" w:cs="Times New Roman"/>
      <w:i/>
      <w:iCs/>
      <w:color w:val="404040" w:themeColor="text1" w:themeTint="BF"/>
      <w:sz w:val="24"/>
      <w:szCs w:val="20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CD371B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Signature">
    <w:name w:val="Signature"/>
    <w:basedOn w:val="Normal"/>
    <w:link w:val="SignatureChar"/>
    <w:uiPriority w:val="99"/>
    <w:semiHidden/>
    <w:unhideWhenUsed/>
    <w:rsid w:val="00CD371B"/>
    <w:pPr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CD371B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CD371B"/>
    <w:rPr>
      <w:rFonts w:eastAsiaTheme="minorEastAsia"/>
      <w:color w:val="5A5A5A" w:themeColor="text1" w:themeTint="A5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CD371B"/>
    <w:pPr>
      <w:ind w:left="240" w:hanging="240"/>
    </w:pPr>
  </w:style>
  <w:style w:type="paragraph" w:styleId="TOAHeading">
    <w:name w:val="toa heading"/>
    <w:basedOn w:val="Normal"/>
    <w:next w:val="Normal"/>
    <w:uiPriority w:val="99"/>
    <w:semiHidden/>
    <w:unhideWhenUsed/>
    <w:rsid w:val="00CD371B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D371B"/>
    <w:pPr>
      <w:keepLines/>
      <w:spacing w:after="0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02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2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4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9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6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81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58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35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46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52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5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7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0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135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527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9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29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474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45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238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0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78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4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36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608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2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398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14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1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83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35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0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6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5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18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09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0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40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430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26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02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76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593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5498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78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59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25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5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0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64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0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5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2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20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94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29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37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3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1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85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1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34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8E110D-6374-4E21-B4D4-8F292D0D0E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120</Pages>
  <Words>21788</Words>
  <Characters>124198</Characters>
  <Application>Microsoft Office Word</Application>
  <DocSecurity>0</DocSecurity>
  <Lines>1034</Lines>
  <Paragraphs>2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HHS</Company>
  <LinksUpToDate>false</LinksUpToDate>
  <CharactersWithSpaces>1456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ddleton, Jennifer C</dc:creator>
  <cp:lastModifiedBy>omk</cp:lastModifiedBy>
  <cp:revision>16</cp:revision>
  <cp:lastPrinted>2018-04-06T16:04:00Z</cp:lastPrinted>
  <dcterms:created xsi:type="dcterms:W3CDTF">2018-05-03T14:54:00Z</dcterms:created>
  <dcterms:modified xsi:type="dcterms:W3CDTF">2018-08-29T13:37:00Z</dcterms:modified>
</cp:coreProperties>
</file>